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F8DE70" w14:textId="0F0DC90D" w:rsidR="0091119D" w:rsidRPr="00B350A0" w:rsidRDefault="0091119D" w:rsidP="004668F7">
      <w:pPr>
        <w:rPr>
          <w:u w:val="single"/>
        </w:rPr>
      </w:pPr>
    </w:p>
    <w:p w14:paraId="1EE6AB80" w14:textId="77777777" w:rsidR="00302874" w:rsidRPr="00AF4A16" w:rsidRDefault="00302874" w:rsidP="004668F7"/>
    <w:p w14:paraId="0F7A5258" w14:textId="77777777" w:rsidR="0091119D" w:rsidRPr="00AF4A16" w:rsidRDefault="0091119D" w:rsidP="00020601">
      <w:pPr>
        <w:rPr>
          <w:rFonts w:ascii="Arial Rounded MT Bold" w:hAnsi="Arial Rounded MT Bold"/>
        </w:rPr>
      </w:pPr>
      <w:r w:rsidRPr="00AF4A16">
        <w:rPr>
          <w:rFonts w:ascii="Arial Rounded MT Bold" w:hAnsi="Arial Rounded MT Bold"/>
          <w:noProof/>
          <w:lang w:eastAsia="en-GB"/>
        </w:rPr>
        <w:drawing>
          <wp:inline distT="0" distB="0" distL="0" distR="0" wp14:anchorId="0DF5F7D6" wp14:editId="30317C8C">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8" cstate="print"/>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741214" w:rsidRPr="00AF4A16">
        <w:rPr>
          <w:rFonts w:ascii="Arial Rounded MT Bold" w:hAnsi="Arial Rounded MT Bold"/>
        </w:rPr>
        <w:fldChar w:fldCharType="begin"/>
      </w:r>
      <w:r w:rsidRPr="00AF4A16">
        <w:rPr>
          <w:rFonts w:ascii="Arial Rounded MT Bold" w:hAnsi="Arial Rounded MT Bold"/>
        </w:rPr>
        <w:instrText xml:space="preserve">SET project </w:instrText>
      </w:r>
      <w:r w:rsidR="00741214" w:rsidRPr="00AF4A16">
        <w:rPr>
          <w:rFonts w:ascii="Arial Rounded MT Bold" w:hAnsi="Arial Rounded MT Bold"/>
        </w:rPr>
        <w:fldChar w:fldCharType="begin"/>
      </w:r>
      <w:r w:rsidRPr="00AF4A16">
        <w:rPr>
          <w:rFonts w:ascii="Arial Rounded MT Bold" w:hAnsi="Arial Rounded MT Bold"/>
        </w:rPr>
        <w:instrText xml:space="preserve"> FILLIN "Project Name (e.g. Cougar)" \* CHARFORMAT </w:instrText>
      </w:r>
      <w:r w:rsidR="00741214" w:rsidRPr="00AF4A16">
        <w:rPr>
          <w:rFonts w:ascii="Arial Rounded MT Bold" w:hAnsi="Arial Rounded MT Bold"/>
        </w:rPr>
        <w:fldChar w:fldCharType="separate"/>
      </w:r>
      <w:r w:rsidR="00B350A0" w:rsidRPr="00AF4A16">
        <w:rPr>
          <w:rFonts w:ascii="Arial Rounded MT Bold" w:hAnsi="Arial Rounded MT Bold"/>
        </w:rPr>
        <w:instrText>SPECCHIO</w:instrText>
      </w:r>
      <w:r w:rsidR="00741214" w:rsidRPr="00AF4A16">
        <w:rPr>
          <w:rFonts w:ascii="Arial Rounded MT Bold" w:hAnsi="Arial Rounded MT Bold"/>
        </w:rPr>
        <w:fldChar w:fldCharType="end"/>
      </w:r>
      <w:r w:rsidR="00741214" w:rsidRPr="00AF4A16">
        <w:rPr>
          <w:rFonts w:ascii="Arial Rounded MT Bold" w:hAnsi="Arial Rounded MT Bold"/>
        </w:rPr>
        <w:fldChar w:fldCharType="separate"/>
      </w:r>
      <w:bookmarkStart w:id="0" w:name="project"/>
      <w:r w:rsidR="00B350A0" w:rsidRPr="00AF4A16">
        <w:rPr>
          <w:rFonts w:ascii="Arial Rounded MT Bold" w:hAnsi="Arial Rounded MT Bold"/>
          <w:noProof/>
        </w:rPr>
        <w:t>SPECCHIO</w:t>
      </w:r>
      <w:bookmarkEnd w:id="0"/>
      <w:r w:rsidR="00741214" w:rsidRPr="00AF4A16">
        <w:rPr>
          <w:rFonts w:ascii="Arial Rounded MT Bold" w:hAnsi="Arial Rounded MT Bold"/>
        </w:rPr>
        <w:fldChar w:fldCharType="end"/>
      </w:r>
      <w:r w:rsidR="00741214" w:rsidRPr="00AF4A16">
        <w:rPr>
          <w:rFonts w:ascii="Arial Rounded MT Bold" w:hAnsi="Arial Rounded MT Bold"/>
        </w:rPr>
        <w:fldChar w:fldCharType="begin"/>
      </w:r>
      <w:r w:rsidRPr="00AF4A16">
        <w:rPr>
          <w:rFonts w:ascii="Arial Rounded MT Bold" w:hAnsi="Arial Rounded MT Bold"/>
        </w:rPr>
        <w:instrText xml:space="preserve">SET partproject </w:instrText>
      </w:r>
      <w:r w:rsidR="00741214" w:rsidRPr="00AF4A16">
        <w:rPr>
          <w:rFonts w:ascii="Arial Rounded MT Bold" w:hAnsi="Arial Rounded MT Bold"/>
        </w:rPr>
        <w:fldChar w:fldCharType="begin"/>
      </w:r>
      <w:r w:rsidRPr="00AF4A16">
        <w:rPr>
          <w:rFonts w:ascii="Arial Rounded MT Bold" w:hAnsi="Arial Rounded MT Bold"/>
        </w:rPr>
        <w:instrText xml:space="preserve"> FILLIN "Part Project Name (if appropriate)" \* CHARFORMAT </w:instrText>
      </w:r>
      <w:r w:rsidR="00741214" w:rsidRPr="00AF4A16">
        <w:rPr>
          <w:rFonts w:ascii="Arial Rounded MT Bold" w:hAnsi="Arial Rounded MT Bold"/>
        </w:rPr>
        <w:fldChar w:fldCharType="end"/>
      </w:r>
      <w:r w:rsidR="00741214" w:rsidRPr="00AF4A16">
        <w:rPr>
          <w:rFonts w:ascii="Arial Rounded MT Bold" w:hAnsi="Arial Rounded MT Bold"/>
        </w:rPr>
        <w:fldChar w:fldCharType="separate"/>
      </w:r>
      <w:bookmarkStart w:id="1" w:name="partproject"/>
      <w:bookmarkEnd w:id="1"/>
      <w:r w:rsidR="00B350A0" w:rsidRPr="00AF4A16">
        <w:rPr>
          <w:rFonts w:ascii="Arial Rounded MT Bold" w:hAnsi="Arial Rounded MT Bold"/>
          <w:noProof/>
        </w:rPr>
        <w:t xml:space="preserve"> </w:t>
      </w:r>
      <w:r w:rsidR="00741214" w:rsidRPr="00AF4A16">
        <w:rPr>
          <w:rFonts w:ascii="Arial Rounded MT Bold" w:hAnsi="Arial Rounded MT Bold"/>
        </w:rPr>
        <w:fldChar w:fldCharType="end"/>
      </w:r>
    </w:p>
    <w:p w14:paraId="62B5C3C5" w14:textId="2F5BC17D" w:rsidR="0091119D" w:rsidRPr="00AF4A16" w:rsidRDefault="0091119D">
      <w:pPr>
        <w:pStyle w:val="Title"/>
        <w:suppressAutoHyphens/>
        <w:spacing w:before="960"/>
        <w:rPr>
          <w:sz w:val="24"/>
        </w:rPr>
      </w:pPr>
      <w:r w:rsidRPr="00AF4A16">
        <w:rPr>
          <w:sz w:val="22"/>
        </w:rPr>
        <w:br/>
      </w:r>
      <w:r w:rsidR="00741214" w:rsidRPr="00AF4A16">
        <w:fldChar w:fldCharType="begin"/>
      </w:r>
      <w:r w:rsidRPr="00AF4A16">
        <w:instrText xml:space="preserve">SET DOC_TITLE </w:instrText>
      </w:r>
      <w:r w:rsidR="00741214" w:rsidRPr="00AF4A16">
        <w:fldChar w:fldCharType="begin"/>
      </w:r>
      <w:r w:rsidRPr="00AF4A16">
        <w:instrText xml:space="preserve"> FILLIN "Document Title (e.g. ITPM Manual)" \* CHARFORMAT </w:instrText>
      </w:r>
      <w:r w:rsidR="00741214" w:rsidRPr="00AF4A16">
        <w:fldChar w:fldCharType="separate"/>
      </w:r>
      <w:r w:rsidR="00B350A0" w:rsidRPr="00AF4A16">
        <w:instrText>User Guide</w:instrText>
      </w:r>
      <w:r w:rsidR="00741214" w:rsidRPr="00AF4A16">
        <w:fldChar w:fldCharType="end"/>
      </w:r>
      <w:r w:rsidR="00741214" w:rsidRPr="00AF4A16">
        <w:fldChar w:fldCharType="separate"/>
      </w:r>
      <w:bookmarkStart w:id="2" w:name="DOC_TITLE"/>
      <w:r w:rsidR="00B350A0" w:rsidRPr="00AF4A16">
        <w:rPr>
          <w:noProof/>
        </w:rPr>
        <w:t>User Guide</w:t>
      </w:r>
      <w:bookmarkEnd w:id="2"/>
      <w:r w:rsidR="00741214" w:rsidRPr="00AF4A16">
        <w:fldChar w:fldCharType="end"/>
      </w:r>
      <w:fldSimple w:instr=" REF DOC_TITLE \* MERGEFORMAT ">
        <w:r w:rsidR="000C7C57" w:rsidRPr="00AF4A16">
          <w:rPr>
            <w:noProof/>
          </w:rPr>
          <w:t>User Guide</w:t>
        </w:r>
      </w:fldSimple>
    </w:p>
    <w:p w14:paraId="7224598B" w14:textId="77777777" w:rsidR="0091119D" w:rsidRPr="00B350A0" w:rsidRDefault="00741214">
      <w:pPr>
        <w:pStyle w:val="UnterTitel"/>
        <w:spacing w:after="1200"/>
        <w:rPr>
          <w:sz w:val="24"/>
          <w:u w:val="single"/>
        </w:rPr>
      </w:pPr>
      <w:r w:rsidRPr="00B350A0">
        <w:rPr>
          <w:sz w:val="24"/>
          <w:u w:val="single"/>
        </w:rPr>
        <w:fldChar w:fldCharType="begin"/>
      </w:r>
      <w:r w:rsidR="0091119D" w:rsidRPr="00B350A0">
        <w:rPr>
          <w:sz w:val="24"/>
          <w:u w:val="single"/>
        </w:rPr>
        <w:instrText xml:space="preserve"> SET DOC_SUBJECT  \* MERGEFORMAT </w:instrText>
      </w:r>
      <w:r w:rsidRPr="00B350A0">
        <w:rPr>
          <w:sz w:val="24"/>
          <w:u w:val="single"/>
        </w:rPr>
        <w:fldChar w:fldCharType="end"/>
      </w:r>
    </w:p>
    <w:p w14:paraId="57060B53" w14:textId="77777777" w:rsidR="0091119D" w:rsidRPr="00B350A0" w:rsidRDefault="0091119D" w:rsidP="0054341A">
      <w:pPr>
        <w:pStyle w:val="Version"/>
        <w:rPr>
          <w:u w:val="single"/>
        </w:rPr>
      </w:pPr>
    </w:p>
    <w:p w14:paraId="1DED5AAD" w14:textId="2D3B1E58" w:rsidR="0091119D" w:rsidRPr="00AF4A16" w:rsidRDefault="0091119D" w:rsidP="00020601">
      <w:pPr>
        <w:pStyle w:val="Version"/>
        <w:tabs>
          <w:tab w:val="clear" w:pos="1701"/>
        </w:tabs>
        <w:ind w:left="1701" w:hanging="1701"/>
        <w:outlineLvl w:val="0"/>
      </w:pPr>
      <w:r w:rsidRPr="00AF4A16">
        <w:t xml:space="preserve">Version: </w:t>
      </w:r>
      <w:r w:rsidRPr="00AF4A16">
        <w:tab/>
      </w:r>
      <w:r w:rsidR="00760CE1" w:rsidRPr="00AF4A16">
        <w:t>3.3.0.0</w:t>
      </w:r>
    </w:p>
    <w:p w14:paraId="35BC6B6D" w14:textId="26F7DC4E" w:rsidR="0091119D" w:rsidRPr="00AF4A16" w:rsidRDefault="0091119D">
      <w:pPr>
        <w:pStyle w:val="Version"/>
        <w:tabs>
          <w:tab w:val="clear" w:pos="1701"/>
        </w:tabs>
        <w:ind w:left="1701" w:hanging="1701"/>
      </w:pPr>
      <w:r w:rsidRPr="00AF4A16">
        <w:t xml:space="preserve">Date: </w:t>
      </w:r>
      <w:r w:rsidRPr="00AF4A16">
        <w:tab/>
      </w:r>
      <w:fldSimple w:instr=" DATE  \* MERGEFORMAT ">
        <w:r w:rsidR="00F21043">
          <w:rPr>
            <w:noProof/>
          </w:rPr>
          <w:t>17/09/2019</w:t>
        </w:r>
      </w:fldSimple>
      <w:r w:rsidR="00741214" w:rsidRPr="00AF4A16">
        <w:fldChar w:fldCharType="begin"/>
      </w:r>
      <w:r w:rsidRPr="00AF4A16">
        <w:instrText xml:space="preserve">SET DD </w:instrText>
      </w:r>
      <w:r w:rsidR="00741214" w:rsidRPr="00AF4A16">
        <w:fldChar w:fldCharType="begin"/>
      </w:r>
      <w:r w:rsidRPr="00AF4A16">
        <w:instrText>FILLIN "Date (dd.mm.yyyy)”</w:instrText>
      </w:r>
      <w:r w:rsidR="00741214" w:rsidRPr="00AF4A16">
        <w:fldChar w:fldCharType="separate"/>
      </w:r>
      <w:r w:rsidR="00B350A0" w:rsidRPr="00AF4A16">
        <w:instrText>12.02.2018</w:instrText>
      </w:r>
      <w:r w:rsidR="00741214" w:rsidRPr="00AF4A16">
        <w:fldChar w:fldCharType="end"/>
      </w:r>
      <w:r w:rsidR="00741214" w:rsidRPr="00AF4A16">
        <w:fldChar w:fldCharType="separate"/>
      </w:r>
      <w:bookmarkStart w:id="3" w:name="DATE"/>
      <w:bookmarkStart w:id="4" w:name="DD"/>
      <w:r w:rsidR="00B350A0" w:rsidRPr="00AF4A16">
        <w:rPr>
          <w:noProof/>
        </w:rPr>
        <w:t>12.02.2018</w:t>
      </w:r>
      <w:bookmarkEnd w:id="3"/>
      <w:bookmarkEnd w:id="4"/>
      <w:r w:rsidR="00741214" w:rsidRPr="00AF4A16">
        <w:fldChar w:fldCharType="end"/>
      </w:r>
    </w:p>
    <w:p w14:paraId="18720081" w14:textId="49EE60C4" w:rsidR="0091119D" w:rsidRPr="00AF4A16" w:rsidRDefault="0091119D" w:rsidP="00020601">
      <w:pPr>
        <w:pStyle w:val="Version"/>
        <w:tabs>
          <w:tab w:val="clear" w:pos="1701"/>
        </w:tabs>
        <w:ind w:left="1701" w:hanging="1701"/>
      </w:pPr>
      <w:r w:rsidRPr="00AF4A16">
        <w:t>Authors:</w:t>
      </w:r>
      <w:r w:rsidRPr="00AF4A16">
        <w:tab/>
      </w:r>
      <w:r w:rsidR="00741214" w:rsidRPr="00AF4A16">
        <w:fldChar w:fldCharType="begin"/>
      </w:r>
      <w:r w:rsidRPr="00AF4A16">
        <w:instrText xml:space="preserve">SET DOC_AUTHOR </w:instrText>
      </w:r>
      <w:r w:rsidR="00741214" w:rsidRPr="00AF4A16">
        <w:fldChar w:fldCharType="begin"/>
      </w:r>
      <w:r w:rsidRPr="00AF4A16">
        <w:instrText>FILLIN "Author (e.g. F. Test, Organisation 'X')"</w:instrText>
      </w:r>
      <w:r w:rsidR="00741214" w:rsidRPr="00AF4A16">
        <w:fldChar w:fldCharType="separate"/>
      </w:r>
      <w:r w:rsidR="00B350A0" w:rsidRPr="00AF4A16">
        <w:instrText>L. Chisholm (University of Wollongong), P. Roberts (Intersect), A. Hueni, D. Kuekenbrink, S. Bertschi (Remote Sensing Laboratories, University of Zurich)</w:instrText>
      </w:r>
      <w:r w:rsidR="00741214" w:rsidRPr="00AF4A16">
        <w:fldChar w:fldCharType="end"/>
      </w:r>
      <w:r w:rsidR="00741214" w:rsidRPr="00AF4A16">
        <w:fldChar w:fldCharType="separate"/>
      </w:r>
      <w:bookmarkStart w:id="5" w:name="DOC_AUTHOR"/>
      <w:r w:rsidR="00B350A0" w:rsidRPr="00AF4A16">
        <w:rPr>
          <w:noProof/>
        </w:rPr>
        <w:t>L. Chisholm (University of Wollongong), P. Roberts (Intersect), A. Hueni, D. Kuekenbrink, S. Bertschi (Remote Sensing Laboratories, University of Zurich)</w:t>
      </w:r>
      <w:bookmarkEnd w:id="5"/>
      <w:r w:rsidR="00741214" w:rsidRPr="00AF4A16">
        <w:fldChar w:fldCharType="end"/>
      </w:r>
      <w:fldSimple w:instr="REF DOC_AUTHOR  \* MERGEFORMAT ">
        <w:r w:rsidR="000C7C57" w:rsidRPr="00AF4A16">
          <w:rPr>
            <w:noProof/>
          </w:rPr>
          <w:t>L. Chisholm (University of Wollongong), P. Roberts (Intersect), A. Hueni, D. Kuekenbrink, S. Bertschi (Remote Sensing Laboratories, University of Zurich)</w:t>
        </w:r>
      </w:fldSimple>
    </w:p>
    <w:p w14:paraId="688A0869" w14:textId="77777777" w:rsidR="0091119D" w:rsidRPr="00AF4A16" w:rsidRDefault="0091119D">
      <w:pPr>
        <w:pStyle w:val="Version"/>
        <w:tabs>
          <w:tab w:val="clear" w:pos="1701"/>
        </w:tabs>
        <w:ind w:left="1701" w:hanging="1701"/>
        <w:rPr>
          <w:lang w:val="fr-CH"/>
        </w:rPr>
      </w:pPr>
      <w:r w:rsidRPr="00AF4A16">
        <w:rPr>
          <w:lang w:val="fr-CH"/>
        </w:rPr>
        <w:t>File:</w:t>
      </w:r>
      <w:r w:rsidRPr="00AF4A16">
        <w:rPr>
          <w:lang w:val="fr-CH"/>
        </w:rPr>
        <w:tab/>
      </w:r>
      <w:r w:rsidR="00741214" w:rsidRPr="00AF4A16">
        <w:fldChar w:fldCharType="begin"/>
      </w:r>
      <w:r w:rsidRPr="00AF4A16">
        <w:rPr>
          <w:lang w:val="fr-CH"/>
        </w:rPr>
        <w:instrText xml:space="preserve">SET PFAD </w:instrText>
      </w:r>
      <w:r w:rsidR="00741214" w:rsidRPr="00AF4A16">
        <w:fldChar w:fldCharType="end"/>
      </w:r>
      <w:r w:rsidRPr="00AF4A16">
        <w:rPr>
          <w:lang w:val="fr-CH"/>
        </w:rPr>
        <w:t>SPECCHIO_UserGuide.pdf</w:t>
      </w:r>
    </w:p>
    <w:p w14:paraId="1271A327" w14:textId="65521EC6" w:rsidR="0091119D" w:rsidRPr="00AF4A16" w:rsidRDefault="0091119D">
      <w:pPr>
        <w:pStyle w:val="Version"/>
        <w:tabs>
          <w:tab w:val="clear" w:pos="1701"/>
        </w:tabs>
        <w:ind w:left="1701" w:hanging="1701"/>
        <w:rPr>
          <w:lang w:val="fr-CH"/>
        </w:rPr>
      </w:pPr>
      <w:r w:rsidRPr="00AF4A16">
        <w:rPr>
          <w:lang w:val="fr-CH"/>
        </w:rPr>
        <w:t>Pages:</w:t>
      </w:r>
      <w:r w:rsidRPr="00AF4A16">
        <w:rPr>
          <w:lang w:val="fr-CH"/>
        </w:rPr>
        <w:tab/>
      </w:r>
      <w:r w:rsidR="00741214" w:rsidRPr="00AF4A16">
        <w:fldChar w:fldCharType="begin"/>
      </w:r>
      <w:r w:rsidRPr="00AF4A16">
        <w:rPr>
          <w:lang w:val="fr-CH"/>
        </w:rPr>
        <w:instrText xml:space="preserve">NUMPAGES </w:instrText>
      </w:r>
      <w:r w:rsidR="00741214" w:rsidRPr="00AF4A16">
        <w:fldChar w:fldCharType="separate"/>
      </w:r>
      <w:r w:rsidR="000C7C57">
        <w:rPr>
          <w:noProof/>
          <w:lang w:val="fr-CH"/>
        </w:rPr>
        <w:t>161</w:t>
      </w:r>
      <w:r w:rsidR="00741214" w:rsidRPr="00AF4A16">
        <w:rPr>
          <w:noProof/>
        </w:rPr>
        <w:fldChar w:fldCharType="end"/>
      </w:r>
    </w:p>
    <w:p w14:paraId="2C8CBE13" w14:textId="77777777" w:rsidR="0091119D" w:rsidRPr="00AF4A16" w:rsidRDefault="0091119D" w:rsidP="00020601">
      <w:pPr>
        <w:pStyle w:val="Version"/>
        <w:ind w:left="1701" w:hanging="1701"/>
        <w:rPr>
          <w:lang w:val="fr-CH"/>
        </w:rPr>
      </w:pPr>
    </w:p>
    <w:p w14:paraId="41317C3C" w14:textId="3AE90E0D" w:rsidR="00302874" w:rsidRPr="00AF4A16" w:rsidRDefault="00302874" w:rsidP="00020601">
      <w:pPr>
        <w:pStyle w:val="Version"/>
        <w:ind w:left="1701" w:hanging="1701"/>
        <w:rPr>
          <w:lang w:val="fr-CH"/>
        </w:rPr>
      </w:pPr>
    </w:p>
    <w:p w14:paraId="19CCDCCB" w14:textId="77777777" w:rsidR="00302874" w:rsidRPr="00AF4A16" w:rsidRDefault="00302874" w:rsidP="00020601">
      <w:pPr>
        <w:pStyle w:val="Version"/>
        <w:ind w:left="1701" w:hanging="1701"/>
        <w:rPr>
          <w:lang w:val="fr-CH"/>
        </w:rPr>
      </w:pPr>
    </w:p>
    <w:p w14:paraId="6760F618" w14:textId="77777777" w:rsidR="0091119D" w:rsidRPr="00AF4A16" w:rsidRDefault="0091119D" w:rsidP="00020601">
      <w:pPr>
        <w:pStyle w:val="Version"/>
        <w:ind w:left="1701" w:hanging="1701"/>
        <w:rPr>
          <w:lang w:val="fr-CH"/>
        </w:rPr>
      </w:pPr>
    </w:p>
    <w:p w14:paraId="0DCDD475" w14:textId="77777777" w:rsidR="0091119D" w:rsidRPr="00AF4A16" w:rsidRDefault="0091119D" w:rsidP="00020601">
      <w:pPr>
        <w:pStyle w:val="Version"/>
        <w:ind w:left="1701" w:hanging="1701"/>
        <w:rPr>
          <w:lang w:val="fr-CH"/>
        </w:rPr>
      </w:pPr>
    </w:p>
    <w:p w14:paraId="2C5C48E6" w14:textId="77777777" w:rsidR="0091119D" w:rsidRPr="00AF4A16" w:rsidRDefault="0091119D" w:rsidP="00A20C1A">
      <w:pPr>
        <w:pStyle w:val="Version"/>
        <w:ind w:left="1701" w:hanging="1701"/>
        <w:jc w:val="center"/>
        <w:rPr>
          <w:lang w:val="fr-CH"/>
        </w:rPr>
      </w:pPr>
    </w:p>
    <w:p w14:paraId="6B656277" w14:textId="77777777" w:rsidR="0091119D" w:rsidRPr="00AF4A16" w:rsidRDefault="00A20C1A" w:rsidP="00020601">
      <w:pPr>
        <w:pStyle w:val="Version"/>
      </w:pPr>
      <w:r w:rsidRPr="00AF4A16">
        <w:rPr>
          <w:lang w:val="fr-CH"/>
        </w:rPr>
        <w:tab/>
      </w:r>
      <w:r w:rsidRPr="00AF4A16">
        <w:rPr>
          <w:noProof/>
          <w:lang w:eastAsia="en-GB"/>
        </w:rPr>
        <w:drawing>
          <wp:inline distT="0" distB="0" distL="0" distR="0" wp14:anchorId="7583DC5A" wp14:editId="5EA94C33">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9" cstate="print"/>
                    <a:srcRect/>
                    <a:stretch>
                      <a:fillRect/>
                    </a:stretch>
                  </pic:blipFill>
                  <pic:spPr bwMode="auto">
                    <a:xfrm>
                      <a:off x="0" y="0"/>
                      <a:ext cx="1433509" cy="562958"/>
                    </a:xfrm>
                    <a:prstGeom prst="rect">
                      <a:avLst/>
                    </a:prstGeom>
                    <a:noFill/>
                    <a:ln w="9525">
                      <a:noFill/>
                      <a:miter lim="800000"/>
                      <a:headEnd/>
                      <a:tailEnd/>
                    </a:ln>
                  </pic:spPr>
                </pic:pic>
              </a:graphicData>
            </a:graphic>
          </wp:inline>
        </w:drawing>
      </w:r>
      <w:r w:rsidRPr="00AF4A16">
        <w:rPr>
          <w:noProof/>
          <w:lang w:eastAsia="en-GB"/>
        </w:rPr>
        <w:drawing>
          <wp:anchor distT="0" distB="0" distL="114300" distR="114300" simplePos="0" relativeHeight="251677184" behindDoc="0" locked="0" layoutInCell="1" allowOverlap="1" wp14:anchorId="1FDD22C3" wp14:editId="276BBDC0">
            <wp:simplePos x="0" y="0"/>
            <wp:positionH relativeFrom="column">
              <wp:posOffset>3255645</wp:posOffset>
            </wp:positionH>
            <wp:positionV relativeFrom="paragraph">
              <wp:posOffset>79375</wp:posOffset>
            </wp:positionV>
            <wp:extent cx="1818640" cy="53467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owLonghandIntPM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18640" cy="534670"/>
                    </a:xfrm>
                    <a:prstGeom prst="rect">
                      <a:avLst/>
                    </a:prstGeom>
                  </pic:spPr>
                </pic:pic>
              </a:graphicData>
            </a:graphic>
          </wp:anchor>
        </w:drawing>
      </w:r>
    </w:p>
    <w:p w14:paraId="2B7F50F0" w14:textId="77777777" w:rsidR="0091119D" w:rsidRPr="00B350A0" w:rsidRDefault="0091119D" w:rsidP="00020601">
      <w:pPr>
        <w:pStyle w:val="Version"/>
        <w:ind w:left="1701" w:hanging="1701"/>
        <w:jc w:val="center"/>
        <w:rPr>
          <w:u w:val="single"/>
        </w:rPr>
      </w:pPr>
    </w:p>
    <w:p w14:paraId="4E50DBA2" w14:textId="660408AF" w:rsidR="0091119D" w:rsidRPr="00941E8C" w:rsidRDefault="0091119D" w:rsidP="00020601">
      <w:pPr>
        <w:pStyle w:val="HeadingUnnumbered"/>
      </w:pPr>
      <w:bookmarkStart w:id="6" w:name="_Toc355280327"/>
      <w:bookmarkStart w:id="7" w:name="_Toc506895461"/>
      <w:r w:rsidRPr="00941E8C">
        <w:lastRenderedPageBreak/>
        <w:t>Table of Contents</w:t>
      </w:r>
      <w:bookmarkEnd w:id="6"/>
      <w:bookmarkEnd w:id="7"/>
    </w:p>
    <w:bookmarkStart w:id="8" w:name="_Toc356279529"/>
    <w:p w14:paraId="35D9CEA3" w14:textId="77777777" w:rsidR="00BB565B" w:rsidRDefault="00741214">
      <w:pPr>
        <w:pStyle w:val="TOC1"/>
        <w:rPr>
          <w:rFonts w:asciiTheme="minorHAnsi" w:eastAsiaTheme="minorEastAsia" w:hAnsiTheme="minorHAnsi" w:cstheme="minorBidi"/>
          <w:b w:val="0"/>
          <w:noProof/>
          <w:lang w:eastAsia="en-GB"/>
        </w:rPr>
      </w:pPr>
      <w:r w:rsidRPr="00B350A0">
        <w:rPr>
          <w:b w:val="0"/>
          <w:u w:val="single"/>
        </w:rPr>
        <w:fldChar w:fldCharType="begin"/>
      </w:r>
      <w:r w:rsidR="0091119D" w:rsidRPr="00B350A0">
        <w:rPr>
          <w:b w:val="0"/>
          <w:u w:val="single"/>
        </w:rPr>
        <w:instrText xml:space="preserve"> TOC \o "1-3" </w:instrText>
      </w:r>
      <w:r w:rsidRPr="00B350A0">
        <w:rPr>
          <w:b w:val="0"/>
          <w:u w:val="single"/>
        </w:rPr>
        <w:fldChar w:fldCharType="separate"/>
      </w:r>
      <w:r w:rsidR="00BB565B">
        <w:rPr>
          <w:noProof/>
        </w:rPr>
        <w:t>Table of Contents</w:t>
      </w:r>
      <w:r w:rsidR="00BB565B">
        <w:rPr>
          <w:noProof/>
        </w:rPr>
        <w:tab/>
      </w:r>
      <w:r w:rsidR="00BB565B">
        <w:rPr>
          <w:noProof/>
        </w:rPr>
        <w:fldChar w:fldCharType="begin"/>
      </w:r>
      <w:r w:rsidR="00BB565B">
        <w:rPr>
          <w:noProof/>
        </w:rPr>
        <w:instrText xml:space="preserve"> PAGEREF _Toc506895461 \h </w:instrText>
      </w:r>
      <w:r w:rsidR="00BB565B">
        <w:rPr>
          <w:noProof/>
        </w:rPr>
      </w:r>
      <w:r w:rsidR="00BB565B">
        <w:rPr>
          <w:noProof/>
        </w:rPr>
        <w:fldChar w:fldCharType="separate"/>
      </w:r>
      <w:r w:rsidR="000C7C57">
        <w:rPr>
          <w:noProof/>
        </w:rPr>
        <w:t>2</w:t>
      </w:r>
      <w:r w:rsidR="00BB565B">
        <w:rPr>
          <w:noProof/>
        </w:rPr>
        <w:fldChar w:fldCharType="end"/>
      </w:r>
    </w:p>
    <w:p w14:paraId="7FD90958" w14:textId="77777777" w:rsidR="00BB565B" w:rsidRDefault="00BB565B">
      <w:pPr>
        <w:pStyle w:val="TOC1"/>
        <w:tabs>
          <w:tab w:val="left" w:pos="440"/>
        </w:tabs>
        <w:rPr>
          <w:rFonts w:asciiTheme="minorHAnsi" w:eastAsiaTheme="minorEastAsia" w:hAnsiTheme="minorHAnsi" w:cstheme="minorBidi"/>
          <w:b w:val="0"/>
          <w:noProof/>
          <w:lang w:eastAsia="en-GB"/>
        </w:rPr>
      </w:pPr>
      <w:r>
        <w:rPr>
          <w:noProof/>
        </w:rPr>
        <w:t>1</w:t>
      </w:r>
      <w:r>
        <w:rPr>
          <w:rFonts w:asciiTheme="minorHAnsi" w:eastAsiaTheme="minorEastAsia" w:hAnsiTheme="minorHAnsi" w:cstheme="minorBidi"/>
          <w:b w:val="0"/>
          <w:noProof/>
          <w:lang w:eastAsia="en-GB"/>
        </w:rPr>
        <w:tab/>
      </w:r>
      <w:r>
        <w:rPr>
          <w:noProof/>
        </w:rPr>
        <w:t>Introduction</w:t>
      </w:r>
      <w:r>
        <w:rPr>
          <w:noProof/>
        </w:rPr>
        <w:tab/>
      </w:r>
      <w:r>
        <w:rPr>
          <w:noProof/>
        </w:rPr>
        <w:fldChar w:fldCharType="begin"/>
      </w:r>
      <w:r>
        <w:rPr>
          <w:noProof/>
        </w:rPr>
        <w:instrText xml:space="preserve"> PAGEREF _Toc506895462 \h </w:instrText>
      </w:r>
      <w:r>
        <w:rPr>
          <w:noProof/>
        </w:rPr>
      </w:r>
      <w:r>
        <w:rPr>
          <w:noProof/>
        </w:rPr>
        <w:fldChar w:fldCharType="separate"/>
      </w:r>
      <w:r w:rsidR="000C7C57">
        <w:rPr>
          <w:noProof/>
        </w:rPr>
        <w:t>7</w:t>
      </w:r>
      <w:r>
        <w:rPr>
          <w:noProof/>
        </w:rPr>
        <w:fldChar w:fldCharType="end"/>
      </w:r>
    </w:p>
    <w:p w14:paraId="444875C5"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1.1</w:t>
      </w:r>
      <w:r>
        <w:rPr>
          <w:rFonts w:asciiTheme="minorHAnsi" w:eastAsiaTheme="minorEastAsia" w:hAnsiTheme="minorHAnsi" w:cstheme="minorBidi"/>
          <w:noProof/>
          <w:sz w:val="24"/>
          <w:lang w:eastAsia="en-GB"/>
        </w:rPr>
        <w:tab/>
      </w:r>
      <w:r>
        <w:rPr>
          <w:noProof/>
        </w:rPr>
        <w:t>Document scope</w:t>
      </w:r>
      <w:r>
        <w:rPr>
          <w:noProof/>
        </w:rPr>
        <w:tab/>
      </w:r>
      <w:r>
        <w:rPr>
          <w:noProof/>
        </w:rPr>
        <w:fldChar w:fldCharType="begin"/>
      </w:r>
      <w:r>
        <w:rPr>
          <w:noProof/>
        </w:rPr>
        <w:instrText xml:space="preserve"> PAGEREF _Toc506895463 \h </w:instrText>
      </w:r>
      <w:r>
        <w:rPr>
          <w:noProof/>
        </w:rPr>
      </w:r>
      <w:r>
        <w:rPr>
          <w:noProof/>
        </w:rPr>
        <w:fldChar w:fldCharType="separate"/>
      </w:r>
      <w:r w:rsidR="000C7C57">
        <w:rPr>
          <w:noProof/>
        </w:rPr>
        <w:t>7</w:t>
      </w:r>
      <w:r>
        <w:rPr>
          <w:noProof/>
        </w:rPr>
        <w:fldChar w:fldCharType="end"/>
      </w:r>
    </w:p>
    <w:p w14:paraId="2ADAE9B3"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1.2</w:t>
      </w:r>
      <w:r>
        <w:rPr>
          <w:rFonts w:asciiTheme="minorHAnsi" w:eastAsiaTheme="minorEastAsia" w:hAnsiTheme="minorHAnsi" w:cstheme="minorBidi"/>
          <w:noProof/>
          <w:sz w:val="24"/>
          <w:lang w:eastAsia="en-GB"/>
        </w:rPr>
        <w:tab/>
      </w:r>
      <w:r>
        <w:rPr>
          <w:noProof/>
        </w:rPr>
        <w:t>Intended audience</w:t>
      </w:r>
      <w:r>
        <w:rPr>
          <w:noProof/>
        </w:rPr>
        <w:tab/>
      </w:r>
      <w:r>
        <w:rPr>
          <w:noProof/>
        </w:rPr>
        <w:fldChar w:fldCharType="begin"/>
      </w:r>
      <w:r>
        <w:rPr>
          <w:noProof/>
        </w:rPr>
        <w:instrText xml:space="preserve"> PAGEREF _Toc506895464 \h </w:instrText>
      </w:r>
      <w:r>
        <w:rPr>
          <w:noProof/>
        </w:rPr>
      </w:r>
      <w:r>
        <w:rPr>
          <w:noProof/>
        </w:rPr>
        <w:fldChar w:fldCharType="separate"/>
      </w:r>
      <w:r w:rsidR="000C7C57">
        <w:rPr>
          <w:noProof/>
        </w:rPr>
        <w:t>7</w:t>
      </w:r>
      <w:r>
        <w:rPr>
          <w:noProof/>
        </w:rPr>
        <w:fldChar w:fldCharType="end"/>
      </w:r>
    </w:p>
    <w:p w14:paraId="2B44376B"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1.3</w:t>
      </w:r>
      <w:r>
        <w:rPr>
          <w:rFonts w:asciiTheme="minorHAnsi" w:eastAsiaTheme="minorEastAsia" w:hAnsiTheme="minorHAnsi" w:cstheme="minorBidi"/>
          <w:noProof/>
          <w:sz w:val="24"/>
          <w:lang w:eastAsia="en-GB"/>
        </w:rPr>
        <w:tab/>
      </w:r>
      <w:r>
        <w:rPr>
          <w:noProof/>
        </w:rPr>
        <w:t>SPECCHIO ownership and access</w:t>
      </w:r>
      <w:r>
        <w:rPr>
          <w:noProof/>
        </w:rPr>
        <w:tab/>
      </w:r>
      <w:r>
        <w:rPr>
          <w:noProof/>
        </w:rPr>
        <w:fldChar w:fldCharType="begin"/>
      </w:r>
      <w:r>
        <w:rPr>
          <w:noProof/>
        </w:rPr>
        <w:instrText xml:space="preserve"> PAGEREF _Toc506895465 \h </w:instrText>
      </w:r>
      <w:r>
        <w:rPr>
          <w:noProof/>
        </w:rPr>
      </w:r>
      <w:r>
        <w:rPr>
          <w:noProof/>
        </w:rPr>
        <w:fldChar w:fldCharType="separate"/>
      </w:r>
      <w:r w:rsidR="000C7C57">
        <w:rPr>
          <w:noProof/>
        </w:rPr>
        <w:t>8</w:t>
      </w:r>
      <w:r>
        <w:rPr>
          <w:noProof/>
        </w:rPr>
        <w:fldChar w:fldCharType="end"/>
      </w:r>
    </w:p>
    <w:p w14:paraId="730ED0F8"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1.4</w:t>
      </w:r>
      <w:r>
        <w:rPr>
          <w:rFonts w:asciiTheme="minorHAnsi" w:eastAsiaTheme="minorEastAsia" w:hAnsiTheme="minorHAnsi" w:cstheme="minorBidi"/>
          <w:noProof/>
          <w:sz w:val="24"/>
          <w:lang w:eastAsia="en-GB"/>
        </w:rPr>
        <w:tab/>
      </w:r>
      <w:r>
        <w:rPr>
          <w:noProof/>
        </w:rPr>
        <w:t>Copyright and licensing</w:t>
      </w:r>
      <w:r>
        <w:rPr>
          <w:noProof/>
        </w:rPr>
        <w:tab/>
      </w:r>
      <w:r>
        <w:rPr>
          <w:noProof/>
        </w:rPr>
        <w:fldChar w:fldCharType="begin"/>
      </w:r>
      <w:r>
        <w:rPr>
          <w:noProof/>
        </w:rPr>
        <w:instrText xml:space="preserve"> PAGEREF _Toc506895466 \h </w:instrText>
      </w:r>
      <w:r>
        <w:rPr>
          <w:noProof/>
        </w:rPr>
      </w:r>
      <w:r>
        <w:rPr>
          <w:noProof/>
        </w:rPr>
        <w:fldChar w:fldCharType="separate"/>
      </w:r>
      <w:r w:rsidR="000C7C57">
        <w:rPr>
          <w:noProof/>
        </w:rPr>
        <w:t>8</w:t>
      </w:r>
      <w:r>
        <w:rPr>
          <w:noProof/>
        </w:rPr>
        <w:fldChar w:fldCharType="end"/>
      </w:r>
    </w:p>
    <w:p w14:paraId="1A73B6C7"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1.5</w:t>
      </w:r>
      <w:r>
        <w:rPr>
          <w:rFonts w:asciiTheme="minorHAnsi" w:eastAsiaTheme="minorEastAsia" w:hAnsiTheme="minorHAnsi" w:cstheme="minorBidi"/>
          <w:noProof/>
          <w:sz w:val="24"/>
          <w:lang w:eastAsia="en-GB"/>
        </w:rPr>
        <w:tab/>
      </w:r>
      <w:r>
        <w:rPr>
          <w:noProof/>
        </w:rPr>
        <w:t>For Further Information</w:t>
      </w:r>
      <w:r>
        <w:rPr>
          <w:noProof/>
        </w:rPr>
        <w:tab/>
      </w:r>
      <w:r>
        <w:rPr>
          <w:noProof/>
        </w:rPr>
        <w:fldChar w:fldCharType="begin"/>
      </w:r>
      <w:r>
        <w:rPr>
          <w:noProof/>
        </w:rPr>
        <w:instrText xml:space="preserve"> PAGEREF _Toc506895467 \h </w:instrText>
      </w:r>
      <w:r>
        <w:rPr>
          <w:noProof/>
        </w:rPr>
      </w:r>
      <w:r>
        <w:rPr>
          <w:noProof/>
        </w:rPr>
        <w:fldChar w:fldCharType="separate"/>
      </w:r>
      <w:r w:rsidR="000C7C57">
        <w:rPr>
          <w:noProof/>
        </w:rPr>
        <w:t>8</w:t>
      </w:r>
      <w:r>
        <w:rPr>
          <w:noProof/>
        </w:rPr>
        <w:fldChar w:fldCharType="end"/>
      </w:r>
    </w:p>
    <w:p w14:paraId="6437AD5C" w14:textId="77777777" w:rsidR="00BB565B" w:rsidRDefault="00BB565B">
      <w:pPr>
        <w:pStyle w:val="TOC1"/>
        <w:tabs>
          <w:tab w:val="left" w:pos="440"/>
        </w:tabs>
        <w:rPr>
          <w:rFonts w:asciiTheme="minorHAnsi" w:eastAsiaTheme="minorEastAsia" w:hAnsiTheme="minorHAnsi" w:cstheme="minorBidi"/>
          <w:b w:val="0"/>
          <w:noProof/>
          <w:lang w:eastAsia="en-GB"/>
        </w:rPr>
      </w:pPr>
      <w:r>
        <w:rPr>
          <w:noProof/>
        </w:rPr>
        <w:t>2</w:t>
      </w:r>
      <w:r>
        <w:rPr>
          <w:rFonts w:asciiTheme="minorHAnsi" w:eastAsiaTheme="minorEastAsia" w:hAnsiTheme="minorHAnsi" w:cstheme="minorBidi"/>
          <w:b w:val="0"/>
          <w:noProof/>
          <w:lang w:eastAsia="en-GB"/>
        </w:rPr>
        <w:tab/>
      </w:r>
      <w:r>
        <w:rPr>
          <w:noProof/>
        </w:rPr>
        <w:t>Overview of the SPECCHIO Application</w:t>
      </w:r>
      <w:r>
        <w:rPr>
          <w:noProof/>
        </w:rPr>
        <w:tab/>
      </w:r>
      <w:r>
        <w:rPr>
          <w:noProof/>
        </w:rPr>
        <w:fldChar w:fldCharType="begin"/>
      </w:r>
      <w:r>
        <w:rPr>
          <w:noProof/>
        </w:rPr>
        <w:instrText xml:space="preserve"> PAGEREF _Toc506895468 \h </w:instrText>
      </w:r>
      <w:r>
        <w:rPr>
          <w:noProof/>
        </w:rPr>
      </w:r>
      <w:r>
        <w:rPr>
          <w:noProof/>
        </w:rPr>
        <w:fldChar w:fldCharType="separate"/>
      </w:r>
      <w:r w:rsidR="000C7C57">
        <w:rPr>
          <w:noProof/>
        </w:rPr>
        <w:t>9</w:t>
      </w:r>
      <w:r>
        <w:rPr>
          <w:noProof/>
        </w:rPr>
        <w:fldChar w:fldCharType="end"/>
      </w:r>
    </w:p>
    <w:p w14:paraId="47027DAF"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2.1</w:t>
      </w:r>
      <w:r>
        <w:rPr>
          <w:rFonts w:asciiTheme="minorHAnsi" w:eastAsiaTheme="minorEastAsia" w:hAnsiTheme="minorHAnsi" w:cstheme="minorBidi"/>
          <w:noProof/>
          <w:sz w:val="24"/>
          <w:lang w:eastAsia="en-GB"/>
        </w:rPr>
        <w:tab/>
      </w:r>
      <w:r>
        <w:rPr>
          <w:noProof/>
        </w:rPr>
        <w:t>SPECCHIO Basic Operation</w:t>
      </w:r>
      <w:r>
        <w:rPr>
          <w:noProof/>
        </w:rPr>
        <w:tab/>
      </w:r>
      <w:r>
        <w:rPr>
          <w:noProof/>
        </w:rPr>
        <w:fldChar w:fldCharType="begin"/>
      </w:r>
      <w:r>
        <w:rPr>
          <w:noProof/>
        </w:rPr>
        <w:instrText xml:space="preserve"> PAGEREF _Toc506895469 \h </w:instrText>
      </w:r>
      <w:r>
        <w:rPr>
          <w:noProof/>
        </w:rPr>
      </w:r>
      <w:r>
        <w:rPr>
          <w:noProof/>
        </w:rPr>
        <w:fldChar w:fldCharType="separate"/>
      </w:r>
      <w:r w:rsidR="000C7C57">
        <w:rPr>
          <w:noProof/>
        </w:rPr>
        <w:t>9</w:t>
      </w:r>
      <w:r>
        <w:rPr>
          <w:noProof/>
        </w:rPr>
        <w:fldChar w:fldCharType="end"/>
      </w:r>
    </w:p>
    <w:p w14:paraId="459C858E"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2.1.1</w:t>
      </w:r>
      <w:r>
        <w:rPr>
          <w:rFonts w:asciiTheme="minorHAnsi" w:eastAsiaTheme="minorEastAsia" w:hAnsiTheme="minorHAnsi" w:cstheme="minorBidi"/>
          <w:noProof/>
          <w:sz w:val="24"/>
          <w:lang w:eastAsia="en-GB"/>
        </w:rPr>
        <w:tab/>
      </w:r>
      <w:r>
        <w:rPr>
          <w:noProof/>
        </w:rPr>
        <w:t>macOS and Windows Operation</w:t>
      </w:r>
      <w:r>
        <w:rPr>
          <w:noProof/>
        </w:rPr>
        <w:tab/>
      </w:r>
      <w:r>
        <w:rPr>
          <w:noProof/>
        </w:rPr>
        <w:fldChar w:fldCharType="begin"/>
      </w:r>
      <w:r>
        <w:rPr>
          <w:noProof/>
        </w:rPr>
        <w:instrText xml:space="preserve"> PAGEREF _Toc506895470 \h </w:instrText>
      </w:r>
      <w:r>
        <w:rPr>
          <w:noProof/>
        </w:rPr>
      </w:r>
      <w:r>
        <w:rPr>
          <w:noProof/>
        </w:rPr>
        <w:fldChar w:fldCharType="separate"/>
      </w:r>
      <w:r w:rsidR="000C7C57">
        <w:rPr>
          <w:noProof/>
        </w:rPr>
        <w:t>9</w:t>
      </w:r>
      <w:r>
        <w:rPr>
          <w:noProof/>
        </w:rPr>
        <w:fldChar w:fldCharType="end"/>
      </w:r>
    </w:p>
    <w:p w14:paraId="20BC7067"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2.1.2</w:t>
      </w:r>
      <w:r>
        <w:rPr>
          <w:rFonts w:asciiTheme="minorHAnsi" w:eastAsiaTheme="minorEastAsia" w:hAnsiTheme="minorHAnsi" w:cstheme="minorBidi"/>
          <w:noProof/>
          <w:sz w:val="24"/>
          <w:lang w:eastAsia="en-GB"/>
        </w:rPr>
        <w:tab/>
      </w:r>
      <w:r>
        <w:rPr>
          <w:noProof/>
        </w:rPr>
        <w:t>Unix Operation</w:t>
      </w:r>
      <w:r>
        <w:rPr>
          <w:noProof/>
        </w:rPr>
        <w:tab/>
      </w:r>
      <w:r>
        <w:rPr>
          <w:noProof/>
        </w:rPr>
        <w:fldChar w:fldCharType="begin"/>
      </w:r>
      <w:r>
        <w:rPr>
          <w:noProof/>
        </w:rPr>
        <w:instrText xml:space="preserve"> PAGEREF _Toc506895471 \h </w:instrText>
      </w:r>
      <w:r>
        <w:rPr>
          <w:noProof/>
        </w:rPr>
      </w:r>
      <w:r>
        <w:rPr>
          <w:noProof/>
        </w:rPr>
        <w:fldChar w:fldCharType="separate"/>
      </w:r>
      <w:r w:rsidR="000C7C57">
        <w:rPr>
          <w:noProof/>
        </w:rPr>
        <w:t>9</w:t>
      </w:r>
      <w:r>
        <w:rPr>
          <w:noProof/>
        </w:rPr>
        <w:fldChar w:fldCharType="end"/>
      </w:r>
    </w:p>
    <w:p w14:paraId="7830F4C2"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2.2</w:t>
      </w:r>
      <w:r>
        <w:rPr>
          <w:rFonts w:asciiTheme="minorHAnsi" w:eastAsiaTheme="minorEastAsia" w:hAnsiTheme="minorHAnsi" w:cstheme="minorBidi"/>
          <w:noProof/>
          <w:sz w:val="24"/>
          <w:lang w:eastAsia="en-GB"/>
        </w:rPr>
        <w:tab/>
      </w:r>
      <w:r>
        <w:rPr>
          <w:noProof/>
        </w:rPr>
        <w:t>SPECCHIO User Interface</w:t>
      </w:r>
      <w:r>
        <w:rPr>
          <w:noProof/>
        </w:rPr>
        <w:tab/>
      </w:r>
      <w:r>
        <w:rPr>
          <w:noProof/>
        </w:rPr>
        <w:fldChar w:fldCharType="begin"/>
      </w:r>
      <w:r>
        <w:rPr>
          <w:noProof/>
        </w:rPr>
        <w:instrText xml:space="preserve"> PAGEREF _Toc506895472 \h </w:instrText>
      </w:r>
      <w:r>
        <w:rPr>
          <w:noProof/>
        </w:rPr>
      </w:r>
      <w:r>
        <w:rPr>
          <w:noProof/>
        </w:rPr>
        <w:fldChar w:fldCharType="separate"/>
      </w:r>
      <w:r w:rsidR="000C7C57">
        <w:rPr>
          <w:noProof/>
        </w:rPr>
        <w:t>10</w:t>
      </w:r>
      <w:r>
        <w:rPr>
          <w:noProof/>
        </w:rPr>
        <w:fldChar w:fldCharType="end"/>
      </w:r>
    </w:p>
    <w:p w14:paraId="092AB269"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2.3</w:t>
      </w:r>
      <w:r>
        <w:rPr>
          <w:rFonts w:asciiTheme="minorHAnsi" w:eastAsiaTheme="minorEastAsia" w:hAnsiTheme="minorHAnsi" w:cstheme="minorBidi"/>
          <w:noProof/>
          <w:sz w:val="24"/>
          <w:lang w:eastAsia="en-GB"/>
        </w:rPr>
        <w:tab/>
      </w:r>
      <w:r>
        <w:rPr>
          <w:noProof/>
        </w:rPr>
        <w:t>Main Functions and Processes</w:t>
      </w:r>
      <w:r>
        <w:rPr>
          <w:noProof/>
        </w:rPr>
        <w:tab/>
      </w:r>
      <w:r>
        <w:rPr>
          <w:noProof/>
        </w:rPr>
        <w:fldChar w:fldCharType="begin"/>
      </w:r>
      <w:r>
        <w:rPr>
          <w:noProof/>
        </w:rPr>
        <w:instrText xml:space="preserve"> PAGEREF _Toc506895473 \h </w:instrText>
      </w:r>
      <w:r>
        <w:rPr>
          <w:noProof/>
        </w:rPr>
      </w:r>
      <w:r>
        <w:rPr>
          <w:noProof/>
        </w:rPr>
        <w:fldChar w:fldCharType="separate"/>
      </w:r>
      <w:r w:rsidR="000C7C57">
        <w:rPr>
          <w:noProof/>
        </w:rPr>
        <w:t>10</w:t>
      </w:r>
      <w:r>
        <w:rPr>
          <w:noProof/>
        </w:rPr>
        <w:fldChar w:fldCharType="end"/>
      </w:r>
    </w:p>
    <w:p w14:paraId="460B2A67"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2.3.1</w:t>
      </w:r>
      <w:r>
        <w:rPr>
          <w:rFonts w:asciiTheme="minorHAnsi" w:eastAsiaTheme="minorEastAsia" w:hAnsiTheme="minorHAnsi" w:cstheme="minorBidi"/>
          <w:noProof/>
          <w:sz w:val="24"/>
          <w:lang w:eastAsia="en-GB"/>
        </w:rPr>
        <w:tab/>
      </w:r>
      <w:r>
        <w:rPr>
          <w:noProof/>
        </w:rPr>
        <w:t>Installing and getting access to the database</w:t>
      </w:r>
      <w:r>
        <w:rPr>
          <w:noProof/>
        </w:rPr>
        <w:tab/>
      </w:r>
      <w:r>
        <w:rPr>
          <w:noProof/>
        </w:rPr>
        <w:fldChar w:fldCharType="begin"/>
      </w:r>
      <w:r>
        <w:rPr>
          <w:noProof/>
        </w:rPr>
        <w:instrText xml:space="preserve"> PAGEREF _Toc506895474 \h </w:instrText>
      </w:r>
      <w:r>
        <w:rPr>
          <w:noProof/>
        </w:rPr>
      </w:r>
      <w:r>
        <w:rPr>
          <w:noProof/>
        </w:rPr>
        <w:fldChar w:fldCharType="separate"/>
      </w:r>
      <w:r w:rsidR="000C7C57">
        <w:rPr>
          <w:noProof/>
        </w:rPr>
        <w:t>11</w:t>
      </w:r>
      <w:r>
        <w:rPr>
          <w:noProof/>
        </w:rPr>
        <w:fldChar w:fldCharType="end"/>
      </w:r>
    </w:p>
    <w:p w14:paraId="35669D77"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2.3.2</w:t>
      </w:r>
      <w:r>
        <w:rPr>
          <w:rFonts w:asciiTheme="minorHAnsi" w:eastAsiaTheme="minorEastAsia" w:hAnsiTheme="minorHAnsi" w:cstheme="minorBidi"/>
          <w:noProof/>
          <w:sz w:val="24"/>
          <w:lang w:eastAsia="en-GB"/>
        </w:rPr>
        <w:tab/>
      </w:r>
      <w:r>
        <w:rPr>
          <w:noProof/>
        </w:rPr>
        <w:t>Data Loading Workflow</w:t>
      </w:r>
      <w:r>
        <w:rPr>
          <w:noProof/>
        </w:rPr>
        <w:tab/>
      </w:r>
      <w:r>
        <w:rPr>
          <w:noProof/>
        </w:rPr>
        <w:fldChar w:fldCharType="begin"/>
      </w:r>
      <w:r>
        <w:rPr>
          <w:noProof/>
        </w:rPr>
        <w:instrText xml:space="preserve"> PAGEREF _Toc506895475 \h </w:instrText>
      </w:r>
      <w:r>
        <w:rPr>
          <w:noProof/>
        </w:rPr>
      </w:r>
      <w:r>
        <w:rPr>
          <w:noProof/>
        </w:rPr>
        <w:fldChar w:fldCharType="separate"/>
      </w:r>
      <w:r w:rsidR="000C7C57">
        <w:rPr>
          <w:noProof/>
        </w:rPr>
        <w:t>12</w:t>
      </w:r>
      <w:r>
        <w:rPr>
          <w:noProof/>
        </w:rPr>
        <w:fldChar w:fldCharType="end"/>
      </w:r>
    </w:p>
    <w:p w14:paraId="3CB3B539" w14:textId="77777777" w:rsidR="00BB565B" w:rsidRDefault="00BB565B">
      <w:pPr>
        <w:pStyle w:val="TOC1"/>
        <w:tabs>
          <w:tab w:val="left" w:pos="440"/>
        </w:tabs>
        <w:rPr>
          <w:rFonts w:asciiTheme="minorHAnsi" w:eastAsiaTheme="minorEastAsia" w:hAnsiTheme="minorHAnsi" w:cstheme="minorBidi"/>
          <w:b w:val="0"/>
          <w:noProof/>
          <w:lang w:eastAsia="en-GB"/>
        </w:rPr>
      </w:pPr>
      <w:r>
        <w:rPr>
          <w:noProof/>
        </w:rPr>
        <w:t>3</w:t>
      </w:r>
      <w:r>
        <w:rPr>
          <w:rFonts w:asciiTheme="minorHAnsi" w:eastAsiaTheme="minorEastAsia" w:hAnsiTheme="minorHAnsi" w:cstheme="minorBidi"/>
          <w:b w:val="0"/>
          <w:noProof/>
          <w:lang w:eastAsia="en-GB"/>
        </w:rPr>
        <w:tab/>
      </w:r>
      <w:r>
        <w:rPr>
          <w:noProof/>
        </w:rPr>
        <w:t>Installing SPECCHIO</w:t>
      </w:r>
      <w:r>
        <w:rPr>
          <w:noProof/>
        </w:rPr>
        <w:tab/>
      </w:r>
      <w:r>
        <w:rPr>
          <w:noProof/>
        </w:rPr>
        <w:fldChar w:fldCharType="begin"/>
      </w:r>
      <w:r>
        <w:rPr>
          <w:noProof/>
        </w:rPr>
        <w:instrText xml:space="preserve"> PAGEREF _Toc506895476 \h </w:instrText>
      </w:r>
      <w:r>
        <w:rPr>
          <w:noProof/>
        </w:rPr>
      </w:r>
      <w:r>
        <w:rPr>
          <w:noProof/>
        </w:rPr>
        <w:fldChar w:fldCharType="separate"/>
      </w:r>
      <w:r w:rsidR="000C7C57">
        <w:rPr>
          <w:noProof/>
        </w:rPr>
        <w:t>13</w:t>
      </w:r>
      <w:r>
        <w:rPr>
          <w:noProof/>
        </w:rPr>
        <w:fldChar w:fldCharType="end"/>
      </w:r>
    </w:p>
    <w:p w14:paraId="553C2120"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3.1</w:t>
      </w:r>
      <w:r>
        <w:rPr>
          <w:rFonts w:asciiTheme="minorHAnsi" w:eastAsiaTheme="minorEastAsia" w:hAnsiTheme="minorHAnsi" w:cstheme="minorBidi"/>
          <w:noProof/>
          <w:sz w:val="24"/>
          <w:lang w:eastAsia="en-GB"/>
        </w:rPr>
        <w:tab/>
      </w:r>
      <w:r>
        <w:rPr>
          <w:noProof/>
        </w:rPr>
        <w:t>Before you install</w:t>
      </w:r>
      <w:r>
        <w:rPr>
          <w:noProof/>
        </w:rPr>
        <w:tab/>
      </w:r>
      <w:r>
        <w:rPr>
          <w:noProof/>
        </w:rPr>
        <w:fldChar w:fldCharType="begin"/>
      </w:r>
      <w:r>
        <w:rPr>
          <w:noProof/>
        </w:rPr>
        <w:instrText xml:space="preserve"> PAGEREF _Toc506895477 \h </w:instrText>
      </w:r>
      <w:r>
        <w:rPr>
          <w:noProof/>
        </w:rPr>
      </w:r>
      <w:r>
        <w:rPr>
          <w:noProof/>
        </w:rPr>
        <w:fldChar w:fldCharType="separate"/>
      </w:r>
      <w:r w:rsidR="000C7C57">
        <w:rPr>
          <w:noProof/>
        </w:rPr>
        <w:t>13</w:t>
      </w:r>
      <w:r>
        <w:rPr>
          <w:noProof/>
        </w:rPr>
        <w:fldChar w:fldCharType="end"/>
      </w:r>
    </w:p>
    <w:p w14:paraId="7ECFA528"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3.2</w:t>
      </w:r>
      <w:r>
        <w:rPr>
          <w:rFonts w:asciiTheme="minorHAnsi" w:eastAsiaTheme="minorEastAsia" w:hAnsiTheme="minorHAnsi" w:cstheme="minorBidi"/>
          <w:noProof/>
          <w:sz w:val="24"/>
          <w:lang w:eastAsia="en-GB"/>
        </w:rPr>
        <w:tab/>
      </w:r>
      <w:r>
        <w:rPr>
          <w:noProof/>
        </w:rPr>
        <w:t>Installing Java Runtime Environment</w:t>
      </w:r>
      <w:r>
        <w:rPr>
          <w:noProof/>
        </w:rPr>
        <w:tab/>
      </w:r>
      <w:r>
        <w:rPr>
          <w:noProof/>
        </w:rPr>
        <w:fldChar w:fldCharType="begin"/>
      </w:r>
      <w:r>
        <w:rPr>
          <w:noProof/>
        </w:rPr>
        <w:instrText xml:space="preserve"> PAGEREF _Toc506895478 \h </w:instrText>
      </w:r>
      <w:r>
        <w:rPr>
          <w:noProof/>
        </w:rPr>
      </w:r>
      <w:r>
        <w:rPr>
          <w:noProof/>
        </w:rPr>
        <w:fldChar w:fldCharType="separate"/>
      </w:r>
      <w:r w:rsidR="000C7C57">
        <w:rPr>
          <w:noProof/>
        </w:rPr>
        <w:t>13</w:t>
      </w:r>
      <w:r>
        <w:rPr>
          <w:noProof/>
        </w:rPr>
        <w:fldChar w:fldCharType="end"/>
      </w:r>
    </w:p>
    <w:p w14:paraId="7EFFFC3E"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3.3</w:t>
      </w:r>
      <w:r>
        <w:rPr>
          <w:rFonts w:asciiTheme="minorHAnsi" w:eastAsiaTheme="minorEastAsia" w:hAnsiTheme="minorHAnsi" w:cstheme="minorBidi"/>
          <w:noProof/>
          <w:sz w:val="24"/>
          <w:lang w:eastAsia="en-GB"/>
        </w:rPr>
        <w:tab/>
      </w:r>
      <w:r>
        <w:rPr>
          <w:noProof/>
        </w:rPr>
        <w:t>Installing SPECCHIO</w:t>
      </w:r>
      <w:r>
        <w:rPr>
          <w:noProof/>
        </w:rPr>
        <w:tab/>
      </w:r>
      <w:r>
        <w:rPr>
          <w:noProof/>
        </w:rPr>
        <w:fldChar w:fldCharType="begin"/>
      </w:r>
      <w:r>
        <w:rPr>
          <w:noProof/>
        </w:rPr>
        <w:instrText xml:space="preserve"> PAGEREF _Toc506895479 \h </w:instrText>
      </w:r>
      <w:r>
        <w:rPr>
          <w:noProof/>
        </w:rPr>
      </w:r>
      <w:r>
        <w:rPr>
          <w:noProof/>
        </w:rPr>
        <w:fldChar w:fldCharType="separate"/>
      </w:r>
      <w:r w:rsidR="000C7C57">
        <w:rPr>
          <w:noProof/>
        </w:rPr>
        <w:t>13</w:t>
      </w:r>
      <w:r>
        <w:rPr>
          <w:noProof/>
        </w:rPr>
        <w:fldChar w:fldCharType="end"/>
      </w:r>
    </w:p>
    <w:p w14:paraId="3D7CDB86"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3.3.1</w:t>
      </w:r>
      <w:r>
        <w:rPr>
          <w:rFonts w:asciiTheme="minorHAnsi" w:eastAsiaTheme="minorEastAsia" w:hAnsiTheme="minorHAnsi" w:cstheme="minorBidi"/>
          <w:noProof/>
          <w:sz w:val="24"/>
          <w:lang w:eastAsia="en-GB"/>
        </w:rPr>
        <w:tab/>
      </w:r>
      <w:r>
        <w:rPr>
          <w:noProof/>
        </w:rPr>
        <w:t>Installing SPECCHIO for the First Time</w:t>
      </w:r>
      <w:r>
        <w:rPr>
          <w:noProof/>
        </w:rPr>
        <w:tab/>
      </w:r>
      <w:r>
        <w:rPr>
          <w:noProof/>
        </w:rPr>
        <w:fldChar w:fldCharType="begin"/>
      </w:r>
      <w:r>
        <w:rPr>
          <w:noProof/>
        </w:rPr>
        <w:instrText xml:space="preserve"> PAGEREF _Toc506895480 \h </w:instrText>
      </w:r>
      <w:r>
        <w:rPr>
          <w:noProof/>
        </w:rPr>
      </w:r>
      <w:r>
        <w:rPr>
          <w:noProof/>
        </w:rPr>
        <w:fldChar w:fldCharType="separate"/>
      </w:r>
      <w:r w:rsidR="000C7C57">
        <w:rPr>
          <w:noProof/>
        </w:rPr>
        <w:t>13</w:t>
      </w:r>
      <w:r>
        <w:rPr>
          <w:noProof/>
        </w:rPr>
        <w:fldChar w:fldCharType="end"/>
      </w:r>
    </w:p>
    <w:p w14:paraId="79FE6709"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3.3.2</w:t>
      </w:r>
      <w:r>
        <w:rPr>
          <w:rFonts w:asciiTheme="minorHAnsi" w:eastAsiaTheme="minorEastAsia" w:hAnsiTheme="minorHAnsi" w:cstheme="minorBidi"/>
          <w:noProof/>
          <w:sz w:val="24"/>
          <w:lang w:eastAsia="en-GB"/>
        </w:rPr>
        <w:tab/>
      </w:r>
      <w:r>
        <w:rPr>
          <w:noProof/>
        </w:rPr>
        <w:t>Upgrading an Existing Installation</w:t>
      </w:r>
      <w:r>
        <w:rPr>
          <w:noProof/>
        </w:rPr>
        <w:tab/>
      </w:r>
      <w:r>
        <w:rPr>
          <w:noProof/>
        </w:rPr>
        <w:fldChar w:fldCharType="begin"/>
      </w:r>
      <w:r>
        <w:rPr>
          <w:noProof/>
        </w:rPr>
        <w:instrText xml:space="preserve"> PAGEREF _Toc506895481 \h </w:instrText>
      </w:r>
      <w:r>
        <w:rPr>
          <w:noProof/>
        </w:rPr>
      </w:r>
      <w:r>
        <w:rPr>
          <w:noProof/>
        </w:rPr>
        <w:fldChar w:fldCharType="separate"/>
      </w:r>
      <w:r w:rsidR="000C7C57">
        <w:rPr>
          <w:noProof/>
        </w:rPr>
        <w:t>14</w:t>
      </w:r>
      <w:r>
        <w:rPr>
          <w:noProof/>
        </w:rPr>
        <w:fldChar w:fldCharType="end"/>
      </w:r>
    </w:p>
    <w:p w14:paraId="2FC3CFCA"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3.4</w:t>
      </w:r>
      <w:r>
        <w:rPr>
          <w:rFonts w:asciiTheme="minorHAnsi" w:eastAsiaTheme="minorEastAsia" w:hAnsiTheme="minorHAnsi" w:cstheme="minorBidi"/>
          <w:noProof/>
          <w:sz w:val="24"/>
          <w:lang w:eastAsia="en-GB"/>
        </w:rPr>
        <w:tab/>
      </w:r>
      <w:r>
        <w:rPr>
          <w:noProof/>
        </w:rPr>
        <w:t>Launching SPECCHIO</w:t>
      </w:r>
      <w:r>
        <w:rPr>
          <w:noProof/>
        </w:rPr>
        <w:tab/>
      </w:r>
      <w:r>
        <w:rPr>
          <w:noProof/>
        </w:rPr>
        <w:fldChar w:fldCharType="begin"/>
      </w:r>
      <w:r>
        <w:rPr>
          <w:noProof/>
        </w:rPr>
        <w:instrText xml:space="preserve"> PAGEREF _Toc506895482 \h </w:instrText>
      </w:r>
      <w:r>
        <w:rPr>
          <w:noProof/>
        </w:rPr>
      </w:r>
      <w:r>
        <w:rPr>
          <w:noProof/>
        </w:rPr>
        <w:fldChar w:fldCharType="separate"/>
      </w:r>
      <w:r w:rsidR="000C7C57">
        <w:rPr>
          <w:noProof/>
        </w:rPr>
        <w:t>14</w:t>
      </w:r>
      <w:r>
        <w:rPr>
          <w:noProof/>
        </w:rPr>
        <w:fldChar w:fldCharType="end"/>
      </w:r>
    </w:p>
    <w:p w14:paraId="06073441"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3.4.1</w:t>
      </w:r>
      <w:r>
        <w:rPr>
          <w:rFonts w:asciiTheme="minorHAnsi" w:eastAsiaTheme="minorEastAsia" w:hAnsiTheme="minorHAnsi" w:cstheme="minorBidi"/>
          <w:noProof/>
          <w:sz w:val="24"/>
          <w:lang w:eastAsia="en-GB"/>
        </w:rPr>
        <w:tab/>
      </w:r>
      <w:r>
        <w:rPr>
          <w:noProof/>
        </w:rPr>
        <w:t>Windows</w:t>
      </w:r>
      <w:r>
        <w:rPr>
          <w:noProof/>
        </w:rPr>
        <w:tab/>
      </w:r>
      <w:r>
        <w:rPr>
          <w:noProof/>
        </w:rPr>
        <w:fldChar w:fldCharType="begin"/>
      </w:r>
      <w:r>
        <w:rPr>
          <w:noProof/>
        </w:rPr>
        <w:instrText xml:space="preserve"> PAGEREF _Toc506895483 \h </w:instrText>
      </w:r>
      <w:r>
        <w:rPr>
          <w:noProof/>
        </w:rPr>
      </w:r>
      <w:r>
        <w:rPr>
          <w:noProof/>
        </w:rPr>
        <w:fldChar w:fldCharType="separate"/>
      </w:r>
      <w:r w:rsidR="000C7C57">
        <w:rPr>
          <w:noProof/>
        </w:rPr>
        <w:t>14</w:t>
      </w:r>
      <w:r>
        <w:rPr>
          <w:noProof/>
        </w:rPr>
        <w:fldChar w:fldCharType="end"/>
      </w:r>
    </w:p>
    <w:p w14:paraId="5D6C5A1C"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3.4.2</w:t>
      </w:r>
      <w:r>
        <w:rPr>
          <w:rFonts w:asciiTheme="minorHAnsi" w:eastAsiaTheme="minorEastAsia" w:hAnsiTheme="minorHAnsi" w:cstheme="minorBidi"/>
          <w:noProof/>
          <w:sz w:val="24"/>
          <w:lang w:eastAsia="en-GB"/>
        </w:rPr>
        <w:tab/>
      </w:r>
      <w:r>
        <w:rPr>
          <w:noProof/>
        </w:rPr>
        <w:t>Mac OS X</w:t>
      </w:r>
      <w:r>
        <w:rPr>
          <w:noProof/>
        </w:rPr>
        <w:tab/>
      </w:r>
      <w:r>
        <w:rPr>
          <w:noProof/>
        </w:rPr>
        <w:fldChar w:fldCharType="begin"/>
      </w:r>
      <w:r>
        <w:rPr>
          <w:noProof/>
        </w:rPr>
        <w:instrText xml:space="preserve"> PAGEREF _Toc506895484 \h </w:instrText>
      </w:r>
      <w:r>
        <w:rPr>
          <w:noProof/>
        </w:rPr>
      </w:r>
      <w:r>
        <w:rPr>
          <w:noProof/>
        </w:rPr>
        <w:fldChar w:fldCharType="separate"/>
      </w:r>
      <w:r w:rsidR="000C7C57">
        <w:rPr>
          <w:noProof/>
        </w:rPr>
        <w:t>14</w:t>
      </w:r>
      <w:r>
        <w:rPr>
          <w:noProof/>
        </w:rPr>
        <w:fldChar w:fldCharType="end"/>
      </w:r>
    </w:p>
    <w:p w14:paraId="20C9BC5D"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3.4.3</w:t>
      </w:r>
      <w:r>
        <w:rPr>
          <w:rFonts w:asciiTheme="minorHAnsi" w:eastAsiaTheme="minorEastAsia" w:hAnsiTheme="minorHAnsi" w:cstheme="minorBidi"/>
          <w:noProof/>
          <w:sz w:val="24"/>
          <w:lang w:eastAsia="en-GB"/>
        </w:rPr>
        <w:tab/>
      </w:r>
      <w:r>
        <w:rPr>
          <w:noProof/>
        </w:rPr>
        <w:t>Unix and Linux</w:t>
      </w:r>
      <w:r>
        <w:rPr>
          <w:noProof/>
        </w:rPr>
        <w:tab/>
      </w:r>
      <w:r>
        <w:rPr>
          <w:noProof/>
        </w:rPr>
        <w:fldChar w:fldCharType="begin"/>
      </w:r>
      <w:r>
        <w:rPr>
          <w:noProof/>
        </w:rPr>
        <w:instrText xml:space="preserve"> PAGEREF _Toc506895485 \h </w:instrText>
      </w:r>
      <w:r>
        <w:rPr>
          <w:noProof/>
        </w:rPr>
      </w:r>
      <w:r>
        <w:rPr>
          <w:noProof/>
        </w:rPr>
        <w:fldChar w:fldCharType="separate"/>
      </w:r>
      <w:r w:rsidR="000C7C57">
        <w:rPr>
          <w:noProof/>
        </w:rPr>
        <w:t>15</w:t>
      </w:r>
      <w:r>
        <w:rPr>
          <w:noProof/>
        </w:rPr>
        <w:fldChar w:fldCharType="end"/>
      </w:r>
    </w:p>
    <w:p w14:paraId="764C0D9B" w14:textId="77777777" w:rsidR="00BB565B" w:rsidRDefault="00BB565B">
      <w:pPr>
        <w:pStyle w:val="TOC1"/>
        <w:tabs>
          <w:tab w:val="left" w:pos="440"/>
        </w:tabs>
        <w:rPr>
          <w:rFonts w:asciiTheme="minorHAnsi" w:eastAsiaTheme="minorEastAsia" w:hAnsiTheme="minorHAnsi" w:cstheme="minorBidi"/>
          <w:b w:val="0"/>
          <w:noProof/>
          <w:lang w:eastAsia="en-GB"/>
        </w:rPr>
      </w:pPr>
      <w:r>
        <w:rPr>
          <w:noProof/>
        </w:rPr>
        <w:t>4</w:t>
      </w:r>
      <w:r>
        <w:rPr>
          <w:rFonts w:asciiTheme="minorHAnsi" w:eastAsiaTheme="minorEastAsia" w:hAnsiTheme="minorHAnsi" w:cstheme="minorBidi"/>
          <w:b w:val="0"/>
          <w:noProof/>
          <w:lang w:eastAsia="en-GB"/>
        </w:rPr>
        <w:tab/>
      </w:r>
      <w:r>
        <w:rPr>
          <w:noProof/>
        </w:rPr>
        <w:t>Get Access to the SPECCHIO Database</w:t>
      </w:r>
      <w:r>
        <w:rPr>
          <w:noProof/>
        </w:rPr>
        <w:tab/>
      </w:r>
      <w:r>
        <w:rPr>
          <w:noProof/>
        </w:rPr>
        <w:fldChar w:fldCharType="begin"/>
      </w:r>
      <w:r>
        <w:rPr>
          <w:noProof/>
        </w:rPr>
        <w:instrText xml:space="preserve"> PAGEREF _Toc506895486 \h </w:instrText>
      </w:r>
      <w:r>
        <w:rPr>
          <w:noProof/>
        </w:rPr>
      </w:r>
      <w:r>
        <w:rPr>
          <w:noProof/>
        </w:rPr>
        <w:fldChar w:fldCharType="separate"/>
      </w:r>
      <w:r w:rsidR="000C7C57">
        <w:rPr>
          <w:noProof/>
        </w:rPr>
        <w:t>19</w:t>
      </w:r>
      <w:r>
        <w:rPr>
          <w:noProof/>
        </w:rPr>
        <w:fldChar w:fldCharType="end"/>
      </w:r>
    </w:p>
    <w:p w14:paraId="5EB2DAA2"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4.1</w:t>
      </w:r>
      <w:r>
        <w:rPr>
          <w:rFonts w:asciiTheme="minorHAnsi" w:eastAsiaTheme="minorEastAsia" w:hAnsiTheme="minorHAnsi" w:cstheme="minorBidi"/>
          <w:noProof/>
          <w:sz w:val="24"/>
          <w:lang w:eastAsia="en-GB"/>
        </w:rPr>
        <w:tab/>
      </w:r>
      <w:r>
        <w:rPr>
          <w:noProof/>
        </w:rPr>
        <w:t>Create a new user account</w:t>
      </w:r>
      <w:r>
        <w:rPr>
          <w:noProof/>
        </w:rPr>
        <w:tab/>
      </w:r>
      <w:r>
        <w:rPr>
          <w:noProof/>
        </w:rPr>
        <w:fldChar w:fldCharType="begin"/>
      </w:r>
      <w:r>
        <w:rPr>
          <w:noProof/>
        </w:rPr>
        <w:instrText xml:space="preserve"> PAGEREF _Toc506895487 \h </w:instrText>
      </w:r>
      <w:r>
        <w:rPr>
          <w:noProof/>
        </w:rPr>
      </w:r>
      <w:r>
        <w:rPr>
          <w:noProof/>
        </w:rPr>
        <w:fldChar w:fldCharType="separate"/>
      </w:r>
      <w:r w:rsidR="000C7C57">
        <w:rPr>
          <w:noProof/>
        </w:rPr>
        <w:t>19</w:t>
      </w:r>
      <w:r>
        <w:rPr>
          <w:noProof/>
        </w:rPr>
        <w:fldChar w:fldCharType="end"/>
      </w:r>
    </w:p>
    <w:p w14:paraId="0E7A6547"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4.2</w:t>
      </w:r>
      <w:r>
        <w:rPr>
          <w:rFonts w:asciiTheme="minorHAnsi" w:eastAsiaTheme="minorEastAsia" w:hAnsiTheme="minorHAnsi" w:cstheme="minorBidi"/>
          <w:noProof/>
          <w:sz w:val="24"/>
          <w:lang w:eastAsia="en-GB"/>
        </w:rPr>
        <w:tab/>
      </w:r>
      <w:r>
        <w:rPr>
          <w:noProof/>
        </w:rPr>
        <w:t>Administrator Access</w:t>
      </w:r>
      <w:r>
        <w:rPr>
          <w:noProof/>
        </w:rPr>
        <w:tab/>
      </w:r>
      <w:r>
        <w:rPr>
          <w:noProof/>
        </w:rPr>
        <w:fldChar w:fldCharType="begin"/>
      </w:r>
      <w:r>
        <w:rPr>
          <w:noProof/>
        </w:rPr>
        <w:instrText xml:space="preserve"> PAGEREF _Toc506895488 \h </w:instrText>
      </w:r>
      <w:r>
        <w:rPr>
          <w:noProof/>
        </w:rPr>
      </w:r>
      <w:r>
        <w:rPr>
          <w:noProof/>
        </w:rPr>
        <w:fldChar w:fldCharType="separate"/>
      </w:r>
      <w:r w:rsidR="000C7C57">
        <w:rPr>
          <w:noProof/>
        </w:rPr>
        <w:t>19</w:t>
      </w:r>
      <w:r>
        <w:rPr>
          <w:noProof/>
        </w:rPr>
        <w:fldChar w:fldCharType="end"/>
      </w:r>
    </w:p>
    <w:p w14:paraId="088C01E7"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4.3</w:t>
      </w:r>
      <w:r>
        <w:rPr>
          <w:rFonts w:asciiTheme="minorHAnsi" w:eastAsiaTheme="minorEastAsia" w:hAnsiTheme="minorHAnsi" w:cstheme="minorBidi"/>
          <w:noProof/>
          <w:sz w:val="24"/>
          <w:lang w:eastAsia="en-GB"/>
        </w:rPr>
        <w:tab/>
      </w:r>
      <w:r>
        <w:rPr>
          <w:noProof/>
        </w:rPr>
        <w:t>Connect to Database</w:t>
      </w:r>
      <w:r>
        <w:rPr>
          <w:noProof/>
        </w:rPr>
        <w:tab/>
      </w:r>
      <w:r>
        <w:rPr>
          <w:noProof/>
        </w:rPr>
        <w:fldChar w:fldCharType="begin"/>
      </w:r>
      <w:r>
        <w:rPr>
          <w:noProof/>
        </w:rPr>
        <w:instrText xml:space="preserve"> PAGEREF _Toc506895489 \h </w:instrText>
      </w:r>
      <w:r>
        <w:rPr>
          <w:noProof/>
        </w:rPr>
      </w:r>
      <w:r>
        <w:rPr>
          <w:noProof/>
        </w:rPr>
        <w:fldChar w:fldCharType="separate"/>
      </w:r>
      <w:r w:rsidR="000C7C57">
        <w:rPr>
          <w:noProof/>
        </w:rPr>
        <w:t>20</w:t>
      </w:r>
      <w:r>
        <w:rPr>
          <w:noProof/>
        </w:rPr>
        <w:fldChar w:fldCharType="end"/>
      </w:r>
    </w:p>
    <w:p w14:paraId="7E31BBBA"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4.4</w:t>
      </w:r>
      <w:r>
        <w:rPr>
          <w:rFonts w:asciiTheme="minorHAnsi" w:eastAsiaTheme="minorEastAsia" w:hAnsiTheme="minorHAnsi" w:cstheme="minorBidi"/>
          <w:noProof/>
          <w:sz w:val="24"/>
          <w:lang w:eastAsia="en-GB"/>
        </w:rPr>
        <w:tab/>
      </w:r>
      <w:r>
        <w:rPr>
          <w:noProof/>
        </w:rPr>
        <w:t>Logging Out</w:t>
      </w:r>
      <w:r>
        <w:rPr>
          <w:noProof/>
        </w:rPr>
        <w:tab/>
      </w:r>
      <w:r>
        <w:rPr>
          <w:noProof/>
        </w:rPr>
        <w:fldChar w:fldCharType="begin"/>
      </w:r>
      <w:r>
        <w:rPr>
          <w:noProof/>
        </w:rPr>
        <w:instrText xml:space="preserve"> PAGEREF _Toc506895490 \h </w:instrText>
      </w:r>
      <w:r>
        <w:rPr>
          <w:noProof/>
        </w:rPr>
      </w:r>
      <w:r>
        <w:rPr>
          <w:noProof/>
        </w:rPr>
        <w:fldChar w:fldCharType="separate"/>
      </w:r>
      <w:r w:rsidR="000C7C57">
        <w:rPr>
          <w:noProof/>
        </w:rPr>
        <w:t>21</w:t>
      </w:r>
      <w:r>
        <w:rPr>
          <w:noProof/>
        </w:rPr>
        <w:fldChar w:fldCharType="end"/>
      </w:r>
    </w:p>
    <w:p w14:paraId="54FBD358"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4.5</w:t>
      </w:r>
      <w:r>
        <w:rPr>
          <w:rFonts w:asciiTheme="minorHAnsi" w:eastAsiaTheme="minorEastAsia" w:hAnsiTheme="minorHAnsi" w:cstheme="minorBidi"/>
          <w:noProof/>
          <w:sz w:val="24"/>
          <w:lang w:eastAsia="en-GB"/>
        </w:rPr>
        <w:tab/>
      </w:r>
      <w:r>
        <w:rPr>
          <w:noProof/>
        </w:rPr>
        <w:t>Edit user information</w:t>
      </w:r>
      <w:r>
        <w:rPr>
          <w:noProof/>
        </w:rPr>
        <w:tab/>
      </w:r>
      <w:r>
        <w:rPr>
          <w:noProof/>
        </w:rPr>
        <w:fldChar w:fldCharType="begin"/>
      </w:r>
      <w:r>
        <w:rPr>
          <w:noProof/>
        </w:rPr>
        <w:instrText xml:space="preserve"> PAGEREF _Toc506895491 \h </w:instrText>
      </w:r>
      <w:r>
        <w:rPr>
          <w:noProof/>
        </w:rPr>
      </w:r>
      <w:r>
        <w:rPr>
          <w:noProof/>
        </w:rPr>
        <w:fldChar w:fldCharType="separate"/>
      </w:r>
      <w:r w:rsidR="000C7C57">
        <w:rPr>
          <w:noProof/>
        </w:rPr>
        <w:t>22</w:t>
      </w:r>
      <w:r>
        <w:rPr>
          <w:noProof/>
        </w:rPr>
        <w:fldChar w:fldCharType="end"/>
      </w:r>
    </w:p>
    <w:p w14:paraId="5BE7ABB6"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4.6</w:t>
      </w:r>
      <w:r>
        <w:rPr>
          <w:rFonts w:asciiTheme="minorHAnsi" w:eastAsiaTheme="minorEastAsia" w:hAnsiTheme="minorHAnsi" w:cstheme="minorBidi"/>
          <w:noProof/>
          <w:sz w:val="24"/>
          <w:lang w:eastAsia="en-GB"/>
        </w:rPr>
        <w:tab/>
      </w:r>
      <w:r>
        <w:rPr>
          <w:noProof/>
        </w:rPr>
        <w:t>Edit db_config file</w:t>
      </w:r>
      <w:r>
        <w:rPr>
          <w:noProof/>
        </w:rPr>
        <w:tab/>
      </w:r>
      <w:r>
        <w:rPr>
          <w:noProof/>
        </w:rPr>
        <w:fldChar w:fldCharType="begin"/>
      </w:r>
      <w:r>
        <w:rPr>
          <w:noProof/>
        </w:rPr>
        <w:instrText xml:space="preserve"> PAGEREF _Toc506895492 \h </w:instrText>
      </w:r>
      <w:r>
        <w:rPr>
          <w:noProof/>
        </w:rPr>
      </w:r>
      <w:r>
        <w:rPr>
          <w:noProof/>
        </w:rPr>
        <w:fldChar w:fldCharType="separate"/>
      </w:r>
      <w:r w:rsidR="000C7C57">
        <w:rPr>
          <w:noProof/>
        </w:rPr>
        <w:t>22</w:t>
      </w:r>
      <w:r>
        <w:rPr>
          <w:noProof/>
        </w:rPr>
        <w:fldChar w:fldCharType="end"/>
      </w:r>
    </w:p>
    <w:p w14:paraId="61B34FAA"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4.7</w:t>
      </w:r>
      <w:r>
        <w:rPr>
          <w:rFonts w:asciiTheme="minorHAnsi" w:eastAsiaTheme="minorEastAsia" w:hAnsiTheme="minorHAnsi" w:cstheme="minorBidi"/>
          <w:noProof/>
          <w:sz w:val="24"/>
          <w:lang w:eastAsia="en-GB"/>
        </w:rPr>
        <w:tab/>
      </w:r>
      <w:r>
        <w:rPr>
          <w:noProof/>
        </w:rPr>
        <w:t>Preferences</w:t>
      </w:r>
      <w:r>
        <w:rPr>
          <w:noProof/>
        </w:rPr>
        <w:tab/>
      </w:r>
      <w:r>
        <w:rPr>
          <w:noProof/>
        </w:rPr>
        <w:fldChar w:fldCharType="begin"/>
      </w:r>
      <w:r>
        <w:rPr>
          <w:noProof/>
        </w:rPr>
        <w:instrText xml:space="preserve"> PAGEREF _Toc506895493 \h </w:instrText>
      </w:r>
      <w:r>
        <w:rPr>
          <w:noProof/>
        </w:rPr>
      </w:r>
      <w:r>
        <w:rPr>
          <w:noProof/>
        </w:rPr>
        <w:fldChar w:fldCharType="separate"/>
      </w:r>
      <w:r w:rsidR="000C7C57">
        <w:rPr>
          <w:noProof/>
        </w:rPr>
        <w:t>23</w:t>
      </w:r>
      <w:r>
        <w:rPr>
          <w:noProof/>
        </w:rPr>
        <w:fldChar w:fldCharType="end"/>
      </w:r>
    </w:p>
    <w:p w14:paraId="370411D6" w14:textId="77777777" w:rsidR="00BB565B" w:rsidRDefault="00BB565B">
      <w:pPr>
        <w:pStyle w:val="TOC1"/>
        <w:tabs>
          <w:tab w:val="left" w:pos="440"/>
        </w:tabs>
        <w:rPr>
          <w:rFonts w:asciiTheme="minorHAnsi" w:eastAsiaTheme="minorEastAsia" w:hAnsiTheme="minorHAnsi" w:cstheme="minorBidi"/>
          <w:b w:val="0"/>
          <w:noProof/>
          <w:lang w:eastAsia="en-GB"/>
        </w:rPr>
      </w:pPr>
      <w:r>
        <w:rPr>
          <w:noProof/>
        </w:rPr>
        <w:t>5</w:t>
      </w:r>
      <w:r>
        <w:rPr>
          <w:rFonts w:asciiTheme="minorHAnsi" w:eastAsiaTheme="minorEastAsia" w:hAnsiTheme="minorHAnsi" w:cstheme="minorBidi"/>
          <w:b w:val="0"/>
          <w:noProof/>
          <w:lang w:eastAsia="en-GB"/>
        </w:rPr>
        <w:tab/>
      </w:r>
      <w:r>
        <w:rPr>
          <w:noProof/>
        </w:rPr>
        <w:t>Data structure and concepts</w:t>
      </w:r>
      <w:r>
        <w:rPr>
          <w:noProof/>
        </w:rPr>
        <w:tab/>
      </w:r>
      <w:r>
        <w:rPr>
          <w:noProof/>
        </w:rPr>
        <w:fldChar w:fldCharType="begin"/>
      </w:r>
      <w:r>
        <w:rPr>
          <w:noProof/>
        </w:rPr>
        <w:instrText xml:space="preserve"> PAGEREF _Toc506895494 \h </w:instrText>
      </w:r>
      <w:r>
        <w:rPr>
          <w:noProof/>
        </w:rPr>
      </w:r>
      <w:r>
        <w:rPr>
          <w:noProof/>
        </w:rPr>
        <w:fldChar w:fldCharType="separate"/>
      </w:r>
      <w:r w:rsidR="000C7C57">
        <w:rPr>
          <w:noProof/>
        </w:rPr>
        <w:t>24</w:t>
      </w:r>
      <w:r>
        <w:rPr>
          <w:noProof/>
        </w:rPr>
        <w:fldChar w:fldCharType="end"/>
      </w:r>
    </w:p>
    <w:p w14:paraId="322D19DB"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5.1</w:t>
      </w:r>
      <w:r>
        <w:rPr>
          <w:rFonts w:asciiTheme="minorHAnsi" w:eastAsiaTheme="minorEastAsia" w:hAnsiTheme="minorHAnsi" w:cstheme="minorBidi"/>
          <w:noProof/>
          <w:sz w:val="24"/>
          <w:lang w:eastAsia="en-GB"/>
        </w:rPr>
        <w:tab/>
      </w:r>
      <w:r>
        <w:rPr>
          <w:noProof/>
        </w:rPr>
        <w:t>Campaign Hierarchy Structure</w:t>
      </w:r>
      <w:r>
        <w:rPr>
          <w:noProof/>
        </w:rPr>
        <w:tab/>
      </w:r>
      <w:r>
        <w:rPr>
          <w:noProof/>
        </w:rPr>
        <w:fldChar w:fldCharType="begin"/>
      </w:r>
      <w:r>
        <w:rPr>
          <w:noProof/>
        </w:rPr>
        <w:instrText xml:space="preserve"> PAGEREF _Toc506895495 \h </w:instrText>
      </w:r>
      <w:r>
        <w:rPr>
          <w:noProof/>
        </w:rPr>
      </w:r>
      <w:r>
        <w:rPr>
          <w:noProof/>
        </w:rPr>
        <w:fldChar w:fldCharType="separate"/>
      </w:r>
      <w:r w:rsidR="000C7C57">
        <w:rPr>
          <w:noProof/>
        </w:rPr>
        <w:t>24</w:t>
      </w:r>
      <w:r>
        <w:rPr>
          <w:noProof/>
        </w:rPr>
        <w:fldChar w:fldCharType="end"/>
      </w:r>
    </w:p>
    <w:p w14:paraId="0745BB9B"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5.2</w:t>
      </w:r>
      <w:r>
        <w:rPr>
          <w:rFonts w:asciiTheme="minorHAnsi" w:eastAsiaTheme="minorEastAsia" w:hAnsiTheme="minorHAnsi" w:cstheme="minorBidi"/>
          <w:noProof/>
          <w:sz w:val="24"/>
          <w:lang w:eastAsia="en-GB"/>
        </w:rPr>
        <w:tab/>
      </w:r>
      <w:r>
        <w:rPr>
          <w:noProof/>
        </w:rPr>
        <w:t>Spaces and the Space Factory</w:t>
      </w:r>
      <w:r>
        <w:rPr>
          <w:noProof/>
        </w:rPr>
        <w:tab/>
      </w:r>
      <w:r>
        <w:rPr>
          <w:noProof/>
        </w:rPr>
        <w:fldChar w:fldCharType="begin"/>
      </w:r>
      <w:r>
        <w:rPr>
          <w:noProof/>
        </w:rPr>
        <w:instrText xml:space="preserve"> PAGEREF _Toc506895496 \h </w:instrText>
      </w:r>
      <w:r>
        <w:rPr>
          <w:noProof/>
        </w:rPr>
      </w:r>
      <w:r>
        <w:rPr>
          <w:noProof/>
        </w:rPr>
        <w:fldChar w:fldCharType="separate"/>
      </w:r>
      <w:r w:rsidR="000C7C57">
        <w:rPr>
          <w:noProof/>
        </w:rPr>
        <w:t>26</w:t>
      </w:r>
      <w:r>
        <w:rPr>
          <w:noProof/>
        </w:rPr>
        <w:fldChar w:fldCharType="end"/>
      </w:r>
    </w:p>
    <w:p w14:paraId="193AE302" w14:textId="77777777" w:rsidR="00BB565B" w:rsidRDefault="00BB565B">
      <w:pPr>
        <w:pStyle w:val="TOC1"/>
        <w:tabs>
          <w:tab w:val="left" w:pos="440"/>
        </w:tabs>
        <w:rPr>
          <w:rFonts w:asciiTheme="minorHAnsi" w:eastAsiaTheme="minorEastAsia" w:hAnsiTheme="minorHAnsi" w:cstheme="minorBidi"/>
          <w:b w:val="0"/>
          <w:noProof/>
          <w:lang w:eastAsia="en-GB"/>
        </w:rPr>
      </w:pPr>
      <w:r>
        <w:rPr>
          <w:noProof/>
        </w:rPr>
        <w:lastRenderedPageBreak/>
        <w:t>6</w:t>
      </w:r>
      <w:r>
        <w:rPr>
          <w:rFonts w:asciiTheme="minorHAnsi" w:eastAsiaTheme="minorEastAsia" w:hAnsiTheme="minorHAnsi" w:cstheme="minorBidi"/>
          <w:b w:val="0"/>
          <w:noProof/>
          <w:lang w:eastAsia="en-GB"/>
        </w:rPr>
        <w:tab/>
      </w:r>
      <w:r>
        <w:rPr>
          <w:noProof/>
        </w:rPr>
        <w:t>Operational Dataflow</w:t>
      </w:r>
      <w:r>
        <w:rPr>
          <w:noProof/>
        </w:rPr>
        <w:tab/>
      </w:r>
      <w:r>
        <w:rPr>
          <w:noProof/>
        </w:rPr>
        <w:fldChar w:fldCharType="begin"/>
      </w:r>
      <w:r>
        <w:rPr>
          <w:noProof/>
        </w:rPr>
        <w:instrText xml:space="preserve"> PAGEREF _Toc506895497 \h </w:instrText>
      </w:r>
      <w:r>
        <w:rPr>
          <w:noProof/>
        </w:rPr>
      </w:r>
      <w:r>
        <w:rPr>
          <w:noProof/>
        </w:rPr>
        <w:fldChar w:fldCharType="separate"/>
      </w:r>
      <w:r w:rsidR="000C7C57">
        <w:rPr>
          <w:noProof/>
        </w:rPr>
        <w:t>28</w:t>
      </w:r>
      <w:r>
        <w:rPr>
          <w:noProof/>
        </w:rPr>
        <w:fldChar w:fldCharType="end"/>
      </w:r>
    </w:p>
    <w:p w14:paraId="032371F6" w14:textId="77777777" w:rsidR="00BB565B" w:rsidRDefault="00BB565B">
      <w:pPr>
        <w:pStyle w:val="TOC1"/>
        <w:tabs>
          <w:tab w:val="left" w:pos="440"/>
        </w:tabs>
        <w:rPr>
          <w:rFonts w:asciiTheme="minorHAnsi" w:eastAsiaTheme="minorEastAsia" w:hAnsiTheme="minorHAnsi" w:cstheme="minorBidi"/>
          <w:b w:val="0"/>
          <w:noProof/>
          <w:lang w:eastAsia="en-GB"/>
        </w:rPr>
      </w:pPr>
      <w:r>
        <w:rPr>
          <w:noProof/>
        </w:rPr>
        <w:t>7</w:t>
      </w:r>
      <w:r>
        <w:rPr>
          <w:rFonts w:asciiTheme="minorHAnsi" w:eastAsiaTheme="minorEastAsia" w:hAnsiTheme="minorHAnsi" w:cstheme="minorBidi"/>
          <w:b w:val="0"/>
          <w:noProof/>
          <w:lang w:eastAsia="en-GB"/>
        </w:rPr>
        <w:tab/>
      </w:r>
      <w:r>
        <w:rPr>
          <w:noProof/>
        </w:rPr>
        <w:t>File Formats</w:t>
      </w:r>
      <w:r>
        <w:rPr>
          <w:noProof/>
        </w:rPr>
        <w:tab/>
      </w:r>
      <w:r>
        <w:rPr>
          <w:noProof/>
        </w:rPr>
        <w:fldChar w:fldCharType="begin"/>
      </w:r>
      <w:r>
        <w:rPr>
          <w:noProof/>
        </w:rPr>
        <w:instrText xml:space="preserve"> PAGEREF _Toc506895498 \h </w:instrText>
      </w:r>
      <w:r>
        <w:rPr>
          <w:noProof/>
        </w:rPr>
      </w:r>
      <w:r>
        <w:rPr>
          <w:noProof/>
        </w:rPr>
        <w:fldChar w:fldCharType="separate"/>
      </w:r>
      <w:r w:rsidR="000C7C57">
        <w:rPr>
          <w:noProof/>
        </w:rPr>
        <w:t>29</w:t>
      </w:r>
      <w:r>
        <w:rPr>
          <w:noProof/>
        </w:rPr>
        <w:fldChar w:fldCharType="end"/>
      </w:r>
    </w:p>
    <w:p w14:paraId="01D7A09F"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7.1</w:t>
      </w:r>
      <w:r>
        <w:rPr>
          <w:rFonts w:asciiTheme="minorHAnsi" w:eastAsiaTheme="minorEastAsia" w:hAnsiTheme="minorHAnsi" w:cstheme="minorBidi"/>
          <w:noProof/>
          <w:sz w:val="24"/>
          <w:lang w:eastAsia="en-GB"/>
        </w:rPr>
        <w:tab/>
      </w:r>
      <w:r>
        <w:rPr>
          <w:noProof/>
        </w:rPr>
        <w:t>Supported Input Spectrum File Formats</w:t>
      </w:r>
      <w:r>
        <w:rPr>
          <w:noProof/>
        </w:rPr>
        <w:tab/>
      </w:r>
      <w:r>
        <w:rPr>
          <w:noProof/>
        </w:rPr>
        <w:fldChar w:fldCharType="begin"/>
      </w:r>
      <w:r>
        <w:rPr>
          <w:noProof/>
        </w:rPr>
        <w:instrText xml:space="preserve"> PAGEREF _Toc506895499 \h </w:instrText>
      </w:r>
      <w:r>
        <w:rPr>
          <w:noProof/>
        </w:rPr>
      </w:r>
      <w:r>
        <w:rPr>
          <w:noProof/>
        </w:rPr>
        <w:fldChar w:fldCharType="separate"/>
      </w:r>
      <w:r w:rsidR="000C7C57">
        <w:rPr>
          <w:noProof/>
        </w:rPr>
        <w:t>29</w:t>
      </w:r>
      <w:r>
        <w:rPr>
          <w:noProof/>
        </w:rPr>
        <w:fldChar w:fldCharType="end"/>
      </w:r>
    </w:p>
    <w:p w14:paraId="4839945C"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1</w:t>
      </w:r>
      <w:r>
        <w:rPr>
          <w:rFonts w:asciiTheme="minorHAnsi" w:eastAsiaTheme="minorEastAsia" w:hAnsiTheme="minorHAnsi" w:cstheme="minorBidi"/>
          <w:noProof/>
          <w:sz w:val="24"/>
          <w:lang w:eastAsia="en-GB"/>
        </w:rPr>
        <w:tab/>
      </w:r>
      <w:r>
        <w:rPr>
          <w:noProof/>
        </w:rPr>
        <w:t>ASD Binary Files</w:t>
      </w:r>
      <w:r>
        <w:rPr>
          <w:noProof/>
        </w:rPr>
        <w:tab/>
      </w:r>
      <w:r>
        <w:rPr>
          <w:noProof/>
        </w:rPr>
        <w:fldChar w:fldCharType="begin"/>
      </w:r>
      <w:r>
        <w:rPr>
          <w:noProof/>
        </w:rPr>
        <w:instrText xml:space="preserve"> PAGEREF _Toc506895500 \h </w:instrText>
      </w:r>
      <w:r>
        <w:rPr>
          <w:noProof/>
        </w:rPr>
      </w:r>
      <w:r>
        <w:rPr>
          <w:noProof/>
        </w:rPr>
        <w:fldChar w:fldCharType="separate"/>
      </w:r>
      <w:r w:rsidR="000C7C57">
        <w:rPr>
          <w:noProof/>
        </w:rPr>
        <w:t>29</w:t>
      </w:r>
      <w:r>
        <w:rPr>
          <w:noProof/>
        </w:rPr>
        <w:fldChar w:fldCharType="end"/>
      </w:r>
    </w:p>
    <w:p w14:paraId="63FD586B"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2</w:t>
      </w:r>
      <w:r>
        <w:rPr>
          <w:rFonts w:asciiTheme="minorHAnsi" w:eastAsiaTheme="minorEastAsia" w:hAnsiTheme="minorHAnsi" w:cstheme="minorBidi"/>
          <w:noProof/>
          <w:sz w:val="24"/>
          <w:lang w:eastAsia="en-GB"/>
        </w:rPr>
        <w:tab/>
      </w:r>
      <w:r>
        <w:rPr>
          <w:noProof/>
        </w:rPr>
        <w:t>ASD Indico Version 7 Files</w:t>
      </w:r>
      <w:r>
        <w:rPr>
          <w:noProof/>
        </w:rPr>
        <w:tab/>
      </w:r>
      <w:r>
        <w:rPr>
          <w:noProof/>
        </w:rPr>
        <w:fldChar w:fldCharType="begin"/>
      </w:r>
      <w:r>
        <w:rPr>
          <w:noProof/>
        </w:rPr>
        <w:instrText xml:space="preserve"> PAGEREF _Toc506895501 \h </w:instrText>
      </w:r>
      <w:r>
        <w:rPr>
          <w:noProof/>
        </w:rPr>
      </w:r>
      <w:r>
        <w:rPr>
          <w:noProof/>
        </w:rPr>
        <w:fldChar w:fldCharType="separate"/>
      </w:r>
      <w:r w:rsidR="000C7C57">
        <w:rPr>
          <w:noProof/>
        </w:rPr>
        <w:t>29</w:t>
      </w:r>
      <w:r>
        <w:rPr>
          <w:noProof/>
        </w:rPr>
        <w:fldChar w:fldCharType="end"/>
      </w:r>
    </w:p>
    <w:p w14:paraId="0935F29E"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3</w:t>
      </w:r>
      <w:r>
        <w:rPr>
          <w:rFonts w:asciiTheme="minorHAnsi" w:eastAsiaTheme="minorEastAsia" w:hAnsiTheme="minorHAnsi" w:cstheme="minorBidi"/>
          <w:noProof/>
          <w:sz w:val="24"/>
          <w:lang w:eastAsia="en-GB"/>
        </w:rPr>
        <w:tab/>
      </w:r>
      <w:r>
        <w:rPr>
          <w:noProof/>
        </w:rPr>
        <w:t>GER Signature Files</w:t>
      </w:r>
      <w:r>
        <w:rPr>
          <w:noProof/>
        </w:rPr>
        <w:tab/>
      </w:r>
      <w:r>
        <w:rPr>
          <w:noProof/>
        </w:rPr>
        <w:fldChar w:fldCharType="begin"/>
      </w:r>
      <w:r>
        <w:rPr>
          <w:noProof/>
        </w:rPr>
        <w:instrText xml:space="preserve"> PAGEREF _Toc506895502 \h </w:instrText>
      </w:r>
      <w:r>
        <w:rPr>
          <w:noProof/>
        </w:rPr>
      </w:r>
      <w:r>
        <w:rPr>
          <w:noProof/>
        </w:rPr>
        <w:fldChar w:fldCharType="separate"/>
      </w:r>
      <w:r w:rsidR="000C7C57">
        <w:rPr>
          <w:noProof/>
        </w:rPr>
        <w:t>30</w:t>
      </w:r>
      <w:r>
        <w:rPr>
          <w:noProof/>
        </w:rPr>
        <w:fldChar w:fldCharType="end"/>
      </w:r>
    </w:p>
    <w:p w14:paraId="75A94088"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4</w:t>
      </w:r>
      <w:r>
        <w:rPr>
          <w:rFonts w:asciiTheme="minorHAnsi" w:eastAsiaTheme="minorEastAsia" w:hAnsiTheme="minorHAnsi" w:cstheme="minorBidi"/>
          <w:noProof/>
          <w:sz w:val="24"/>
          <w:lang w:eastAsia="en-GB"/>
        </w:rPr>
        <w:tab/>
      </w:r>
      <w:r>
        <w:rPr>
          <w:noProof/>
        </w:rPr>
        <w:t>MFR OUT Files</w:t>
      </w:r>
      <w:r>
        <w:rPr>
          <w:noProof/>
        </w:rPr>
        <w:tab/>
      </w:r>
      <w:r>
        <w:rPr>
          <w:noProof/>
        </w:rPr>
        <w:fldChar w:fldCharType="begin"/>
      </w:r>
      <w:r>
        <w:rPr>
          <w:noProof/>
        </w:rPr>
        <w:instrText xml:space="preserve"> PAGEREF _Toc506895503 \h </w:instrText>
      </w:r>
      <w:r>
        <w:rPr>
          <w:noProof/>
        </w:rPr>
      </w:r>
      <w:r>
        <w:rPr>
          <w:noProof/>
        </w:rPr>
        <w:fldChar w:fldCharType="separate"/>
      </w:r>
      <w:r w:rsidR="000C7C57">
        <w:rPr>
          <w:noProof/>
        </w:rPr>
        <w:t>30</w:t>
      </w:r>
      <w:r>
        <w:rPr>
          <w:noProof/>
        </w:rPr>
        <w:fldChar w:fldCharType="end"/>
      </w:r>
    </w:p>
    <w:p w14:paraId="791D96E4"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5</w:t>
      </w:r>
      <w:r>
        <w:rPr>
          <w:rFonts w:asciiTheme="minorHAnsi" w:eastAsiaTheme="minorEastAsia" w:hAnsiTheme="minorHAnsi" w:cstheme="minorBidi"/>
          <w:noProof/>
          <w:sz w:val="24"/>
          <w:lang w:eastAsia="en-GB"/>
        </w:rPr>
        <w:tab/>
      </w:r>
      <w:r>
        <w:rPr>
          <w:noProof/>
        </w:rPr>
        <w:t>Microtops Sun photometer Files</w:t>
      </w:r>
      <w:r>
        <w:rPr>
          <w:noProof/>
        </w:rPr>
        <w:tab/>
      </w:r>
      <w:r>
        <w:rPr>
          <w:noProof/>
        </w:rPr>
        <w:fldChar w:fldCharType="begin"/>
      </w:r>
      <w:r>
        <w:rPr>
          <w:noProof/>
        </w:rPr>
        <w:instrText xml:space="preserve"> PAGEREF _Toc506895504 \h </w:instrText>
      </w:r>
      <w:r>
        <w:rPr>
          <w:noProof/>
        </w:rPr>
      </w:r>
      <w:r>
        <w:rPr>
          <w:noProof/>
        </w:rPr>
        <w:fldChar w:fldCharType="separate"/>
      </w:r>
      <w:r w:rsidR="000C7C57">
        <w:rPr>
          <w:noProof/>
        </w:rPr>
        <w:t>31</w:t>
      </w:r>
      <w:r>
        <w:rPr>
          <w:noProof/>
        </w:rPr>
        <w:fldChar w:fldCharType="end"/>
      </w:r>
    </w:p>
    <w:p w14:paraId="7F32A1D5"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6</w:t>
      </w:r>
      <w:r>
        <w:rPr>
          <w:rFonts w:asciiTheme="minorHAnsi" w:eastAsiaTheme="minorEastAsia" w:hAnsiTheme="minorHAnsi" w:cstheme="minorBidi"/>
          <w:noProof/>
          <w:sz w:val="24"/>
          <w:lang w:eastAsia="en-GB"/>
        </w:rPr>
        <w:tab/>
      </w:r>
      <w:r>
        <w:rPr>
          <w:noProof/>
        </w:rPr>
        <w:t>Bruker FTIR Files</w:t>
      </w:r>
      <w:r>
        <w:rPr>
          <w:noProof/>
        </w:rPr>
        <w:tab/>
      </w:r>
      <w:r>
        <w:rPr>
          <w:noProof/>
        </w:rPr>
        <w:fldChar w:fldCharType="begin"/>
      </w:r>
      <w:r>
        <w:rPr>
          <w:noProof/>
        </w:rPr>
        <w:instrText xml:space="preserve"> PAGEREF _Toc506895505 \h </w:instrText>
      </w:r>
      <w:r>
        <w:rPr>
          <w:noProof/>
        </w:rPr>
      </w:r>
      <w:r>
        <w:rPr>
          <w:noProof/>
        </w:rPr>
        <w:fldChar w:fldCharType="separate"/>
      </w:r>
      <w:r w:rsidR="000C7C57">
        <w:rPr>
          <w:noProof/>
        </w:rPr>
        <w:t>32</w:t>
      </w:r>
      <w:r>
        <w:rPr>
          <w:noProof/>
        </w:rPr>
        <w:fldChar w:fldCharType="end"/>
      </w:r>
    </w:p>
    <w:p w14:paraId="54777611"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7</w:t>
      </w:r>
      <w:r>
        <w:rPr>
          <w:rFonts w:asciiTheme="minorHAnsi" w:eastAsiaTheme="minorEastAsia" w:hAnsiTheme="minorHAnsi" w:cstheme="minorBidi"/>
          <w:noProof/>
          <w:sz w:val="24"/>
          <w:lang w:eastAsia="en-GB"/>
        </w:rPr>
        <w:tab/>
      </w:r>
      <w:r>
        <w:rPr>
          <w:noProof/>
        </w:rPr>
        <w:t>SVC HR-1024 Files</w:t>
      </w:r>
      <w:r>
        <w:rPr>
          <w:noProof/>
        </w:rPr>
        <w:tab/>
      </w:r>
      <w:r>
        <w:rPr>
          <w:noProof/>
        </w:rPr>
        <w:fldChar w:fldCharType="begin"/>
      </w:r>
      <w:r>
        <w:rPr>
          <w:noProof/>
        </w:rPr>
        <w:instrText xml:space="preserve"> PAGEREF _Toc506895506 \h </w:instrText>
      </w:r>
      <w:r>
        <w:rPr>
          <w:noProof/>
        </w:rPr>
      </w:r>
      <w:r>
        <w:rPr>
          <w:noProof/>
        </w:rPr>
        <w:fldChar w:fldCharType="separate"/>
      </w:r>
      <w:r w:rsidR="000C7C57">
        <w:rPr>
          <w:noProof/>
        </w:rPr>
        <w:t>32</w:t>
      </w:r>
      <w:r>
        <w:rPr>
          <w:noProof/>
        </w:rPr>
        <w:fldChar w:fldCharType="end"/>
      </w:r>
    </w:p>
    <w:p w14:paraId="05F9569A"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8</w:t>
      </w:r>
      <w:r>
        <w:rPr>
          <w:rFonts w:asciiTheme="minorHAnsi" w:eastAsiaTheme="minorEastAsia" w:hAnsiTheme="minorHAnsi" w:cstheme="minorBidi"/>
          <w:noProof/>
          <w:sz w:val="24"/>
          <w:lang w:eastAsia="en-GB"/>
        </w:rPr>
        <w:tab/>
      </w:r>
      <w:r>
        <w:rPr>
          <w:noProof/>
        </w:rPr>
        <w:t>Apogee Files</w:t>
      </w:r>
      <w:r>
        <w:rPr>
          <w:noProof/>
        </w:rPr>
        <w:tab/>
      </w:r>
      <w:r>
        <w:rPr>
          <w:noProof/>
        </w:rPr>
        <w:fldChar w:fldCharType="begin"/>
      </w:r>
      <w:r>
        <w:rPr>
          <w:noProof/>
        </w:rPr>
        <w:instrText xml:space="preserve"> PAGEREF _Toc506895507 \h </w:instrText>
      </w:r>
      <w:r>
        <w:rPr>
          <w:noProof/>
        </w:rPr>
      </w:r>
      <w:r>
        <w:rPr>
          <w:noProof/>
        </w:rPr>
        <w:fldChar w:fldCharType="separate"/>
      </w:r>
      <w:r w:rsidR="000C7C57">
        <w:rPr>
          <w:noProof/>
        </w:rPr>
        <w:t>34</w:t>
      </w:r>
      <w:r>
        <w:rPr>
          <w:noProof/>
        </w:rPr>
        <w:fldChar w:fldCharType="end"/>
      </w:r>
    </w:p>
    <w:p w14:paraId="497BFF0D"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9</w:t>
      </w:r>
      <w:r>
        <w:rPr>
          <w:rFonts w:asciiTheme="minorHAnsi" w:eastAsiaTheme="minorEastAsia" w:hAnsiTheme="minorHAnsi" w:cstheme="minorBidi"/>
          <w:noProof/>
          <w:sz w:val="24"/>
          <w:lang w:eastAsia="en-GB"/>
        </w:rPr>
        <w:tab/>
      </w:r>
      <w:r>
        <w:rPr>
          <w:noProof/>
        </w:rPr>
        <w:t>ENVI Spectral Library Files</w:t>
      </w:r>
      <w:r>
        <w:rPr>
          <w:noProof/>
        </w:rPr>
        <w:tab/>
      </w:r>
      <w:r>
        <w:rPr>
          <w:noProof/>
        </w:rPr>
        <w:fldChar w:fldCharType="begin"/>
      </w:r>
      <w:r>
        <w:rPr>
          <w:noProof/>
        </w:rPr>
        <w:instrText xml:space="preserve"> PAGEREF _Toc506895508 \h </w:instrText>
      </w:r>
      <w:r>
        <w:rPr>
          <w:noProof/>
        </w:rPr>
      </w:r>
      <w:r>
        <w:rPr>
          <w:noProof/>
        </w:rPr>
        <w:fldChar w:fldCharType="separate"/>
      </w:r>
      <w:r w:rsidR="000C7C57">
        <w:rPr>
          <w:noProof/>
        </w:rPr>
        <w:t>35</w:t>
      </w:r>
      <w:r>
        <w:rPr>
          <w:noProof/>
        </w:rPr>
        <w:fldChar w:fldCharType="end"/>
      </w:r>
    </w:p>
    <w:p w14:paraId="34F47CE6"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10</w:t>
      </w:r>
      <w:r>
        <w:rPr>
          <w:rFonts w:asciiTheme="minorHAnsi" w:eastAsiaTheme="minorEastAsia" w:hAnsiTheme="minorHAnsi" w:cstheme="minorBidi"/>
          <w:noProof/>
          <w:sz w:val="24"/>
          <w:lang w:eastAsia="en-GB"/>
        </w:rPr>
        <w:tab/>
      </w:r>
      <w:r>
        <w:rPr>
          <w:noProof/>
        </w:rPr>
        <w:t>Ocean Optics SpectraSuite Data Files</w:t>
      </w:r>
      <w:r>
        <w:rPr>
          <w:noProof/>
        </w:rPr>
        <w:tab/>
      </w:r>
      <w:r>
        <w:rPr>
          <w:noProof/>
        </w:rPr>
        <w:fldChar w:fldCharType="begin"/>
      </w:r>
      <w:r>
        <w:rPr>
          <w:noProof/>
        </w:rPr>
        <w:instrText xml:space="preserve"> PAGEREF _Toc506895509 \h </w:instrText>
      </w:r>
      <w:r>
        <w:rPr>
          <w:noProof/>
        </w:rPr>
      </w:r>
      <w:r>
        <w:rPr>
          <w:noProof/>
        </w:rPr>
        <w:fldChar w:fldCharType="separate"/>
      </w:r>
      <w:r w:rsidR="000C7C57">
        <w:rPr>
          <w:noProof/>
        </w:rPr>
        <w:t>35</w:t>
      </w:r>
      <w:r>
        <w:rPr>
          <w:noProof/>
        </w:rPr>
        <w:fldChar w:fldCharType="end"/>
      </w:r>
    </w:p>
    <w:p w14:paraId="226861F7"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11</w:t>
      </w:r>
      <w:r>
        <w:rPr>
          <w:rFonts w:asciiTheme="minorHAnsi" w:eastAsiaTheme="minorEastAsia" w:hAnsiTheme="minorHAnsi" w:cstheme="minorBidi"/>
          <w:noProof/>
          <w:sz w:val="24"/>
          <w:lang w:eastAsia="en-GB"/>
        </w:rPr>
        <w:tab/>
      </w:r>
      <w:r>
        <w:rPr>
          <w:noProof/>
        </w:rPr>
        <w:t>Ocean Optics Ocean View Data Files</w:t>
      </w:r>
      <w:r>
        <w:rPr>
          <w:noProof/>
        </w:rPr>
        <w:tab/>
      </w:r>
      <w:r>
        <w:rPr>
          <w:noProof/>
        </w:rPr>
        <w:fldChar w:fldCharType="begin"/>
      </w:r>
      <w:r>
        <w:rPr>
          <w:noProof/>
        </w:rPr>
        <w:instrText xml:space="preserve"> PAGEREF _Toc506895510 \h </w:instrText>
      </w:r>
      <w:r>
        <w:rPr>
          <w:noProof/>
        </w:rPr>
      </w:r>
      <w:r>
        <w:rPr>
          <w:noProof/>
        </w:rPr>
        <w:fldChar w:fldCharType="separate"/>
      </w:r>
      <w:r w:rsidR="000C7C57">
        <w:rPr>
          <w:noProof/>
        </w:rPr>
        <w:t>36</w:t>
      </w:r>
      <w:r>
        <w:rPr>
          <w:noProof/>
        </w:rPr>
        <w:fldChar w:fldCharType="end"/>
      </w:r>
    </w:p>
    <w:p w14:paraId="1983157A"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12</w:t>
      </w:r>
      <w:r>
        <w:rPr>
          <w:rFonts w:asciiTheme="minorHAnsi" w:eastAsiaTheme="minorEastAsia" w:hAnsiTheme="minorHAnsi" w:cstheme="minorBidi"/>
          <w:noProof/>
          <w:sz w:val="24"/>
          <w:lang w:eastAsia="en-GB"/>
        </w:rPr>
        <w:tab/>
      </w:r>
      <w:r>
        <w:rPr>
          <w:noProof/>
        </w:rPr>
        <w:t>HDF5 Files containing FGI goniometer measurements</w:t>
      </w:r>
      <w:r>
        <w:rPr>
          <w:noProof/>
        </w:rPr>
        <w:tab/>
      </w:r>
      <w:r>
        <w:rPr>
          <w:noProof/>
        </w:rPr>
        <w:fldChar w:fldCharType="begin"/>
      </w:r>
      <w:r>
        <w:rPr>
          <w:noProof/>
        </w:rPr>
        <w:instrText xml:space="preserve"> PAGEREF _Toc506895511 \h </w:instrText>
      </w:r>
      <w:r>
        <w:rPr>
          <w:noProof/>
        </w:rPr>
      </w:r>
      <w:r>
        <w:rPr>
          <w:noProof/>
        </w:rPr>
        <w:fldChar w:fldCharType="separate"/>
      </w:r>
      <w:r w:rsidR="000C7C57">
        <w:rPr>
          <w:noProof/>
        </w:rPr>
        <w:t>36</w:t>
      </w:r>
      <w:r>
        <w:rPr>
          <w:noProof/>
        </w:rPr>
        <w:fldChar w:fldCharType="end"/>
      </w:r>
    </w:p>
    <w:p w14:paraId="54DBAD81"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13</w:t>
      </w:r>
      <w:r>
        <w:rPr>
          <w:rFonts w:asciiTheme="minorHAnsi" w:eastAsiaTheme="minorEastAsia" w:hAnsiTheme="minorHAnsi" w:cstheme="minorBidi"/>
          <w:noProof/>
          <w:sz w:val="24"/>
          <w:lang w:eastAsia="en-GB"/>
        </w:rPr>
        <w:tab/>
      </w:r>
      <w:r>
        <w:rPr>
          <w:noProof/>
        </w:rPr>
        <w:t>UniSpec Single Channel</w:t>
      </w:r>
      <w:r>
        <w:rPr>
          <w:noProof/>
        </w:rPr>
        <w:tab/>
      </w:r>
      <w:r>
        <w:rPr>
          <w:noProof/>
        </w:rPr>
        <w:fldChar w:fldCharType="begin"/>
      </w:r>
      <w:r>
        <w:rPr>
          <w:noProof/>
        </w:rPr>
        <w:instrText xml:space="preserve"> PAGEREF _Toc506895512 \h </w:instrText>
      </w:r>
      <w:r>
        <w:rPr>
          <w:noProof/>
        </w:rPr>
      </w:r>
      <w:r>
        <w:rPr>
          <w:noProof/>
        </w:rPr>
        <w:fldChar w:fldCharType="separate"/>
      </w:r>
      <w:r w:rsidR="000C7C57">
        <w:rPr>
          <w:noProof/>
        </w:rPr>
        <w:t>37</w:t>
      </w:r>
      <w:r>
        <w:rPr>
          <w:noProof/>
        </w:rPr>
        <w:fldChar w:fldCharType="end"/>
      </w:r>
    </w:p>
    <w:p w14:paraId="0A9C12F2"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14</w:t>
      </w:r>
      <w:r>
        <w:rPr>
          <w:rFonts w:asciiTheme="minorHAnsi" w:eastAsiaTheme="minorEastAsia" w:hAnsiTheme="minorHAnsi" w:cstheme="minorBidi"/>
          <w:noProof/>
          <w:sz w:val="24"/>
          <w:lang w:eastAsia="en-GB"/>
        </w:rPr>
        <w:tab/>
      </w:r>
      <w:r>
        <w:rPr>
          <w:noProof/>
        </w:rPr>
        <w:t>UniSpec Double Channel SPU</w:t>
      </w:r>
      <w:r>
        <w:rPr>
          <w:noProof/>
        </w:rPr>
        <w:tab/>
      </w:r>
      <w:r>
        <w:rPr>
          <w:noProof/>
        </w:rPr>
        <w:fldChar w:fldCharType="begin"/>
      </w:r>
      <w:r>
        <w:rPr>
          <w:noProof/>
        </w:rPr>
        <w:instrText xml:space="preserve"> PAGEREF _Toc506895513 \h </w:instrText>
      </w:r>
      <w:r>
        <w:rPr>
          <w:noProof/>
        </w:rPr>
      </w:r>
      <w:r>
        <w:rPr>
          <w:noProof/>
        </w:rPr>
        <w:fldChar w:fldCharType="separate"/>
      </w:r>
      <w:r w:rsidR="000C7C57">
        <w:rPr>
          <w:noProof/>
        </w:rPr>
        <w:t>37</w:t>
      </w:r>
      <w:r>
        <w:rPr>
          <w:noProof/>
        </w:rPr>
        <w:fldChar w:fldCharType="end"/>
      </w:r>
    </w:p>
    <w:p w14:paraId="208F82AA"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15</w:t>
      </w:r>
      <w:r>
        <w:rPr>
          <w:rFonts w:asciiTheme="minorHAnsi" w:eastAsiaTheme="minorEastAsia" w:hAnsiTheme="minorHAnsi" w:cstheme="minorBidi"/>
          <w:noProof/>
          <w:sz w:val="24"/>
          <w:lang w:eastAsia="en-GB"/>
        </w:rPr>
        <w:tab/>
      </w:r>
      <w:r>
        <w:rPr>
          <w:noProof/>
        </w:rPr>
        <w:t>SPECPR</w:t>
      </w:r>
      <w:r>
        <w:rPr>
          <w:noProof/>
        </w:rPr>
        <w:tab/>
      </w:r>
      <w:r>
        <w:rPr>
          <w:noProof/>
        </w:rPr>
        <w:fldChar w:fldCharType="begin"/>
      </w:r>
      <w:r>
        <w:rPr>
          <w:noProof/>
        </w:rPr>
        <w:instrText xml:space="preserve"> PAGEREF _Toc506895514 \h </w:instrText>
      </w:r>
      <w:r>
        <w:rPr>
          <w:noProof/>
        </w:rPr>
      </w:r>
      <w:r>
        <w:rPr>
          <w:noProof/>
        </w:rPr>
        <w:fldChar w:fldCharType="separate"/>
      </w:r>
      <w:r w:rsidR="000C7C57">
        <w:rPr>
          <w:noProof/>
        </w:rPr>
        <w:t>37</w:t>
      </w:r>
      <w:r>
        <w:rPr>
          <w:noProof/>
        </w:rPr>
        <w:fldChar w:fldCharType="end"/>
      </w:r>
    </w:p>
    <w:p w14:paraId="3C9488CD"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16</w:t>
      </w:r>
      <w:r>
        <w:rPr>
          <w:rFonts w:asciiTheme="minorHAnsi" w:eastAsiaTheme="minorEastAsia" w:hAnsiTheme="minorHAnsi" w:cstheme="minorBidi"/>
          <w:noProof/>
          <w:sz w:val="24"/>
          <w:lang w:eastAsia="en-GB"/>
        </w:rPr>
        <w:tab/>
      </w:r>
      <w:r>
        <w:rPr>
          <w:noProof/>
        </w:rPr>
        <w:t>Modtran Albedo File</w:t>
      </w:r>
      <w:r>
        <w:rPr>
          <w:noProof/>
        </w:rPr>
        <w:tab/>
      </w:r>
      <w:r>
        <w:rPr>
          <w:noProof/>
        </w:rPr>
        <w:fldChar w:fldCharType="begin"/>
      </w:r>
      <w:r>
        <w:rPr>
          <w:noProof/>
        </w:rPr>
        <w:instrText xml:space="preserve"> PAGEREF _Toc506895515 \h </w:instrText>
      </w:r>
      <w:r>
        <w:rPr>
          <w:noProof/>
        </w:rPr>
      </w:r>
      <w:r>
        <w:rPr>
          <w:noProof/>
        </w:rPr>
        <w:fldChar w:fldCharType="separate"/>
      </w:r>
      <w:r w:rsidR="000C7C57">
        <w:rPr>
          <w:noProof/>
        </w:rPr>
        <w:t>38</w:t>
      </w:r>
      <w:r>
        <w:rPr>
          <w:noProof/>
        </w:rPr>
        <w:fldChar w:fldCharType="end"/>
      </w:r>
    </w:p>
    <w:p w14:paraId="29510088"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17</w:t>
      </w:r>
      <w:r>
        <w:rPr>
          <w:rFonts w:asciiTheme="minorHAnsi" w:eastAsiaTheme="minorEastAsia" w:hAnsiTheme="minorHAnsi" w:cstheme="minorBidi"/>
          <w:noProof/>
          <w:sz w:val="24"/>
          <w:lang w:eastAsia="en-GB"/>
        </w:rPr>
        <w:tab/>
      </w:r>
      <w:r>
        <w:rPr>
          <w:noProof/>
        </w:rPr>
        <w:t>Excel files</w:t>
      </w:r>
      <w:r>
        <w:rPr>
          <w:noProof/>
        </w:rPr>
        <w:tab/>
      </w:r>
      <w:r>
        <w:rPr>
          <w:noProof/>
        </w:rPr>
        <w:fldChar w:fldCharType="begin"/>
      </w:r>
      <w:r>
        <w:rPr>
          <w:noProof/>
        </w:rPr>
        <w:instrText xml:space="preserve"> PAGEREF _Toc506895516 \h </w:instrText>
      </w:r>
      <w:r>
        <w:rPr>
          <w:noProof/>
        </w:rPr>
      </w:r>
      <w:r>
        <w:rPr>
          <w:noProof/>
        </w:rPr>
        <w:fldChar w:fldCharType="separate"/>
      </w:r>
      <w:r w:rsidR="000C7C57">
        <w:rPr>
          <w:noProof/>
        </w:rPr>
        <w:t>38</w:t>
      </w:r>
      <w:r>
        <w:rPr>
          <w:noProof/>
        </w:rPr>
        <w:fldChar w:fldCharType="end"/>
      </w:r>
    </w:p>
    <w:p w14:paraId="238E3601"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18</w:t>
      </w:r>
      <w:r>
        <w:rPr>
          <w:rFonts w:asciiTheme="minorHAnsi" w:eastAsiaTheme="minorEastAsia" w:hAnsiTheme="minorHAnsi" w:cstheme="minorBidi"/>
          <w:noProof/>
          <w:sz w:val="24"/>
          <w:lang w:eastAsia="en-GB"/>
        </w:rPr>
        <w:tab/>
      </w:r>
      <w:r>
        <w:rPr>
          <w:noProof/>
        </w:rPr>
        <w:t>TXT Space Formatted Text Files</w:t>
      </w:r>
      <w:r>
        <w:rPr>
          <w:noProof/>
        </w:rPr>
        <w:tab/>
      </w:r>
      <w:r>
        <w:rPr>
          <w:noProof/>
        </w:rPr>
        <w:fldChar w:fldCharType="begin"/>
      </w:r>
      <w:r>
        <w:rPr>
          <w:noProof/>
        </w:rPr>
        <w:instrText xml:space="preserve"> PAGEREF _Toc506895517 \h </w:instrText>
      </w:r>
      <w:r>
        <w:rPr>
          <w:noProof/>
        </w:rPr>
      </w:r>
      <w:r>
        <w:rPr>
          <w:noProof/>
        </w:rPr>
        <w:fldChar w:fldCharType="separate"/>
      </w:r>
      <w:r w:rsidR="000C7C57">
        <w:rPr>
          <w:noProof/>
        </w:rPr>
        <w:t>39</w:t>
      </w:r>
      <w:r>
        <w:rPr>
          <w:noProof/>
        </w:rPr>
        <w:fldChar w:fldCharType="end"/>
      </w:r>
    </w:p>
    <w:p w14:paraId="21BA7A9D"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7.2</w:t>
      </w:r>
      <w:r>
        <w:rPr>
          <w:rFonts w:asciiTheme="minorHAnsi" w:eastAsiaTheme="minorEastAsia" w:hAnsiTheme="minorHAnsi" w:cstheme="minorBidi"/>
          <w:noProof/>
          <w:sz w:val="24"/>
          <w:lang w:eastAsia="en-GB"/>
        </w:rPr>
        <w:tab/>
      </w:r>
      <w:r>
        <w:rPr>
          <w:noProof/>
        </w:rPr>
        <w:t>Supported Output Spectrum File Formats</w:t>
      </w:r>
      <w:r>
        <w:rPr>
          <w:noProof/>
        </w:rPr>
        <w:tab/>
      </w:r>
      <w:r>
        <w:rPr>
          <w:noProof/>
        </w:rPr>
        <w:fldChar w:fldCharType="begin"/>
      </w:r>
      <w:r>
        <w:rPr>
          <w:noProof/>
        </w:rPr>
        <w:instrText xml:space="preserve"> PAGEREF _Toc506895518 \h </w:instrText>
      </w:r>
      <w:r>
        <w:rPr>
          <w:noProof/>
        </w:rPr>
      </w:r>
      <w:r>
        <w:rPr>
          <w:noProof/>
        </w:rPr>
        <w:fldChar w:fldCharType="separate"/>
      </w:r>
      <w:r w:rsidR="000C7C57">
        <w:rPr>
          <w:noProof/>
        </w:rPr>
        <w:t>40</w:t>
      </w:r>
      <w:r>
        <w:rPr>
          <w:noProof/>
        </w:rPr>
        <w:fldChar w:fldCharType="end"/>
      </w:r>
    </w:p>
    <w:p w14:paraId="09FE9FFF" w14:textId="77777777" w:rsidR="00BB565B" w:rsidRDefault="00BB565B">
      <w:pPr>
        <w:pStyle w:val="TOC1"/>
        <w:tabs>
          <w:tab w:val="left" w:pos="440"/>
        </w:tabs>
        <w:rPr>
          <w:rFonts w:asciiTheme="minorHAnsi" w:eastAsiaTheme="minorEastAsia" w:hAnsiTheme="minorHAnsi" w:cstheme="minorBidi"/>
          <w:b w:val="0"/>
          <w:noProof/>
          <w:lang w:eastAsia="en-GB"/>
        </w:rPr>
      </w:pPr>
      <w:r>
        <w:rPr>
          <w:noProof/>
        </w:rPr>
        <w:t>8</w:t>
      </w:r>
      <w:r>
        <w:rPr>
          <w:rFonts w:asciiTheme="minorHAnsi" w:eastAsiaTheme="minorEastAsia" w:hAnsiTheme="minorHAnsi" w:cstheme="minorBidi"/>
          <w:b w:val="0"/>
          <w:noProof/>
          <w:lang w:eastAsia="en-GB"/>
        </w:rPr>
        <w:tab/>
      </w:r>
      <w:r>
        <w:rPr>
          <w:noProof/>
        </w:rPr>
        <w:t>Metadata</w:t>
      </w:r>
      <w:r>
        <w:rPr>
          <w:noProof/>
        </w:rPr>
        <w:tab/>
      </w:r>
      <w:r>
        <w:rPr>
          <w:noProof/>
        </w:rPr>
        <w:fldChar w:fldCharType="begin"/>
      </w:r>
      <w:r>
        <w:rPr>
          <w:noProof/>
        </w:rPr>
        <w:instrText xml:space="preserve"> PAGEREF _Toc506895519 \h </w:instrText>
      </w:r>
      <w:r>
        <w:rPr>
          <w:noProof/>
        </w:rPr>
      </w:r>
      <w:r>
        <w:rPr>
          <w:noProof/>
        </w:rPr>
        <w:fldChar w:fldCharType="separate"/>
      </w:r>
      <w:r w:rsidR="000C7C57">
        <w:rPr>
          <w:noProof/>
        </w:rPr>
        <w:t>41</w:t>
      </w:r>
      <w:r>
        <w:rPr>
          <w:noProof/>
        </w:rPr>
        <w:fldChar w:fldCharType="end"/>
      </w:r>
    </w:p>
    <w:p w14:paraId="084CADA4"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8.1</w:t>
      </w:r>
      <w:r>
        <w:rPr>
          <w:rFonts w:asciiTheme="minorHAnsi" w:eastAsiaTheme="minorEastAsia" w:hAnsiTheme="minorHAnsi" w:cstheme="minorBidi"/>
          <w:noProof/>
          <w:sz w:val="24"/>
          <w:lang w:eastAsia="en-GB"/>
        </w:rPr>
        <w:tab/>
      </w:r>
      <w:r>
        <w:rPr>
          <w:noProof/>
        </w:rPr>
        <w:t>Research Groups and Accessing SPECCHIO Campaigns</w:t>
      </w:r>
      <w:r>
        <w:rPr>
          <w:noProof/>
        </w:rPr>
        <w:tab/>
      </w:r>
      <w:r>
        <w:rPr>
          <w:noProof/>
        </w:rPr>
        <w:fldChar w:fldCharType="begin"/>
      </w:r>
      <w:r>
        <w:rPr>
          <w:noProof/>
        </w:rPr>
        <w:instrText xml:space="preserve"> PAGEREF _Toc506895520 \h </w:instrText>
      </w:r>
      <w:r>
        <w:rPr>
          <w:noProof/>
        </w:rPr>
      </w:r>
      <w:r>
        <w:rPr>
          <w:noProof/>
        </w:rPr>
        <w:fldChar w:fldCharType="separate"/>
      </w:r>
      <w:r w:rsidR="000C7C57">
        <w:rPr>
          <w:noProof/>
        </w:rPr>
        <w:t>41</w:t>
      </w:r>
      <w:r>
        <w:rPr>
          <w:noProof/>
        </w:rPr>
        <w:fldChar w:fldCharType="end"/>
      </w:r>
    </w:p>
    <w:p w14:paraId="00AE224E"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8.2</w:t>
      </w:r>
      <w:r>
        <w:rPr>
          <w:rFonts w:asciiTheme="minorHAnsi" w:eastAsiaTheme="minorEastAsia" w:hAnsiTheme="minorHAnsi" w:cstheme="minorBidi"/>
          <w:noProof/>
          <w:sz w:val="24"/>
          <w:lang w:eastAsia="en-GB"/>
        </w:rPr>
        <w:tab/>
      </w:r>
      <w:r>
        <w:rPr>
          <w:noProof/>
        </w:rPr>
        <w:t>Non-Redundant Storage</w:t>
      </w:r>
      <w:r>
        <w:rPr>
          <w:noProof/>
        </w:rPr>
        <w:tab/>
      </w:r>
      <w:r>
        <w:rPr>
          <w:noProof/>
        </w:rPr>
        <w:fldChar w:fldCharType="begin"/>
      </w:r>
      <w:r>
        <w:rPr>
          <w:noProof/>
        </w:rPr>
        <w:instrText xml:space="preserve"> PAGEREF _Toc506895521 \h </w:instrText>
      </w:r>
      <w:r>
        <w:rPr>
          <w:noProof/>
        </w:rPr>
      </w:r>
      <w:r>
        <w:rPr>
          <w:noProof/>
        </w:rPr>
        <w:fldChar w:fldCharType="separate"/>
      </w:r>
      <w:r w:rsidR="000C7C57">
        <w:rPr>
          <w:noProof/>
        </w:rPr>
        <w:t>41</w:t>
      </w:r>
      <w:r>
        <w:rPr>
          <w:noProof/>
        </w:rPr>
        <w:fldChar w:fldCharType="end"/>
      </w:r>
    </w:p>
    <w:p w14:paraId="3366C6E1"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8.3</w:t>
      </w:r>
      <w:r>
        <w:rPr>
          <w:rFonts w:asciiTheme="minorHAnsi" w:eastAsiaTheme="minorEastAsia" w:hAnsiTheme="minorHAnsi" w:cstheme="minorBidi"/>
          <w:noProof/>
          <w:sz w:val="24"/>
          <w:lang w:eastAsia="en-GB"/>
        </w:rPr>
        <w:tab/>
      </w:r>
      <w:r>
        <w:rPr>
          <w:noProof/>
        </w:rPr>
        <w:t>Metadata Storage Levels</w:t>
      </w:r>
      <w:r>
        <w:rPr>
          <w:noProof/>
        </w:rPr>
        <w:tab/>
      </w:r>
      <w:r>
        <w:rPr>
          <w:noProof/>
        </w:rPr>
        <w:fldChar w:fldCharType="begin"/>
      </w:r>
      <w:r>
        <w:rPr>
          <w:noProof/>
        </w:rPr>
        <w:instrText xml:space="preserve"> PAGEREF _Toc506895522 \h </w:instrText>
      </w:r>
      <w:r>
        <w:rPr>
          <w:noProof/>
        </w:rPr>
      </w:r>
      <w:r>
        <w:rPr>
          <w:noProof/>
        </w:rPr>
        <w:fldChar w:fldCharType="separate"/>
      </w:r>
      <w:r w:rsidR="000C7C57">
        <w:rPr>
          <w:noProof/>
        </w:rPr>
        <w:t>42</w:t>
      </w:r>
      <w:r>
        <w:rPr>
          <w:noProof/>
        </w:rPr>
        <w:fldChar w:fldCharType="end"/>
      </w:r>
    </w:p>
    <w:p w14:paraId="08E87697"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8.4</w:t>
      </w:r>
      <w:r>
        <w:rPr>
          <w:rFonts w:asciiTheme="minorHAnsi" w:eastAsiaTheme="minorEastAsia" w:hAnsiTheme="minorHAnsi" w:cstheme="minorBidi"/>
          <w:noProof/>
          <w:sz w:val="24"/>
          <w:lang w:eastAsia="en-GB"/>
        </w:rPr>
        <w:tab/>
      </w:r>
      <w:r>
        <w:rPr>
          <w:noProof/>
        </w:rPr>
        <w:t>Time Data</w:t>
      </w:r>
      <w:r>
        <w:rPr>
          <w:noProof/>
        </w:rPr>
        <w:tab/>
      </w:r>
      <w:r>
        <w:rPr>
          <w:noProof/>
        </w:rPr>
        <w:fldChar w:fldCharType="begin"/>
      </w:r>
      <w:r>
        <w:rPr>
          <w:noProof/>
        </w:rPr>
        <w:instrText xml:space="preserve"> PAGEREF _Toc506895523 \h </w:instrText>
      </w:r>
      <w:r>
        <w:rPr>
          <w:noProof/>
        </w:rPr>
      </w:r>
      <w:r>
        <w:rPr>
          <w:noProof/>
        </w:rPr>
        <w:fldChar w:fldCharType="separate"/>
      </w:r>
      <w:r w:rsidR="000C7C57">
        <w:rPr>
          <w:noProof/>
        </w:rPr>
        <w:t>42</w:t>
      </w:r>
      <w:r>
        <w:rPr>
          <w:noProof/>
        </w:rPr>
        <w:fldChar w:fldCharType="end"/>
      </w:r>
    </w:p>
    <w:p w14:paraId="591A3D75"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8.5</w:t>
      </w:r>
      <w:r>
        <w:rPr>
          <w:rFonts w:asciiTheme="minorHAnsi" w:eastAsiaTheme="minorEastAsia" w:hAnsiTheme="minorHAnsi" w:cstheme="minorBidi"/>
          <w:noProof/>
          <w:sz w:val="24"/>
          <w:lang w:eastAsia="en-GB"/>
        </w:rPr>
        <w:tab/>
      </w:r>
      <w:r>
        <w:rPr>
          <w:noProof/>
        </w:rPr>
        <w:t>Data Links</w:t>
      </w:r>
      <w:r>
        <w:rPr>
          <w:noProof/>
        </w:rPr>
        <w:tab/>
      </w:r>
      <w:r>
        <w:rPr>
          <w:noProof/>
        </w:rPr>
        <w:fldChar w:fldCharType="begin"/>
      </w:r>
      <w:r>
        <w:rPr>
          <w:noProof/>
        </w:rPr>
        <w:instrText xml:space="preserve"> PAGEREF _Toc506895524 \h </w:instrText>
      </w:r>
      <w:r>
        <w:rPr>
          <w:noProof/>
        </w:rPr>
      </w:r>
      <w:r>
        <w:rPr>
          <w:noProof/>
        </w:rPr>
        <w:fldChar w:fldCharType="separate"/>
      </w:r>
      <w:r w:rsidR="000C7C57">
        <w:rPr>
          <w:noProof/>
        </w:rPr>
        <w:t>42</w:t>
      </w:r>
      <w:r>
        <w:rPr>
          <w:noProof/>
        </w:rPr>
        <w:fldChar w:fldCharType="end"/>
      </w:r>
    </w:p>
    <w:p w14:paraId="5EB49558"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8.6</w:t>
      </w:r>
      <w:r>
        <w:rPr>
          <w:rFonts w:asciiTheme="minorHAnsi" w:eastAsiaTheme="minorEastAsia" w:hAnsiTheme="minorHAnsi" w:cstheme="minorBidi"/>
          <w:noProof/>
          <w:sz w:val="24"/>
          <w:lang w:eastAsia="en-GB"/>
        </w:rPr>
        <w:tab/>
      </w:r>
      <w:r>
        <w:rPr>
          <w:noProof/>
        </w:rPr>
        <w:t>Manufacturers, Sensors, Instruments and Calibrations</w:t>
      </w:r>
      <w:r>
        <w:rPr>
          <w:noProof/>
        </w:rPr>
        <w:tab/>
      </w:r>
      <w:r>
        <w:rPr>
          <w:noProof/>
        </w:rPr>
        <w:fldChar w:fldCharType="begin"/>
      </w:r>
      <w:r>
        <w:rPr>
          <w:noProof/>
        </w:rPr>
        <w:instrText xml:space="preserve"> PAGEREF _Toc506895525 \h </w:instrText>
      </w:r>
      <w:r>
        <w:rPr>
          <w:noProof/>
        </w:rPr>
      </w:r>
      <w:r>
        <w:rPr>
          <w:noProof/>
        </w:rPr>
        <w:fldChar w:fldCharType="separate"/>
      </w:r>
      <w:r w:rsidR="000C7C57">
        <w:rPr>
          <w:noProof/>
        </w:rPr>
        <w:t>44</w:t>
      </w:r>
      <w:r>
        <w:rPr>
          <w:noProof/>
        </w:rPr>
        <w:fldChar w:fldCharType="end"/>
      </w:r>
    </w:p>
    <w:p w14:paraId="50D23F6A"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8.7</w:t>
      </w:r>
      <w:r>
        <w:rPr>
          <w:rFonts w:asciiTheme="minorHAnsi" w:eastAsiaTheme="minorEastAsia" w:hAnsiTheme="minorHAnsi" w:cstheme="minorBidi"/>
          <w:noProof/>
          <w:sz w:val="24"/>
          <w:lang w:eastAsia="en-GB"/>
        </w:rPr>
        <w:tab/>
      </w:r>
      <w:r>
        <w:rPr>
          <w:noProof/>
        </w:rPr>
        <w:t>Campaign-related Metadata</w:t>
      </w:r>
      <w:r>
        <w:rPr>
          <w:noProof/>
        </w:rPr>
        <w:tab/>
      </w:r>
      <w:r>
        <w:rPr>
          <w:noProof/>
        </w:rPr>
        <w:fldChar w:fldCharType="begin"/>
      </w:r>
      <w:r>
        <w:rPr>
          <w:noProof/>
        </w:rPr>
        <w:instrText xml:space="preserve"> PAGEREF _Toc506895526 \h </w:instrText>
      </w:r>
      <w:r>
        <w:rPr>
          <w:noProof/>
        </w:rPr>
      </w:r>
      <w:r>
        <w:rPr>
          <w:noProof/>
        </w:rPr>
        <w:fldChar w:fldCharType="separate"/>
      </w:r>
      <w:r w:rsidR="000C7C57">
        <w:rPr>
          <w:noProof/>
        </w:rPr>
        <w:t>45</w:t>
      </w:r>
      <w:r>
        <w:rPr>
          <w:noProof/>
        </w:rPr>
        <w:fldChar w:fldCharType="end"/>
      </w:r>
    </w:p>
    <w:p w14:paraId="2CD7954F"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8.8</w:t>
      </w:r>
      <w:r>
        <w:rPr>
          <w:rFonts w:asciiTheme="minorHAnsi" w:eastAsiaTheme="minorEastAsia" w:hAnsiTheme="minorHAnsi" w:cstheme="minorBidi"/>
          <w:noProof/>
          <w:sz w:val="24"/>
          <w:lang w:eastAsia="en-GB"/>
        </w:rPr>
        <w:tab/>
      </w:r>
      <w:r>
        <w:rPr>
          <w:noProof/>
        </w:rPr>
        <w:t>Metadata Attributes</w:t>
      </w:r>
      <w:r>
        <w:rPr>
          <w:noProof/>
        </w:rPr>
        <w:tab/>
      </w:r>
      <w:r>
        <w:rPr>
          <w:noProof/>
        </w:rPr>
        <w:fldChar w:fldCharType="begin"/>
      </w:r>
      <w:r>
        <w:rPr>
          <w:noProof/>
        </w:rPr>
        <w:instrText xml:space="preserve"> PAGEREF _Toc506895527 \h </w:instrText>
      </w:r>
      <w:r>
        <w:rPr>
          <w:noProof/>
        </w:rPr>
      </w:r>
      <w:r>
        <w:rPr>
          <w:noProof/>
        </w:rPr>
        <w:fldChar w:fldCharType="separate"/>
      </w:r>
      <w:r w:rsidR="000C7C57">
        <w:rPr>
          <w:noProof/>
        </w:rPr>
        <w:t>46</w:t>
      </w:r>
      <w:r>
        <w:rPr>
          <w:noProof/>
        </w:rPr>
        <w:fldChar w:fldCharType="end"/>
      </w:r>
    </w:p>
    <w:p w14:paraId="6587BC55"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1</w:t>
      </w:r>
      <w:r>
        <w:rPr>
          <w:rFonts w:asciiTheme="minorHAnsi" w:eastAsiaTheme="minorEastAsia" w:hAnsiTheme="minorHAnsi" w:cstheme="minorBidi"/>
          <w:noProof/>
          <w:sz w:val="24"/>
          <w:lang w:eastAsia="en-GB"/>
        </w:rPr>
        <w:tab/>
      </w:r>
      <w:r>
        <w:rPr>
          <w:noProof/>
        </w:rPr>
        <w:t>Associated Campaigns Group</w:t>
      </w:r>
      <w:r>
        <w:rPr>
          <w:noProof/>
        </w:rPr>
        <w:tab/>
      </w:r>
      <w:r>
        <w:rPr>
          <w:noProof/>
        </w:rPr>
        <w:fldChar w:fldCharType="begin"/>
      </w:r>
      <w:r>
        <w:rPr>
          <w:noProof/>
        </w:rPr>
        <w:instrText xml:space="preserve"> PAGEREF _Toc506895528 \h </w:instrText>
      </w:r>
      <w:r>
        <w:rPr>
          <w:noProof/>
        </w:rPr>
      </w:r>
      <w:r>
        <w:rPr>
          <w:noProof/>
        </w:rPr>
        <w:fldChar w:fldCharType="separate"/>
      </w:r>
      <w:r w:rsidR="000C7C57">
        <w:rPr>
          <w:noProof/>
        </w:rPr>
        <w:t>46</w:t>
      </w:r>
      <w:r>
        <w:rPr>
          <w:noProof/>
        </w:rPr>
        <w:fldChar w:fldCharType="end"/>
      </w:r>
    </w:p>
    <w:p w14:paraId="2350F168"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2</w:t>
      </w:r>
      <w:r>
        <w:rPr>
          <w:rFonts w:asciiTheme="minorHAnsi" w:eastAsiaTheme="minorEastAsia" w:hAnsiTheme="minorHAnsi" w:cstheme="minorBidi"/>
          <w:noProof/>
          <w:sz w:val="24"/>
          <w:lang w:eastAsia="en-GB"/>
        </w:rPr>
        <w:tab/>
      </w:r>
      <w:r>
        <w:rPr>
          <w:noProof/>
        </w:rPr>
        <w:t>Campaign Details Group</w:t>
      </w:r>
      <w:r>
        <w:rPr>
          <w:noProof/>
        </w:rPr>
        <w:tab/>
      </w:r>
      <w:r>
        <w:rPr>
          <w:noProof/>
        </w:rPr>
        <w:fldChar w:fldCharType="begin"/>
      </w:r>
      <w:r>
        <w:rPr>
          <w:noProof/>
        </w:rPr>
        <w:instrText xml:space="preserve"> PAGEREF _Toc506895529 \h </w:instrText>
      </w:r>
      <w:r>
        <w:rPr>
          <w:noProof/>
        </w:rPr>
      </w:r>
      <w:r>
        <w:rPr>
          <w:noProof/>
        </w:rPr>
        <w:fldChar w:fldCharType="separate"/>
      </w:r>
      <w:r w:rsidR="000C7C57">
        <w:rPr>
          <w:noProof/>
        </w:rPr>
        <w:t>46</w:t>
      </w:r>
      <w:r>
        <w:rPr>
          <w:noProof/>
        </w:rPr>
        <w:fldChar w:fldCharType="end"/>
      </w:r>
    </w:p>
    <w:p w14:paraId="7349E52A"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3</w:t>
      </w:r>
      <w:r>
        <w:rPr>
          <w:rFonts w:asciiTheme="minorHAnsi" w:eastAsiaTheme="minorEastAsia" w:hAnsiTheme="minorHAnsi" w:cstheme="minorBidi"/>
          <w:noProof/>
          <w:sz w:val="24"/>
          <w:lang w:eastAsia="en-GB"/>
        </w:rPr>
        <w:tab/>
      </w:r>
      <w:r>
        <w:rPr>
          <w:noProof/>
        </w:rPr>
        <w:t>Data Link Group</w:t>
      </w:r>
      <w:r>
        <w:rPr>
          <w:noProof/>
        </w:rPr>
        <w:tab/>
      </w:r>
      <w:r>
        <w:rPr>
          <w:noProof/>
        </w:rPr>
        <w:fldChar w:fldCharType="begin"/>
      </w:r>
      <w:r>
        <w:rPr>
          <w:noProof/>
        </w:rPr>
        <w:instrText xml:space="preserve"> PAGEREF _Toc506895530 \h </w:instrText>
      </w:r>
      <w:r>
        <w:rPr>
          <w:noProof/>
        </w:rPr>
      </w:r>
      <w:r>
        <w:rPr>
          <w:noProof/>
        </w:rPr>
        <w:fldChar w:fldCharType="separate"/>
      </w:r>
      <w:r w:rsidR="000C7C57">
        <w:rPr>
          <w:noProof/>
        </w:rPr>
        <w:t>47</w:t>
      </w:r>
      <w:r>
        <w:rPr>
          <w:noProof/>
        </w:rPr>
        <w:fldChar w:fldCharType="end"/>
      </w:r>
    </w:p>
    <w:p w14:paraId="74E979E9"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4</w:t>
      </w:r>
      <w:r>
        <w:rPr>
          <w:rFonts w:asciiTheme="minorHAnsi" w:eastAsiaTheme="minorEastAsia" w:hAnsiTheme="minorHAnsi" w:cstheme="minorBidi"/>
          <w:noProof/>
          <w:sz w:val="24"/>
          <w:lang w:eastAsia="en-GB"/>
        </w:rPr>
        <w:tab/>
      </w:r>
      <w:r>
        <w:rPr>
          <w:noProof/>
        </w:rPr>
        <w:t>Data Portal Group</w:t>
      </w:r>
      <w:r>
        <w:rPr>
          <w:noProof/>
        </w:rPr>
        <w:tab/>
      </w:r>
      <w:r>
        <w:rPr>
          <w:noProof/>
        </w:rPr>
        <w:fldChar w:fldCharType="begin"/>
      </w:r>
      <w:r>
        <w:rPr>
          <w:noProof/>
        </w:rPr>
        <w:instrText xml:space="preserve"> PAGEREF _Toc506895531 \h </w:instrText>
      </w:r>
      <w:r>
        <w:rPr>
          <w:noProof/>
        </w:rPr>
      </w:r>
      <w:r>
        <w:rPr>
          <w:noProof/>
        </w:rPr>
        <w:fldChar w:fldCharType="separate"/>
      </w:r>
      <w:r w:rsidR="000C7C57">
        <w:rPr>
          <w:noProof/>
        </w:rPr>
        <w:t>47</w:t>
      </w:r>
      <w:r>
        <w:rPr>
          <w:noProof/>
        </w:rPr>
        <w:fldChar w:fldCharType="end"/>
      </w:r>
    </w:p>
    <w:p w14:paraId="3BF6D103"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5</w:t>
      </w:r>
      <w:r>
        <w:rPr>
          <w:rFonts w:asciiTheme="minorHAnsi" w:eastAsiaTheme="minorEastAsia" w:hAnsiTheme="minorHAnsi" w:cstheme="minorBidi"/>
          <w:noProof/>
          <w:sz w:val="24"/>
          <w:lang w:eastAsia="en-GB"/>
        </w:rPr>
        <w:tab/>
      </w:r>
      <w:r>
        <w:rPr>
          <w:noProof/>
        </w:rPr>
        <w:t>Environmental Conditions Group</w:t>
      </w:r>
      <w:r>
        <w:rPr>
          <w:noProof/>
        </w:rPr>
        <w:tab/>
      </w:r>
      <w:r>
        <w:rPr>
          <w:noProof/>
        </w:rPr>
        <w:fldChar w:fldCharType="begin"/>
      </w:r>
      <w:r>
        <w:rPr>
          <w:noProof/>
        </w:rPr>
        <w:instrText xml:space="preserve"> PAGEREF _Toc506895532 \h </w:instrText>
      </w:r>
      <w:r>
        <w:rPr>
          <w:noProof/>
        </w:rPr>
      </w:r>
      <w:r>
        <w:rPr>
          <w:noProof/>
        </w:rPr>
        <w:fldChar w:fldCharType="separate"/>
      </w:r>
      <w:r w:rsidR="000C7C57">
        <w:rPr>
          <w:noProof/>
        </w:rPr>
        <w:t>48</w:t>
      </w:r>
      <w:r>
        <w:rPr>
          <w:noProof/>
        </w:rPr>
        <w:fldChar w:fldCharType="end"/>
      </w:r>
    </w:p>
    <w:p w14:paraId="06BD3330"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6</w:t>
      </w:r>
      <w:r>
        <w:rPr>
          <w:rFonts w:asciiTheme="minorHAnsi" w:eastAsiaTheme="minorEastAsia" w:hAnsiTheme="minorHAnsi" w:cstheme="minorBidi"/>
          <w:noProof/>
          <w:sz w:val="24"/>
          <w:lang w:eastAsia="en-GB"/>
        </w:rPr>
        <w:tab/>
      </w:r>
      <w:r>
        <w:rPr>
          <w:noProof/>
        </w:rPr>
        <w:t>General Group</w:t>
      </w:r>
      <w:r>
        <w:rPr>
          <w:noProof/>
        </w:rPr>
        <w:tab/>
      </w:r>
      <w:r>
        <w:rPr>
          <w:noProof/>
        </w:rPr>
        <w:fldChar w:fldCharType="begin"/>
      </w:r>
      <w:r>
        <w:rPr>
          <w:noProof/>
        </w:rPr>
        <w:instrText xml:space="preserve"> PAGEREF _Toc506895533 \h </w:instrText>
      </w:r>
      <w:r>
        <w:rPr>
          <w:noProof/>
        </w:rPr>
      </w:r>
      <w:r>
        <w:rPr>
          <w:noProof/>
        </w:rPr>
        <w:fldChar w:fldCharType="separate"/>
      </w:r>
      <w:r w:rsidR="000C7C57">
        <w:rPr>
          <w:noProof/>
        </w:rPr>
        <w:t>49</w:t>
      </w:r>
      <w:r>
        <w:rPr>
          <w:noProof/>
        </w:rPr>
        <w:fldChar w:fldCharType="end"/>
      </w:r>
    </w:p>
    <w:p w14:paraId="23617CC6"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7</w:t>
      </w:r>
      <w:r>
        <w:rPr>
          <w:rFonts w:asciiTheme="minorHAnsi" w:eastAsiaTheme="minorEastAsia" w:hAnsiTheme="minorHAnsi" w:cstheme="minorBidi"/>
          <w:noProof/>
          <w:sz w:val="24"/>
          <w:lang w:eastAsia="en-GB"/>
        </w:rPr>
        <w:tab/>
      </w:r>
      <w:r>
        <w:rPr>
          <w:noProof/>
        </w:rPr>
        <w:t>Generic Target Properties Group</w:t>
      </w:r>
      <w:r>
        <w:rPr>
          <w:noProof/>
        </w:rPr>
        <w:tab/>
      </w:r>
      <w:r>
        <w:rPr>
          <w:noProof/>
        </w:rPr>
        <w:fldChar w:fldCharType="begin"/>
      </w:r>
      <w:r>
        <w:rPr>
          <w:noProof/>
        </w:rPr>
        <w:instrText xml:space="preserve"> PAGEREF _Toc506895534 \h </w:instrText>
      </w:r>
      <w:r>
        <w:rPr>
          <w:noProof/>
        </w:rPr>
      </w:r>
      <w:r>
        <w:rPr>
          <w:noProof/>
        </w:rPr>
        <w:fldChar w:fldCharType="separate"/>
      </w:r>
      <w:r w:rsidR="000C7C57">
        <w:rPr>
          <w:noProof/>
        </w:rPr>
        <w:t>50</w:t>
      </w:r>
      <w:r>
        <w:rPr>
          <w:noProof/>
        </w:rPr>
        <w:fldChar w:fldCharType="end"/>
      </w:r>
    </w:p>
    <w:p w14:paraId="6DFC8494"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8</w:t>
      </w:r>
      <w:r>
        <w:rPr>
          <w:rFonts w:asciiTheme="minorHAnsi" w:eastAsiaTheme="minorEastAsia" w:hAnsiTheme="minorHAnsi" w:cstheme="minorBidi"/>
          <w:noProof/>
          <w:sz w:val="24"/>
          <w:lang w:eastAsia="en-GB"/>
        </w:rPr>
        <w:tab/>
      </w:r>
      <w:r>
        <w:rPr>
          <w:noProof/>
        </w:rPr>
        <w:t>Geochemistry</w:t>
      </w:r>
      <w:r>
        <w:rPr>
          <w:noProof/>
        </w:rPr>
        <w:tab/>
      </w:r>
      <w:r>
        <w:rPr>
          <w:noProof/>
        </w:rPr>
        <w:fldChar w:fldCharType="begin"/>
      </w:r>
      <w:r>
        <w:rPr>
          <w:noProof/>
        </w:rPr>
        <w:instrText xml:space="preserve"> PAGEREF _Toc506895535 \h </w:instrText>
      </w:r>
      <w:r>
        <w:rPr>
          <w:noProof/>
        </w:rPr>
      </w:r>
      <w:r>
        <w:rPr>
          <w:noProof/>
        </w:rPr>
        <w:fldChar w:fldCharType="separate"/>
      </w:r>
      <w:r w:rsidR="000C7C57">
        <w:rPr>
          <w:noProof/>
        </w:rPr>
        <w:t>52</w:t>
      </w:r>
      <w:r>
        <w:rPr>
          <w:noProof/>
        </w:rPr>
        <w:fldChar w:fldCharType="end"/>
      </w:r>
    </w:p>
    <w:p w14:paraId="0B771B01"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9</w:t>
      </w:r>
      <w:r>
        <w:rPr>
          <w:rFonts w:asciiTheme="minorHAnsi" w:eastAsiaTheme="minorEastAsia" w:hAnsiTheme="minorHAnsi" w:cstheme="minorBidi"/>
          <w:noProof/>
          <w:sz w:val="24"/>
          <w:lang w:eastAsia="en-GB"/>
        </w:rPr>
        <w:tab/>
      </w:r>
      <w:r>
        <w:rPr>
          <w:noProof/>
        </w:rPr>
        <w:t>Illumination Group</w:t>
      </w:r>
      <w:r>
        <w:rPr>
          <w:noProof/>
        </w:rPr>
        <w:tab/>
      </w:r>
      <w:r>
        <w:rPr>
          <w:noProof/>
        </w:rPr>
        <w:fldChar w:fldCharType="begin"/>
      </w:r>
      <w:r>
        <w:rPr>
          <w:noProof/>
        </w:rPr>
        <w:instrText xml:space="preserve"> PAGEREF _Toc506895536 \h </w:instrText>
      </w:r>
      <w:r>
        <w:rPr>
          <w:noProof/>
        </w:rPr>
      </w:r>
      <w:r>
        <w:rPr>
          <w:noProof/>
        </w:rPr>
        <w:fldChar w:fldCharType="separate"/>
      </w:r>
      <w:r w:rsidR="000C7C57">
        <w:rPr>
          <w:noProof/>
        </w:rPr>
        <w:t>52</w:t>
      </w:r>
      <w:r>
        <w:rPr>
          <w:noProof/>
        </w:rPr>
        <w:fldChar w:fldCharType="end"/>
      </w:r>
    </w:p>
    <w:p w14:paraId="7353A4F1"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10</w:t>
      </w:r>
      <w:r>
        <w:rPr>
          <w:rFonts w:asciiTheme="minorHAnsi" w:eastAsiaTheme="minorEastAsia" w:hAnsiTheme="minorHAnsi" w:cstheme="minorBidi"/>
          <w:noProof/>
          <w:sz w:val="24"/>
          <w:lang w:eastAsia="en-GB"/>
        </w:rPr>
        <w:tab/>
      </w:r>
      <w:r>
        <w:rPr>
          <w:noProof/>
        </w:rPr>
        <w:t>Instrument Group</w:t>
      </w:r>
      <w:r>
        <w:rPr>
          <w:noProof/>
        </w:rPr>
        <w:tab/>
      </w:r>
      <w:r>
        <w:rPr>
          <w:noProof/>
        </w:rPr>
        <w:fldChar w:fldCharType="begin"/>
      </w:r>
      <w:r>
        <w:rPr>
          <w:noProof/>
        </w:rPr>
        <w:instrText xml:space="preserve"> PAGEREF _Toc506895537 \h </w:instrText>
      </w:r>
      <w:r>
        <w:rPr>
          <w:noProof/>
        </w:rPr>
      </w:r>
      <w:r>
        <w:rPr>
          <w:noProof/>
        </w:rPr>
        <w:fldChar w:fldCharType="separate"/>
      </w:r>
      <w:r w:rsidR="000C7C57">
        <w:rPr>
          <w:noProof/>
        </w:rPr>
        <w:t>52</w:t>
      </w:r>
      <w:r>
        <w:rPr>
          <w:noProof/>
        </w:rPr>
        <w:fldChar w:fldCharType="end"/>
      </w:r>
    </w:p>
    <w:p w14:paraId="6AEB9880"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11</w:t>
      </w:r>
      <w:r>
        <w:rPr>
          <w:rFonts w:asciiTheme="minorHAnsi" w:eastAsiaTheme="minorEastAsia" w:hAnsiTheme="minorHAnsi" w:cstheme="minorBidi"/>
          <w:noProof/>
          <w:sz w:val="24"/>
          <w:lang w:eastAsia="en-GB"/>
        </w:rPr>
        <w:tab/>
      </w:r>
      <w:r>
        <w:rPr>
          <w:noProof/>
        </w:rPr>
        <w:t>Instrument Settings Group</w:t>
      </w:r>
      <w:r>
        <w:rPr>
          <w:noProof/>
        </w:rPr>
        <w:tab/>
      </w:r>
      <w:r>
        <w:rPr>
          <w:noProof/>
        </w:rPr>
        <w:fldChar w:fldCharType="begin"/>
      </w:r>
      <w:r>
        <w:rPr>
          <w:noProof/>
        </w:rPr>
        <w:instrText xml:space="preserve"> PAGEREF _Toc506895538 \h </w:instrText>
      </w:r>
      <w:r>
        <w:rPr>
          <w:noProof/>
        </w:rPr>
      </w:r>
      <w:r>
        <w:rPr>
          <w:noProof/>
        </w:rPr>
        <w:fldChar w:fldCharType="separate"/>
      </w:r>
      <w:r w:rsidR="000C7C57">
        <w:rPr>
          <w:noProof/>
        </w:rPr>
        <w:t>53</w:t>
      </w:r>
      <w:r>
        <w:rPr>
          <w:noProof/>
        </w:rPr>
        <w:fldChar w:fldCharType="end"/>
      </w:r>
    </w:p>
    <w:p w14:paraId="6B465684"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12</w:t>
      </w:r>
      <w:r>
        <w:rPr>
          <w:rFonts w:asciiTheme="minorHAnsi" w:eastAsiaTheme="minorEastAsia" w:hAnsiTheme="minorHAnsi" w:cstheme="minorBidi"/>
          <w:noProof/>
          <w:sz w:val="24"/>
          <w:lang w:eastAsia="en-GB"/>
        </w:rPr>
        <w:tab/>
      </w:r>
      <w:r>
        <w:rPr>
          <w:noProof/>
        </w:rPr>
        <w:t>Instrumentation Group</w:t>
      </w:r>
      <w:r>
        <w:rPr>
          <w:noProof/>
        </w:rPr>
        <w:tab/>
      </w:r>
      <w:r>
        <w:rPr>
          <w:noProof/>
        </w:rPr>
        <w:fldChar w:fldCharType="begin"/>
      </w:r>
      <w:r>
        <w:rPr>
          <w:noProof/>
        </w:rPr>
        <w:instrText xml:space="preserve"> PAGEREF _Toc506895539 \h </w:instrText>
      </w:r>
      <w:r>
        <w:rPr>
          <w:noProof/>
        </w:rPr>
      </w:r>
      <w:r>
        <w:rPr>
          <w:noProof/>
        </w:rPr>
        <w:fldChar w:fldCharType="separate"/>
      </w:r>
      <w:r w:rsidR="000C7C57">
        <w:rPr>
          <w:noProof/>
        </w:rPr>
        <w:t>54</w:t>
      </w:r>
      <w:r>
        <w:rPr>
          <w:noProof/>
        </w:rPr>
        <w:fldChar w:fldCharType="end"/>
      </w:r>
    </w:p>
    <w:p w14:paraId="0471F513"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13</w:t>
      </w:r>
      <w:r>
        <w:rPr>
          <w:rFonts w:asciiTheme="minorHAnsi" w:eastAsiaTheme="minorEastAsia" w:hAnsiTheme="minorHAnsi" w:cstheme="minorBidi"/>
          <w:noProof/>
          <w:sz w:val="24"/>
          <w:lang w:eastAsia="en-GB"/>
        </w:rPr>
        <w:tab/>
      </w:r>
      <w:r>
        <w:rPr>
          <w:noProof/>
        </w:rPr>
        <w:t>Keywords Group</w:t>
      </w:r>
      <w:r>
        <w:rPr>
          <w:noProof/>
        </w:rPr>
        <w:tab/>
      </w:r>
      <w:r>
        <w:rPr>
          <w:noProof/>
        </w:rPr>
        <w:fldChar w:fldCharType="begin"/>
      </w:r>
      <w:r>
        <w:rPr>
          <w:noProof/>
        </w:rPr>
        <w:instrText xml:space="preserve"> PAGEREF _Toc506895540 \h </w:instrText>
      </w:r>
      <w:r>
        <w:rPr>
          <w:noProof/>
        </w:rPr>
      </w:r>
      <w:r>
        <w:rPr>
          <w:noProof/>
        </w:rPr>
        <w:fldChar w:fldCharType="separate"/>
      </w:r>
      <w:r w:rsidR="000C7C57">
        <w:rPr>
          <w:noProof/>
        </w:rPr>
        <w:t>55</w:t>
      </w:r>
      <w:r>
        <w:rPr>
          <w:noProof/>
        </w:rPr>
        <w:fldChar w:fldCharType="end"/>
      </w:r>
    </w:p>
    <w:p w14:paraId="22D39BC4"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14</w:t>
      </w:r>
      <w:r>
        <w:rPr>
          <w:rFonts w:asciiTheme="minorHAnsi" w:eastAsiaTheme="minorEastAsia" w:hAnsiTheme="minorHAnsi" w:cstheme="minorBidi"/>
          <w:noProof/>
          <w:sz w:val="24"/>
          <w:lang w:eastAsia="en-GB"/>
        </w:rPr>
        <w:tab/>
      </w:r>
      <w:r>
        <w:rPr>
          <w:noProof/>
        </w:rPr>
        <w:t>Location Group</w:t>
      </w:r>
      <w:r>
        <w:rPr>
          <w:noProof/>
        </w:rPr>
        <w:tab/>
      </w:r>
      <w:r>
        <w:rPr>
          <w:noProof/>
        </w:rPr>
        <w:fldChar w:fldCharType="begin"/>
      </w:r>
      <w:r>
        <w:rPr>
          <w:noProof/>
        </w:rPr>
        <w:instrText xml:space="preserve"> PAGEREF _Toc506895541 \h </w:instrText>
      </w:r>
      <w:r>
        <w:rPr>
          <w:noProof/>
        </w:rPr>
      </w:r>
      <w:r>
        <w:rPr>
          <w:noProof/>
        </w:rPr>
        <w:fldChar w:fldCharType="separate"/>
      </w:r>
      <w:r w:rsidR="000C7C57">
        <w:rPr>
          <w:noProof/>
        </w:rPr>
        <w:t>55</w:t>
      </w:r>
      <w:r>
        <w:rPr>
          <w:noProof/>
        </w:rPr>
        <w:fldChar w:fldCharType="end"/>
      </w:r>
    </w:p>
    <w:p w14:paraId="2B0B7B15"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15</w:t>
      </w:r>
      <w:r>
        <w:rPr>
          <w:rFonts w:asciiTheme="minorHAnsi" w:eastAsiaTheme="minorEastAsia" w:hAnsiTheme="minorHAnsi" w:cstheme="minorBidi"/>
          <w:noProof/>
          <w:sz w:val="24"/>
          <w:lang w:eastAsia="en-GB"/>
        </w:rPr>
        <w:tab/>
      </w:r>
      <w:r>
        <w:rPr>
          <w:noProof/>
        </w:rPr>
        <w:t>Names Group</w:t>
      </w:r>
      <w:r>
        <w:rPr>
          <w:noProof/>
        </w:rPr>
        <w:tab/>
      </w:r>
      <w:r>
        <w:rPr>
          <w:noProof/>
        </w:rPr>
        <w:fldChar w:fldCharType="begin"/>
      </w:r>
      <w:r>
        <w:rPr>
          <w:noProof/>
        </w:rPr>
        <w:instrText xml:space="preserve"> PAGEREF _Toc506895542 \h </w:instrText>
      </w:r>
      <w:r>
        <w:rPr>
          <w:noProof/>
        </w:rPr>
      </w:r>
      <w:r>
        <w:rPr>
          <w:noProof/>
        </w:rPr>
        <w:fldChar w:fldCharType="separate"/>
      </w:r>
      <w:r w:rsidR="000C7C57">
        <w:rPr>
          <w:noProof/>
        </w:rPr>
        <w:t>56</w:t>
      </w:r>
      <w:r>
        <w:rPr>
          <w:noProof/>
        </w:rPr>
        <w:fldChar w:fldCharType="end"/>
      </w:r>
    </w:p>
    <w:p w14:paraId="727D960A"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lastRenderedPageBreak/>
        <w:t>8.8.16</w:t>
      </w:r>
      <w:r>
        <w:rPr>
          <w:rFonts w:asciiTheme="minorHAnsi" w:eastAsiaTheme="minorEastAsia" w:hAnsiTheme="minorHAnsi" w:cstheme="minorBidi"/>
          <w:noProof/>
          <w:sz w:val="24"/>
          <w:lang w:eastAsia="en-GB"/>
        </w:rPr>
        <w:tab/>
      </w:r>
      <w:r>
        <w:rPr>
          <w:noProof/>
        </w:rPr>
        <w:t>Optics Group</w:t>
      </w:r>
      <w:r>
        <w:rPr>
          <w:noProof/>
        </w:rPr>
        <w:tab/>
      </w:r>
      <w:r>
        <w:rPr>
          <w:noProof/>
        </w:rPr>
        <w:fldChar w:fldCharType="begin"/>
      </w:r>
      <w:r>
        <w:rPr>
          <w:noProof/>
        </w:rPr>
        <w:instrText xml:space="preserve"> PAGEREF _Toc506895543 \h </w:instrText>
      </w:r>
      <w:r>
        <w:rPr>
          <w:noProof/>
        </w:rPr>
      </w:r>
      <w:r>
        <w:rPr>
          <w:noProof/>
        </w:rPr>
        <w:fldChar w:fldCharType="separate"/>
      </w:r>
      <w:r w:rsidR="000C7C57">
        <w:rPr>
          <w:noProof/>
        </w:rPr>
        <w:t>57</w:t>
      </w:r>
      <w:r>
        <w:rPr>
          <w:noProof/>
        </w:rPr>
        <w:fldChar w:fldCharType="end"/>
      </w:r>
    </w:p>
    <w:p w14:paraId="56F1ED6D"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17</w:t>
      </w:r>
      <w:r>
        <w:rPr>
          <w:rFonts w:asciiTheme="minorHAnsi" w:eastAsiaTheme="minorEastAsia" w:hAnsiTheme="minorHAnsi" w:cstheme="minorBidi"/>
          <w:noProof/>
          <w:sz w:val="24"/>
          <w:lang w:eastAsia="en-GB"/>
        </w:rPr>
        <w:tab/>
      </w:r>
      <w:r>
        <w:rPr>
          <w:noProof/>
        </w:rPr>
        <w:t>PDFs Group</w:t>
      </w:r>
      <w:r>
        <w:rPr>
          <w:noProof/>
        </w:rPr>
        <w:tab/>
      </w:r>
      <w:r>
        <w:rPr>
          <w:noProof/>
        </w:rPr>
        <w:fldChar w:fldCharType="begin"/>
      </w:r>
      <w:r>
        <w:rPr>
          <w:noProof/>
        </w:rPr>
        <w:instrText xml:space="preserve"> PAGEREF _Toc506895544 \h </w:instrText>
      </w:r>
      <w:r>
        <w:rPr>
          <w:noProof/>
        </w:rPr>
      </w:r>
      <w:r>
        <w:rPr>
          <w:noProof/>
        </w:rPr>
        <w:fldChar w:fldCharType="separate"/>
      </w:r>
      <w:r w:rsidR="000C7C57">
        <w:rPr>
          <w:noProof/>
        </w:rPr>
        <w:t>57</w:t>
      </w:r>
      <w:r>
        <w:rPr>
          <w:noProof/>
        </w:rPr>
        <w:fldChar w:fldCharType="end"/>
      </w:r>
    </w:p>
    <w:p w14:paraId="1A2E48BD"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18</w:t>
      </w:r>
      <w:r>
        <w:rPr>
          <w:rFonts w:asciiTheme="minorHAnsi" w:eastAsiaTheme="minorEastAsia" w:hAnsiTheme="minorHAnsi" w:cstheme="minorBidi"/>
          <w:noProof/>
          <w:sz w:val="24"/>
          <w:lang w:eastAsia="en-GB"/>
        </w:rPr>
        <w:tab/>
      </w:r>
      <w:r>
        <w:rPr>
          <w:noProof/>
        </w:rPr>
        <w:t>Personnel Group</w:t>
      </w:r>
      <w:r>
        <w:rPr>
          <w:noProof/>
        </w:rPr>
        <w:tab/>
      </w:r>
      <w:r>
        <w:rPr>
          <w:noProof/>
        </w:rPr>
        <w:fldChar w:fldCharType="begin"/>
      </w:r>
      <w:r>
        <w:rPr>
          <w:noProof/>
        </w:rPr>
        <w:instrText xml:space="preserve"> PAGEREF _Toc506895545 \h </w:instrText>
      </w:r>
      <w:r>
        <w:rPr>
          <w:noProof/>
        </w:rPr>
      </w:r>
      <w:r>
        <w:rPr>
          <w:noProof/>
        </w:rPr>
        <w:fldChar w:fldCharType="separate"/>
      </w:r>
      <w:r w:rsidR="000C7C57">
        <w:rPr>
          <w:noProof/>
        </w:rPr>
        <w:t>57</w:t>
      </w:r>
      <w:r>
        <w:rPr>
          <w:noProof/>
        </w:rPr>
        <w:fldChar w:fldCharType="end"/>
      </w:r>
    </w:p>
    <w:p w14:paraId="7CA941D7"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19</w:t>
      </w:r>
      <w:r>
        <w:rPr>
          <w:rFonts w:asciiTheme="minorHAnsi" w:eastAsiaTheme="minorEastAsia" w:hAnsiTheme="minorHAnsi" w:cstheme="minorBidi"/>
          <w:noProof/>
          <w:sz w:val="24"/>
          <w:lang w:eastAsia="en-GB"/>
        </w:rPr>
        <w:tab/>
      </w:r>
      <w:r>
        <w:rPr>
          <w:noProof/>
        </w:rPr>
        <w:t>Pictures Group</w:t>
      </w:r>
      <w:r>
        <w:rPr>
          <w:noProof/>
        </w:rPr>
        <w:tab/>
      </w:r>
      <w:r>
        <w:rPr>
          <w:noProof/>
        </w:rPr>
        <w:fldChar w:fldCharType="begin"/>
      </w:r>
      <w:r>
        <w:rPr>
          <w:noProof/>
        </w:rPr>
        <w:instrText xml:space="preserve"> PAGEREF _Toc506895546 \h </w:instrText>
      </w:r>
      <w:r>
        <w:rPr>
          <w:noProof/>
        </w:rPr>
      </w:r>
      <w:r>
        <w:rPr>
          <w:noProof/>
        </w:rPr>
        <w:fldChar w:fldCharType="separate"/>
      </w:r>
      <w:r w:rsidR="000C7C57">
        <w:rPr>
          <w:noProof/>
        </w:rPr>
        <w:t>57</w:t>
      </w:r>
      <w:r>
        <w:rPr>
          <w:noProof/>
        </w:rPr>
        <w:fldChar w:fldCharType="end"/>
      </w:r>
    </w:p>
    <w:p w14:paraId="044FC461"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20</w:t>
      </w:r>
      <w:r>
        <w:rPr>
          <w:rFonts w:asciiTheme="minorHAnsi" w:eastAsiaTheme="minorEastAsia" w:hAnsiTheme="minorHAnsi" w:cstheme="minorBidi"/>
          <w:noProof/>
          <w:sz w:val="24"/>
          <w:lang w:eastAsia="en-GB"/>
        </w:rPr>
        <w:tab/>
      </w:r>
      <w:r>
        <w:rPr>
          <w:noProof/>
        </w:rPr>
        <w:t>Processing Group</w:t>
      </w:r>
      <w:r>
        <w:rPr>
          <w:noProof/>
        </w:rPr>
        <w:tab/>
      </w:r>
      <w:r>
        <w:rPr>
          <w:noProof/>
        </w:rPr>
        <w:fldChar w:fldCharType="begin"/>
      </w:r>
      <w:r>
        <w:rPr>
          <w:noProof/>
        </w:rPr>
        <w:instrText xml:space="preserve"> PAGEREF _Toc506895547 \h </w:instrText>
      </w:r>
      <w:r>
        <w:rPr>
          <w:noProof/>
        </w:rPr>
      </w:r>
      <w:r>
        <w:rPr>
          <w:noProof/>
        </w:rPr>
        <w:fldChar w:fldCharType="separate"/>
      </w:r>
      <w:r w:rsidR="000C7C57">
        <w:rPr>
          <w:noProof/>
        </w:rPr>
        <w:t>58</w:t>
      </w:r>
      <w:r>
        <w:rPr>
          <w:noProof/>
        </w:rPr>
        <w:fldChar w:fldCharType="end"/>
      </w:r>
    </w:p>
    <w:p w14:paraId="032D66AD" w14:textId="77777777" w:rsidR="00BB565B" w:rsidRDefault="00BB565B">
      <w:pPr>
        <w:pStyle w:val="TOC3"/>
        <w:tabs>
          <w:tab w:val="left" w:pos="1100"/>
        </w:tabs>
        <w:rPr>
          <w:rFonts w:asciiTheme="minorHAnsi" w:eastAsiaTheme="minorEastAsia" w:hAnsiTheme="minorHAnsi" w:cstheme="minorBidi"/>
          <w:noProof/>
          <w:sz w:val="24"/>
          <w:lang w:eastAsia="en-GB"/>
        </w:rPr>
      </w:pPr>
      <w:r w:rsidRPr="00BB565B">
        <w:rPr>
          <w:noProof/>
        </w:rPr>
        <w:t>8.8.21</w:t>
      </w:r>
      <w:r>
        <w:rPr>
          <w:rFonts w:asciiTheme="minorHAnsi" w:eastAsiaTheme="minorEastAsia" w:hAnsiTheme="minorHAnsi" w:cstheme="minorBidi"/>
          <w:noProof/>
          <w:sz w:val="24"/>
          <w:lang w:eastAsia="en-GB"/>
        </w:rPr>
        <w:tab/>
      </w:r>
      <w:r w:rsidRPr="00BB565B">
        <w:rPr>
          <w:noProof/>
        </w:rPr>
        <w:t>Sampling</w:t>
      </w:r>
      <w:r>
        <w:rPr>
          <w:noProof/>
        </w:rPr>
        <w:tab/>
      </w:r>
      <w:r>
        <w:rPr>
          <w:noProof/>
        </w:rPr>
        <w:fldChar w:fldCharType="begin"/>
      </w:r>
      <w:r>
        <w:rPr>
          <w:noProof/>
        </w:rPr>
        <w:instrText xml:space="preserve"> PAGEREF _Toc506895548 \h </w:instrText>
      </w:r>
      <w:r>
        <w:rPr>
          <w:noProof/>
        </w:rPr>
      </w:r>
      <w:r>
        <w:rPr>
          <w:noProof/>
        </w:rPr>
        <w:fldChar w:fldCharType="separate"/>
      </w:r>
      <w:r w:rsidR="000C7C57">
        <w:rPr>
          <w:noProof/>
        </w:rPr>
        <w:t>60</w:t>
      </w:r>
      <w:r>
        <w:rPr>
          <w:noProof/>
        </w:rPr>
        <w:fldChar w:fldCharType="end"/>
      </w:r>
    </w:p>
    <w:p w14:paraId="7FC8BF7A"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22</w:t>
      </w:r>
      <w:r>
        <w:rPr>
          <w:rFonts w:asciiTheme="minorHAnsi" w:eastAsiaTheme="minorEastAsia" w:hAnsiTheme="minorHAnsi" w:cstheme="minorBidi"/>
          <w:noProof/>
          <w:sz w:val="24"/>
          <w:lang w:eastAsia="en-GB"/>
        </w:rPr>
        <w:tab/>
      </w:r>
      <w:r>
        <w:rPr>
          <w:noProof/>
        </w:rPr>
        <w:t>Sampling Design Group</w:t>
      </w:r>
      <w:r>
        <w:rPr>
          <w:noProof/>
        </w:rPr>
        <w:tab/>
      </w:r>
      <w:r>
        <w:rPr>
          <w:noProof/>
        </w:rPr>
        <w:fldChar w:fldCharType="begin"/>
      </w:r>
      <w:r>
        <w:rPr>
          <w:noProof/>
        </w:rPr>
        <w:instrText xml:space="preserve"> PAGEREF _Toc506895549 \h </w:instrText>
      </w:r>
      <w:r>
        <w:rPr>
          <w:noProof/>
        </w:rPr>
      </w:r>
      <w:r>
        <w:rPr>
          <w:noProof/>
        </w:rPr>
        <w:fldChar w:fldCharType="separate"/>
      </w:r>
      <w:r w:rsidR="000C7C57">
        <w:rPr>
          <w:noProof/>
        </w:rPr>
        <w:t>62</w:t>
      </w:r>
      <w:r>
        <w:rPr>
          <w:noProof/>
        </w:rPr>
        <w:fldChar w:fldCharType="end"/>
      </w:r>
    </w:p>
    <w:p w14:paraId="5366BA36"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23</w:t>
      </w:r>
      <w:r>
        <w:rPr>
          <w:rFonts w:asciiTheme="minorHAnsi" w:eastAsiaTheme="minorEastAsia" w:hAnsiTheme="minorHAnsi" w:cstheme="minorBidi"/>
          <w:noProof/>
          <w:sz w:val="24"/>
          <w:lang w:eastAsia="en-GB"/>
        </w:rPr>
        <w:tab/>
      </w:r>
      <w:r>
        <w:rPr>
          <w:noProof/>
        </w:rPr>
        <w:t>Scientific References Group</w:t>
      </w:r>
      <w:r>
        <w:rPr>
          <w:noProof/>
        </w:rPr>
        <w:tab/>
      </w:r>
      <w:r>
        <w:rPr>
          <w:noProof/>
        </w:rPr>
        <w:fldChar w:fldCharType="begin"/>
      </w:r>
      <w:r>
        <w:rPr>
          <w:noProof/>
        </w:rPr>
        <w:instrText xml:space="preserve"> PAGEREF _Toc506895550 \h </w:instrText>
      </w:r>
      <w:r>
        <w:rPr>
          <w:noProof/>
        </w:rPr>
      </w:r>
      <w:r>
        <w:rPr>
          <w:noProof/>
        </w:rPr>
        <w:fldChar w:fldCharType="separate"/>
      </w:r>
      <w:r w:rsidR="000C7C57">
        <w:rPr>
          <w:noProof/>
        </w:rPr>
        <w:t>62</w:t>
      </w:r>
      <w:r>
        <w:rPr>
          <w:noProof/>
        </w:rPr>
        <w:fldChar w:fldCharType="end"/>
      </w:r>
    </w:p>
    <w:p w14:paraId="27028302"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24</w:t>
      </w:r>
      <w:r>
        <w:rPr>
          <w:rFonts w:asciiTheme="minorHAnsi" w:eastAsiaTheme="minorEastAsia" w:hAnsiTheme="minorHAnsi" w:cstheme="minorBidi"/>
          <w:noProof/>
          <w:sz w:val="24"/>
          <w:lang w:eastAsia="en-GB"/>
        </w:rPr>
        <w:tab/>
      </w:r>
      <w:r>
        <w:rPr>
          <w:noProof/>
        </w:rPr>
        <w:t>Soil Parameters Group</w:t>
      </w:r>
      <w:r>
        <w:rPr>
          <w:noProof/>
        </w:rPr>
        <w:tab/>
      </w:r>
      <w:r>
        <w:rPr>
          <w:noProof/>
        </w:rPr>
        <w:fldChar w:fldCharType="begin"/>
      </w:r>
      <w:r>
        <w:rPr>
          <w:noProof/>
        </w:rPr>
        <w:instrText xml:space="preserve"> PAGEREF _Toc506895551 \h </w:instrText>
      </w:r>
      <w:r>
        <w:rPr>
          <w:noProof/>
        </w:rPr>
      </w:r>
      <w:r>
        <w:rPr>
          <w:noProof/>
        </w:rPr>
        <w:fldChar w:fldCharType="separate"/>
      </w:r>
      <w:r w:rsidR="000C7C57">
        <w:rPr>
          <w:noProof/>
        </w:rPr>
        <w:t>63</w:t>
      </w:r>
      <w:r>
        <w:rPr>
          <w:noProof/>
        </w:rPr>
        <w:fldChar w:fldCharType="end"/>
      </w:r>
    </w:p>
    <w:p w14:paraId="2668B1F4"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25</w:t>
      </w:r>
      <w:r>
        <w:rPr>
          <w:rFonts w:asciiTheme="minorHAnsi" w:eastAsiaTheme="minorEastAsia" w:hAnsiTheme="minorHAnsi" w:cstheme="minorBidi"/>
          <w:noProof/>
          <w:sz w:val="24"/>
          <w:lang w:eastAsia="en-GB"/>
        </w:rPr>
        <w:tab/>
      </w:r>
      <w:r>
        <w:rPr>
          <w:noProof/>
        </w:rPr>
        <w:t>Vegetation Biophysical Variables</w:t>
      </w:r>
      <w:r>
        <w:rPr>
          <w:noProof/>
        </w:rPr>
        <w:tab/>
      </w:r>
      <w:r>
        <w:rPr>
          <w:noProof/>
        </w:rPr>
        <w:fldChar w:fldCharType="begin"/>
      </w:r>
      <w:r>
        <w:rPr>
          <w:noProof/>
        </w:rPr>
        <w:instrText xml:space="preserve"> PAGEREF _Toc506895552 \h </w:instrText>
      </w:r>
      <w:r>
        <w:rPr>
          <w:noProof/>
        </w:rPr>
      </w:r>
      <w:r>
        <w:rPr>
          <w:noProof/>
        </w:rPr>
        <w:fldChar w:fldCharType="separate"/>
      </w:r>
      <w:r w:rsidR="000C7C57">
        <w:rPr>
          <w:noProof/>
        </w:rPr>
        <w:t>64</w:t>
      </w:r>
      <w:r>
        <w:rPr>
          <w:noProof/>
        </w:rPr>
        <w:fldChar w:fldCharType="end"/>
      </w:r>
    </w:p>
    <w:p w14:paraId="197FA965" w14:textId="77777777" w:rsidR="00BB565B" w:rsidRDefault="00BB565B">
      <w:pPr>
        <w:pStyle w:val="TOC1"/>
        <w:tabs>
          <w:tab w:val="left" w:pos="440"/>
        </w:tabs>
        <w:rPr>
          <w:rFonts w:asciiTheme="minorHAnsi" w:eastAsiaTheme="minorEastAsia" w:hAnsiTheme="minorHAnsi" w:cstheme="minorBidi"/>
          <w:b w:val="0"/>
          <w:noProof/>
          <w:lang w:eastAsia="en-GB"/>
        </w:rPr>
      </w:pPr>
      <w:r>
        <w:rPr>
          <w:noProof/>
        </w:rPr>
        <w:t>9</w:t>
      </w:r>
      <w:r>
        <w:rPr>
          <w:rFonts w:asciiTheme="minorHAnsi" w:eastAsiaTheme="minorEastAsia" w:hAnsiTheme="minorHAnsi" w:cstheme="minorBidi"/>
          <w:b w:val="0"/>
          <w:noProof/>
          <w:lang w:eastAsia="en-GB"/>
        </w:rPr>
        <w:tab/>
      </w:r>
      <w:r>
        <w:rPr>
          <w:noProof/>
        </w:rPr>
        <w:t>Data Input</w:t>
      </w:r>
      <w:r>
        <w:rPr>
          <w:noProof/>
        </w:rPr>
        <w:tab/>
      </w:r>
      <w:r>
        <w:rPr>
          <w:noProof/>
        </w:rPr>
        <w:fldChar w:fldCharType="begin"/>
      </w:r>
      <w:r>
        <w:rPr>
          <w:noProof/>
        </w:rPr>
        <w:instrText xml:space="preserve"> PAGEREF _Toc506895553 \h </w:instrText>
      </w:r>
      <w:r>
        <w:rPr>
          <w:noProof/>
        </w:rPr>
      </w:r>
      <w:r>
        <w:rPr>
          <w:noProof/>
        </w:rPr>
        <w:fldChar w:fldCharType="separate"/>
      </w:r>
      <w:r w:rsidR="000C7C57">
        <w:rPr>
          <w:noProof/>
        </w:rPr>
        <w:t>66</w:t>
      </w:r>
      <w:r>
        <w:rPr>
          <w:noProof/>
        </w:rPr>
        <w:fldChar w:fldCharType="end"/>
      </w:r>
    </w:p>
    <w:p w14:paraId="519253AB"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9.1</w:t>
      </w:r>
      <w:r>
        <w:rPr>
          <w:rFonts w:asciiTheme="minorHAnsi" w:eastAsiaTheme="minorEastAsia" w:hAnsiTheme="minorHAnsi" w:cstheme="minorBidi"/>
          <w:noProof/>
          <w:sz w:val="24"/>
          <w:lang w:eastAsia="en-GB"/>
        </w:rPr>
        <w:tab/>
      </w:r>
      <w:r>
        <w:rPr>
          <w:noProof/>
        </w:rPr>
        <w:t>Overview of SPECCHIO Data Loading</w:t>
      </w:r>
      <w:r>
        <w:rPr>
          <w:noProof/>
        </w:rPr>
        <w:tab/>
      </w:r>
      <w:r>
        <w:rPr>
          <w:noProof/>
        </w:rPr>
        <w:fldChar w:fldCharType="begin"/>
      </w:r>
      <w:r>
        <w:rPr>
          <w:noProof/>
        </w:rPr>
        <w:instrText xml:space="preserve"> PAGEREF _Toc506895554 \h </w:instrText>
      </w:r>
      <w:r>
        <w:rPr>
          <w:noProof/>
        </w:rPr>
      </w:r>
      <w:r>
        <w:rPr>
          <w:noProof/>
        </w:rPr>
        <w:fldChar w:fldCharType="separate"/>
      </w:r>
      <w:r w:rsidR="000C7C57">
        <w:rPr>
          <w:noProof/>
        </w:rPr>
        <w:t>66</w:t>
      </w:r>
      <w:r>
        <w:rPr>
          <w:noProof/>
        </w:rPr>
        <w:fldChar w:fldCharType="end"/>
      </w:r>
    </w:p>
    <w:p w14:paraId="75A0A800"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9.2</w:t>
      </w:r>
      <w:r>
        <w:rPr>
          <w:rFonts w:asciiTheme="minorHAnsi" w:eastAsiaTheme="minorEastAsia" w:hAnsiTheme="minorHAnsi" w:cstheme="minorBidi"/>
          <w:noProof/>
          <w:sz w:val="24"/>
          <w:lang w:eastAsia="en-GB"/>
        </w:rPr>
        <w:tab/>
      </w:r>
      <w:r>
        <w:rPr>
          <w:noProof/>
        </w:rPr>
        <w:t>Creating a new Campaign</w:t>
      </w:r>
      <w:r>
        <w:rPr>
          <w:noProof/>
        </w:rPr>
        <w:tab/>
      </w:r>
      <w:r>
        <w:rPr>
          <w:noProof/>
        </w:rPr>
        <w:fldChar w:fldCharType="begin"/>
      </w:r>
      <w:r>
        <w:rPr>
          <w:noProof/>
        </w:rPr>
        <w:instrText xml:space="preserve"> PAGEREF _Toc506895555 \h </w:instrText>
      </w:r>
      <w:r>
        <w:rPr>
          <w:noProof/>
        </w:rPr>
      </w:r>
      <w:r>
        <w:rPr>
          <w:noProof/>
        </w:rPr>
        <w:fldChar w:fldCharType="separate"/>
      </w:r>
      <w:r w:rsidR="000C7C57">
        <w:rPr>
          <w:noProof/>
        </w:rPr>
        <w:t>66</w:t>
      </w:r>
      <w:r>
        <w:rPr>
          <w:noProof/>
        </w:rPr>
        <w:fldChar w:fldCharType="end"/>
      </w:r>
    </w:p>
    <w:p w14:paraId="2F5A02E2"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9.3</w:t>
      </w:r>
      <w:r>
        <w:rPr>
          <w:rFonts w:asciiTheme="minorHAnsi" w:eastAsiaTheme="minorEastAsia" w:hAnsiTheme="minorHAnsi" w:cstheme="minorBidi"/>
          <w:noProof/>
          <w:sz w:val="24"/>
          <w:lang w:eastAsia="en-GB"/>
        </w:rPr>
        <w:tab/>
      </w:r>
      <w:r>
        <w:rPr>
          <w:noProof/>
        </w:rPr>
        <w:t>Loading Campaign Spectral Data</w:t>
      </w:r>
      <w:r>
        <w:rPr>
          <w:noProof/>
        </w:rPr>
        <w:tab/>
      </w:r>
      <w:r>
        <w:rPr>
          <w:noProof/>
        </w:rPr>
        <w:fldChar w:fldCharType="begin"/>
      </w:r>
      <w:r>
        <w:rPr>
          <w:noProof/>
        </w:rPr>
        <w:instrText xml:space="preserve"> PAGEREF _Toc506895556 \h </w:instrText>
      </w:r>
      <w:r>
        <w:rPr>
          <w:noProof/>
        </w:rPr>
      </w:r>
      <w:r>
        <w:rPr>
          <w:noProof/>
        </w:rPr>
        <w:fldChar w:fldCharType="separate"/>
      </w:r>
      <w:r w:rsidR="000C7C57">
        <w:rPr>
          <w:noProof/>
        </w:rPr>
        <w:t>67</w:t>
      </w:r>
      <w:r>
        <w:rPr>
          <w:noProof/>
        </w:rPr>
        <w:fldChar w:fldCharType="end"/>
      </w:r>
    </w:p>
    <w:p w14:paraId="2B2D6DBF"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3.1</w:t>
      </w:r>
      <w:r>
        <w:rPr>
          <w:rFonts w:asciiTheme="minorHAnsi" w:eastAsiaTheme="minorEastAsia" w:hAnsiTheme="minorHAnsi" w:cstheme="minorBidi"/>
          <w:noProof/>
          <w:sz w:val="24"/>
          <w:lang w:eastAsia="en-GB"/>
        </w:rPr>
        <w:tab/>
      </w:r>
      <w:r>
        <w:rPr>
          <w:noProof/>
        </w:rPr>
        <w:t>Instrument and Sensor selection</w:t>
      </w:r>
      <w:r>
        <w:rPr>
          <w:noProof/>
        </w:rPr>
        <w:tab/>
      </w:r>
      <w:r>
        <w:rPr>
          <w:noProof/>
        </w:rPr>
        <w:fldChar w:fldCharType="begin"/>
      </w:r>
      <w:r>
        <w:rPr>
          <w:noProof/>
        </w:rPr>
        <w:instrText xml:space="preserve"> PAGEREF _Toc506895557 \h </w:instrText>
      </w:r>
      <w:r>
        <w:rPr>
          <w:noProof/>
        </w:rPr>
      </w:r>
      <w:r>
        <w:rPr>
          <w:noProof/>
        </w:rPr>
        <w:fldChar w:fldCharType="separate"/>
      </w:r>
      <w:r w:rsidR="000C7C57">
        <w:rPr>
          <w:noProof/>
        </w:rPr>
        <w:t>69</w:t>
      </w:r>
      <w:r>
        <w:rPr>
          <w:noProof/>
        </w:rPr>
        <w:fldChar w:fldCharType="end"/>
      </w:r>
    </w:p>
    <w:p w14:paraId="08D80378"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3.2</w:t>
      </w:r>
      <w:r>
        <w:rPr>
          <w:rFonts w:asciiTheme="minorHAnsi" w:eastAsiaTheme="minorEastAsia" w:hAnsiTheme="minorHAnsi" w:cstheme="minorBidi"/>
          <w:noProof/>
          <w:sz w:val="24"/>
          <w:lang w:eastAsia="en-GB"/>
        </w:rPr>
        <w:tab/>
      </w:r>
      <w:r>
        <w:rPr>
          <w:noProof/>
        </w:rPr>
        <w:t>Reference Panel selection</w:t>
      </w:r>
      <w:r>
        <w:rPr>
          <w:noProof/>
        </w:rPr>
        <w:tab/>
      </w:r>
      <w:r>
        <w:rPr>
          <w:noProof/>
        </w:rPr>
        <w:fldChar w:fldCharType="begin"/>
      </w:r>
      <w:r>
        <w:rPr>
          <w:noProof/>
        </w:rPr>
        <w:instrText xml:space="preserve"> PAGEREF _Toc506895558 \h </w:instrText>
      </w:r>
      <w:r>
        <w:rPr>
          <w:noProof/>
        </w:rPr>
      </w:r>
      <w:r>
        <w:rPr>
          <w:noProof/>
        </w:rPr>
        <w:fldChar w:fldCharType="separate"/>
      </w:r>
      <w:r w:rsidR="000C7C57">
        <w:rPr>
          <w:noProof/>
        </w:rPr>
        <w:t>69</w:t>
      </w:r>
      <w:r>
        <w:rPr>
          <w:noProof/>
        </w:rPr>
        <w:fldChar w:fldCharType="end"/>
      </w:r>
    </w:p>
    <w:p w14:paraId="6209C638"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3.3</w:t>
      </w:r>
      <w:r>
        <w:rPr>
          <w:rFonts w:asciiTheme="minorHAnsi" w:eastAsiaTheme="minorEastAsia" w:hAnsiTheme="minorHAnsi" w:cstheme="minorBidi"/>
          <w:noProof/>
          <w:sz w:val="24"/>
          <w:lang w:eastAsia="en-GB"/>
        </w:rPr>
        <w:tab/>
      </w:r>
      <w:r>
        <w:rPr>
          <w:noProof/>
        </w:rPr>
        <w:t>Handling Spectrum upload errors</w:t>
      </w:r>
      <w:r>
        <w:rPr>
          <w:noProof/>
        </w:rPr>
        <w:tab/>
      </w:r>
      <w:r>
        <w:rPr>
          <w:noProof/>
        </w:rPr>
        <w:fldChar w:fldCharType="begin"/>
      </w:r>
      <w:r>
        <w:rPr>
          <w:noProof/>
        </w:rPr>
        <w:instrText xml:space="preserve"> PAGEREF _Toc506895559 \h </w:instrText>
      </w:r>
      <w:r>
        <w:rPr>
          <w:noProof/>
        </w:rPr>
      </w:r>
      <w:r>
        <w:rPr>
          <w:noProof/>
        </w:rPr>
        <w:fldChar w:fldCharType="separate"/>
      </w:r>
      <w:r w:rsidR="000C7C57">
        <w:rPr>
          <w:noProof/>
        </w:rPr>
        <w:t>69</w:t>
      </w:r>
      <w:r>
        <w:rPr>
          <w:noProof/>
        </w:rPr>
        <w:fldChar w:fldCharType="end"/>
      </w:r>
    </w:p>
    <w:p w14:paraId="2C0631F4"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9.4</w:t>
      </w:r>
      <w:r>
        <w:rPr>
          <w:rFonts w:asciiTheme="minorHAnsi" w:eastAsiaTheme="minorEastAsia" w:hAnsiTheme="minorHAnsi" w:cstheme="minorBidi"/>
          <w:noProof/>
          <w:sz w:val="24"/>
          <w:lang w:eastAsia="en-GB"/>
        </w:rPr>
        <w:tab/>
      </w:r>
      <w:r>
        <w:rPr>
          <w:noProof/>
        </w:rPr>
        <w:t>Loading Additional Spectral Data</w:t>
      </w:r>
      <w:r>
        <w:rPr>
          <w:noProof/>
        </w:rPr>
        <w:tab/>
      </w:r>
      <w:r>
        <w:rPr>
          <w:noProof/>
        </w:rPr>
        <w:fldChar w:fldCharType="begin"/>
      </w:r>
      <w:r>
        <w:rPr>
          <w:noProof/>
        </w:rPr>
        <w:instrText xml:space="preserve"> PAGEREF _Toc506895560 \h </w:instrText>
      </w:r>
      <w:r>
        <w:rPr>
          <w:noProof/>
        </w:rPr>
      </w:r>
      <w:r>
        <w:rPr>
          <w:noProof/>
        </w:rPr>
        <w:fldChar w:fldCharType="separate"/>
      </w:r>
      <w:r w:rsidR="000C7C57">
        <w:rPr>
          <w:noProof/>
        </w:rPr>
        <w:t>69</w:t>
      </w:r>
      <w:r>
        <w:rPr>
          <w:noProof/>
        </w:rPr>
        <w:fldChar w:fldCharType="end"/>
      </w:r>
    </w:p>
    <w:p w14:paraId="04B72ECB"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4.1</w:t>
      </w:r>
      <w:r>
        <w:rPr>
          <w:rFonts w:asciiTheme="minorHAnsi" w:eastAsiaTheme="minorEastAsia" w:hAnsiTheme="minorHAnsi" w:cstheme="minorBidi"/>
          <w:noProof/>
          <w:sz w:val="24"/>
          <w:lang w:eastAsia="en-GB"/>
        </w:rPr>
        <w:tab/>
      </w:r>
      <w:r>
        <w:rPr>
          <w:noProof/>
        </w:rPr>
        <w:t>Uploading Additional Spectral Data from the Same Computer</w:t>
      </w:r>
      <w:r>
        <w:rPr>
          <w:noProof/>
        </w:rPr>
        <w:tab/>
      </w:r>
      <w:r>
        <w:rPr>
          <w:noProof/>
        </w:rPr>
        <w:fldChar w:fldCharType="begin"/>
      </w:r>
      <w:r>
        <w:rPr>
          <w:noProof/>
        </w:rPr>
        <w:instrText xml:space="preserve"> PAGEREF _Toc506895561 \h </w:instrText>
      </w:r>
      <w:r>
        <w:rPr>
          <w:noProof/>
        </w:rPr>
      </w:r>
      <w:r>
        <w:rPr>
          <w:noProof/>
        </w:rPr>
        <w:fldChar w:fldCharType="separate"/>
      </w:r>
      <w:r w:rsidR="000C7C57">
        <w:rPr>
          <w:noProof/>
        </w:rPr>
        <w:t>70</w:t>
      </w:r>
      <w:r>
        <w:rPr>
          <w:noProof/>
        </w:rPr>
        <w:fldChar w:fldCharType="end"/>
      </w:r>
    </w:p>
    <w:p w14:paraId="028ACA5C"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4.2</w:t>
      </w:r>
      <w:r>
        <w:rPr>
          <w:rFonts w:asciiTheme="minorHAnsi" w:eastAsiaTheme="minorEastAsia" w:hAnsiTheme="minorHAnsi" w:cstheme="minorBidi"/>
          <w:noProof/>
          <w:sz w:val="24"/>
          <w:lang w:eastAsia="en-GB"/>
        </w:rPr>
        <w:tab/>
      </w:r>
      <w:r>
        <w:rPr>
          <w:noProof/>
        </w:rPr>
        <w:t>Uploading Additional Spectral Data from a Second Computer</w:t>
      </w:r>
      <w:r>
        <w:rPr>
          <w:noProof/>
        </w:rPr>
        <w:tab/>
      </w:r>
      <w:r>
        <w:rPr>
          <w:noProof/>
        </w:rPr>
        <w:fldChar w:fldCharType="begin"/>
      </w:r>
      <w:r>
        <w:rPr>
          <w:noProof/>
        </w:rPr>
        <w:instrText xml:space="preserve"> PAGEREF _Toc506895562 \h </w:instrText>
      </w:r>
      <w:r>
        <w:rPr>
          <w:noProof/>
        </w:rPr>
      </w:r>
      <w:r>
        <w:rPr>
          <w:noProof/>
        </w:rPr>
        <w:fldChar w:fldCharType="separate"/>
      </w:r>
      <w:r w:rsidR="000C7C57">
        <w:rPr>
          <w:noProof/>
        </w:rPr>
        <w:t>70</w:t>
      </w:r>
      <w:r>
        <w:rPr>
          <w:noProof/>
        </w:rPr>
        <w:fldChar w:fldCharType="end"/>
      </w:r>
    </w:p>
    <w:p w14:paraId="2181F022"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4.3</w:t>
      </w:r>
      <w:r>
        <w:rPr>
          <w:rFonts w:asciiTheme="minorHAnsi" w:eastAsiaTheme="minorEastAsia" w:hAnsiTheme="minorHAnsi" w:cstheme="minorBidi"/>
          <w:noProof/>
          <w:sz w:val="24"/>
          <w:lang w:eastAsia="en-GB"/>
        </w:rPr>
        <w:tab/>
      </w:r>
      <w:r>
        <w:rPr>
          <w:noProof/>
        </w:rPr>
        <w:t>Uploading Additional Spectral Data in a New Data Hierarchy</w:t>
      </w:r>
      <w:r>
        <w:rPr>
          <w:noProof/>
        </w:rPr>
        <w:tab/>
      </w:r>
      <w:r>
        <w:rPr>
          <w:noProof/>
        </w:rPr>
        <w:fldChar w:fldCharType="begin"/>
      </w:r>
      <w:r>
        <w:rPr>
          <w:noProof/>
        </w:rPr>
        <w:instrText xml:space="preserve"> PAGEREF _Toc506895563 \h </w:instrText>
      </w:r>
      <w:r>
        <w:rPr>
          <w:noProof/>
        </w:rPr>
      </w:r>
      <w:r>
        <w:rPr>
          <w:noProof/>
        </w:rPr>
        <w:fldChar w:fldCharType="separate"/>
      </w:r>
      <w:r w:rsidR="000C7C57">
        <w:rPr>
          <w:noProof/>
        </w:rPr>
        <w:t>71</w:t>
      </w:r>
      <w:r>
        <w:rPr>
          <w:noProof/>
        </w:rPr>
        <w:fldChar w:fldCharType="end"/>
      </w:r>
    </w:p>
    <w:p w14:paraId="10E6117D"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9.5</w:t>
      </w:r>
      <w:r>
        <w:rPr>
          <w:rFonts w:asciiTheme="minorHAnsi" w:eastAsiaTheme="minorEastAsia" w:hAnsiTheme="minorHAnsi" w:cstheme="minorBidi"/>
          <w:noProof/>
          <w:sz w:val="24"/>
          <w:lang w:eastAsia="en-GB"/>
        </w:rPr>
        <w:tab/>
      </w:r>
      <w:r>
        <w:rPr>
          <w:noProof/>
        </w:rPr>
        <w:t>Edit Metadata</w:t>
      </w:r>
      <w:r>
        <w:rPr>
          <w:noProof/>
        </w:rPr>
        <w:tab/>
      </w:r>
      <w:r>
        <w:rPr>
          <w:noProof/>
        </w:rPr>
        <w:fldChar w:fldCharType="begin"/>
      </w:r>
      <w:r>
        <w:rPr>
          <w:noProof/>
        </w:rPr>
        <w:instrText xml:space="preserve"> PAGEREF _Toc506895564 \h </w:instrText>
      </w:r>
      <w:r>
        <w:rPr>
          <w:noProof/>
        </w:rPr>
      </w:r>
      <w:r>
        <w:rPr>
          <w:noProof/>
        </w:rPr>
        <w:fldChar w:fldCharType="separate"/>
      </w:r>
      <w:r w:rsidR="000C7C57">
        <w:rPr>
          <w:noProof/>
        </w:rPr>
        <w:t>73</w:t>
      </w:r>
      <w:r>
        <w:rPr>
          <w:noProof/>
        </w:rPr>
        <w:fldChar w:fldCharType="end"/>
      </w:r>
    </w:p>
    <w:p w14:paraId="65399750"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5.1</w:t>
      </w:r>
      <w:r>
        <w:rPr>
          <w:rFonts w:asciiTheme="minorHAnsi" w:eastAsiaTheme="minorEastAsia" w:hAnsiTheme="minorHAnsi" w:cstheme="minorBidi"/>
          <w:noProof/>
          <w:sz w:val="24"/>
          <w:lang w:eastAsia="en-GB"/>
        </w:rPr>
        <w:tab/>
      </w:r>
      <w:r>
        <w:rPr>
          <w:noProof/>
        </w:rPr>
        <w:t>Metadata Editor window</w:t>
      </w:r>
      <w:r>
        <w:rPr>
          <w:noProof/>
        </w:rPr>
        <w:tab/>
      </w:r>
      <w:r>
        <w:rPr>
          <w:noProof/>
        </w:rPr>
        <w:fldChar w:fldCharType="begin"/>
      </w:r>
      <w:r>
        <w:rPr>
          <w:noProof/>
        </w:rPr>
        <w:instrText xml:space="preserve"> PAGEREF _Toc506895565 \h </w:instrText>
      </w:r>
      <w:r>
        <w:rPr>
          <w:noProof/>
        </w:rPr>
      </w:r>
      <w:r>
        <w:rPr>
          <w:noProof/>
        </w:rPr>
        <w:fldChar w:fldCharType="separate"/>
      </w:r>
      <w:r w:rsidR="000C7C57">
        <w:rPr>
          <w:noProof/>
        </w:rPr>
        <w:t>73</w:t>
      </w:r>
      <w:r>
        <w:rPr>
          <w:noProof/>
        </w:rPr>
        <w:fldChar w:fldCharType="end"/>
      </w:r>
    </w:p>
    <w:p w14:paraId="6D6ECD06"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5.2</w:t>
      </w:r>
      <w:r>
        <w:rPr>
          <w:rFonts w:asciiTheme="minorHAnsi" w:eastAsiaTheme="minorEastAsia" w:hAnsiTheme="minorHAnsi" w:cstheme="minorBidi"/>
          <w:noProof/>
          <w:sz w:val="24"/>
          <w:lang w:eastAsia="en-GB"/>
        </w:rPr>
        <w:tab/>
      </w:r>
      <w:r>
        <w:rPr>
          <w:noProof/>
        </w:rPr>
        <w:t>Drag &amp; Drop Options</w:t>
      </w:r>
      <w:r>
        <w:rPr>
          <w:noProof/>
        </w:rPr>
        <w:tab/>
      </w:r>
      <w:r>
        <w:rPr>
          <w:noProof/>
        </w:rPr>
        <w:fldChar w:fldCharType="begin"/>
      </w:r>
      <w:r>
        <w:rPr>
          <w:noProof/>
        </w:rPr>
        <w:instrText xml:space="preserve"> PAGEREF _Toc506895566 \h </w:instrText>
      </w:r>
      <w:r>
        <w:rPr>
          <w:noProof/>
        </w:rPr>
      </w:r>
      <w:r>
        <w:rPr>
          <w:noProof/>
        </w:rPr>
        <w:fldChar w:fldCharType="separate"/>
      </w:r>
      <w:r w:rsidR="000C7C57">
        <w:rPr>
          <w:noProof/>
        </w:rPr>
        <w:t>75</w:t>
      </w:r>
      <w:r>
        <w:rPr>
          <w:noProof/>
        </w:rPr>
        <w:fldChar w:fldCharType="end"/>
      </w:r>
    </w:p>
    <w:p w14:paraId="4EBC4DC6"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5.3</w:t>
      </w:r>
      <w:r>
        <w:rPr>
          <w:rFonts w:asciiTheme="minorHAnsi" w:eastAsiaTheme="minorEastAsia" w:hAnsiTheme="minorHAnsi" w:cstheme="minorBidi"/>
          <w:noProof/>
          <w:sz w:val="24"/>
          <w:lang w:eastAsia="en-GB"/>
        </w:rPr>
        <w:tab/>
      </w:r>
      <w:r>
        <w:rPr>
          <w:noProof/>
        </w:rPr>
        <w:t>Displaying and Editing Campaign Metadata</w:t>
      </w:r>
      <w:r>
        <w:rPr>
          <w:noProof/>
        </w:rPr>
        <w:tab/>
      </w:r>
      <w:r>
        <w:rPr>
          <w:noProof/>
        </w:rPr>
        <w:fldChar w:fldCharType="begin"/>
      </w:r>
      <w:r>
        <w:rPr>
          <w:noProof/>
        </w:rPr>
        <w:instrText xml:space="preserve"> PAGEREF _Toc506895567 \h </w:instrText>
      </w:r>
      <w:r>
        <w:rPr>
          <w:noProof/>
        </w:rPr>
      </w:r>
      <w:r>
        <w:rPr>
          <w:noProof/>
        </w:rPr>
        <w:fldChar w:fldCharType="separate"/>
      </w:r>
      <w:r w:rsidR="000C7C57">
        <w:rPr>
          <w:noProof/>
        </w:rPr>
        <w:t>75</w:t>
      </w:r>
      <w:r>
        <w:rPr>
          <w:noProof/>
        </w:rPr>
        <w:fldChar w:fldCharType="end"/>
      </w:r>
    </w:p>
    <w:p w14:paraId="290082AB"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5.4</w:t>
      </w:r>
      <w:r>
        <w:rPr>
          <w:rFonts w:asciiTheme="minorHAnsi" w:eastAsiaTheme="minorEastAsia" w:hAnsiTheme="minorHAnsi" w:cstheme="minorBidi"/>
          <w:noProof/>
          <w:sz w:val="24"/>
          <w:lang w:eastAsia="en-GB"/>
        </w:rPr>
        <w:tab/>
      </w:r>
      <w:r>
        <w:rPr>
          <w:noProof/>
        </w:rPr>
        <w:t>Displaying and Editing Spectrum Metadata</w:t>
      </w:r>
      <w:r>
        <w:rPr>
          <w:noProof/>
        </w:rPr>
        <w:tab/>
      </w:r>
      <w:r>
        <w:rPr>
          <w:noProof/>
        </w:rPr>
        <w:fldChar w:fldCharType="begin"/>
      </w:r>
      <w:r>
        <w:rPr>
          <w:noProof/>
        </w:rPr>
        <w:instrText xml:space="preserve"> PAGEREF _Toc506895568 \h </w:instrText>
      </w:r>
      <w:r>
        <w:rPr>
          <w:noProof/>
        </w:rPr>
      </w:r>
      <w:r>
        <w:rPr>
          <w:noProof/>
        </w:rPr>
        <w:fldChar w:fldCharType="separate"/>
      </w:r>
      <w:r w:rsidR="000C7C57">
        <w:rPr>
          <w:noProof/>
        </w:rPr>
        <w:t>75</w:t>
      </w:r>
      <w:r>
        <w:rPr>
          <w:noProof/>
        </w:rPr>
        <w:fldChar w:fldCharType="end"/>
      </w:r>
    </w:p>
    <w:p w14:paraId="13A19684"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9.6</w:t>
      </w:r>
      <w:r>
        <w:rPr>
          <w:rFonts w:asciiTheme="minorHAnsi" w:eastAsiaTheme="minorEastAsia" w:hAnsiTheme="minorHAnsi" w:cstheme="minorBidi"/>
          <w:noProof/>
          <w:sz w:val="24"/>
          <w:lang w:eastAsia="en-GB"/>
        </w:rPr>
        <w:tab/>
      </w:r>
      <w:r>
        <w:rPr>
          <w:noProof/>
        </w:rPr>
        <w:t>Using the Metadata Editor functions</w:t>
      </w:r>
      <w:r>
        <w:rPr>
          <w:noProof/>
        </w:rPr>
        <w:tab/>
      </w:r>
      <w:r>
        <w:rPr>
          <w:noProof/>
        </w:rPr>
        <w:fldChar w:fldCharType="begin"/>
      </w:r>
      <w:r>
        <w:rPr>
          <w:noProof/>
        </w:rPr>
        <w:instrText xml:space="preserve"> PAGEREF _Toc506895569 \h </w:instrText>
      </w:r>
      <w:r>
        <w:rPr>
          <w:noProof/>
        </w:rPr>
      </w:r>
      <w:r>
        <w:rPr>
          <w:noProof/>
        </w:rPr>
        <w:fldChar w:fldCharType="separate"/>
      </w:r>
      <w:r w:rsidR="000C7C57">
        <w:rPr>
          <w:noProof/>
        </w:rPr>
        <w:t>80</w:t>
      </w:r>
      <w:r>
        <w:rPr>
          <w:noProof/>
        </w:rPr>
        <w:fldChar w:fldCharType="end"/>
      </w:r>
    </w:p>
    <w:p w14:paraId="391808DD"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6.1</w:t>
      </w:r>
      <w:r>
        <w:rPr>
          <w:rFonts w:asciiTheme="minorHAnsi" w:eastAsiaTheme="minorEastAsia" w:hAnsiTheme="minorHAnsi" w:cstheme="minorBidi"/>
          <w:noProof/>
          <w:sz w:val="24"/>
          <w:lang w:eastAsia="en-GB"/>
        </w:rPr>
        <w:tab/>
      </w:r>
      <w:r>
        <w:rPr>
          <w:noProof/>
        </w:rPr>
        <w:t>Compute measurement support</w:t>
      </w:r>
      <w:r>
        <w:rPr>
          <w:noProof/>
        </w:rPr>
        <w:tab/>
      </w:r>
      <w:r>
        <w:rPr>
          <w:noProof/>
        </w:rPr>
        <w:fldChar w:fldCharType="begin"/>
      </w:r>
      <w:r>
        <w:rPr>
          <w:noProof/>
        </w:rPr>
        <w:instrText xml:space="preserve"> PAGEREF _Toc506895570 \h </w:instrText>
      </w:r>
      <w:r>
        <w:rPr>
          <w:noProof/>
        </w:rPr>
      </w:r>
      <w:r>
        <w:rPr>
          <w:noProof/>
        </w:rPr>
        <w:fldChar w:fldCharType="separate"/>
      </w:r>
      <w:r w:rsidR="000C7C57">
        <w:rPr>
          <w:noProof/>
        </w:rPr>
        <w:t>80</w:t>
      </w:r>
      <w:r>
        <w:rPr>
          <w:noProof/>
        </w:rPr>
        <w:fldChar w:fldCharType="end"/>
      </w:r>
    </w:p>
    <w:p w14:paraId="6A18E7FD"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6.2</w:t>
      </w:r>
      <w:r>
        <w:rPr>
          <w:rFonts w:asciiTheme="minorHAnsi" w:eastAsiaTheme="minorEastAsia" w:hAnsiTheme="minorHAnsi" w:cstheme="minorBidi"/>
          <w:noProof/>
          <w:sz w:val="24"/>
          <w:lang w:eastAsia="en-GB"/>
        </w:rPr>
        <w:tab/>
      </w:r>
      <w:r>
        <w:rPr>
          <w:noProof/>
        </w:rPr>
        <w:t>Augment Altitude</w:t>
      </w:r>
      <w:r>
        <w:rPr>
          <w:noProof/>
        </w:rPr>
        <w:tab/>
      </w:r>
      <w:r>
        <w:rPr>
          <w:noProof/>
        </w:rPr>
        <w:fldChar w:fldCharType="begin"/>
      </w:r>
      <w:r>
        <w:rPr>
          <w:noProof/>
        </w:rPr>
        <w:instrText xml:space="preserve"> PAGEREF _Toc506895571 \h </w:instrText>
      </w:r>
      <w:r>
        <w:rPr>
          <w:noProof/>
        </w:rPr>
      </w:r>
      <w:r>
        <w:rPr>
          <w:noProof/>
        </w:rPr>
        <w:fldChar w:fldCharType="separate"/>
      </w:r>
      <w:r w:rsidR="000C7C57">
        <w:rPr>
          <w:noProof/>
        </w:rPr>
        <w:t>81</w:t>
      </w:r>
      <w:r>
        <w:rPr>
          <w:noProof/>
        </w:rPr>
        <w:fldChar w:fldCharType="end"/>
      </w:r>
    </w:p>
    <w:p w14:paraId="5888CFB7"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6.3</w:t>
      </w:r>
      <w:r>
        <w:rPr>
          <w:rFonts w:asciiTheme="minorHAnsi" w:eastAsiaTheme="minorEastAsia" w:hAnsiTheme="minorHAnsi" w:cstheme="minorBidi"/>
          <w:noProof/>
          <w:sz w:val="24"/>
          <w:lang w:eastAsia="en-GB"/>
        </w:rPr>
        <w:tab/>
      </w:r>
      <w:r>
        <w:rPr>
          <w:noProof/>
        </w:rPr>
        <w:t>Switch Longitude E-W</w:t>
      </w:r>
      <w:r>
        <w:rPr>
          <w:noProof/>
        </w:rPr>
        <w:tab/>
      </w:r>
      <w:r>
        <w:rPr>
          <w:noProof/>
        </w:rPr>
        <w:fldChar w:fldCharType="begin"/>
      </w:r>
      <w:r>
        <w:rPr>
          <w:noProof/>
        </w:rPr>
        <w:instrText xml:space="preserve"> PAGEREF _Toc506895572 \h </w:instrText>
      </w:r>
      <w:r>
        <w:rPr>
          <w:noProof/>
        </w:rPr>
      </w:r>
      <w:r>
        <w:rPr>
          <w:noProof/>
        </w:rPr>
        <w:fldChar w:fldCharType="separate"/>
      </w:r>
      <w:r w:rsidR="000C7C57">
        <w:rPr>
          <w:noProof/>
        </w:rPr>
        <w:t>81</w:t>
      </w:r>
      <w:r>
        <w:rPr>
          <w:noProof/>
        </w:rPr>
        <w:fldChar w:fldCharType="end"/>
      </w:r>
    </w:p>
    <w:p w14:paraId="13959486"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6.4</w:t>
      </w:r>
      <w:r>
        <w:rPr>
          <w:rFonts w:asciiTheme="minorHAnsi" w:eastAsiaTheme="minorEastAsia" w:hAnsiTheme="minorHAnsi" w:cstheme="minorBidi"/>
          <w:noProof/>
          <w:sz w:val="24"/>
          <w:lang w:eastAsia="en-GB"/>
        </w:rPr>
        <w:tab/>
      </w:r>
      <w:r>
        <w:rPr>
          <w:noProof/>
        </w:rPr>
        <w:t>Visualisations</w:t>
      </w:r>
      <w:r>
        <w:rPr>
          <w:noProof/>
        </w:rPr>
        <w:tab/>
      </w:r>
      <w:r>
        <w:rPr>
          <w:noProof/>
        </w:rPr>
        <w:fldChar w:fldCharType="begin"/>
      </w:r>
      <w:r>
        <w:rPr>
          <w:noProof/>
        </w:rPr>
        <w:instrText xml:space="preserve"> PAGEREF _Toc506895573 \h </w:instrText>
      </w:r>
      <w:r>
        <w:rPr>
          <w:noProof/>
        </w:rPr>
      </w:r>
      <w:r>
        <w:rPr>
          <w:noProof/>
        </w:rPr>
        <w:fldChar w:fldCharType="separate"/>
      </w:r>
      <w:r w:rsidR="000C7C57">
        <w:rPr>
          <w:noProof/>
        </w:rPr>
        <w:t>81</w:t>
      </w:r>
      <w:r>
        <w:rPr>
          <w:noProof/>
        </w:rPr>
        <w:fldChar w:fldCharType="end"/>
      </w:r>
    </w:p>
    <w:p w14:paraId="6C6F8183"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9.7</w:t>
      </w:r>
      <w:r>
        <w:rPr>
          <w:rFonts w:asciiTheme="minorHAnsi" w:eastAsiaTheme="minorEastAsia" w:hAnsiTheme="minorHAnsi" w:cstheme="minorBidi"/>
          <w:noProof/>
          <w:sz w:val="24"/>
          <w:lang w:eastAsia="en-GB"/>
        </w:rPr>
        <w:tab/>
      </w:r>
      <w:r>
        <w:rPr>
          <w:noProof/>
        </w:rPr>
        <w:t>Uploading Metadata from XLS (Excel) files</w:t>
      </w:r>
      <w:r>
        <w:rPr>
          <w:noProof/>
        </w:rPr>
        <w:tab/>
      </w:r>
      <w:r>
        <w:rPr>
          <w:noProof/>
        </w:rPr>
        <w:fldChar w:fldCharType="begin"/>
      </w:r>
      <w:r>
        <w:rPr>
          <w:noProof/>
        </w:rPr>
        <w:instrText xml:space="preserve"> PAGEREF _Toc506895574 \h </w:instrText>
      </w:r>
      <w:r>
        <w:rPr>
          <w:noProof/>
        </w:rPr>
      </w:r>
      <w:r>
        <w:rPr>
          <w:noProof/>
        </w:rPr>
        <w:fldChar w:fldCharType="separate"/>
      </w:r>
      <w:r w:rsidR="000C7C57">
        <w:rPr>
          <w:noProof/>
        </w:rPr>
        <w:t>81</w:t>
      </w:r>
      <w:r>
        <w:rPr>
          <w:noProof/>
        </w:rPr>
        <w:fldChar w:fldCharType="end"/>
      </w:r>
    </w:p>
    <w:p w14:paraId="0CC87E92"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9.8</w:t>
      </w:r>
      <w:r>
        <w:rPr>
          <w:rFonts w:asciiTheme="minorHAnsi" w:eastAsiaTheme="minorEastAsia" w:hAnsiTheme="minorHAnsi" w:cstheme="minorBidi"/>
          <w:noProof/>
          <w:sz w:val="24"/>
          <w:lang w:eastAsia="en-GB"/>
        </w:rPr>
        <w:tab/>
      </w:r>
      <w:r>
        <w:rPr>
          <w:noProof/>
        </w:rPr>
        <w:t>Import campaign from XML file</w:t>
      </w:r>
      <w:r>
        <w:rPr>
          <w:noProof/>
        </w:rPr>
        <w:tab/>
      </w:r>
      <w:r>
        <w:rPr>
          <w:noProof/>
        </w:rPr>
        <w:fldChar w:fldCharType="begin"/>
      </w:r>
      <w:r>
        <w:rPr>
          <w:noProof/>
        </w:rPr>
        <w:instrText xml:space="preserve"> PAGEREF _Toc506895575 \h </w:instrText>
      </w:r>
      <w:r>
        <w:rPr>
          <w:noProof/>
        </w:rPr>
      </w:r>
      <w:r>
        <w:rPr>
          <w:noProof/>
        </w:rPr>
        <w:fldChar w:fldCharType="separate"/>
      </w:r>
      <w:r w:rsidR="000C7C57">
        <w:rPr>
          <w:noProof/>
        </w:rPr>
        <w:t>88</w:t>
      </w:r>
      <w:r>
        <w:rPr>
          <w:noProof/>
        </w:rPr>
        <w:fldChar w:fldCharType="end"/>
      </w:r>
    </w:p>
    <w:p w14:paraId="02AC63CF" w14:textId="77777777" w:rsidR="00BB565B" w:rsidRDefault="00BB565B">
      <w:pPr>
        <w:pStyle w:val="TOC1"/>
        <w:tabs>
          <w:tab w:val="left" w:pos="660"/>
        </w:tabs>
        <w:rPr>
          <w:rFonts w:asciiTheme="minorHAnsi" w:eastAsiaTheme="minorEastAsia" w:hAnsiTheme="minorHAnsi" w:cstheme="minorBidi"/>
          <w:b w:val="0"/>
          <w:noProof/>
          <w:lang w:eastAsia="en-GB"/>
        </w:rPr>
      </w:pPr>
      <w:r>
        <w:rPr>
          <w:noProof/>
        </w:rPr>
        <w:t>10</w:t>
      </w:r>
      <w:r>
        <w:rPr>
          <w:rFonts w:asciiTheme="minorHAnsi" w:eastAsiaTheme="minorEastAsia" w:hAnsiTheme="minorHAnsi" w:cstheme="minorBidi"/>
          <w:b w:val="0"/>
          <w:noProof/>
          <w:lang w:eastAsia="en-GB"/>
        </w:rPr>
        <w:tab/>
      </w:r>
      <w:r>
        <w:rPr>
          <w:noProof/>
        </w:rPr>
        <w:t>Data Selection &amp; Output</w:t>
      </w:r>
      <w:r>
        <w:rPr>
          <w:noProof/>
        </w:rPr>
        <w:tab/>
      </w:r>
      <w:r>
        <w:rPr>
          <w:noProof/>
        </w:rPr>
        <w:fldChar w:fldCharType="begin"/>
      </w:r>
      <w:r>
        <w:rPr>
          <w:noProof/>
        </w:rPr>
        <w:instrText xml:space="preserve"> PAGEREF _Toc506895576 \h </w:instrText>
      </w:r>
      <w:r>
        <w:rPr>
          <w:noProof/>
        </w:rPr>
      </w:r>
      <w:r>
        <w:rPr>
          <w:noProof/>
        </w:rPr>
        <w:fldChar w:fldCharType="separate"/>
      </w:r>
      <w:r w:rsidR="000C7C57">
        <w:rPr>
          <w:noProof/>
        </w:rPr>
        <w:t>90</w:t>
      </w:r>
      <w:r>
        <w:rPr>
          <w:noProof/>
        </w:rPr>
        <w:fldChar w:fldCharType="end"/>
      </w:r>
    </w:p>
    <w:p w14:paraId="2A7DBB97"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0.1</w:t>
      </w:r>
      <w:r>
        <w:rPr>
          <w:rFonts w:asciiTheme="minorHAnsi" w:eastAsiaTheme="minorEastAsia" w:hAnsiTheme="minorHAnsi" w:cstheme="minorBidi"/>
          <w:noProof/>
          <w:sz w:val="24"/>
          <w:lang w:eastAsia="en-GB"/>
        </w:rPr>
        <w:tab/>
      </w:r>
      <w:r>
        <w:rPr>
          <w:noProof/>
        </w:rPr>
        <w:t>The Spectrum Browser</w:t>
      </w:r>
      <w:r>
        <w:rPr>
          <w:noProof/>
        </w:rPr>
        <w:tab/>
      </w:r>
      <w:r>
        <w:rPr>
          <w:noProof/>
        </w:rPr>
        <w:fldChar w:fldCharType="begin"/>
      </w:r>
      <w:r>
        <w:rPr>
          <w:noProof/>
        </w:rPr>
        <w:instrText xml:space="preserve"> PAGEREF _Toc506895577 \h </w:instrText>
      </w:r>
      <w:r>
        <w:rPr>
          <w:noProof/>
        </w:rPr>
      </w:r>
      <w:r>
        <w:rPr>
          <w:noProof/>
        </w:rPr>
        <w:fldChar w:fldCharType="separate"/>
      </w:r>
      <w:r w:rsidR="000C7C57">
        <w:rPr>
          <w:noProof/>
        </w:rPr>
        <w:t>90</w:t>
      </w:r>
      <w:r>
        <w:rPr>
          <w:noProof/>
        </w:rPr>
        <w:fldChar w:fldCharType="end"/>
      </w:r>
    </w:p>
    <w:p w14:paraId="34925CF6"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0.1.1</w:t>
      </w:r>
      <w:r>
        <w:rPr>
          <w:rFonts w:asciiTheme="minorHAnsi" w:eastAsiaTheme="minorEastAsia" w:hAnsiTheme="minorHAnsi" w:cstheme="minorBidi"/>
          <w:noProof/>
          <w:sz w:val="24"/>
          <w:lang w:eastAsia="en-GB"/>
        </w:rPr>
        <w:tab/>
      </w:r>
      <w:r>
        <w:rPr>
          <w:noProof/>
        </w:rPr>
        <w:t>Visualisations</w:t>
      </w:r>
      <w:r>
        <w:rPr>
          <w:noProof/>
        </w:rPr>
        <w:tab/>
      </w:r>
      <w:r>
        <w:rPr>
          <w:noProof/>
        </w:rPr>
        <w:fldChar w:fldCharType="begin"/>
      </w:r>
      <w:r>
        <w:rPr>
          <w:noProof/>
        </w:rPr>
        <w:instrText xml:space="preserve"> PAGEREF _Toc506895578 \h </w:instrText>
      </w:r>
      <w:r>
        <w:rPr>
          <w:noProof/>
        </w:rPr>
      </w:r>
      <w:r>
        <w:rPr>
          <w:noProof/>
        </w:rPr>
        <w:fldChar w:fldCharType="separate"/>
      </w:r>
      <w:r w:rsidR="000C7C57">
        <w:rPr>
          <w:noProof/>
        </w:rPr>
        <w:t>92</w:t>
      </w:r>
      <w:r>
        <w:rPr>
          <w:noProof/>
        </w:rPr>
        <w:fldChar w:fldCharType="end"/>
      </w:r>
    </w:p>
    <w:p w14:paraId="6E051052"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0.2</w:t>
      </w:r>
      <w:r>
        <w:rPr>
          <w:rFonts w:asciiTheme="minorHAnsi" w:eastAsiaTheme="minorEastAsia" w:hAnsiTheme="minorHAnsi" w:cstheme="minorBidi"/>
          <w:noProof/>
          <w:sz w:val="24"/>
          <w:lang w:eastAsia="en-GB"/>
        </w:rPr>
        <w:tab/>
      </w:r>
      <w:r>
        <w:rPr>
          <w:noProof/>
        </w:rPr>
        <w:t>Query Builder</w:t>
      </w:r>
      <w:r>
        <w:rPr>
          <w:noProof/>
        </w:rPr>
        <w:tab/>
      </w:r>
      <w:r>
        <w:rPr>
          <w:noProof/>
        </w:rPr>
        <w:fldChar w:fldCharType="begin"/>
      </w:r>
      <w:r>
        <w:rPr>
          <w:noProof/>
        </w:rPr>
        <w:instrText xml:space="preserve"> PAGEREF _Toc506895579 \h </w:instrText>
      </w:r>
      <w:r>
        <w:rPr>
          <w:noProof/>
        </w:rPr>
      </w:r>
      <w:r>
        <w:rPr>
          <w:noProof/>
        </w:rPr>
        <w:fldChar w:fldCharType="separate"/>
      </w:r>
      <w:r w:rsidR="000C7C57">
        <w:rPr>
          <w:noProof/>
        </w:rPr>
        <w:t>93</w:t>
      </w:r>
      <w:r>
        <w:rPr>
          <w:noProof/>
        </w:rPr>
        <w:fldChar w:fldCharType="end"/>
      </w:r>
    </w:p>
    <w:p w14:paraId="53501A84"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0.2.1</w:t>
      </w:r>
      <w:r>
        <w:rPr>
          <w:rFonts w:asciiTheme="minorHAnsi" w:eastAsiaTheme="minorEastAsia" w:hAnsiTheme="minorHAnsi" w:cstheme="minorBidi"/>
          <w:noProof/>
          <w:sz w:val="24"/>
          <w:lang w:eastAsia="en-GB"/>
        </w:rPr>
        <w:tab/>
      </w:r>
      <w:r>
        <w:rPr>
          <w:noProof/>
        </w:rPr>
        <w:t>SQL Matching Strings</w:t>
      </w:r>
      <w:r>
        <w:rPr>
          <w:noProof/>
        </w:rPr>
        <w:tab/>
      </w:r>
      <w:r>
        <w:rPr>
          <w:noProof/>
        </w:rPr>
        <w:fldChar w:fldCharType="begin"/>
      </w:r>
      <w:r>
        <w:rPr>
          <w:noProof/>
        </w:rPr>
        <w:instrText xml:space="preserve"> PAGEREF _Toc506895580 \h </w:instrText>
      </w:r>
      <w:r>
        <w:rPr>
          <w:noProof/>
        </w:rPr>
      </w:r>
      <w:r>
        <w:rPr>
          <w:noProof/>
        </w:rPr>
        <w:fldChar w:fldCharType="separate"/>
      </w:r>
      <w:r w:rsidR="000C7C57">
        <w:rPr>
          <w:noProof/>
        </w:rPr>
        <w:t>95</w:t>
      </w:r>
      <w:r>
        <w:rPr>
          <w:noProof/>
        </w:rPr>
        <w:fldChar w:fldCharType="end"/>
      </w:r>
    </w:p>
    <w:p w14:paraId="43161631"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0.2.2</w:t>
      </w:r>
      <w:r>
        <w:rPr>
          <w:rFonts w:asciiTheme="minorHAnsi" w:eastAsiaTheme="minorEastAsia" w:hAnsiTheme="minorHAnsi" w:cstheme="minorBidi"/>
          <w:noProof/>
          <w:sz w:val="24"/>
          <w:lang w:eastAsia="en-GB"/>
        </w:rPr>
        <w:tab/>
      </w:r>
      <w:r>
        <w:rPr>
          <w:noProof/>
        </w:rPr>
        <w:t>Entering Dates and Times</w:t>
      </w:r>
      <w:r>
        <w:rPr>
          <w:noProof/>
        </w:rPr>
        <w:tab/>
      </w:r>
      <w:r>
        <w:rPr>
          <w:noProof/>
        </w:rPr>
        <w:fldChar w:fldCharType="begin"/>
      </w:r>
      <w:r>
        <w:rPr>
          <w:noProof/>
        </w:rPr>
        <w:instrText xml:space="preserve"> PAGEREF _Toc506895581 \h </w:instrText>
      </w:r>
      <w:r>
        <w:rPr>
          <w:noProof/>
        </w:rPr>
      </w:r>
      <w:r>
        <w:rPr>
          <w:noProof/>
        </w:rPr>
        <w:fldChar w:fldCharType="separate"/>
      </w:r>
      <w:r w:rsidR="000C7C57">
        <w:rPr>
          <w:noProof/>
        </w:rPr>
        <w:t>96</w:t>
      </w:r>
      <w:r>
        <w:rPr>
          <w:noProof/>
        </w:rPr>
        <w:fldChar w:fldCharType="end"/>
      </w:r>
    </w:p>
    <w:p w14:paraId="415E2048"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0.3</w:t>
      </w:r>
      <w:r>
        <w:rPr>
          <w:rFonts w:asciiTheme="minorHAnsi" w:eastAsiaTheme="minorEastAsia" w:hAnsiTheme="minorHAnsi" w:cstheme="minorBidi"/>
          <w:noProof/>
          <w:sz w:val="24"/>
          <w:lang w:eastAsia="en-GB"/>
        </w:rPr>
        <w:tab/>
      </w:r>
      <w:r>
        <w:rPr>
          <w:noProof/>
        </w:rPr>
        <w:t>Show Report</w:t>
      </w:r>
      <w:r>
        <w:rPr>
          <w:noProof/>
        </w:rPr>
        <w:tab/>
      </w:r>
      <w:r>
        <w:rPr>
          <w:noProof/>
        </w:rPr>
        <w:fldChar w:fldCharType="begin"/>
      </w:r>
      <w:r>
        <w:rPr>
          <w:noProof/>
        </w:rPr>
        <w:instrText xml:space="preserve"> PAGEREF _Toc506895582 \h </w:instrText>
      </w:r>
      <w:r>
        <w:rPr>
          <w:noProof/>
        </w:rPr>
      </w:r>
      <w:r>
        <w:rPr>
          <w:noProof/>
        </w:rPr>
        <w:fldChar w:fldCharType="separate"/>
      </w:r>
      <w:r w:rsidR="000C7C57">
        <w:rPr>
          <w:noProof/>
        </w:rPr>
        <w:t>96</w:t>
      </w:r>
      <w:r>
        <w:rPr>
          <w:noProof/>
        </w:rPr>
        <w:fldChar w:fldCharType="end"/>
      </w:r>
    </w:p>
    <w:p w14:paraId="530932C3"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0.4</w:t>
      </w:r>
      <w:r>
        <w:rPr>
          <w:rFonts w:asciiTheme="minorHAnsi" w:eastAsiaTheme="minorEastAsia" w:hAnsiTheme="minorHAnsi" w:cstheme="minorBidi"/>
          <w:noProof/>
          <w:sz w:val="24"/>
          <w:lang w:eastAsia="en-GB"/>
        </w:rPr>
        <w:tab/>
      </w:r>
      <w:r>
        <w:rPr>
          <w:noProof/>
        </w:rPr>
        <w:t>Spectral plot</w:t>
      </w:r>
      <w:r>
        <w:rPr>
          <w:noProof/>
        </w:rPr>
        <w:tab/>
      </w:r>
      <w:r>
        <w:rPr>
          <w:noProof/>
        </w:rPr>
        <w:fldChar w:fldCharType="begin"/>
      </w:r>
      <w:r>
        <w:rPr>
          <w:noProof/>
        </w:rPr>
        <w:instrText xml:space="preserve"> PAGEREF _Toc506895583 \h </w:instrText>
      </w:r>
      <w:r>
        <w:rPr>
          <w:noProof/>
        </w:rPr>
      </w:r>
      <w:r>
        <w:rPr>
          <w:noProof/>
        </w:rPr>
        <w:fldChar w:fldCharType="separate"/>
      </w:r>
      <w:r w:rsidR="000C7C57">
        <w:rPr>
          <w:noProof/>
        </w:rPr>
        <w:t>99</w:t>
      </w:r>
      <w:r>
        <w:rPr>
          <w:noProof/>
        </w:rPr>
        <w:fldChar w:fldCharType="end"/>
      </w:r>
    </w:p>
    <w:p w14:paraId="22ED3D0E"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0.5</w:t>
      </w:r>
      <w:r>
        <w:rPr>
          <w:rFonts w:asciiTheme="minorHAnsi" w:eastAsiaTheme="minorEastAsia" w:hAnsiTheme="minorHAnsi" w:cstheme="minorBidi"/>
          <w:noProof/>
          <w:sz w:val="24"/>
          <w:lang w:eastAsia="en-GB"/>
        </w:rPr>
        <w:tab/>
      </w:r>
      <w:r>
        <w:rPr>
          <w:noProof/>
        </w:rPr>
        <w:t>Process</w:t>
      </w:r>
      <w:r>
        <w:rPr>
          <w:noProof/>
        </w:rPr>
        <w:tab/>
      </w:r>
      <w:r>
        <w:rPr>
          <w:noProof/>
        </w:rPr>
        <w:fldChar w:fldCharType="begin"/>
      </w:r>
      <w:r>
        <w:rPr>
          <w:noProof/>
        </w:rPr>
        <w:instrText xml:space="preserve"> PAGEREF _Toc506895584 \h </w:instrText>
      </w:r>
      <w:r>
        <w:rPr>
          <w:noProof/>
        </w:rPr>
      </w:r>
      <w:r>
        <w:rPr>
          <w:noProof/>
        </w:rPr>
        <w:fldChar w:fldCharType="separate"/>
      </w:r>
      <w:r w:rsidR="000C7C57">
        <w:rPr>
          <w:noProof/>
        </w:rPr>
        <w:t>99</w:t>
      </w:r>
      <w:r>
        <w:rPr>
          <w:noProof/>
        </w:rPr>
        <w:fldChar w:fldCharType="end"/>
      </w:r>
    </w:p>
    <w:p w14:paraId="024C103E"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0.6</w:t>
      </w:r>
      <w:r>
        <w:rPr>
          <w:rFonts w:asciiTheme="minorHAnsi" w:eastAsiaTheme="minorEastAsia" w:hAnsiTheme="minorHAnsi" w:cstheme="minorBidi"/>
          <w:noProof/>
          <w:sz w:val="24"/>
          <w:lang w:eastAsia="en-GB"/>
        </w:rPr>
        <w:tab/>
      </w:r>
      <w:r>
        <w:rPr>
          <w:noProof/>
        </w:rPr>
        <w:t>Refl. calc</w:t>
      </w:r>
      <w:r>
        <w:rPr>
          <w:noProof/>
        </w:rPr>
        <w:tab/>
      </w:r>
      <w:r>
        <w:rPr>
          <w:noProof/>
        </w:rPr>
        <w:fldChar w:fldCharType="begin"/>
      </w:r>
      <w:r>
        <w:rPr>
          <w:noProof/>
        </w:rPr>
        <w:instrText xml:space="preserve"> PAGEREF _Toc506895585 \h </w:instrText>
      </w:r>
      <w:r>
        <w:rPr>
          <w:noProof/>
        </w:rPr>
      </w:r>
      <w:r>
        <w:rPr>
          <w:noProof/>
        </w:rPr>
        <w:fldChar w:fldCharType="separate"/>
      </w:r>
      <w:r w:rsidR="000C7C57">
        <w:rPr>
          <w:noProof/>
        </w:rPr>
        <w:t>100</w:t>
      </w:r>
      <w:r>
        <w:rPr>
          <w:noProof/>
        </w:rPr>
        <w:fldChar w:fldCharType="end"/>
      </w:r>
    </w:p>
    <w:p w14:paraId="3B17B8F2"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0.7</w:t>
      </w:r>
      <w:r>
        <w:rPr>
          <w:rFonts w:asciiTheme="minorHAnsi" w:eastAsiaTheme="minorEastAsia" w:hAnsiTheme="minorHAnsi" w:cstheme="minorBidi"/>
          <w:noProof/>
          <w:sz w:val="24"/>
          <w:lang w:eastAsia="en-GB"/>
        </w:rPr>
        <w:tab/>
      </w:r>
      <w:r>
        <w:rPr>
          <w:noProof/>
        </w:rPr>
        <w:t>File Export</w:t>
      </w:r>
      <w:r>
        <w:rPr>
          <w:noProof/>
        </w:rPr>
        <w:tab/>
      </w:r>
      <w:r>
        <w:rPr>
          <w:noProof/>
        </w:rPr>
        <w:fldChar w:fldCharType="begin"/>
      </w:r>
      <w:r>
        <w:rPr>
          <w:noProof/>
        </w:rPr>
        <w:instrText xml:space="preserve"> PAGEREF _Toc506895586 \h </w:instrText>
      </w:r>
      <w:r>
        <w:rPr>
          <w:noProof/>
        </w:rPr>
      </w:r>
      <w:r>
        <w:rPr>
          <w:noProof/>
        </w:rPr>
        <w:fldChar w:fldCharType="separate"/>
      </w:r>
      <w:r w:rsidR="000C7C57">
        <w:rPr>
          <w:noProof/>
        </w:rPr>
        <w:t>100</w:t>
      </w:r>
      <w:r>
        <w:rPr>
          <w:noProof/>
        </w:rPr>
        <w:fldChar w:fldCharType="end"/>
      </w:r>
    </w:p>
    <w:p w14:paraId="181EEC04"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lastRenderedPageBreak/>
        <w:t>10.7.1</w:t>
      </w:r>
      <w:r>
        <w:rPr>
          <w:rFonts w:asciiTheme="minorHAnsi" w:eastAsiaTheme="minorEastAsia" w:hAnsiTheme="minorHAnsi" w:cstheme="minorBidi"/>
          <w:noProof/>
          <w:sz w:val="24"/>
          <w:lang w:eastAsia="en-GB"/>
        </w:rPr>
        <w:tab/>
      </w:r>
      <w:r>
        <w:rPr>
          <w:noProof/>
        </w:rPr>
        <w:t>CSV Spectrum Export Format</w:t>
      </w:r>
      <w:r>
        <w:rPr>
          <w:noProof/>
        </w:rPr>
        <w:tab/>
      </w:r>
      <w:r>
        <w:rPr>
          <w:noProof/>
        </w:rPr>
        <w:fldChar w:fldCharType="begin"/>
      </w:r>
      <w:r>
        <w:rPr>
          <w:noProof/>
        </w:rPr>
        <w:instrText xml:space="preserve"> PAGEREF _Toc506895587 \h </w:instrText>
      </w:r>
      <w:r>
        <w:rPr>
          <w:noProof/>
        </w:rPr>
      </w:r>
      <w:r>
        <w:rPr>
          <w:noProof/>
        </w:rPr>
        <w:fldChar w:fldCharType="separate"/>
      </w:r>
      <w:r w:rsidR="000C7C57">
        <w:rPr>
          <w:noProof/>
        </w:rPr>
        <w:t>102</w:t>
      </w:r>
      <w:r>
        <w:rPr>
          <w:noProof/>
        </w:rPr>
        <w:fldChar w:fldCharType="end"/>
      </w:r>
    </w:p>
    <w:p w14:paraId="75512699"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0.8</w:t>
      </w:r>
      <w:r>
        <w:rPr>
          <w:rFonts w:asciiTheme="minorHAnsi" w:eastAsiaTheme="minorEastAsia" w:hAnsiTheme="minorHAnsi" w:cstheme="minorBidi"/>
          <w:noProof/>
          <w:sz w:val="24"/>
          <w:lang w:eastAsia="en-GB"/>
        </w:rPr>
        <w:tab/>
      </w:r>
      <w:r>
        <w:rPr>
          <w:noProof/>
        </w:rPr>
        <w:t>Export campaign</w:t>
      </w:r>
      <w:r>
        <w:rPr>
          <w:noProof/>
        </w:rPr>
        <w:tab/>
      </w:r>
      <w:r>
        <w:rPr>
          <w:noProof/>
        </w:rPr>
        <w:fldChar w:fldCharType="begin"/>
      </w:r>
      <w:r>
        <w:rPr>
          <w:noProof/>
        </w:rPr>
        <w:instrText xml:space="preserve"> PAGEREF _Toc506895588 \h </w:instrText>
      </w:r>
      <w:r>
        <w:rPr>
          <w:noProof/>
        </w:rPr>
      </w:r>
      <w:r>
        <w:rPr>
          <w:noProof/>
        </w:rPr>
        <w:fldChar w:fldCharType="separate"/>
      </w:r>
      <w:r w:rsidR="000C7C57">
        <w:rPr>
          <w:noProof/>
        </w:rPr>
        <w:t>103</w:t>
      </w:r>
      <w:r>
        <w:rPr>
          <w:noProof/>
        </w:rPr>
        <w:fldChar w:fldCharType="end"/>
      </w:r>
    </w:p>
    <w:p w14:paraId="4542B0EB"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0.9</w:t>
      </w:r>
      <w:r>
        <w:rPr>
          <w:rFonts w:asciiTheme="minorHAnsi" w:eastAsiaTheme="minorEastAsia" w:hAnsiTheme="minorHAnsi" w:cstheme="minorBidi"/>
          <w:noProof/>
          <w:sz w:val="24"/>
          <w:lang w:eastAsia="en-GB"/>
        </w:rPr>
        <w:tab/>
      </w:r>
      <w:r>
        <w:rPr>
          <w:noProof/>
        </w:rPr>
        <w:t>Publish Collection</w:t>
      </w:r>
      <w:r>
        <w:rPr>
          <w:noProof/>
        </w:rPr>
        <w:tab/>
      </w:r>
      <w:r>
        <w:rPr>
          <w:noProof/>
        </w:rPr>
        <w:fldChar w:fldCharType="begin"/>
      </w:r>
      <w:r>
        <w:rPr>
          <w:noProof/>
        </w:rPr>
        <w:instrText xml:space="preserve"> PAGEREF _Toc506895589 \h </w:instrText>
      </w:r>
      <w:r>
        <w:rPr>
          <w:noProof/>
        </w:rPr>
      </w:r>
      <w:r>
        <w:rPr>
          <w:noProof/>
        </w:rPr>
        <w:fldChar w:fldCharType="separate"/>
      </w:r>
      <w:r w:rsidR="000C7C57">
        <w:rPr>
          <w:noProof/>
        </w:rPr>
        <w:t>104</w:t>
      </w:r>
      <w:r>
        <w:rPr>
          <w:noProof/>
        </w:rPr>
        <w:fldChar w:fldCharType="end"/>
      </w:r>
    </w:p>
    <w:p w14:paraId="2A8A1298" w14:textId="77777777" w:rsidR="00BB565B" w:rsidRDefault="00BB565B">
      <w:pPr>
        <w:pStyle w:val="TOC1"/>
        <w:tabs>
          <w:tab w:val="left" w:pos="660"/>
        </w:tabs>
        <w:rPr>
          <w:rFonts w:asciiTheme="minorHAnsi" w:eastAsiaTheme="minorEastAsia" w:hAnsiTheme="minorHAnsi" w:cstheme="minorBidi"/>
          <w:b w:val="0"/>
          <w:noProof/>
          <w:lang w:eastAsia="en-GB"/>
        </w:rPr>
      </w:pPr>
      <w:r>
        <w:rPr>
          <w:noProof/>
        </w:rPr>
        <w:t>11</w:t>
      </w:r>
      <w:r>
        <w:rPr>
          <w:rFonts w:asciiTheme="minorHAnsi" w:eastAsiaTheme="minorEastAsia" w:hAnsiTheme="minorHAnsi" w:cstheme="minorBidi"/>
          <w:b w:val="0"/>
          <w:noProof/>
          <w:lang w:eastAsia="en-GB"/>
        </w:rPr>
        <w:tab/>
      </w:r>
      <w:r>
        <w:rPr>
          <w:noProof/>
        </w:rPr>
        <w:t>Data Processing</w:t>
      </w:r>
      <w:r>
        <w:rPr>
          <w:noProof/>
        </w:rPr>
        <w:tab/>
      </w:r>
      <w:r>
        <w:rPr>
          <w:noProof/>
        </w:rPr>
        <w:fldChar w:fldCharType="begin"/>
      </w:r>
      <w:r>
        <w:rPr>
          <w:noProof/>
        </w:rPr>
        <w:instrText xml:space="preserve"> PAGEREF _Toc506895590 \h </w:instrText>
      </w:r>
      <w:r>
        <w:rPr>
          <w:noProof/>
        </w:rPr>
      </w:r>
      <w:r>
        <w:rPr>
          <w:noProof/>
        </w:rPr>
        <w:fldChar w:fldCharType="separate"/>
      </w:r>
      <w:r w:rsidR="000C7C57">
        <w:rPr>
          <w:noProof/>
        </w:rPr>
        <w:t>105</w:t>
      </w:r>
      <w:r>
        <w:rPr>
          <w:noProof/>
        </w:rPr>
        <w:fldChar w:fldCharType="end"/>
      </w:r>
    </w:p>
    <w:p w14:paraId="0DF8284A"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1.1</w:t>
      </w:r>
      <w:r>
        <w:rPr>
          <w:rFonts w:asciiTheme="minorHAnsi" w:eastAsiaTheme="minorEastAsia" w:hAnsiTheme="minorHAnsi" w:cstheme="minorBidi"/>
          <w:noProof/>
          <w:sz w:val="24"/>
          <w:lang w:eastAsia="en-GB"/>
        </w:rPr>
        <w:tab/>
      </w:r>
      <w:r>
        <w:rPr>
          <w:noProof/>
        </w:rPr>
        <w:t>Functions to generate additional metadata</w:t>
      </w:r>
      <w:r>
        <w:rPr>
          <w:noProof/>
        </w:rPr>
        <w:tab/>
      </w:r>
      <w:r>
        <w:rPr>
          <w:noProof/>
        </w:rPr>
        <w:fldChar w:fldCharType="begin"/>
      </w:r>
      <w:r>
        <w:rPr>
          <w:noProof/>
        </w:rPr>
        <w:instrText xml:space="preserve"> PAGEREF _Toc506895591 \h </w:instrText>
      </w:r>
      <w:r>
        <w:rPr>
          <w:noProof/>
        </w:rPr>
      </w:r>
      <w:r>
        <w:rPr>
          <w:noProof/>
        </w:rPr>
        <w:fldChar w:fldCharType="separate"/>
      </w:r>
      <w:r w:rsidR="000C7C57">
        <w:rPr>
          <w:noProof/>
        </w:rPr>
        <w:t>105</w:t>
      </w:r>
      <w:r>
        <w:rPr>
          <w:noProof/>
        </w:rPr>
        <w:fldChar w:fldCharType="end"/>
      </w:r>
    </w:p>
    <w:p w14:paraId="042E54E9"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1.1.1</w:t>
      </w:r>
      <w:r>
        <w:rPr>
          <w:rFonts w:asciiTheme="minorHAnsi" w:eastAsiaTheme="minorEastAsia" w:hAnsiTheme="minorHAnsi" w:cstheme="minorBidi"/>
          <w:noProof/>
          <w:sz w:val="24"/>
          <w:lang w:eastAsia="en-GB"/>
        </w:rPr>
        <w:tab/>
      </w:r>
      <w:r>
        <w:rPr>
          <w:noProof/>
        </w:rPr>
        <w:t>Compute UTC</w:t>
      </w:r>
      <w:r>
        <w:rPr>
          <w:noProof/>
        </w:rPr>
        <w:tab/>
      </w:r>
      <w:r>
        <w:rPr>
          <w:noProof/>
        </w:rPr>
        <w:fldChar w:fldCharType="begin"/>
      </w:r>
      <w:r>
        <w:rPr>
          <w:noProof/>
        </w:rPr>
        <w:instrText xml:space="preserve"> PAGEREF _Toc506895592 \h </w:instrText>
      </w:r>
      <w:r>
        <w:rPr>
          <w:noProof/>
        </w:rPr>
      </w:r>
      <w:r>
        <w:rPr>
          <w:noProof/>
        </w:rPr>
        <w:fldChar w:fldCharType="separate"/>
      </w:r>
      <w:r w:rsidR="000C7C57">
        <w:rPr>
          <w:noProof/>
        </w:rPr>
        <w:t>105</w:t>
      </w:r>
      <w:r>
        <w:rPr>
          <w:noProof/>
        </w:rPr>
        <w:fldChar w:fldCharType="end"/>
      </w:r>
    </w:p>
    <w:p w14:paraId="007C20B3"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1.1.2</w:t>
      </w:r>
      <w:r>
        <w:rPr>
          <w:rFonts w:asciiTheme="minorHAnsi" w:eastAsiaTheme="minorEastAsia" w:hAnsiTheme="minorHAnsi" w:cstheme="minorBidi"/>
          <w:noProof/>
          <w:sz w:val="24"/>
          <w:lang w:eastAsia="en-GB"/>
        </w:rPr>
        <w:tab/>
      </w:r>
      <w:r>
        <w:rPr>
          <w:noProof/>
        </w:rPr>
        <w:t>Calculation of Sun Angles</w:t>
      </w:r>
      <w:r>
        <w:rPr>
          <w:noProof/>
        </w:rPr>
        <w:tab/>
      </w:r>
      <w:r>
        <w:rPr>
          <w:noProof/>
        </w:rPr>
        <w:fldChar w:fldCharType="begin"/>
      </w:r>
      <w:r>
        <w:rPr>
          <w:noProof/>
        </w:rPr>
        <w:instrText xml:space="preserve"> PAGEREF _Toc506895593 \h </w:instrText>
      </w:r>
      <w:r>
        <w:rPr>
          <w:noProof/>
        </w:rPr>
      </w:r>
      <w:r>
        <w:rPr>
          <w:noProof/>
        </w:rPr>
        <w:fldChar w:fldCharType="separate"/>
      </w:r>
      <w:r w:rsidR="000C7C57">
        <w:rPr>
          <w:noProof/>
        </w:rPr>
        <w:t>106</w:t>
      </w:r>
      <w:r>
        <w:rPr>
          <w:noProof/>
        </w:rPr>
        <w:fldChar w:fldCharType="end"/>
      </w:r>
    </w:p>
    <w:p w14:paraId="34FF3364"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1.1.3</w:t>
      </w:r>
      <w:r>
        <w:rPr>
          <w:rFonts w:asciiTheme="minorHAnsi" w:eastAsiaTheme="minorEastAsia" w:hAnsiTheme="minorHAnsi" w:cstheme="minorBidi"/>
          <w:noProof/>
          <w:sz w:val="24"/>
          <w:lang w:eastAsia="en-GB"/>
        </w:rPr>
        <w:tab/>
      </w:r>
      <w:r>
        <w:rPr>
          <w:noProof/>
        </w:rPr>
        <w:t>Calculation of Goniometer Angles</w:t>
      </w:r>
      <w:r>
        <w:rPr>
          <w:noProof/>
        </w:rPr>
        <w:tab/>
      </w:r>
      <w:r>
        <w:rPr>
          <w:noProof/>
        </w:rPr>
        <w:fldChar w:fldCharType="begin"/>
      </w:r>
      <w:r>
        <w:rPr>
          <w:noProof/>
        </w:rPr>
        <w:instrText xml:space="preserve"> PAGEREF _Toc506895594 \h </w:instrText>
      </w:r>
      <w:r>
        <w:rPr>
          <w:noProof/>
        </w:rPr>
      </w:r>
      <w:r>
        <w:rPr>
          <w:noProof/>
        </w:rPr>
        <w:fldChar w:fldCharType="separate"/>
      </w:r>
      <w:r w:rsidR="000C7C57">
        <w:rPr>
          <w:noProof/>
        </w:rPr>
        <w:t>107</w:t>
      </w:r>
      <w:r>
        <w:rPr>
          <w:noProof/>
        </w:rPr>
        <w:fldChar w:fldCharType="end"/>
      </w:r>
    </w:p>
    <w:p w14:paraId="3D635E4B"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1.2</w:t>
      </w:r>
      <w:r>
        <w:rPr>
          <w:rFonts w:asciiTheme="minorHAnsi" w:eastAsiaTheme="minorEastAsia" w:hAnsiTheme="minorHAnsi" w:cstheme="minorBidi"/>
          <w:noProof/>
          <w:sz w:val="24"/>
          <w:lang w:eastAsia="en-GB"/>
        </w:rPr>
        <w:tab/>
      </w:r>
      <w:r>
        <w:rPr>
          <w:noProof/>
        </w:rPr>
        <w:t>Managing Target-Reference Links</w:t>
      </w:r>
      <w:r>
        <w:rPr>
          <w:noProof/>
        </w:rPr>
        <w:tab/>
      </w:r>
      <w:r>
        <w:rPr>
          <w:noProof/>
        </w:rPr>
        <w:fldChar w:fldCharType="begin"/>
      </w:r>
      <w:r>
        <w:rPr>
          <w:noProof/>
        </w:rPr>
        <w:instrText xml:space="preserve"> PAGEREF _Toc506895595 \h </w:instrText>
      </w:r>
      <w:r>
        <w:rPr>
          <w:noProof/>
        </w:rPr>
      </w:r>
      <w:r>
        <w:rPr>
          <w:noProof/>
        </w:rPr>
        <w:fldChar w:fldCharType="separate"/>
      </w:r>
      <w:r w:rsidR="000C7C57">
        <w:rPr>
          <w:noProof/>
        </w:rPr>
        <w:t>109</w:t>
      </w:r>
      <w:r>
        <w:rPr>
          <w:noProof/>
        </w:rPr>
        <w:fldChar w:fldCharType="end"/>
      </w:r>
    </w:p>
    <w:p w14:paraId="282535DB"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1.2.1</w:t>
      </w:r>
      <w:r>
        <w:rPr>
          <w:rFonts w:asciiTheme="minorHAnsi" w:eastAsiaTheme="minorEastAsia" w:hAnsiTheme="minorHAnsi" w:cstheme="minorBidi"/>
          <w:noProof/>
          <w:sz w:val="24"/>
          <w:lang w:eastAsia="en-GB"/>
        </w:rPr>
        <w:tab/>
      </w:r>
      <w:r>
        <w:rPr>
          <w:noProof/>
        </w:rPr>
        <w:t>Viewing or deleting existing Target-Reference links</w:t>
      </w:r>
      <w:r>
        <w:rPr>
          <w:noProof/>
        </w:rPr>
        <w:tab/>
      </w:r>
      <w:r>
        <w:rPr>
          <w:noProof/>
        </w:rPr>
        <w:fldChar w:fldCharType="begin"/>
      </w:r>
      <w:r>
        <w:rPr>
          <w:noProof/>
        </w:rPr>
        <w:instrText xml:space="preserve"> PAGEREF _Toc506895596 \h </w:instrText>
      </w:r>
      <w:r>
        <w:rPr>
          <w:noProof/>
        </w:rPr>
      </w:r>
      <w:r>
        <w:rPr>
          <w:noProof/>
        </w:rPr>
        <w:fldChar w:fldCharType="separate"/>
      </w:r>
      <w:r w:rsidR="000C7C57">
        <w:rPr>
          <w:noProof/>
        </w:rPr>
        <w:t>109</w:t>
      </w:r>
      <w:r>
        <w:rPr>
          <w:noProof/>
        </w:rPr>
        <w:fldChar w:fldCharType="end"/>
      </w:r>
    </w:p>
    <w:p w14:paraId="368FE32F"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1.2.2</w:t>
      </w:r>
      <w:r>
        <w:rPr>
          <w:rFonts w:asciiTheme="minorHAnsi" w:eastAsiaTheme="minorEastAsia" w:hAnsiTheme="minorHAnsi" w:cstheme="minorBidi"/>
          <w:noProof/>
          <w:sz w:val="24"/>
          <w:lang w:eastAsia="en-GB"/>
        </w:rPr>
        <w:tab/>
      </w:r>
      <w:r>
        <w:rPr>
          <w:noProof/>
        </w:rPr>
        <w:t>Deleting Existing Target-Reference Links</w:t>
      </w:r>
      <w:r>
        <w:rPr>
          <w:noProof/>
        </w:rPr>
        <w:tab/>
      </w:r>
      <w:r>
        <w:rPr>
          <w:noProof/>
        </w:rPr>
        <w:fldChar w:fldCharType="begin"/>
      </w:r>
      <w:r>
        <w:rPr>
          <w:noProof/>
        </w:rPr>
        <w:instrText xml:space="preserve"> PAGEREF _Toc506895597 \h </w:instrText>
      </w:r>
      <w:r>
        <w:rPr>
          <w:noProof/>
        </w:rPr>
      </w:r>
      <w:r>
        <w:rPr>
          <w:noProof/>
        </w:rPr>
        <w:fldChar w:fldCharType="separate"/>
      </w:r>
      <w:r w:rsidR="000C7C57">
        <w:rPr>
          <w:noProof/>
        </w:rPr>
        <w:t>111</w:t>
      </w:r>
      <w:r>
        <w:rPr>
          <w:noProof/>
        </w:rPr>
        <w:fldChar w:fldCharType="end"/>
      </w:r>
    </w:p>
    <w:p w14:paraId="490B46A2"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1.2.3</w:t>
      </w:r>
      <w:r>
        <w:rPr>
          <w:rFonts w:asciiTheme="minorHAnsi" w:eastAsiaTheme="minorEastAsia" w:hAnsiTheme="minorHAnsi" w:cstheme="minorBidi"/>
          <w:noProof/>
          <w:sz w:val="24"/>
          <w:lang w:eastAsia="en-GB"/>
        </w:rPr>
        <w:tab/>
      </w:r>
      <w:r>
        <w:rPr>
          <w:noProof/>
        </w:rPr>
        <w:t>Adding new Target-Reference links</w:t>
      </w:r>
      <w:r>
        <w:rPr>
          <w:noProof/>
        </w:rPr>
        <w:tab/>
      </w:r>
      <w:r>
        <w:rPr>
          <w:noProof/>
        </w:rPr>
        <w:fldChar w:fldCharType="begin"/>
      </w:r>
      <w:r>
        <w:rPr>
          <w:noProof/>
        </w:rPr>
        <w:instrText xml:space="preserve"> PAGEREF _Toc506895598 \h </w:instrText>
      </w:r>
      <w:r>
        <w:rPr>
          <w:noProof/>
        </w:rPr>
      </w:r>
      <w:r>
        <w:rPr>
          <w:noProof/>
        </w:rPr>
        <w:fldChar w:fldCharType="separate"/>
      </w:r>
      <w:r w:rsidR="000C7C57">
        <w:rPr>
          <w:noProof/>
        </w:rPr>
        <w:t>112</w:t>
      </w:r>
      <w:r>
        <w:rPr>
          <w:noProof/>
        </w:rPr>
        <w:fldChar w:fldCharType="end"/>
      </w:r>
    </w:p>
    <w:p w14:paraId="50A19668"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1.2.4</w:t>
      </w:r>
      <w:r>
        <w:rPr>
          <w:rFonts w:asciiTheme="minorHAnsi" w:eastAsiaTheme="minorEastAsia" w:hAnsiTheme="minorHAnsi" w:cstheme="minorBidi"/>
          <w:noProof/>
          <w:sz w:val="24"/>
          <w:lang w:eastAsia="en-GB"/>
        </w:rPr>
        <w:tab/>
      </w:r>
      <w:r>
        <w:rPr>
          <w:noProof/>
        </w:rPr>
        <w:t>Creating Data Links in the Metadata Editor</w:t>
      </w:r>
      <w:r>
        <w:rPr>
          <w:noProof/>
        </w:rPr>
        <w:tab/>
      </w:r>
      <w:r>
        <w:rPr>
          <w:noProof/>
        </w:rPr>
        <w:fldChar w:fldCharType="begin"/>
      </w:r>
      <w:r>
        <w:rPr>
          <w:noProof/>
        </w:rPr>
        <w:instrText xml:space="preserve"> PAGEREF _Toc506895599 \h </w:instrText>
      </w:r>
      <w:r>
        <w:rPr>
          <w:noProof/>
        </w:rPr>
      </w:r>
      <w:r>
        <w:rPr>
          <w:noProof/>
        </w:rPr>
        <w:fldChar w:fldCharType="separate"/>
      </w:r>
      <w:r w:rsidR="000C7C57">
        <w:rPr>
          <w:noProof/>
        </w:rPr>
        <w:t>114</w:t>
      </w:r>
      <w:r>
        <w:rPr>
          <w:noProof/>
        </w:rPr>
        <w:fldChar w:fldCharType="end"/>
      </w:r>
    </w:p>
    <w:p w14:paraId="621400A6" w14:textId="77777777" w:rsidR="00BB565B" w:rsidRDefault="00BB565B">
      <w:pPr>
        <w:pStyle w:val="TOC1"/>
        <w:tabs>
          <w:tab w:val="left" w:pos="660"/>
        </w:tabs>
        <w:rPr>
          <w:rFonts w:asciiTheme="minorHAnsi" w:eastAsiaTheme="minorEastAsia" w:hAnsiTheme="minorHAnsi" w:cstheme="minorBidi"/>
          <w:b w:val="0"/>
          <w:noProof/>
          <w:lang w:eastAsia="en-GB"/>
        </w:rPr>
      </w:pPr>
      <w:r>
        <w:rPr>
          <w:noProof/>
        </w:rPr>
        <w:t>12</w:t>
      </w:r>
      <w:r>
        <w:rPr>
          <w:rFonts w:asciiTheme="minorHAnsi" w:eastAsiaTheme="minorEastAsia" w:hAnsiTheme="minorHAnsi" w:cstheme="minorBidi"/>
          <w:b w:val="0"/>
          <w:noProof/>
          <w:lang w:eastAsia="en-GB"/>
        </w:rPr>
        <w:tab/>
      </w:r>
      <w:r>
        <w:rPr>
          <w:noProof/>
        </w:rPr>
        <w:t>Data Maintenance</w:t>
      </w:r>
      <w:r>
        <w:rPr>
          <w:noProof/>
        </w:rPr>
        <w:tab/>
      </w:r>
      <w:r>
        <w:rPr>
          <w:noProof/>
        </w:rPr>
        <w:fldChar w:fldCharType="begin"/>
      </w:r>
      <w:r>
        <w:rPr>
          <w:noProof/>
        </w:rPr>
        <w:instrText xml:space="preserve"> PAGEREF _Toc506895600 \h </w:instrText>
      </w:r>
      <w:r>
        <w:rPr>
          <w:noProof/>
        </w:rPr>
      </w:r>
      <w:r>
        <w:rPr>
          <w:noProof/>
        </w:rPr>
        <w:fldChar w:fldCharType="separate"/>
      </w:r>
      <w:r w:rsidR="000C7C57">
        <w:rPr>
          <w:noProof/>
        </w:rPr>
        <w:t>116</w:t>
      </w:r>
      <w:r>
        <w:rPr>
          <w:noProof/>
        </w:rPr>
        <w:fldChar w:fldCharType="end"/>
      </w:r>
    </w:p>
    <w:p w14:paraId="3469DD96"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2.1</w:t>
      </w:r>
      <w:r>
        <w:rPr>
          <w:rFonts w:asciiTheme="minorHAnsi" w:eastAsiaTheme="minorEastAsia" w:hAnsiTheme="minorHAnsi" w:cstheme="minorBidi"/>
          <w:noProof/>
          <w:sz w:val="24"/>
          <w:lang w:eastAsia="en-GB"/>
        </w:rPr>
        <w:tab/>
      </w:r>
      <w:r>
        <w:rPr>
          <w:noProof/>
        </w:rPr>
        <w:t>Remove data</w:t>
      </w:r>
      <w:r>
        <w:rPr>
          <w:noProof/>
        </w:rPr>
        <w:tab/>
      </w:r>
      <w:r>
        <w:rPr>
          <w:noProof/>
        </w:rPr>
        <w:fldChar w:fldCharType="begin"/>
      </w:r>
      <w:r>
        <w:rPr>
          <w:noProof/>
        </w:rPr>
        <w:instrText xml:space="preserve"> PAGEREF _Toc506895601 \h </w:instrText>
      </w:r>
      <w:r>
        <w:rPr>
          <w:noProof/>
        </w:rPr>
      </w:r>
      <w:r>
        <w:rPr>
          <w:noProof/>
        </w:rPr>
        <w:fldChar w:fldCharType="separate"/>
      </w:r>
      <w:r w:rsidR="000C7C57">
        <w:rPr>
          <w:noProof/>
        </w:rPr>
        <w:t>116</w:t>
      </w:r>
      <w:r>
        <w:rPr>
          <w:noProof/>
        </w:rPr>
        <w:fldChar w:fldCharType="end"/>
      </w:r>
    </w:p>
    <w:p w14:paraId="5C6691F1"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2.2</w:t>
      </w:r>
      <w:r>
        <w:rPr>
          <w:rFonts w:asciiTheme="minorHAnsi" w:eastAsiaTheme="minorEastAsia" w:hAnsiTheme="minorHAnsi" w:cstheme="minorBidi"/>
          <w:noProof/>
          <w:sz w:val="24"/>
          <w:lang w:eastAsia="en-GB"/>
        </w:rPr>
        <w:tab/>
      </w:r>
      <w:r>
        <w:rPr>
          <w:noProof/>
        </w:rPr>
        <w:t>Load sensor definition (Obsolete)</w:t>
      </w:r>
      <w:r>
        <w:rPr>
          <w:noProof/>
        </w:rPr>
        <w:tab/>
      </w:r>
      <w:r>
        <w:rPr>
          <w:noProof/>
        </w:rPr>
        <w:fldChar w:fldCharType="begin"/>
      </w:r>
      <w:r>
        <w:rPr>
          <w:noProof/>
        </w:rPr>
        <w:instrText xml:space="preserve"> PAGEREF _Toc506895602 \h </w:instrText>
      </w:r>
      <w:r>
        <w:rPr>
          <w:noProof/>
        </w:rPr>
      </w:r>
      <w:r>
        <w:rPr>
          <w:noProof/>
        </w:rPr>
        <w:fldChar w:fldCharType="separate"/>
      </w:r>
      <w:r w:rsidR="000C7C57">
        <w:rPr>
          <w:noProof/>
        </w:rPr>
        <w:t>117</w:t>
      </w:r>
      <w:r>
        <w:rPr>
          <w:noProof/>
        </w:rPr>
        <w:fldChar w:fldCharType="end"/>
      </w:r>
    </w:p>
    <w:p w14:paraId="65F9AB35"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2.3</w:t>
      </w:r>
      <w:r>
        <w:rPr>
          <w:rFonts w:asciiTheme="minorHAnsi" w:eastAsiaTheme="minorEastAsia" w:hAnsiTheme="minorHAnsi" w:cstheme="minorBidi"/>
          <w:noProof/>
          <w:sz w:val="24"/>
          <w:lang w:eastAsia="en-GB"/>
        </w:rPr>
        <w:tab/>
      </w:r>
      <w:r>
        <w:rPr>
          <w:noProof/>
        </w:rPr>
        <w:t>Instrument Administration</w:t>
      </w:r>
      <w:r>
        <w:rPr>
          <w:noProof/>
        </w:rPr>
        <w:tab/>
      </w:r>
      <w:r>
        <w:rPr>
          <w:noProof/>
        </w:rPr>
        <w:fldChar w:fldCharType="begin"/>
      </w:r>
      <w:r>
        <w:rPr>
          <w:noProof/>
        </w:rPr>
        <w:instrText xml:space="preserve"> PAGEREF _Toc506895603 \h </w:instrText>
      </w:r>
      <w:r>
        <w:rPr>
          <w:noProof/>
        </w:rPr>
      </w:r>
      <w:r>
        <w:rPr>
          <w:noProof/>
        </w:rPr>
        <w:fldChar w:fldCharType="separate"/>
      </w:r>
      <w:r w:rsidR="000C7C57">
        <w:rPr>
          <w:noProof/>
        </w:rPr>
        <w:t>119</w:t>
      </w:r>
      <w:r>
        <w:rPr>
          <w:noProof/>
        </w:rPr>
        <w:fldChar w:fldCharType="end"/>
      </w:r>
    </w:p>
    <w:p w14:paraId="3629F63B"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2.3.1</w:t>
      </w:r>
      <w:r>
        <w:rPr>
          <w:rFonts w:asciiTheme="minorHAnsi" w:eastAsiaTheme="minorEastAsia" w:hAnsiTheme="minorHAnsi" w:cstheme="minorBidi"/>
          <w:noProof/>
          <w:sz w:val="24"/>
          <w:lang w:eastAsia="en-GB"/>
        </w:rPr>
        <w:tab/>
      </w:r>
      <w:r>
        <w:rPr>
          <w:noProof/>
        </w:rPr>
        <w:t>Instrument Calibrations</w:t>
      </w:r>
      <w:r>
        <w:rPr>
          <w:noProof/>
        </w:rPr>
        <w:tab/>
      </w:r>
      <w:r>
        <w:rPr>
          <w:noProof/>
        </w:rPr>
        <w:fldChar w:fldCharType="begin"/>
      </w:r>
      <w:r>
        <w:rPr>
          <w:noProof/>
        </w:rPr>
        <w:instrText xml:space="preserve"> PAGEREF _Toc506895604 \h </w:instrText>
      </w:r>
      <w:r>
        <w:rPr>
          <w:noProof/>
        </w:rPr>
      </w:r>
      <w:r>
        <w:rPr>
          <w:noProof/>
        </w:rPr>
        <w:fldChar w:fldCharType="separate"/>
      </w:r>
      <w:r w:rsidR="000C7C57">
        <w:rPr>
          <w:noProof/>
        </w:rPr>
        <w:t>122</w:t>
      </w:r>
      <w:r>
        <w:rPr>
          <w:noProof/>
        </w:rPr>
        <w:fldChar w:fldCharType="end"/>
      </w:r>
    </w:p>
    <w:p w14:paraId="02D81772"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2.4</w:t>
      </w:r>
      <w:r>
        <w:rPr>
          <w:rFonts w:asciiTheme="minorHAnsi" w:eastAsiaTheme="minorEastAsia" w:hAnsiTheme="minorHAnsi" w:cstheme="minorBidi"/>
          <w:noProof/>
          <w:sz w:val="24"/>
          <w:lang w:eastAsia="en-GB"/>
        </w:rPr>
        <w:tab/>
      </w:r>
      <w:r>
        <w:rPr>
          <w:noProof/>
        </w:rPr>
        <w:t>Reference Panel Administration</w:t>
      </w:r>
      <w:r>
        <w:rPr>
          <w:noProof/>
        </w:rPr>
        <w:tab/>
      </w:r>
      <w:r>
        <w:rPr>
          <w:noProof/>
        </w:rPr>
        <w:fldChar w:fldCharType="begin"/>
      </w:r>
      <w:r>
        <w:rPr>
          <w:noProof/>
        </w:rPr>
        <w:instrText xml:space="preserve"> PAGEREF _Toc506895605 \h </w:instrText>
      </w:r>
      <w:r>
        <w:rPr>
          <w:noProof/>
        </w:rPr>
      </w:r>
      <w:r>
        <w:rPr>
          <w:noProof/>
        </w:rPr>
        <w:fldChar w:fldCharType="separate"/>
      </w:r>
      <w:r w:rsidR="000C7C57">
        <w:rPr>
          <w:noProof/>
        </w:rPr>
        <w:t>123</w:t>
      </w:r>
      <w:r>
        <w:rPr>
          <w:noProof/>
        </w:rPr>
        <w:fldChar w:fldCharType="end"/>
      </w:r>
    </w:p>
    <w:p w14:paraId="37081402"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2.4.1</w:t>
      </w:r>
      <w:r>
        <w:rPr>
          <w:rFonts w:asciiTheme="minorHAnsi" w:eastAsiaTheme="minorEastAsia" w:hAnsiTheme="minorHAnsi" w:cstheme="minorBidi"/>
          <w:noProof/>
          <w:sz w:val="24"/>
          <w:lang w:eastAsia="en-GB"/>
        </w:rPr>
        <w:tab/>
      </w:r>
      <w:r>
        <w:rPr>
          <w:noProof/>
        </w:rPr>
        <w:t>Reference Panel Calibrations</w:t>
      </w:r>
      <w:r>
        <w:rPr>
          <w:noProof/>
        </w:rPr>
        <w:tab/>
      </w:r>
      <w:r>
        <w:rPr>
          <w:noProof/>
        </w:rPr>
        <w:fldChar w:fldCharType="begin"/>
      </w:r>
      <w:r>
        <w:rPr>
          <w:noProof/>
        </w:rPr>
        <w:instrText xml:space="preserve"> PAGEREF _Toc506895606 \h </w:instrText>
      </w:r>
      <w:r>
        <w:rPr>
          <w:noProof/>
        </w:rPr>
      </w:r>
      <w:r>
        <w:rPr>
          <w:noProof/>
        </w:rPr>
        <w:fldChar w:fldCharType="separate"/>
      </w:r>
      <w:r w:rsidR="000C7C57">
        <w:rPr>
          <w:noProof/>
        </w:rPr>
        <w:t>125</w:t>
      </w:r>
      <w:r>
        <w:rPr>
          <w:noProof/>
        </w:rPr>
        <w:fldChar w:fldCharType="end"/>
      </w:r>
    </w:p>
    <w:p w14:paraId="4BF44EEB" w14:textId="77777777" w:rsidR="00BB565B" w:rsidRDefault="00BB565B">
      <w:pPr>
        <w:pStyle w:val="TOC1"/>
        <w:tabs>
          <w:tab w:val="left" w:pos="660"/>
        </w:tabs>
        <w:rPr>
          <w:rFonts w:asciiTheme="minorHAnsi" w:eastAsiaTheme="minorEastAsia" w:hAnsiTheme="minorHAnsi" w:cstheme="minorBidi"/>
          <w:b w:val="0"/>
          <w:noProof/>
          <w:lang w:eastAsia="en-GB"/>
        </w:rPr>
      </w:pPr>
      <w:r>
        <w:rPr>
          <w:noProof/>
        </w:rPr>
        <w:t>13</w:t>
      </w:r>
      <w:r>
        <w:rPr>
          <w:rFonts w:asciiTheme="minorHAnsi" w:eastAsiaTheme="minorEastAsia" w:hAnsiTheme="minorHAnsi" w:cstheme="minorBidi"/>
          <w:b w:val="0"/>
          <w:noProof/>
          <w:lang w:eastAsia="en-GB"/>
        </w:rPr>
        <w:tab/>
      </w:r>
      <w:r>
        <w:rPr>
          <w:noProof/>
        </w:rPr>
        <w:t>Help Functions</w:t>
      </w:r>
      <w:r>
        <w:rPr>
          <w:noProof/>
        </w:rPr>
        <w:tab/>
      </w:r>
      <w:r>
        <w:rPr>
          <w:noProof/>
        </w:rPr>
        <w:fldChar w:fldCharType="begin"/>
      </w:r>
      <w:r>
        <w:rPr>
          <w:noProof/>
        </w:rPr>
        <w:instrText xml:space="preserve"> PAGEREF _Toc506895607 \h </w:instrText>
      </w:r>
      <w:r>
        <w:rPr>
          <w:noProof/>
        </w:rPr>
      </w:r>
      <w:r>
        <w:rPr>
          <w:noProof/>
        </w:rPr>
        <w:fldChar w:fldCharType="separate"/>
      </w:r>
      <w:r w:rsidR="000C7C57">
        <w:rPr>
          <w:noProof/>
        </w:rPr>
        <w:t>127</w:t>
      </w:r>
      <w:r>
        <w:rPr>
          <w:noProof/>
        </w:rPr>
        <w:fldChar w:fldCharType="end"/>
      </w:r>
    </w:p>
    <w:p w14:paraId="76847512"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3.1</w:t>
      </w:r>
      <w:r>
        <w:rPr>
          <w:rFonts w:asciiTheme="minorHAnsi" w:eastAsiaTheme="minorEastAsia" w:hAnsiTheme="minorHAnsi" w:cstheme="minorBidi"/>
          <w:noProof/>
          <w:sz w:val="24"/>
          <w:lang w:eastAsia="en-GB"/>
        </w:rPr>
        <w:tab/>
      </w:r>
      <w:r>
        <w:rPr>
          <w:noProof/>
        </w:rPr>
        <w:t>List available Metadata Elements</w:t>
      </w:r>
      <w:r>
        <w:rPr>
          <w:noProof/>
        </w:rPr>
        <w:tab/>
      </w:r>
      <w:r>
        <w:rPr>
          <w:noProof/>
        </w:rPr>
        <w:fldChar w:fldCharType="begin"/>
      </w:r>
      <w:r>
        <w:rPr>
          <w:noProof/>
        </w:rPr>
        <w:instrText xml:space="preserve"> PAGEREF _Toc506895608 \h </w:instrText>
      </w:r>
      <w:r>
        <w:rPr>
          <w:noProof/>
        </w:rPr>
      </w:r>
      <w:r>
        <w:rPr>
          <w:noProof/>
        </w:rPr>
        <w:fldChar w:fldCharType="separate"/>
      </w:r>
      <w:r w:rsidR="000C7C57">
        <w:rPr>
          <w:noProof/>
        </w:rPr>
        <w:t>127</w:t>
      </w:r>
      <w:r>
        <w:rPr>
          <w:noProof/>
        </w:rPr>
        <w:fldChar w:fldCharType="end"/>
      </w:r>
    </w:p>
    <w:p w14:paraId="528C1C5D"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3.2</w:t>
      </w:r>
      <w:r>
        <w:rPr>
          <w:rFonts w:asciiTheme="minorHAnsi" w:eastAsiaTheme="minorEastAsia" w:hAnsiTheme="minorHAnsi" w:cstheme="minorBidi"/>
          <w:noProof/>
          <w:sz w:val="24"/>
          <w:lang w:eastAsia="en-GB"/>
        </w:rPr>
        <w:tab/>
      </w:r>
      <w:r>
        <w:rPr>
          <w:noProof/>
        </w:rPr>
        <w:t>Get SPECCHIO user contacts</w:t>
      </w:r>
      <w:r>
        <w:rPr>
          <w:noProof/>
        </w:rPr>
        <w:tab/>
      </w:r>
      <w:r>
        <w:rPr>
          <w:noProof/>
        </w:rPr>
        <w:fldChar w:fldCharType="begin"/>
      </w:r>
      <w:r>
        <w:rPr>
          <w:noProof/>
        </w:rPr>
        <w:instrText xml:space="preserve"> PAGEREF _Toc506895609 \h </w:instrText>
      </w:r>
      <w:r>
        <w:rPr>
          <w:noProof/>
        </w:rPr>
      </w:r>
      <w:r>
        <w:rPr>
          <w:noProof/>
        </w:rPr>
        <w:fldChar w:fldCharType="separate"/>
      </w:r>
      <w:r w:rsidR="000C7C57">
        <w:rPr>
          <w:noProof/>
        </w:rPr>
        <w:t>127</w:t>
      </w:r>
      <w:r>
        <w:rPr>
          <w:noProof/>
        </w:rPr>
        <w:fldChar w:fldCharType="end"/>
      </w:r>
    </w:p>
    <w:p w14:paraId="6428FA1E"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3.3</w:t>
      </w:r>
      <w:r>
        <w:rPr>
          <w:rFonts w:asciiTheme="minorHAnsi" w:eastAsiaTheme="minorEastAsia" w:hAnsiTheme="minorHAnsi" w:cstheme="minorBidi"/>
          <w:noProof/>
          <w:sz w:val="24"/>
          <w:lang w:eastAsia="en-GB"/>
        </w:rPr>
        <w:tab/>
      </w:r>
      <w:r>
        <w:rPr>
          <w:noProof/>
        </w:rPr>
        <w:t>About</w:t>
      </w:r>
      <w:r>
        <w:rPr>
          <w:noProof/>
        </w:rPr>
        <w:tab/>
      </w:r>
      <w:r>
        <w:rPr>
          <w:noProof/>
        </w:rPr>
        <w:fldChar w:fldCharType="begin"/>
      </w:r>
      <w:r>
        <w:rPr>
          <w:noProof/>
        </w:rPr>
        <w:instrText xml:space="preserve"> PAGEREF _Toc506895610 \h </w:instrText>
      </w:r>
      <w:r>
        <w:rPr>
          <w:noProof/>
        </w:rPr>
      </w:r>
      <w:r>
        <w:rPr>
          <w:noProof/>
        </w:rPr>
        <w:fldChar w:fldCharType="separate"/>
      </w:r>
      <w:r w:rsidR="000C7C57">
        <w:rPr>
          <w:noProof/>
        </w:rPr>
        <w:t>127</w:t>
      </w:r>
      <w:r>
        <w:rPr>
          <w:noProof/>
        </w:rPr>
        <w:fldChar w:fldCharType="end"/>
      </w:r>
    </w:p>
    <w:p w14:paraId="1310450A" w14:textId="77777777" w:rsidR="00BB565B" w:rsidRDefault="00BB565B">
      <w:pPr>
        <w:pStyle w:val="TOC1"/>
        <w:tabs>
          <w:tab w:val="left" w:pos="660"/>
        </w:tabs>
        <w:rPr>
          <w:rFonts w:asciiTheme="minorHAnsi" w:eastAsiaTheme="minorEastAsia" w:hAnsiTheme="minorHAnsi" w:cstheme="minorBidi"/>
          <w:b w:val="0"/>
          <w:noProof/>
          <w:lang w:eastAsia="en-GB"/>
        </w:rPr>
      </w:pPr>
      <w:r>
        <w:rPr>
          <w:noProof/>
        </w:rPr>
        <w:t>14</w:t>
      </w:r>
      <w:r>
        <w:rPr>
          <w:rFonts w:asciiTheme="minorHAnsi" w:eastAsiaTheme="minorEastAsia" w:hAnsiTheme="minorHAnsi" w:cstheme="minorBidi"/>
          <w:b w:val="0"/>
          <w:noProof/>
          <w:lang w:eastAsia="en-GB"/>
        </w:rPr>
        <w:tab/>
      </w:r>
      <w:r>
        <w:rPr>
          <w:noProof/>
        </w:rPr>
        <w:t>Publishing Data to ANDS</w:t>
      </w:r>
      <w:r>
        <w:rPr>
          <w:noProof/>
        </w:rPr>
        <w:tab/>
      </w:r>
      <w:r>
        <w:rPr>
          <w:noProof/>
        </w:rPr>
        <w:fldChar w:fldCharType="begin"/>
      </w:r>
      <w:r>
        <w:rPr>
          <w:noProof/>
        </w:rPr>
        <w:instrText xml:space="preserve"> PAGEREF _Toc506895611 \h </w:instrText>
      </w:r>
      <w:r>
        <w:rPr>
          <w:noProof/>
        </w:rPr>
      </w:r>
      <w:r>
        <w:rPr>
          <w:noProof/>
        </w:rPr>
        <w:fldChar w:fldCharType="separate"/>
      </w:r>
      <w:r w:rsidR="000C7C57">
        <w:rPr>
          <w:noProof/>
        </w:rPr>
        <w:t>128</w:t>
      </w:r>
      <w:r>
        <w:rPr>
          <w:noProof/>
        </w:rPr>
        <w:fldChar w:fldCharType="end"/>
      </w:r>
    </w:p>
    <w:p w14:paraId="723558F0" w14:textId="77777777" w:rsidR="00BB565B" w:rsidRDefault="00BB565B">
      <w:pPr>
        <w:pStyle w:val="TOC1"/>
        <w:tabs>
          <w:tab w:val="left" w:pos="660"/>
        </w:tabs>
        <w:rPr>
          <w:rFonts w:asciiTheme="minorHAnsi" w:eastAsiaTheme="minorEastAsia" w:hAnsiTheme="minorHAnsi" w:cstheme="minorBidi"/>
          <w:b w:val="0"/>
          <w:noProof/>
          <w:lang w:eastAsia="en-GB"/>
        </w:rPr>
      </w:pPr>
      <w:r>
        <w:rPr>
          <w:noProof/>
        </w:rPr>
        <w:t>15</w:t>
      </w:r>
      <w:r>
        <w:rPr>
          <w:rFonts w:asciiTheme="minorHAnsi" w:eastAsiaTheme="minorEastAsia" w:hAnsiTheme="minorHAnsi" w:cstheme="minorBidi"/>
          <w:b w:val="0"/>
          <w:noProof/>
          <w:lang w:eastAsia="en-GB"/>
        </w:rPr>
        <w:tab/>
      </w:r>
      <w:r>
        <w:rPr>
          <w:noProof/>
        </w:rPr>
        <w:t>Interactive Processing using Space Networks</w:t>
      </w:r>
      <w:r>
        <w:rPr>
          <w:noProof/>
        </w:rPr>
        <w:tab/>
      </w:r>
      <w:r>
        <w:rPr>
          <w:noProof/>
        </w:rPr>
        <w:fldChar w:fldCharType="begin"/>
      </w:r>
      <w:r>
        <w:rPr>
          <w:noProof/>
        </w:rPr>
        <w:instrText xml:space="preserve"> PAGEREF _Toc506895612 \h </w:instrText>
      </w:r>
      <w:r>
        <w:rPr>
          <w:noProof/>
        </w:rPr>
      </w:r>
      <w:r>
        <w:rPr>
          <w:noProof/>
        </w:rPr>
        <w:fldChar w:fldCharType="separate"/>
      </w:r>
      <w:r w:rsidR="000C7C57">
        <w:rPr>
          <w:noProof/>
        </w:rPr>
        <w:t>133</w:t>
      </w:r>
      <w:r>
        <w:rPr>
          <w:noProof/>
        </w:rPr>
        <w:fldChar w:fldCharType="end"/>
      </w:r>
    </w:p>
    <w:p w14:paraId="03A1D3E5"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5.1</w:t>
      </w:r>
      <w:r>
        <w:rPr>
          <w:rFonts w:asciiTheme="minorHAnsi" w:eastAsiaTheme="minorEastAsia" w:hAnsiTheme="minorHAnsi" w:cstheme="minorBidi"/>
          <w:noProof/>
          <w:sz w:val="24"/>
          <w:lang w:eastAsia="en-GB"/>
        </w:rPr>
        <w:tab/>
      </w:r>
      <w:r>
        <w:rPr>
          <w:noProof/>
        </w:rPr>
        <w:t>Graphical Representations of Spaces and Modules</w:t>
      </w:r>
      <w:r>
        <w:rPr>
          <w:noProof/>
        </w:rPr>
        <w:tab/>
      </w:r>
      <w:r>
        <w:rPr>
          <w:noProof/>
        </w:rPr>
        <w:fldChar w:fldCharType="begin"/>
      </w:r>
      <w:r>
        <w:rPr>
          <w:noProof/>
        </w:rPr>
        <w:instrText xml:space="preserve"> PAGEREF _Toc506895613 \h </w:instrText>
      </w:r>
      <w:r>
        <w:rPr>
          <w:noProof/>
        </w:rPr>
      </w:r>
      <w:r>
        <w:rPr>
          <w:noProof/>
        </w:rPr>
        <w:fldChar w:fldCharType="separate"/>
      </w:r>
      <w:r w:rsidR="000C7C57">
        <w:rPr>
          <w:noProof/>
        </w:rPr>
        <w:t>134</w:t>
      </w:r>
      <w:r>
        <w:rPr>
          <w:noProof/>
        </w:rPr>
        <w:fldChar w:fldCharType="end"/>
      </w:r>
    </w:p>
    <w:p w14:paraId="724AB076"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5.2</w:t>
      </w:r>
      <w:r>
        <w:rPr>
          <w:rFonts w:asciiTheme="minorHAnsi" w:eastAsiaTheme="minorEastAsia" w:hAnsiTheme="minorHAnsi" w:cstheme="minorBidi"/>
          <w:noProof/>
          <w:sz w:val="24"/>
          <w:lang w:eastAsia="en-GB"/>
        </w:rPr>
        <w:tab/>
      </w:r>
      <w:r>
        <w:rPr>
          <w:noProof/>
        </w:rPr>
        <w:t>Adding Modules and linking with Spaces</w:t>
      </w:r>
      <w:r>
        <w:rPr>
          <w:noProof/>
        </w:rPr>
        <w:tab/>
      </w:r>
      <w:r>
        <w:rPr>
          <w:noProof/>
        </w:rPr>
        <w:fldChar w:fldCharType="begin"/>
      </w:r>
      <w:r>
        <w:rPr>
          <w:noProof/>
        </w:rPr>
        <w:instrText xml:space="preserve"> PAGEREF _Toc506895614 \h </w:instrText>
      </w:r>
      <w:r>
        <w:rPr>
          <w:noProof/>
        </w:rPr>
      </w:r>
      <w:r>
        <w:rPr>
          <w:noProof/>
        </w:rPr>
        <w:fldChar w:fldCharType="separate"/>
      </w:r>
      <w:r w:rsidR="000C7C57">
        <w:rPr>
          <w:noProof/>
        </w:rPr>
        <w:t>135</w:t>
      </w:r>
      <w:r>
        <w:rPr>
          <w:noProof/>
        </w:rPr>
        <w:fldChar w:fldCharType="end"/>
      </w:r>
    </w:p>
    <w:p w14:paraId="36608884"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5.3</w:t>
      </w:r>
      <w:r>
        <w:rPr>
          <w:rFonts w:asciiTheme="minorHAnsi" w:eastAsiaTheme="minorEastAsia" w:hAnsiTheme="minorHAnsi" w:cstheme="minorBidi"/>
          <w:noProof/>
          <w:sz w:val="24"/>
          <w:lang w:eastAsia="en-GB"/>
        </w:rPr>
        <w:tab/>
      </w:r>
      <w:r>
        <w:rPr>
          <w:noProof/>
        </w:rPr>
        <w:t>Configuration of Modules</w:t>
      </w:r>
      <w:r>
        <w:rPr>
          <w:noProof/>
        </w:rPr>
        <w:tab/>
      </w:r>
      <w:r>
        <w:rPr>
          <w:noProof/>
        </w:rPr>
        <w:fldChar w:fldCharType="begin"/>
      </w:r>
      <w:r>
        <w:rPr>
          <w:noProof/>
        </w:rPr>
        <w:instrText xml:space="preserve"> PAGEREF _Toc506895615 \h </w:instrText>
      </w:r>
      <w:r>
        <w:rPr>
          <w:noProof/>
        </w:rPr>
      </w:r>
      <w:r>
        <w:rPr>
          <w:noProof/>
        </w:rPr>
        <w:fldChar w:fldCharType="separate"/>
      </w:r>
      <w:r w:rsidR="000C7C57">
        <w:rPr>
          <w:noProof/>
        </w:rPr>
        <w:t>136</w:t>
      </w:r>
      <w:r>
        <w:rPr>
          <w:noProof/>
        </w:rPr>
        <w:fldChar w:fldCharType="end"/>
      </w:r>
    </w:p>
    <w:p w14:paraId="30620E4A"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5.4</w:t>
      </w:r>
      <w:r>
        <w:rPr>
          <w:rFonts w:asciiTheme="minorHAnsi" w:eastAsiaTheme="minorEastAsia" w:hAnsiTheme="minorHAnsi" w:cstheme="minorBidi"/>
          <w:noProof/>
          <w:sz w:val="24"/>
          <w:lang w:eastAsia="en-GB"/>
        </w:rPr>
        <w:tab/>
      </w:r>
      <w:r>
        <w:rPr>
          <w:noProof/>
        </w:rPr>
        <w:t>Processing Module Descriptions</w:t>
      </w:r>
      <w:r>
        <w:rPr>
          <w:noProof/>
        </w:rPr>
        <w:tab/>
      </w:r>
      <w:r>
        <w:rPr>
          <w:noProof/>
        </w:rPr>
        <w:fldChar w:fldCharType="begin"/>
      </w:r>
      <w:r>
        <w:rPr>
          <w:noProof/>
        </w:rPr>
        <w:instrText xml:space="preserve"> PAGEREF _Toc506895616 \h </w:instrText>
      </w:r>
      <w:r>
        <w:rPr>
          <w:noProof/>
        </w:rPr>
      </w:r>
      <w:r>
        <w:rPr>
          <w:noProof/>
        </w:rPr>
        <w:fldChar w:fldCharType="separate"/>
      </w:r>
      <w:r w:rsidR="000C7C57">
        <w:rPr>
          <w:noProof/>
        </w:rPr>
        <w:t>136</w:t>
      </w:r>
      <w:r>
        <w:rPr>
          <w:noProof/>
        </w:rPr>
        <w:fldChar w:fldCharType="end"/>
      </w:r>
    </w:p>
    <w:p w14:paraId="3CCAFAA9"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5.4.1</w:t>
      </w:r>
      <w:r>
        <w:rPr>
          <w:rFonts w:asciiTheme="minorHAnsi" w:eastAsiaTheme="minorEastAsia" w:hAnsiTheme="minorHAnsi" w:cstheme="minorBidi"/>
          <w:noProof/>
          <w:sz w:val="24"/>
          <w:lang w:eastAsia="en-GB"/>
        </w:rPr>
        <w:tab/>
      </w:r>
      <w:r>
        <w:rPr>
          <w:noProof/>
        </w:rPr>
        <w:t>Radiance to Reflectance Transformation</w:t>
      </w:r>
      <w:r>
        <w:rPr>
          <w:noProof/>
        </w:rPr>
        <w:tab/>
      </w:r>
      <w:r>
        <w:rPr>
          <w:noProof/>
        </w:rPr>
        <w:fldChar w:fldCharType="begin"/>
      </w:r>
      <w:r>
        <w:rPr>
          <w:noProof/>
        </w:rPr>
        <w:instrText xml:space="preserve"> PAGEREF _Toc506895617 \h </w:instrText>
      </w:r>
      <w:r>
        <w:rPr>
          <w:noProof/>
        </w:rPr>
      </w:r>
      <w:r>
        <w:rPr>
          <w:noProof/>
        </w:rPr>
        <w:fldChar w:fldCharType="separate"/>
      </w:r>
      <w:r w:rsidR="000C7C57">
        <w:rPr>
          <w:noProof/>
        </w:rPr>
        <w:t>136</w:t>
      </w:r>
      <w:r>
        <w:rPr>
          <w:noProof/>
        </w:rPr>
        <w:fldChar w:fldCharType="end"/>
      </w:r>
    </w:p>
    <w:p w14:paraId="51FEEDB3"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5.4.2</w:t>
      </w:r>
      <w:r>
        <w:rPr>
          <w:rFonts w:asciiTheme="minorHAnsi" w:eastAsiaTheme="minorEastAsia" w:hAnsiTheme="minorHAnsi" w:cstheme="minorBidi"/>
          <w:noProof/>
          <w:sz w:val="24"/>
          <w:lang w:eastAsia="en-GB"/>
        </w:rPr>
        <w:tab/>
      </w:r>
      <w:r>
        <w:rPr>
          <w:noProof/>
        </w:rPr>
        <w:t>Reference Panel Correction Factors</w:t>
      </w:r>
      <w:r>
        <w:rPr>
          <w:noProof/>
        </w:rPr>
        <w:tab/>
      </w:r>
      <w:r>
        <w:rPr>
          <w:noProof/>
        </w:rPr>
        <w:fldChar w:fldCharType="begin"/>
      </w:r>
      <w:r>
        <w:rPr>
          <w:noProof/>
        </w:rPr>
        <w:instrText xml:space="preserve"> PAGEREF _Toc506895618 \h </w:instrText>
      </w:r>
      <w:r>
        <w:rPr>
          <w:noProof/>
        </w:rPr>
      </w:r>
      <w:r>
        <w:rPr>
          <w:noProof/>
        </w:rPr>
        <w:fldChar w:fldCharType="separate"/>
      </w:r>
      <w:r w:rsidR="000C7C57">
        <w:rPr>
          <w:noProof/>
        </w:rPr>
        <w:t>136</w:t>
      </w:r>
      <w:r>
        <w:rPr>
          <w:noProof/>
        </w:rPr>
        <w:fldChar w:fldCharType="end"/>
      </w:r>
    </w:p>
    <w:p w14:paraId="3BF1D0BB"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5.4.3</w:t>
      </w:r>
      <w:r>
        <w:rPr>
          <w:rFonts w:asciiTheme="minorHAnsi" w:eastAsiaTheme="minorEastAsia" w:hAnsiTheme="minorHAnsi" w:cstheme="minorBidi"/>
          <w:noProof/>
          <w:sz w:val="24"/>
          <w:lang w:eastAsia="en-GB"/>
        </w:rPr>
        <w:tab/>
      </w:r>
      <w:r>
        <w:rPr>
          <w:noProof/>
        </w:rPr>
        <w:t>Correct for Reference Panel Non-Idealness</w:t>
      </w:r>
      <w:r>
        <w:rPr>
          <w:noProof/>
        </w:rPr>
        <w:tab/>
      </w:r>
      <w:r>
        <w:rPr>
          <w:noProof/>
        </w:rPr>
        <w:fldChar w:fldCharType="begin"/>
      </w:r>
      <w:r>
        <w:rPr>
          <w:noProof/>
        </w:rPr>
        <w:instrText xml:space="preserve"> PAGEREF _Toc506895619 \h </w:instrText>
      </w:r>
      <w:r>
        <w:rPr>
          <w:noProof/>
        </w:rPr>
      </w:r>
      <w:r>
        <w:rPr>
          <w:noProof/>
        </w:rPr>
        <w:fldChar w:fldCharType="separate"/>
      </w:r>
      <w:r w:rsidR="000C7C57">
        <w:rPr>
          <w:noProof/>
        </w:rPr>
        <w:t>137</w:t>
      </w:r>
      <w:r>
        <w:rPr>
          <w:noProof/>
        </w:rPr>
        <w:fldChar w:fldCharType="end"/>
      </w:r>
    </w:p>
    <w:p w14:paraId="46E17491"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5.4.4</w:t>
      </w:r>
      <w:r>
        <w:rPr>
          <w:rFonts w:asciiTheme="minorHAnsi" w:eastAsiaTheme="minorEastAsia" w:hAnsiTheme="minorHAnsi" w:cstheme="minorBidi"/>
          <w:noProof/>
          <w:sz w:val="24"/>
          <w:lang w:eastAsia="en-GB"/>
        </w:rPr>
        <w:tab/>
      </w:r>
      <w:r>
        <w:rPr>
          <w:noProof/>
        </w:rPr>
        <w:t>Delta</w:t>
      </w:r>
      <w:r>
        <w:rPr>
          <w:noProof/>
        </w:rPr>
        <w:tab/>
      </w:r>
      <w:r>
        <w:rPr>
          <w:noProof/>
        </w:rPr>
        <w:fldChar w:fldCharType="begin"/>
      </w:r>
      <w:r>
        <w:rPr>
          <w:noProof/>
        </w:rPr>
        <w:instrText xml:space="preserve"> PAGEREF _Toc506895620 \h </w:instrText>
      </w:r>
      <w:r>
        <w:rPr>
          <w:noProof/>
        </w:rPr>
      </w:r>
      <w:r>
        <w:rPr>
          <w:noProof/>
        </w:rPr>
        <w:fldChar w:fldCharType="separate"/>
      </w:r>
      <w:r w:rsidR="000C7C57">
        <w:rPr>
          <w:noProof/>
        </w:rPr>
        <w:t>138</w:t>
      </w:r>
      <w:r>
        <w:rPr>
          <w:noProof/>
        </w:rPr>
        <w:fldChar w:fldCharType="end"/>
      </w:r>
    </w:p>
    <w:p w14:paraId="5241C853"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5.4.5</w:t>
      </w:r>
      <w:r>
        <w:rPr>
          <w:rFonts w:asciiTheme="minorHAnsi" w:eastAsiaTheme="minorEastAsia" w:hAnsiTheme="minorHAnsi" w:cstheme="minorBidi"/>
          <w:noProof/>
          <w:sz w:val="24"/>
          <w:lang w:eastAsia="en-GB"/>
        </w:rPr>
        <w:tab/>
      </w:r>
      <w:r>
        <w:rPr>
          <w:noProof/>
        </w:rPr>
        <w:t>Waveband Filter</w:t>
      </w:r>
      <w:r>
        <w:rPr>
          <w:noProof/>
        </w:rPr>
        <w:tab/>
      </w:r>
      <w:r>
        <w:rPr>
          <w:noProof/>
        </w:rPr>
        <w:fldChar w:fldCharType="begin"/>
      </w:r>
      <w:r>
        <w:rPr>
          <w:noProof/>
        </w:rPr>
        <w:instrText xml:space="preserve"> PAGEREF _Toc506895621 \h </w:instrText>
      </w:r>
      <w:r>
        <w:rPr>
          <w:noProof/>
        </w:rPr>
      </w:r>
      <w:r>
        <w:rPr>
          <w:noProof/>
        </w:rPr>
        <w:fldChar w:fldCharType="separate"/>
      </w:r>
      <w:r w:rsidR="000C7C57">
        <w:rPr>
          <w:noProof/>
        </w:rPr>
        <w:t>139</w:t>
      </w:r>
      <w:r>
        <w:rPr>
          <w:noProof/>
        </w:rPr>
        <w:fldChar w:fldCharType="end"/>
      </w:r>
    </w:p>
    <w:p w14:paraId="40AEF656"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5.4.6</w:t>
      </w:r>
      <w:r>
        <w:rPr>
          <w:rFonts w:asciiTheme="minorHAnsi" w:eastAsiaTheme="minorEastAsia" w:hAnsiTheme="minorHAnsi" w:cstheme="minorBidi"/>
          <w:noProof/>
          <w:sz w:val="24"/>
          <w:lang w:eastAsia="en-GB"/>
        </w:rPr>
        <w:tab/>
      </w:r>
      <w:r>
        <w:rPr>
          <w:noProof/>
        </w:rPr>
        <w:t>Broadband and Narrowband Filters</w:t>
      </w:r>
      <w:r>
        <w:rPr>
          <w:noProof/>
        </w:rPr>
        <w:tab/>
      </w:r>
      <w:r>
        <w:rPr>
          <w:noProof/>
        </w:rPr>
        <w:fldChar w:fldCharType="begin"/>
      </w:r>
      <w:r>
        <w:rPr>
          <w:noProof/>
        </w:rPr>
        <w:instrText xml:space="preserve"> PAGEREF _Toc506895622 \h </w:instrText>
      </w:r>
      <w:r>
        <w:rPr>
          <w:noProof/>
        </w:rPr>
      </w:r>
      <w:r>
        <w:rPr>
          <w:noProof/>
        </w:rPr>
        <w:fldChar w:fldCharType="separate"/>
      </w:r>
      <w:r w:rsidR="000C7C57">
        <w:rPr>
          <w:noProof/>
        </w:rPr>
        <w:t>140</w:t>
      </w:r>
      <w:r>
        <w:rPr>
          <w:noProof/>
        </w:rPr>
        <w:fldChar w:fldCharType="end"/>
      </w:r>
    </w:p>
    <w:p w14:paraId="132D2773"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5.5</w:t>
      </w:r>
      <w:r>
        <w:rPr>
          <w:rFonts w:asciiTheme="minorHAnsi" w:eastAsiaTheme="minorEastAsia" w:hAnsiTheme="minorHAnsi" w:cstheme="minorBidi"/>
          <w:noProof/>
          <w:sz w:val="24"/>
          <w:lang w:eastAsia="en-GB"/>
        </w:rPr>
        <w:tab/>
      </w:r>
      <w:r>
        <w:rPr>
          <w:noProof/>
        </w:rPr>
        <w:t>Visualisation Modules</w:t>
      </w:r>
      <w:r>
        <w:rPr>
          <w:noProof/>
        </w:rPr>
        <w:tab/>
      </w:r>
      <w:r>
        <w:rPr>
          <w:noProof/>
        </w:rPr>
        <w:fldChar w:fldCharType="begin"/>
      </w:r>
      <w:r>
        <w:rPr>
          <w:noProof/>
        </w:rPr>
        <w:instrText xml:space="preserve"> PAGEREF _Toc506895623 \h </w:instrText>
      </w:r>
      <w:r>
        <w:rPr>
          <w:noProof/>
        </w:rPr>
      </w:r>
      <w:r>
        <w:rPr>
          <w:noProof/>
        </w:rPr>
        <w:fldChar w:fldCharType="separate"/>
      </w:r>
      <w:r w:rsidR="000C7C57">
        <w:rPr>
          <w:noProof/>
        </w:rPr>
        <w:t>141</w:t>
      </w:r>
      <w:r>
        <w:rPr>
          <w:noProof/>
        </w:rPr>
        <w:fldChar w:fldCharType="end"/>
      </w:r>
    </w:p>
    <w:p w14:paraId="464F10F6"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5.5.1</w:t>
      </w:r>
      <w:r>
        <w:rPr>
          <w:rFonts w:asciiTheme="minorHAnsi" w:eastAsiaTheme="minorEastAsia" w:hAnsiTheme="minorHAnsi" w:cstheme="minorBidi"/>
          <w:noProof/>
          <w:sz w:val="24"/>
          <w:lang w:eastAsia="en-GB"/>
        </w:rPr>
        <w:tab/>
      </w:r>
      <w:r>
        <w:rPr>
          <w:noProof/>
        </w:rPr>
        <w:t>Spectral Line Plot</w:t>
      </w:r>
      <w:r>
        <w:rPr>
          <w:noProof/>
        </w:rPr>
        <w:tab/>
      </w:r>
      <w:r>
        <w:rPr>
          <w:noProof/>
        </w:rPr>
        <w:fldChar w:fldCharType="begin"/>
      </w:r>
      <w:r>
        <w:rPr>
          <w:noProof/>
        </w:rPr>
        <w:instrText xml:space="preserve"> PAGEREF _Toc506895624 \h </w:instrText>
      </w:r>
      <w:r>
        <w:rPr>
          <w:noProof/>
        </w:rPr>
      </w:r>
      <w:r>
        <w:rPr>
          <w:noProof/>
        </w:rPr>
        <w:fldChar w:fldCharType="separate"/>
      </w:r>
      <w:r w:rsidR="000C7C57">
        <w:rPr>
          <w:noProof/>
        </w:rPr>
        <w:t>142</w:t>
      </w:r>
      <w:r>
        <w:rPr>
          <w:noProof/>
        </w:rPr>
        <w:fldChar w:fldCharType="end"/>
      </w:r>
    </w:p>
    <w:p w14:paraId="624A9152"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5.5.2</w:t>
      </w:r>
      <w:r>
        <w:rPr>
          <w:rFonts w:asciiTheme="minorHAnsi" w:eastAsiaTheme="minorEastAsia" w:hAnsiTheme="minorHAnsi" w:cstheme="minorBidi"/>
          <w:noProof/>
          <w:sz w:val="24"/>
          <w:lang w:eastAsia="en-GB"/>
        </w:rPr>
        <w:tab/>
      </w:r>
      <w:r>
        <w:rPr>
          <w:noProof/>
        </w:rPr>
        <w:t>Spectral Scatter Plot</w:t>
      </w:r>
      <w:r>
        <w:rPr>
          <w:noProof/>
        </w:rPr>
        <w:tab/>
      </w:r>
      <w:r>
        <w:rPr>
          <w:noProof/>
        </w:rPr>
        <w:fldChar w:fldCharType="begin"/>
      </w:r>
      <w:r>
        <w:rPr>
          <w:noProof/>
        </w:rPr>
        <w:instrText xml:space="preserve"> PAGEREF _Toc506895625 \h </w:instrText>
      </w:r>
      <w:r>
        <w:rPr>
          <w:noProof/>
        </w:rPr>
      </w:r>
      <w:r>
        <w:rPr>
          <w:noProof/>
        </w:rPr>
        <w:fldChar w:fldCharType="separate"/>
      </w:r>
      <w:r w:rsidR="000C7C57">
        <w:rPr>
          <w:noProof/>
        </w:rPr>
        <w:t>142</w:t>
      </w:r>
      <w:r>
        <w:rPr>
          <w:noProof/>
        </w:rPr>
        <w:fldChar w:fldCharType="end"/>
      </w:r>
    </w:p>
    <w:p w14:paraId="61B5DC77"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5.5.3</w:t>
      </w:r>
      <w:r>
        <w:rPr>
          <w:rFonts w:asciiTheme="minorHAnsi" w:eastAsiaTheme="minorEastAsia" w:hAnsiTheme="minorHAnsi" w:cstheme="minorBidi"/>
          <w:noProof/>
          <w:sz w:val="24"/>
          <w:lang w:eastAsia="en-GB"/>
        </w:rPr>
        <w:tab/>
      </w:r>
      <w:r>
        <w:rPr>
          <w:noProof/>
        </w:rPr>
        <w:t>Gonio Sampling Points Plot</w:t>
      </w:r>
      <w:r>
        <w:rPr>
          <w:noProof/>
        </w:rPr>
        <w:tab/>
      </w:r>
      <w:r>
        <w:rPr>
          <w:noProof/>
        </w:rPr>
        <w:fldChar w:fldCharType="begin"/>
      </w:r>
      <w:r>
        <w:rPr>
          <w:noProof/>
        </w:rPr>
        <w:instrText xml:space="preserve"> PAGEREF _Toc506895626 \h </w:instrText>
      </w:r>
      <w:r>
        <w:rPr>
          <w:noProof/>
        </w:rPr>
      </w:r>
      <w:r>
        <w:rPr>
          <w:noProof/>
        </w:rPr>
        <w:fldChar w:fldCharType="separate"/>
      </w:r>
      <w:r w:rsidR="000C7C57">
        <w:rPr>
          <w:noProof/>
        </w:rPr>
        <w:t>143</w:t>
      </w:r>
      <w:r>
        <w:rPr>
          <w:noProof/>
        </w:rPr>
        <w:fldChar w:fldCharType="end"/>
      </w:r>
    </w:p>
    <w:p w14:paraId="18D7ADBB"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5.5.4</w:t>
      </w:r>
      <w:r>
        <w:rPr>
          <w:rFonts w:asciiTheme="minorHAnsi" w:eastAsiaTheme="minorEastAsia" w:hAnsiTheme="minorHAnsi" w:cstheme="minorBidi"/>
          <w:noProof/>
          <w:sz w:val="24"/>
          <w:lang w:eastAsia="en-GB"/>
        </w:rPr>
        <w:tab/>
      </w:r>
      <w:r>
        <w:rPr>
          <w:noProof/>
        </w:rPr>
        <w:t>Gonio Hemisphere Explorer</w:t>
      </w:r>
      <w:r>
        <w:rPr>
          <w:noProof/>
        </w:rPr>
        <w:tab/>
      </w:r>
      <w:r>
        <w:rPr>
          <w:noProof/>
        </w:rPr>
        <w:fldChar w:fldCharType="begin"/>
      </w:r>
      <w:r>
        <w:rPr>
          <w:noProof/>
        </w:rPr>
        <w:instrText xml:space="preserve"> PAGEREF _Toc506895627 \h </w:instrText>
      </w:r>
      <w:r>
        <w:rPr>
          <w:noProof/>
        </w:rPr>
      </w:r>
      <w:r>
        <w:rPr>
          <w:noProof/>
        </w:rPr>
        <w:fldChar w:fldCharType="separate"/>
      </w:r>
      <w:r w:rsidR="000C7C57">
        <w:rPr>
          <w:noProof/>
        </w:rPr>
        <w:t>143</w:t>
      </w:r>
      <w:r>
        <w:rPr>
          <w:noProof/>
        </w:rPr>
        <w:fldChar w:fldCharType="end"/>
      </w:r>
    </w:p>
    <w:p w14:paraId="25309303"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5.5.5</w:t>
      </w:r>
      <w:r>
        <w:rPr>
          <w:rFonts w:asciiTheme="minorHAnsi" w:eastAsiaTheme="minorEastAsia" w:hAnsiTheme="minorHAnsi" w:cstheme="minorBidi"/>
          <w:noProof/>
          <w:sz w:val="24"/>
          <w:lang w:eastAsia="en-GB"/>
        </w:rPr>
        <w:tab/>
      </w:r>
      <w:r>
        <w:rPr>
          <w:noProof/>
        </w:rPr>
        <w:t>Time Line Plot</w:t>
      </w:r>
      <w:r>
        <w:rPr>
          <w:noProof/>
        </w:rPr>
        <w:tab/>
      </w:r>
      <w:r>
        <w:rPr>
          <w:noProof/>
        </w:rPr>
        <w:fldChar w:fldCharType="begin"/>
      </w:r>
      <w:r>
        <w:rPr>
          <w:noProof/>
        </w:rPr>
        <w:instrText xml:space="preserve"> PAGEREF _Toc506895628 \h </w:instrText>
      </w:r>
      <w:r>
        <w:rPr>
          <w:noProof/>
        </w:rPr>
      </w:r>
      <w:r>
        <w:rPr>
          <w:noProof/>
        </w:rPr>
        <w:fldChar w:fldCharType="separate"/>
      </w:r>
      <w:r w:rsidR="000C7C57">
        <w:rPr>
          <w:noProof/>
        </w:rPr>
        <w:t>145</w:t>
      </w:r>
      <w:r>
        <w:rPr>
          <w:noProof/>
        </w:rPr>
        <w:fldChar w:fldCharType="end"/>
      </w:r>
    </w:p>
    <w:p w14:paraId="538496C8"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lastRenderedPageBreak/>
        <w:t>15.5.6</w:t>
      </w:r>
      <w:r>
        <w:rPr>
          <w:rFonts w:asciiTheme="minorHAnsi" w:eastAsiaTheme="minorEastAsia" w:hAnsiTheme="minorHAnsi" w:cstheme="minorBidi"/>
          <w:noProof/>
          <w:sz w:val="24"/>
          <w:lang w:eastAsia="en-GB"/>
        </w:rPr>
        <w:tab/>
      </w:r>
      <w:r>
        <w:rPr>
          <w:noProof/>
        </w:rPr>
        <w:t>Time Line Explorer</w:t>
      </w:r>
      <w:r>
        <w:rPr>
          <w:noProof/>
        </w:rPr>
        <w:tab/>
      </w:r>
      <w:r>
        <w:rPr>
          <w:noProof/>
        </w:rPr>
        <w:fldChar w:fldCharType="begin"/>
      </w:r>
      <w:r>
        <w:rPr>
          <w:noProof/>
        </w:rPr>
        <w:instrText xml:space="preserve"> PAGEREF _Toc506895629 \h </w:instrText>
      </w:r>
      <w:r>
        <w:rPr>
          <w:noProof/>
        </w:rPr>
      </w:r>
      <w:r>
        <w:rPr>
          <w:noProof/>
        </w:rPr>
        <w:fldChar w:fldCharType="separate"/>
      </w:r>
      <w:r w:rsidR="000C7C57">
        <w:rPr>
          <w:noProof/>
        </w:rPr>
        <w:t>146</w:t>
      </w:r>
      <w:r>
        <w:rPr>
          <w:noProof/>
        </w:rPr>
        <w:fldChar w:fldCharType="end"/>
      </w:r>
    </w:p>
    <w:p w14:paraId="20995571"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5.6</w:t>
      </w:r>
      <w:r>
        <w:rPr>
          <w:rFonts w:asciiTheme="minorHAnsi" w:eastAsiaTheme="minorEastAsia" w:hAnsiTheme="minorHAnsi" w:cstheme="minorBidi"/>
          <w:noProof/>
          <w:sz w:val="24"/>
          <w:lang w:eastAsia="en-GB"/>
        </w:rPr>
        <w:tab/>
      </w:r>
      <w:r>
        <w:rPr>
          <w:noProof/>
        </w:rPr>
        <w:t>File Export Module</w:t>
      </w:r>
      <w:r>
        <w:rPr>
          <w:noProof/>
        </w:rPr>
        <w:tab/>
      </w:r>
      <w:r>
        <w:rPr>
          <w:noProof/>
        </w:rPr>
        <w:fldChar w:fldCharType="begin"/>
      </w:r>
      <w:r>
        <w:rPr>
          <w:noProof/>
        </w:rPr>
        <w:instrText xml:space="preserve"> PAGEREF _Toc506895630 \h </w:instrText>
      </w:r>
      <w:r>
        <w:rPr>
          <w:noProof/>
        </w:rPr>
      </w:r>
      <w:r>
        <w:rPr>
          <w:noProof/>
        </w:rPr>
        <w:fldChar w:fldCharType="separate"/>
      </w:r>
      <w:r w:rsidR="000C7C57">
        <w:rPr>
          <w:noProof/>
        </w:rPr>
        <w:t>147</w:t>
      </w:r>
      <w:r>
        <w:rPr>
          <w:noProof/>
        </w:rPr>
        <w:fldChar w:fldCharType="end"/>
      </w:r>
    </w:p>
    <w:p w14:paraId="356FA146" w14:textId="77777777" w:rsidR="00BB565B" w:rsidRDefault="00BB565B">
      <w:pPr>
        <w:pStyle w:val="TOC1"/>
        <w:tabs>
          <w:tab w:val="left" w:pos="660"/>
        </w:tabs>
        <w:rPr>
          <w:rFonts w:asciiTheme="minorHAnsi" w:eastAsiaTheme="minorEastAsia" w:hAnsiTheme="minorHAnsi" w:cstheme="minorBidi"/>
          <w:b w:val="0"/>
          <w:noProof/>
          <w:lang w:eastAsia="en-GB"/>
        </w:rPr>
      </w:pPr>
      <w:r>
        <w:rPr>
          <w:noProof/>
        </w:rPr>
        <w:t>16</w:t>
      </w:r>
      <w:r>
        <w:rPr>
          <w:rFonts w:asciiTheme="minorHAnsi" w:eastAsiaTheme="minorEastAsia" w:hAnsiTheme="minorHAnsi" w:cstheme="minorBidi"/>
          <w:b w:val="0"/>
          <w:noProof/>
          <w:lang w:eastAsia="en-GB"/>
        </w:rPr>
        <w:tab/>
      </w:r>
      <w:r>
        <w:rPr>
          <w:noProof/>
        </w:rPr>
        <w:t>Matlab Integration</w:t>
      </w:r>
      <w:r>
        <w:rPr>
          <w:noProof/>
        </w:rPr>
        <w:tab/>
      </w:r>
      <w:r>
        <w:rPr>
          <w:noProof/>
        </w:rPr>
        <w:fldChar w:fldCharType="begin"/>
      </w:r>
      <w:r>
        <w:rPr>
          <w:noProof/>
        </w:rPr>
        <w:instrText xml:space="preserve"> PAGEREF _Toc506895631 \h </w:instrText>
      </w:r>
      <w:r>
        <w:rPr>
          <w:noProof/>
        </w:rPr>
      </w:r>
      <w:r>
        <w:rPr>
          <w:noProof/>
        </w:rPr>
        <w:fldChar w:fldCharType="separate"/>
      </w:r>
      <w:r w:rsidR="000C7C57">
        <w:rPr>
          <w:noProof/>
        </w:rPr>
        <w:t>148</w:t>
      </w:r>
      <w:r>
        <w:rPr>
          <w:noProof/>
        </w:rPr>
        <w:fldChar w:fldCharType="end"/>
      </w:r>
    </w:p>
    <w:p w14:paraId="168AD060" w14:textId="77777777" w:rsidR="00BB565B" w:rsidRDefault="00BB565B">
      <w:pPr>
        <w:pStyle w:val="TOC1"/>
        <w:tabs>
          <w:tab w:val="left" w:pos="660"/>
        </w:tabs>
        <w:rPr>
          <w:rFonts w:asciiTheme="minorHAnsi" w:eastAsiaTheme="minorEastAsia" w:hAnsiTheme="minorHAnsi" w:cstheme="minorBidi"/>
          <w:b w:val="0"/>
          <w:noProof/>
          <w:lang w:eastAsia="en-GB"/>
        </w:rPr>
      </w:pPr>
      <w:r>
        <w:rPr>
          <w:noProof/>
        </w:rPr>
        <w:t>17</w:t>
      </w:r>
      <w:r>
        <w:rPr>
          <w:rFonts w:asciiTheme="minorHAnsi" w:eastAsiaTheme="minorEastAsia" w:hAnsiTheme="minorHAnsi" w:cstheme="minorBidi"/>
          <w:b w:val="0"/>
          <w:noProof/>
          <w:lang w:eastAsia="en-GB"/>
        </w:rPr>
        <w:tab/>
      </w:r>
      <w:r>
        <w:rPr>
          <w:noProof/>
        </w:rPr>
        <w:t>R Integration</w:t>
      </w:r>
      <w:r>
        <w:rPr>
          <w:noProof/>
        </w:rPr>
        <w:tab/>
      </w:r>
      <w:r>
        <w:rPr>
          <w:noProof/>
        </w:rPr>
        <w:fldChar w:fldCharType="begin"/>
      </w:r>
      <w:r>
        <w:rPr>
          <w:noProof/>
        </w:rPr>
        <w:instrText xml:space="preserve"> PAGEREF _Toc506895632 \h </w:instrText>
      </w:r>
      <w:r>
        <w:rPr>
          <w:noProof/>
        </w:rPr>
      </w:r>
      <w:r>
        <w:rPr>
          <w:noProof/>
        </w:rPr>
        <w:fldChar w:fldCharType="separate"/>
      </w:r>
      <w:r w:rsidR="000C7C57">
        <w:rPr>
          <w:noProof/>
        </w:rPr>
        <w:t>150</w:t>
      </w:r>
      <w:r>
        <w:rPr>
          <w:noProof/>
        </w:rPr>
        <w:fldChar w:fldCharType="end"/>
      </w:r>
    </w:p>
    <w:p w14:paraId="6668B376" w14:textId="77777777" w:rsidR="00BB565B" w:rsidRDefault="00BB565B">
      <w:pPr>
        <w:pStyle w:val="TOC1"/>
        <w:tabs>
          <w:tab w:val="left" w:pos="660"/>
        </w:tabs>
        <w:rPr>
          <w:rFonts w:asciiTheme="minorHAnsi" w:eastAsiaTheme="minorEastAsia" w:hAnsiTheme="minorHAnsi" w:cstheme="minorBidi"/>
          <w:b w:val="0"/>
          <w:noProof/>
          <w:lang w:eastAsia="en-GB"/>
        </w:rPr>
      </w:pPr>
      <w:r>
        <w:rPr>
          <w:noProof/>
        </w:rPr>
        <w:t>18</w:t>
      </w:r>
      <w:r>
        <w:rPr>
          <w:rFonts w:asciiTheme="minorHAnsi" w:eastAsiaTheme="minorEastAsia" w:hAnsiTheme="minorHAnsi" w:cstheme="minorBidi"/>
          <w:b w:val="0"/>
          <w:noProof/>
          <w:lang w:eastAsia="en-GB"/>
        </w:rPr>
        <w:tab/>
      </w:r>
      <w:r>
        <w:rPr>
          <w:noProof/>
        </w:rPr>
        <w:t>Python Integration</w:t>
      </w:r>
      <w:r>
        <w:rPr>
          <w:noProof/>
        </w:rPr>
        <w:tab/>
      </w:r>
      <w:r>
        <w:rPr>
          <w:noProof/>
        </w:rPr>
        <w:fldChar w:fldCharType="begin"/>
      </w:r>
      <w:r>
        <w:rPr>
          <w:noProof/>
        </w:rPr>
        <w:instrText xml:space="preserve"> PAGEREF _Toc506895633 \h </w:instrText>
      </w:r>
      <w:r>
        <w:rPr>
          <w:noProof/>
        </w:rPr>
      </w:r>
      <w:r>
        <w:rPr>
          <w:noProof/>
        </w:rPr>
        <w:fldChar w:fldCharType="separate"/>
      </w:r>
      <w:r w:rsidR="000C7C57">
        <w:rPr>
          <w:noProof/>
        </w:rPr>
        <w:t>151</w:t>
      </w:r>
      <w:r>
        <w:rPr>
          <w:noProof/>
        </w:rPr>
        <w:fldChar w:fldCharType="end"/>
      </w:r>
    </w:p>
    <w:p w14:paraId="59B9A5BC" w14:textId="77777777" w:rsidR="00BB565B" w:rsidRDefault="00BB565B">
      <w:pPr>
        <w:pStyle w:val="TOC1"/>
        <w:tabs>
          <w:tab w:val="left" w:pos="660"/>
        </w:tabs>
        <w:rPr>
          <w:rFonts w:asciiTheme="minorHAnsi" w:eastAsiaTheme="minorEastAsia" w:hAnsiTheme="minorHAnsi" w:cstheme="minorBidi"/>
          <w:b w:val="0"/>
          <w:noProof/>
          <w:lang w:eastAsia="en-GB"/>
        </w:rPr>
      </w:pPr>
      <w:r>
        <w:rPr>
          <w:noProof/>
        </w:rPr>
        <w:t>19</w:t>
      </w:r>
      <w:r>
        <w:rPr>
          <w:rFonts w:asciiTheme="minorHAnsi" w:eastAsiaTheme="minorEastAsia" w:hAnsiTheme="minorHAnsi" w:cstheme="minorBidi"/>
          <w:b w:val="0"/>
          <w:noProof/>
          <w:lang w:eastAsia="en-GB"/>
        </w:rPr>
        <w:tab/>
      </w:r>
      <w:r>
        <w:rPr>
          <w:noProof/>
        </w:rPr>
        <w:t>Glossary</w:t>
      </w:r>
      <w:r>
        <w:rPr>
          <w:noProof/>
        </w:rPr>
        <w:tab/>
      </w:r>
      <w:r>
        <w:rPr>
          <w:noProof/>
        </w:rPr>
        <w:fldChar w:fldCharType="begin"/>
      </w:r>
      <w:r>
        <w:rPr>
          <w:noProof/>
        </w:rPr>
        <w:instrText xml:space="preserve"> PAGEREF _Toc506895634 \h </w:instrText>
      </w:r>
      <w:r>
        <w:rPr>
          <w:noProof/>
        </w:rPr>
      </w:r>
      <w:r>
        <w:rPr>
          <w:noProof/>
        </w:rPr>
        <w:fldChar w:fldCharType="separate"/>
      </w:r>
      <w:r w:rsidR="000C7C57">
        <w:rPr>
          <w:noProof/>
        </w:rPr>
        <w:t>152</w:t>
      </w:r>
      <w:r>
        <w:rPr>
          <w:noProof/>
        </w:rPr>
        <w:fldChar w:fldCharType="end"/>
      </w:r>
    </w:p>
    <w:p w14:paraId="4217FE67" w14:textId="77777777" w:rsidR="00BB565B" w:rsidRDefault="00BB565B">
      <w:pPr>
        <w:pStyle w:val="TOC1"/>
        <w:tabs>
          <w:tab w:val="left" w:pos="660"/>
        </w:tabs>
        <w:rPr>
          <w:rFonts w:asciiTheme="minorHAnsi" w:eastAsiaTheme="minorEastAsia" w:hAnsiTheme="minorHAnsi" w:cstheme="minorBidi"/>
          <w:b w:val="0"/>
          <w:noProof/>
          <w:lang w:eastAsia="en-GB"/>
        </w:rPr>
      </w:pPr>
      <w:r>
        <w:rPr>
          <w:noProof/>
        </w:rPr>
        <w:t>20</w:t>
      </w:r>
      <w:r>
        <w:rPr>
          <w:rFonts w:asciiTheme="minorHAnsi" w:eastAsiaTheme="minorEastAsia" w:hAnsiTheme="minorHAnsi" w:cstheme="minorBidi"/>
          <w:b w:val="0"/>
          <w:noProof/>
          <w:lang w:eastAsia="en-GB"/>
        </w:rPr>
        <w:tab/>
      </w:r>
      <w:r>
        <w:rPr>
          <w:noProof/>
        </w:rPr>
        <w:t>References</w:t>
      </w:r>
      <w:r>
        <w:rPr>
          <w:noProof/>
        </w:rPr>
        <w:tab/>
      </w:r>
      <w:r>
        <w:rPr>
          <w:noProof/>
        </w:rPr>
        <w:fldChar w:fldCharType="begin"/>
      </w:r>
      <w:r>
        <w:rPr>
          <w:noProof/>
        </w:rPr>
        <w:instrText xml:space="preserve"> PAGEREF _Toc506895635 \h </w:instrText>
      </w:r>
      <w:r>
        <w:rPr>
          <w:noProof/>
        </w:rPr>
      </w:r>
      <w:r>
        <w:rPr>
          <w:noProof/>
        </w:rPr>
        <w:fldChar w:fldCharType="separate"/>
      </w:r>
      <w:r w:rsidR="000C7C57">
        <w:rPr>
          <w:noProof/>
        </w:rPr>
        <w:t>155</w:t>
      </w:r>
      <w:r>
        <w:rPr>
          <w:noProof/>
        </w:rPr>
        <w:fldChar w:fldCharType="end"/>
      </w:r>
    </w:p>
    <w:p w14:paraId="2D879ED8" w14:textId="77777777" w:rsidR="00BB565B" w:rsidRDefault="00BB565B">
      <w:pPr>
        <w:pStyle w:val="TOC1"/>
        <w:tabs>
          <w:tab w:val="left" w:pos="660"/>
        </w:tabs>
        <w:rPr>
          <w:rFonts w:asciiTheme="minorHAnsi" w:eastAsiaTheme="minorEastAsia" w:hAnsiTheme="minorHAnsi" w:cstheme="minorBidi"/>
          <w:b w:val="0"/>
          <w:noProof/>
          <w:lang w:eastAsia="en-GB"/>
        </w:rPr>
      </w:pPr>
      <w:r>
        <w:rPr>
          <w:noProof/>
        </w:rPr>
        <w:t>21</w:t>
      </w:r>
      <w:r>
        <w:rPr>
          <w:rFonts w:asciiTheme="minorHAnsi" w:eastAsiaTheme="minorEastAsia" w:hAnsiTheme="minorHAnsi" w:cstheme="minorBidi"/>
          <w:b w:val="0"/>
          <w:noProof/>
          <w:lang w:eastAsia="en-GB"/>
        </w:rPr>
        <w:tab/>
      </w:r>
      <w:r>
        <w:rPr>
          <w:noProof/>
        </w:rPr>
        <w:t>Document History</w:t>
      </w:r>
      <w:r>
        <w:rPr>
          <w:noProof/>
        </w:rPr>
        <w:tab/>
      </w:r>
      <w:r>
        <w:rPr>
          <w:noProof/>
        </w:rPr>
        <w:fldChar w:fldCharType="begin"/>
      </w:r>
      <w:r>
        <w:rPr>
          <w:noProof/>
        </w:rPr>
        <w:instrText xml:space="preserve"> PAGEREF _Toc506895636 \h </w:instrText>
      </w:r>
      <w:r>
        <w:rPr>
          <w:noProof/>
        </w:rPr>
      </w:r>
      <w:r>
        <w:rPr>
          <w:noProof/>
        </w:rPr>
        <w:fldChar w:fldCharType="separate"/>
      </w:r>
      <w:r w:rsidR="000C7C57">
        <w:rPr>
          <w:noProof/>
        </w:rPr>
        <w:t>156</w:t>
      </w:r>
      <w:r>
        <w:rPr>
          <w:noProof/>
        </w:rPr>
        <w:fldChar w:fldCharType="end"/>
      </w:r>
    </w:p>
    <w:p w14:paraId="46E58DC0" w14:textId="77777777" w:rsidR="00BB565B" w:rsidRDefault="00BB565B">
      <w:pPr>
        <w:pStyle w:val="TOC1"/>
        <w:tabs>
          <w:tab w:val="left" w:pos="1693"/>
        </w:tabs>
        <w:rPr>
          <w:rFonts w:asciiTheme="minorHAnsi" w:eastAsiaTheme="minorEastAsia" w:hAnsiTheme="minorHAnsi" w:cstheme="minorBidi"/>
          <w:b w:val="0"/>
          <w:noProof/>
          <w:lang w:eastAsia="en-GB"/>
        </w:rPr>
      </w:pPr>
      <w:r>
        <w:rPr>
          <w:noProof/>
        </w:rPr>
        <w:t>Appendix A:</w:t>
      </w:r>
      <w:r>
        <w:rPr>
          <w:rFonts w:asciiTheme="minorHAnsi" w:eastAsiaTheme="minorEastAsia" w:hAnsiTheme="minorHAnsi" w:cstheme="minorBidi"/>
          <w:b w:val="0"/>
          <w:noProof/>
          <w:lang w:eastAsia="en-GB"/>
        </w:rPr>
        <w:tab/>
      </w:r>
      <w:r>
        <w:rPr>
          <w:noProof/>
        </w:rPr>
        <w:t>Regular Expressions Tutorial</w:t>
      </w:r>
      <w:r>
        <w:rPr>
          <w:noProof/>
        </w:rPr>
        <w:tab/>
      </w:r>
      <w:r>
        <w:rPr>
          <w:noProof/>
        </w:rPr>
        <w:fldChar w:fldCharType="begin"/>
      </w:r>
      <w:r>
        <w:rPr>
          <w:noProof/>
        </w:rPr>
        <w:instrText xml:space="preserve"> PAGEREF _Toc506895637 \h </w:instrText>
      </w:r>
      <w:r>
        <w:rPr>
          <w:noProof/>
        </w:rPr>
      </w:r>
      <w:r>
        <w:rPr>
          <w:noProof/>
        </w:rPr>
        <w:fldChar w:fldCharType="separate"/>
      </w:r>
      <w:r w:rsidR="000C7C57">
        <w:rPr>
          <w:noProof/>
        </w:rPr>
        <w:t>158</w:t>
      </w:r>
      <w:r>
        <w:rPr>
          <w:noProof/>
        </w:rPr>
        <w:fldChar w:fldCharType="end"/>
      </w:r>
    </w:p>
    <w:p w14:paraId="6F7BCAF3" w14:textId="77777777" w:rsidR="00BB565B" w:rsidRDefault="00BB565B">
      <w:pPr>
        <w:pStyle w:val="TOC1"/>
        <w:tabs>
          <w:tab w:val="left" w:pos="1693"/>
        </w:tabs>
        <w:rPr>
          <w:rFonts w:asciiTheme="minorHAnsi" w:eastAsiaTheme="minorEastAsia" w:hAnsiTheme="minorHAnsi" w:cstheme="minorBidi"/>
          <w:b w:val="0"/>
          <w:noProof/>
          <w:lang w:eastAsia="en-GB"/>
        </w:rPr>
      </w:pPr>
      <w:r>
        <w:rPr>
          <w:noProof/>
        </w:rPr>
        <w:t>Appendix B:</w:t>
      </w:r>
      <w:r>
        <w:rPr>
          <w:rFonts w:asciiTheme="minorHAnsi" w:eastAsiaTheme="minorEastAsia" w:hAnsiTheme="minorHAnsi" w:cstheme="minorBidi"/>
          <w:b w:val="0"/>
          <w:noProof/>
          <w:lang w:eastAsia="en-GB"/>
        </w:rPr>
        <w:tab/>
      </w:r>
      <w:r>
        <w:rPr>
          <w:noProof/>
        </w:rPr>
        <w:t>Predefined Manufacturer Table</w:t>
      </w:r>
      <w:r>
        <w:rPr>
          <w:noProof/>
        </w:rPr>
        <w:tab/>
      </w:r>
      <w:r>
        <w:rPr>
          <w:noProof/>
        </w:rPr>
        <w:fldChar w:fldCharType="begin"/>
      </w:r>
      <w:r>
        <w:rPr>
          <w:noProof/>
        </w:rPr>
        <w:instrText xml:space="preserve"> PAGEREF _Toc506895638 \h </w:instrText>
      </w:r>
      <w:r>
        <w:rPr>
          <w:noProof/>
        </w:rPr>
      </w:r>
      <w:r>
        <w:rPr>
          <w:noProof/>
        </w:rPr>
        <w:fldChar w:fldCharType="separate"/>
      </w:r>
      <w:r w:rsidR="000C7C57">
        <w:rPr>
          <w:noProof/>
        </w:rPr>
        <w:t>160</w:t>
      </w:r>
      <w:r>
        <w:rPr>
          <w:noProof/>
        </w:rPr>
        <w:fldChar w:fldCharType="end"/>
      </w:r>
    </w:p>
    <w:p w14:paraId="7B25C210" w14:textId="77777777" w:rsidR="00BB565B" w:rsidRDefault="00BB565B">
      <w:pPr>
        <w:pStyle w:val="TOC1"/>
        <w:tabs>
          <w:tab w:val="left" w:pos="1689"/>
        </w:tabs>
        <w:rPr>
          <w:rFonts w:asciiTheme="minorHAnsi" w:eastAsiaTheme="minorEastAsia" w:hAnsiTheme="minorHAnsi" w:cstheme="minorBidi"/>
          <w:b w:val="0"/>
          <w:noProof/>
          <w:lang w:eastAsia="en-GB"/>
        </w:rPr>
      </w:pPr>
      <w:r>
        <w:rPr>
          <w:noProof/>
        </w:rPr>
        <w:t>Appendix C:</w:t>
      </w:r>
      <w:r>
        <w:rPr>
          <w:rFonts w:asciiTheme="minorHAnsi" w:eastAsiaTheme="minorEastAsia" w:hAnsiTheme="minorHAnsi" w:cstheme="minorBidi"/>
          <w:b w:val="0"/>
          <w:noProof/>
          <w:lang w:eastAsia="en-GB"/>
        </w:rPr>
        <w:tab/>
      </w:r>
      <w:r>
        <w:rPr>
          <w:noProof/>
        </w:rPr>
        <w:t>Predefined Sensor Table</w:t>
      </w:r>
      <w:r>
        <w:rPr>
          <w:noProof/>
        </w:rPr>
        <w:tab/>
      </w:r>
      <w:r>
        <w:rPr>
          <w:noProof/>
        </w:rPr>
        <w:fldChar w:fldCharType="begin"/>
      </w:r>
      <w:r>
        <w:rPr>
          <w:noProof/>
        </w:rPr>
        <w:instrText xml:space="preserve"> PAGEREF _Toc506895639 \h </w:instrText>
      </w:r>
      <w:r>
        <w:rPr>
          <w:noProof/>
        </w:rPr>
      </w:r>
      <w:r>
        <w:rPr>
          <w:noProof/>
        </w:rPr>
        <w:fldChar w:fldCharType="separate"/>
      </w:r>
      <w:r w:rsidR="000C7C57">
        <w:rPr>
          <w:noProof/>
        </w:rPr>
        <w:t>161</w:t>
      </w:r>
      <w:r>
        <w:rPr>
          <w:noProof/>
        </w:rPr>
        <w:fldChar w:fldCharType="end"/>
      </w:r>
    </w:p>
    <w:p w14:paraId="594B0500" w14:textId="0D9277BE" w:rsidR="0091119D" w:rsidRPr="00B350A0" w:rsidRDefault="00741214">
      <w:pPr>
        <w:pStyle w:val="TOC3"/>
        <w:rPr>
          <w:b/>
          <w:u w:val="single"/>
        </w:rPr>
      </w:pPr>
      <w:r w:rsidRPr="00B350A0">
        <w:rPr>
          <w:b/>
          <w:u w:val="single"/>
        </w:rPr>
        <w:fldChar w:fldCharType="end"/>
      </w:r>
    </w:p>
    <w:p w14:paraId="2E0BADEA" w14:textId="77777777" w:rsidR="0091119D" w:rsidRPr="00941E8C" w:rsidRDefault="0091119D" w:rsidP="00020601">
      <w:pPr>
        <w:pStyle w:val="Heading1"/>
        <w:keepNext w:val="0"/>
      </w:pPr>
      <w:bookmarkStart w:id="9" w:name="_Ref157228649"/>
      <w:bookmarkStart w:id="10" w:name="_Toc355280328"/>
      <w:bookmarkStart w:id="11" w:name="_Ref499963968"/>
      <w:bookmarkStart w:id="12" w:name="_Toc506895462"/>
      <w:bookmarkEnd w:id="8"/>
      <w:r w:rsidRPr="00941E8C">
        <w:lastRenderedPageBreak/>
        <w:t>Introduction</w:t>
      </w:r>
      <w:bookmarkEnd w:id="9"/>
      <w:bookmarkEnd w:id="10"/>
      <w:bookmarkEnd w:id="11"/>
      <w:bookmarkEnd w:id="12"/>
    </w:p>
    <w:p w14:paraId="111BA67A" w14:textId="77777777" w:rsidR="0091119D" w:rsidRPr="00B350A0" w:rsidRDefault="0091119D" w:rsidP="004A51AA">
      <w:pPr>
        <w:pStyle w:val="Body"/>
      </w:pPr>
      <w:r w:rsidRPr="00B350A0">
        <w:t>SPECCHIO is a database for storing spectral data acquired by spectroradiometers and their associated metadata, combined with a user-friendly interface.</w:t>
      </w:r>
    </w:p>
    <w:p w14:paraId="6CCE6032" w14:textId="77777777" w:rsidR="0091119D" w:rsidRPr="00B350A0" w:rsidRDefault="0091119D" w:rsidP="004A51AA">
      <w:pPr>
        <w:pStyle w:val="Body"/>
      </w:pPr>
      <w:r w:rsidRPr="00B350A0">
        <w:t>SPECCHIO was first developed at the Remote Sensing Labs at the Geography Department, University of Zurich to support long term usability and data sharing between researchers.</w:t>
      </w:r>
    </w:p>
    <w:p w14:paraId="444D621D" w14:textId="77777777" w:rsidR="0091119D" w:rsidRPr="00B350A0" w:rsidRDefault="0091119D" w:rsidP="004A51AA">
      <w:pPr>
        <w:pStyle w:val="Body"/>
      </w:pPr>
      <w:r w:rsidRPr="00B350A0">
        <w:t xml:space="preserve">SPECCHIO was then further enhanced through a project run by the University of Wollongong in 2012/2013. </w:t>
      </w:r>
      <w:r w:rsidR="008D6CBC" w:rsidRPr="00B350A0">
        <w:t xml:space="preserve">The alias of “AUS-SPECCHIO” represents this instance. </w:t>
      </w:r>
      <w:r w:rsidRPr="00B350A0">
        <w:t>This project was supported by the Australian National Data Service (ANDS). ANDS is supported by the Australian Government through the National Collaborative Research Infrastructure Strategy Program and the Education Investment Fund (EIF) Super Science Initiative.</w:t>
      </w:r>
    </w:p>
    <w:p w14:paraId="67B9C76D" w14:textId="77777777" w:rsidR="0091119D" w:rsidRPr="00B350A0" w:rsidRDefault="0091119D" w:rsidP="004A51AA">
      <w:pPr>
        <w:pStyle w:val="Body"/>
      </w:pPr>
      <w:r w:rsidRPr="00B350A0">
        <w:t>“Specchio” is an Italian word meaning “mirror” or “looking glass”. It can also be used to refer to a table of data or a scoreboard.</w:t>
      </w:r>
    </w:p>
    <w:p w14:paraId="5D249915" w14:textId="77777777" w:rsidR="0091119D" w:rsidRPr="00B350A0" w:rsidRDefault="0091119D" w:rsidP="00941E8C">
      <w:pPr>
        <w:pStyle w:val="Heading2"/>
      </w:pPr>
      <w:bookmarkStart w:id="13" w:name="_Toc355280329"/>
      <w:bookmarkStart w:id="14" w:name="_Ref499963986"/>
      <w:bookmarkStart w:id="15" w:name="_Ref499963999"/>
      <w:bookmarkStart w:id="16" w:name="_Toc506895463"/>
      <w:r w:rsidRPr="00B350A0">
        <w:t>Document scope</w:t>
      </w:r>
      <w:bookmarkEnd w:id="13"/>
      <w:bookmarkEnd w:id="14"/>
      <w:bookmarkEnd w:id="15"/>
      <w:bookmarkEnd w:id="16"/>
    </w:p>
    <w:p w14:paraId="60119777" w14:textId="77777777" w:rsidR="0091119D" w:rsidRPr="00B350A0" w:rsidRDefault="0091119D" w:rsidP="004A51AA">
      <w:pPr>
        <w:pStyle w:val="Body"/>
      </w:pPr>
      <w:r w:rsidRPr="00B350A0">
        <w:t>SPECCHIO uses a Client-Server architecture. This User Guide details operation of the Client component of SPECCHIO.</w:t>
      </w:r>
    </w:p>
    <w:p w14:paraId="1DEC8C18" w14:textId="77777777" w:rsidR="0091119D" w:rsidRPr="00B350A0" w:rsidRDefault="0091119D" w:rsidP="004A51AA">
      <w:pPr>
        <w:pStyle w:val="Body"/>
      </w:pPr>
      <w:r w:rsidRPr="00B350A0">
        <w:t>This document focuses on the Windows operation of SPECCHIO for most of its descriptions, screen shots and examples. The operation of the SPECCHIO on Mac and Linux is equivalent and can be inferred from the Windows descriptions.</w:t>
      </w:r>
    </w:p>
    <w:p w14:paraId="16C742B9" w14:textId="77777777" w:rsidR="0091119D" w:rsidRPr="00B350A0" w:rsidRDefault="0091119D" w:rsidP="00941E8C">
      <w:pPr>
        <w:pStyle w:val="Heading2"/>
      </w:pPr>
      <w:bookmarkStart w:id="17" w:name="_Toc355280330"/>
      <w:bookmarkStart w:id="18" w:name="_Toc506895464"/>
      <w:r w:rsidRPr="00B350A0">
        <w:t>Intended audience</w:t>
      </w:r>
      <w:bookmarkEnd w:id="17"/>
      <w:bookmarkEnd w:id="18"/>
    </w:p>
    <w:p w14:paraId="75576A0D" w14:textId="77777777" w:rsidR="00731510" w:rsidRPr="00B350A0" w:rsidRDefault="0091119D" w:rsidP="004A51AA">
      <w:pPr>
        <w:pStyle w:val="Body"/>
      </w:pPr>
      <w:r w:rsidRPr="00B350A0">
        <w:t xml:space="preserve">This document </w:t>
      </w:r>
      <w:r w:rsidR="00731510" w:rsidRPr="00B350A0">
        <w:t>is intended for users who are:</w:t>
      </w:r>
    </w:p>
    <w:p w14:paraId="358C736D" w14:textId="77777777" w:rsidR="00731510" w:rsidRPr="00B350A0" w:rsidRDefault="008556C1" w:rsidP="004A51AA">
      <w:pPr>
        <w:pStyle w:val="Bullet"/>
      </w:pPr>
      <w:r w:rsidRPr="00B350A0">
        <w:t>i</w:t>
      </w:r>
      <w:r w:rsidR="00731510" w:rsidRPr="00B350A0">
        <w:t xml:space="preserve">nstalling SPECCHIO on a desktop </w:t>
      </w:r>
    </w:p>
    <w:p w14:paraId="6834FC6E" w14:textId="77777777" w:rsidR="00731510" w:rsidRPr="00B350A0" w:rsidRDefault="00731510" w:rsidP="004A51AA">
      <w:pPr>
        <w:pStyle w:val="Bullet"/>
      </w:pPr>
      <w:r w:rsidRPr="00B350A0">
        <w:t>us</w:t>
      </w:r>
      <w:r w:rsidR="008556C1" w:rsidRPr="00B350A0">
        <w:t>ing</w:t>
      </w:r>
      <w:r w:rsidRPr="00B350A0">
        <w:t xml:space="preserve"> SPECCHIO</w:t>
      </w:r>
      <w:r w:rsidR="00FC40BD" w:rsidRPr="00B350A0">
        <w:t xml:space="preserve"> to</w:t>
      </w:r>
      <w:r w:rsidR="008556C1" w:rsidRPr="00B350A0">
        <w:t xml:space="preserve"> input</w:t>
      </w:r>
      <w:r w:rsidR="00FC40BD" w:rsidRPr="00B350A0">
        <w:t xml:space="preserve"> or browse</w:t>
      </w:r>
      <w:r w:rsidR="008556C1" w:rsidRPr="00B350A0">
        <w:t xml:space="preserve"> data</w:t>
      </w:r>
    </w:p>
    <w:p w14:paraId="53C4EE03" w14:textId="77777777" w:rsidR="00731510" w:rsidRPr="00B350A0" w:rsidRDefault="008556C1" w:rsidP="004A51AA">
      <w:pPr>
        <w:pStyle w:val="Bullet"/>
      </w:pPr>
      <w:r w:rsidRPr="00B350A0">
        <w:t>administrating the data within SPECCHIO</w:t>
      </w:r>
    </w:p>
    <w:p w14:paraId="44EBD210" w14:textId="77777777" w:rsidR="00731510" w:rsidRPr="00B350A0" w:rsidRDefault="00731510" w:rsidP="004A51AA">
      <w:pPr>
        <w:pStyle w:val="Body"/>
      </w:pPr>
    </w:p>
    <w:p w14:paraId="25E69C03" w14:textId="77777777" w:rsidR="0091119D" w:rsidRPr="00B350A0" w:rsidRDefault="00731510" w:rsidP="004A51AA">
      <w:pPr>
        <w:pStyle w:val="Body"/>
      </w:pPr>
      <w:r w:rsidRPr="00B350A0">
        <w:t>It also a</w:t>
      </w:r>
      <w:r w:rsidR="0091119D" w:rsidRPr="00B350A0">
        <w:t>ssumes that readers are familiar with</w:t>
      </w:r>
      <w:r w:rsidRPr="00B350A0">
        <w:t>:</w:t>
      </w:r>
    </w:p>
    <w:p w14:paraId="1AFBDDA8" w14:textId="77777777" w:rsidR="0091119D" w:rsidRPr="00B350A0" w:rsidRDefault="0091119D" w:rsidP="004A51AA">
      <w:pPr>
        <w:pStyle w:val="Bullet"/>
      </w:pPr>
      <w:r w:rsidRPr="00B350A0">
        <w:t xml:space="preserve">remote sensing and the disciplines and processes related </w:t>
      </w:r>
      <w:r w:rsidR="00DD50B1" w:rsidRPr="00B350A0">
        <w:t>to it</w:t>
      </w:r>
    </w:p>
    <w:p w14:paraId="4B734335" w14:textId="77777777" w:rsidR="0091119D" w:rsidRPr="00B350A0" w:rsidRDefault="0091119D" w:rsidP="004A51AA">
      <w:pPr>
        <w:pStyle w:val="Bullet"/>
      </w:pPr>
      <w:r w:rsidRPr="00B350A0">
        <w:t xml:space="preserve">the general </w:t>
      </w:r>
      <w:r w:rsidR="00DD50B1" w:rsidRPr="00B350A0">
        <w:t>operation of their own computer</w:t>
      </w:r>
    </w:p>
    <w:p w14:paraId="1FE6258B" w14:textId="77777777" w:rsidR="0091119D" w:rsidRPr="00B350A0" w:rsidRDefault="0091119D" w:rsidP="004A51AA">
      <w:pPr>
        <w:pStyle w:val="Bullet"/>
      </w:pPr>
      <w:r w:rsidRPr="00B350A0">
        <w:t xml:space="preserve">the general concept </w:t>
      </w:r>
      <w:r w:rsidR="00DD50B1" w:rsidRPr="00B350A0">
        <w:t>of a client-server architecture</w:t>
      </w:r>
    </w:p>
    <w:p w14:paraId="5B3AFE71" w14:textId="77777777" w:rsidR="00731510" w:rsidRPr="00B350A0" w:rsidRDefault="00731510" w:rsidP="004A51AA">
      <w:pPr>
        <w:pStyle w:val="Bullet"/>
      </w:pPr>
    </w:p>
    <w:p w14:paraId="014010B1" w14:textId="77777777" w:rsidR="00731510" w:rsidRPr="00B350A0" w:rsidRDefault="00731510" w:rsidP="004A51AA">
      <w:pPr>
        <w:pStyle w:val="Bullet"/>
      </w:pPr>
      <w:r w:rsidRPr="00B350A0">
        <w:t>The Administration Guide is a separate document and is intended for users performing the following tasks:</w:t>
      </w:r>
    </w:p>
    <w:p w14:paraId="11CD0F66" w14:textId="77777777" w:rsidR="00731510" w:rsidRPr="00B350A0" w:rsidRDefault="00DD50B1" w:rsidP="007E778A">
      <w:pPr>
        <w:pStyle w:val="Bullet"/>
        <w:numPr>
          <w:ilvl w:val="0"/>
          <w:numId w:val="8"/>
        </w:numPr>
      </w:pPr>
      <w:r w:rsidRPr="00B350A0">
        <w:t>i</w:t>
      </w:r>
      <w:r w:rsidR="00731510" w:rsidRPr="00B350A0">
        <w:t>nstalling the Server side of SPECCHIO</w:t>
      </w:r>
    </w:p>
    <w:p w14:paraId="02D47F45" w14:textId="77777777" w:rsidR="00731510" w:rsidRPr="00B350A0" w:rsidRDefault="00DD50B1" w:rsidP="007E778A">
      <w:pPr>
        <w:pStyle w:val="Bullet"/>
        <w:numPr>
          <w:ilvl w:val="0"/>
          <w:numId w:val="8"/>
        </w:numPr>
      </w:pPr>
      <w:r w:rsidRPr="00B350A0">
        <w:t>u</w:t>
      </w:r>
      <w:r w:rsidR="00731510" w:rsidRPr="00B350A0">
        <w:t>nderstanding the architecture</w:t>
      </w:r>
    </w:p>
    <w:p w14:paraId="2D23366C" w14:textId="77777777" w:rsidR="00731510" w:rsidRPr="00B350A0" w:rsidRDefault="00F65785" w:rsidP="007E778A">
      <w:pPr>
        <w:pStyle w:val="Bullet"/>
        <w:numPr>
          <w:ilvl w:val="0"/>
          <w:numId w:val="8"/>
        </w:numPr>
      </w:pPr>
      <w:r w:rsidRPr="00B350A0">
        <w:t xml:space="preserve">understanding </w:t>
      </w:r>
      <w:r w:rsidR="00DD50B1" w:rsidRPr="00B350A0">
        <w:t>s</w:t>
      </w:r>
      <w:r w:rsidR="00731510" w:rsidRPr="00B350A0">
        <w:t xml:space="preserve">ystem </w:t>
      </w:r>
      <w:r w:rsidRPr="00B350A0">
        <w:t>r</w:t>
      </w:r>
      <w:r w:rsidR="00731510" w:rsidRPr="00B350A0">
        <w:t>equirements</w:t>
      </w:r>
    </w:p>
    <w:p w14:paraId="3AEB9FD9" w14:textId="77777777" w:rsidR="00731510" w:rsidRPr="00B350A0" w:rsidRDefault="00DD50B1" w:rsidP="007E778A">
      <w:pPr>
        <w:pStyle w:val="Bullet"/>
        <w:numPr>
          <w:ilvl w:val="0"/>
          <w:numId w:val="8"/>
        </w:numPr>
      </w:pPr>
      <w:r w:rsidRPr="00B350A0">
        <w:t>r</w:t>
      </w:r>
      <w:r w:rsidR="00731510" w:rsidRPr="00B350A0">
        <w:t>elease notes</w:t>
      </w:r>
    </w:p>
    <w:p w14:paraId="7C60090E" w14:textId="77777777" w:rsidR="00731510" w:rsidRPr="00B350A0" w:rsidRDefault="00731510" w:rsidP="004A51AA">
      <w:pPr>
        <w:pStyle w:val="Bullet"/>
      </w:pPr>
    </w:p>
    <w:p w14:paraId="0B484FAE" w14:textId="77777777" w:rsidR="0091119D" w:rsidRPr="00B350A0" w:rsidRDefault="0091119D" w:rsidP="00941E8C">
      <w:pPr>
        <w:pStyle w:val="Heading2"/>
      </w:pPr>
      <w:bookmarkStart w:id="19" w:name="_Toc355280331"/>
      <w:bookmarkStart w:id="20" w:name="_Toc506895465"/>
      <w:r w:rsidRPr="00B350A0">
        <w:lastRenderedPageBreak/>
        <w:t>SPECCHIO ownership and access</w:t>
      </w:r>
      <w:bookmarkEnd w:id="19"/>
      <w:bookmarkEnd w:id="20"/>
    </w:p>
    <w:p w14:paraId="702587C5" w14:textId="77777777" w:rsidR="0091119D" w:rsidRPr="00B350A0" w:rsidRDefault="0091119D" w:rsidP="004A51AA">
      <w:pPr>
        <w:pStyle w:val="DocAction"/>
      </w:pPr>
      <w:r w:rsidRPr="00B350A0">
        <w:t>SPECCHIO was originally built by the Remote Sensing Laboratories at the University of Zurich, and extended by Intersect for the School of Earth and Environmental Sciences at the University of Wollongong.</w:t>
      </w:r>
    </w:p>
    <w:p w14:paraId="6AD68E4B" w14:textId="77777777" w:rsidR="0091119D" w:rsidRDefault="0091119D" w:rsidP="00941E8C">
      <w:pPr>
        <w:pStyle w:val="Heading2"/>
      </w:pPr>
      <w:bookmarkStart w:id="21" w:name="_Toc506895466"/>
      <w:bookmarkStart w:id="22" w:name="_Toc355280332"/>
      <w:r w:rsidRPr="00B350A0">
        <w:t>Copyright and licensing</w:t>
      </w:r>
      <w:bookmarkEnd w:id="21"/>
    </w:p>
    <w:p w14:paraId="461AC1F9" w14:textId="7E6E9C5A" w:rsidR="0091119D" w:rsidRPr="00B350A0" w:rsidRDefault="00B350A0" w:rsidP="004A51AA">
      <w:pPr>
        <w:pStyle w:val="Body"/>
      </w:pPr>
      <w:r w:rsidRPr="00B350A0">
        <w:t>This program is free software: you can redistribute it and/or modify it under the terms of the GNU General Public License as published by the Free Software Foundation, either version 3 of the License, or (at your option) any later version.</w:t>
      </w:r>
      <w:r w:rsidRPr="00B350A0">
        <w:br/>
        <w:t xml:space="preserve">This program is distributed in the hope that it will be useful, but WITHOUT ANY WARRANTY; without even the implied warranty of MERCHANTABILITY or FITNESS FOR A PARTICULAR PURPOSE.  See the GNU General Public License for more details. </w:t>
      </w:r>
      <w:r w:rsidRPr="00B350A0">
        <w:br/>
        <w:t>You should have received a copy of the GNU General Public License along with this program. If not, see &lt;http://www.gnu.org/licenses/&gt;.</w:t>
      </w:r>
    </w:p>
    <w:p w14:paraId="0B905469" w14:textId="77777777" w:rsidR="0091119D" w:rsidRPr="00B350A0" w:rsidRDefault="0091119D" w:rsidP="00941E8C">
      <w:pPr>
        <w:pStyle w:val="Heading2"/>
      </w:pPr>
      <w:bookmarkStart w:id="23" w:name="_Toc506895467"/>
      <w:r w:rsidRPr="00B350A0">
        <w:t>For Further Information</w:t>
      </w:r>
      <w:bookmarkEnd w:id="23"/>
    </w:p>
    <w:p w14:paraId="3B0309A6" w14:textId="77777777" w:rsidR="0091119D" w:rsidRPr="00B350A0" w:rsidRDefault="0091119D" w:rsidP="004A51AA">
      <w:pPr>
        <w:pStyle w:val="Body"/>
      </w:pPr>
      <w:r w:rsidRPr="00B350A0">
        <w:t>Please refer to the following documents for more information about SPECCHIO. Unless otherwise stated, they can be found in the SPECCHIO Installation kit.</w:t>
      </w:r>
    </w:p>
    <w:p w14:paraId="7E960669" w14:textId="77777777" w:rsidR="0091119D" w:rsidRPr="00B350A0" w:rsidRDefault="0091119D" w:rsidP="004A51AA">
      <w:pPr>
        <w:pStyle w:val="HangingIndent"/>
      </w:pPr>
      <w:r w:rsidRPr="00B350A0">
        <w:rPr>
          <w:rStyle w:val="Strong"/>
          <w:u w:val="single"/>
        </w:rPr>
        <w:t>SPECCHIO_ReleaseNotes.pdf</w:t>
      </w:r>
      <w:r w:rsidRPr="00B350A0">
        <w:t xml:space="preserve"> can be found in each Installation Kit and provides installation instructions for the SPECCHIO Client.</w:t>
      </w:r>
    </w:p>
    <w:p w14:paraId="5C80D391" w14:textId="77777777" w:rsidR="0091119D" w:rsidRPr="00B350A0" w:rsidRDefault="0091119D" w:rsidP="004A51AA">
      <w:pPr>
        <w:pStyle w:val="HangingIndent"/>
      </w:pPr>
      <w:r w:rsidRPr="00B350A0">
        <w:rPr>
          <w:rStyle w:val="Strong"/>
          <w:u w:val="single"/>
        </w:rPr>
        <w:t xml:space="preserve">SPECCHIO_Tutorial.pdf </w:t>
      </w:r>
      <w:r w:rsidRPr="00B350A0">
        <w:t>provides instruction in the operation of key areas of the SPECCHIO Client.</w:t>
      </w:r>
    </w:p>
    <w:p w14:paraId="55415165" w14:textId="77777777" w:rsidR="0091119D" w:rsidRPr="00B350A0" w:rsidRDefault="0091119D" w:rsidP="004A51AA">
      <w:pPr>
        <w:pStyle w:val="HangingIndent"/>
      </w:pPr>
      <w:r w:rsidRPr="00B350A0">
        <w:rPr>
          <w:rStyle w:val="Strong"/>
          <w:u w:val="single"/>
        </w:rPr>
        <w:t>SPECCHIO_ServerInstallation.pdf</w:t>
      </w:r>
      <w:r w:rsidRPr="00B350A0">
        <w:t xml:space="preserve"> provides system administrators with information to assist in managing and maintaining a SPECCHIO Server System.</w:t>
      </w:r>
    </w:p>
    <w:p w14:paraId="45DC62DD" w14:textId="77777777" w:rsidR="00A777F5" w:rsidRPr="00B350A0" w:rsidRDefault="00A777F5" w:rsidP="004A51AA">
      <w:pPr>
        <w:pStyle w:val="HangingIndent"/>
      </w:pPr>
      <w:r w:rsidRPr="00B350A0">
        <w:rPr>
          <w:rStyle w:val="Strong"/>
          <w:u w:val="single"/>
        </w:rPr>
        <w:t>SPECCHIO_VM.pdf</w:t>
      </w:r>
      <w:r w:rsidRPr="00B350A0">
        <w:t xml:space="preserve"> provides information about the SPECCHIO Virtual Machine, basing on a VirtualBox CentOS virtual machine. The SPECCHIO VM is an easy solution to running a complete SPECCHIO server without the complex installation procedure of a complete native server installation.</w:t>
      </w:r>
    </w:p>
    <w:p w14:paraId="32C98397" w14:textId="77777777" w:rsidR="0091119D" w:rsidRPr="00B350A0" w:rsidRDefault="0091119D" w:rsidP="004A51AA">
      <w:pPr>
        <w:pStyle w:val="HangingIndent"/>
        <w:rPr>
          <w:rStyle w:val="Strong"/>
          <w:u w:val="single"/>
        </w:rPr>
      </w:pPr>
      <w:r w:rsidRPr="00B350A0">
        <w:rPr>
          <w:rStyle w:val="Strong"/>
          <w:u w:val="single"/>
        </w:rPr>
        <w:t>SPECCHIO Web Site (</w:t>
      </w:r>
      <w:hyperlink r:id="rId11" w:history="1">
        <w:r w:rsidRPr="00B350A0">
          <w:rPr>
            <w:rStyle w:val="Hyperlink"/>
          </w:rPr>
          <w:t>www.specchio.ch</w:t>
        </w:r>
      </w:hyperlink>
      <w:r w:rsidRPr="00B350A0">
        <w:rPr>
          <w:rStyle w:val="Hyperlink"/>
        </w:rPr>
        <w:t>)</w:t>
      </w:r>
      <w:r w:rsidRPr="00B350A0">
        <w:t xml:space="preserve"> General information about SPECCHIO. Some of this information may be related to other non-UOW versions of SPECCHIO.</w:t>
      </w:r>
    </w:p>
    <w:p w14:paraId="77CA0062" w14:textId="77777777" w:rsidR="0091119D" w:rsidRPr="00B350A0" w:rsidRDefault="0091119D" w:rsidP="004A51AA">
      <w:pPr>
        <w:pStyle w:val="HangingIndent"/>
        <w:rPr>
          <w:rStyle w:val="Strong"/>
          <w:b w:val="0"/>
          <w:bCs w:val="0"/>
          <w:i/>
          <w:color w:val="FF0000"/>
          <w:u w:val="single"/>
        </w:rPr>
      </w:pPr>
      <w:r w:rsidRPr="00B350A0">
        <w:rPr>
          <w:rStyle w:val="Strong"/>
          <w:u w:val="single"/>
        </w:rPr>
        <w:t>SPECCHIO UoW (</w:t>
      </w:r>
      <w:r w:rsidRPr="00B350A0">
        <w:t>https://specchio.uow.edu.au)</w:t>
      </w:r>
      <w:r w:rsidRPr="00B350A0">
        <w:rPr>
          <w:rStyle w:val="Strong"/>
          <w:u w:val="single"/>
        </w:rPr>
        <w:t xml:space="preserve"> </w:t>
      </w:r>
      <w:r w:rsidRPr="00B350A0">
        <w:t>Installation kits for University of Wollongong version of the SPECCHIO Client and documentation for that version.</w:t>
      </w:r>
    </w:p>
    <w:p w14:paraId="1B7DA936" w14:textId="7B00B3D0" w:rsidR="0091119D" w:rsidRPr="00B350A0" w:rsidRDefault="0091119D" w:rsidP="004A51AA">
      <w:pPr>
        <w:pStyle w:val="HangingIndent"/>
      </w:pPr>
      <w:r w:rsidRPr="00B350A0">
        <w:rPr>
          <w:rStyle w:val="Strong"/>
          <w:u w:val="single"/>
        </w:rPr>
        <w:t>SPECCHIO GitHub (</w:t>
      </w:r>
      <w:r w:rsidR="00ED7F5E" w:rsidRPr="00B350A0">
        <w:t>https://github.com/ahueni/SPECCHIO</w:t>
      </w:r>
      <w:r w:rsidRPr="00B350A0">
        <w:rPr>
          <w:rStyle w:val="Hyperlink"/>
        </w:rPr>
        <w:t>)</w:t>
      </w:r>
      <w:r w:rsidRPr="00B350A0">
        <w:t xml:space="preserve"> Source code of SPECCHIO.</w:t>
      </w:r>
    </w:p>
    <w:p w14:paraId="3ED14EF7" w14:textId="77777777" w:rsidR="0091119D" w:rsidRPr="00B350A0" w:rsidRDefault="0091119D" w:rsidP="004A51AA">
      <w:pPr>
        <w:pStyle w:val="HangingIndent"/>
        <w:rPr>
          <w:rStyle w:val="DocActionChar"/>
          <w:u w:val="single"/>
        </w:rPr>
      </w:pPr>
      <w:r w:rsidRPr="00B350A0">
        <w:t xml:space="preserve"> </w:t>
      </w:r>
    </w:p>
    <w:p w14:paraId="7ECF251B" w14:textId="5A1FDFC6" w:rsidR="0091119D" w:rsidRPr="00B350A0" w:rsidRDefault="0053143E" w:rsidP="004A51AA">
      <w:pPr>
        <w:pStyle w:val="Body"/>
      </w:pPr>
      <w:r w:rsidRPr="00B350A0">
        <w:t>See also</w:t>
      </w:r>
      <w:r w:rsidRPr="00B350A0">
        <w:rPr>
          <w:rStyle w:val="CrossReference"/>
          <w:u w:val="single"/>
        </w:rPr>
        <w:t xml:space="preserve"> </w:t>
      </w:r>
      <w:r w:rsidR="003F065D" w:rsidRPr="00B350A0">
        <w:rPr>
          <w:rStyle w:val="CrossReference"/>
          <w:u w:val="single"/>
        </w:rPr>
        <w:t xml:space="preserve">Section 16 </w:t>
      </w:r>
      <w:r w:rsidR="00DA4F2C" w:rsidRPr="00B350A0">
        <w:fldChar w:fldCharType="begin"/>
      </w:r>
      <w:r w:rsidR="00DA4F2C" w:rsidRPr="00B350A0">
        <w:instrText xml:space="preserve"> REF _Ref413326577 \h  \* MERGEFORMAT </w:instrText>
      </w:r>
      <w:r w:rsidR="00DA4F2C" w:rsidRPr="00B350A0">
        <w:fldChar w:fldCharType="separate"/>
      </w:r>
      <w:r w:rsidR="000C7C57" w:rsidRPr="000C7C57">
        <w:rPr>
          <w:i/>
        </w:rPr>
        <w:t>References</w:t>
      </w:r>
      <w:r w:rsidR="00DA4F2C" w:rsidRPr="00B350A0">
        <w:fldChar w:fldCharType="end"/>
      </w:r>
      <w:r w:rsidRPr="00B350A0">
        <w:rPr>
          <w:rStyle w:val="CrossReference"/>
          <w:u w:val="single"/>
        </w:rPr>
        <w:t xml:space="preserve"> </w:t>
      </w:r>
      <w:r w:rsidR="0091119D" w:rsidRPr="00B350A0">
        <w:t>for a list of academic articles related to SPECCHIO and its use.</w:t>
      </w:r>
    </w:p>
    <w:p w14:paraId="25B55ADD" w14:textId="5BB08331" w:rsidR="00B90878" w:rsidRPr="00941E8C" w:rsidRDefault="00B90878" w:rsidP="00B90878">
      <w:pPr>
        <w:pStyle w:val="Heading1"/>
      </w:pPr>
      <w:bookmarkStart w:id="24" w:name="_Ref499963894"/>
      <w:bookmarkStart w:id="25" w:name="_Ref499963904"/>
      <w:bookmarkStart w:id="26" w:name="_Toc506895468"/>
      <w:bookmarkEnd w:id="22"/>
      <w:r w:rsidRPr="00941E8C">
        <w:lastRenderedPageBreak/>
        <w:t>Overview of the SPECCHIO Application</w:t>
      </w:r>
      <w:bookmarkEnd w:id="24"/>
      <w:bookmarkEnd w:id="25"/>
      <w:bookmarkEnd w:id="26"/>
    </w:p>
    <w:p w14:paraId="65B07D4F" w14:textId="3BD95D85" w:rsidR="00302874" w:rsidRPr="00B350A0" w:rsidRDefault="00302874" w:rsidP="004A51AA">
      <w:pPr>
        <w:pStyle w:val="Body"/>
      </w:pPr>
      <w:r w:rsidRPr="00B350A0">
        <w:t>SPECCHIO is a database for storing spectral data acquired by spectroradiometers and their associated metadata, combined with a user-friendly interface.</w:t>
      </w:r>
    </w:p>
    <w:p w14:paraId="3EC43064" w14:textId="62CFDD97" w:rsidR="00302874" w:rsidRPr="00B350A0" w:rsidRDefault="00302874" w:rsidP="004A51AA">
      <w:pPr>
        <w:pStyle w:val="Body"/>
      </w:pPr>
      <w:r w:rsidRPr="00B350A0">
        <w:t xml:space="preserve">SPECCHIO organises the Spectra for each new sampling experiment into Campaigns. Users can view the Spectra for each Campaign by using the browser or by building a query. </w:t>
      </w:r>
    </w:p>
    <w:p w14:paraId="241B226B" w14:textId="1FAA6296" w:rsidR="00ED7F5E" w:rsidRPr="00B350A0" w:rsidRDefault="00ED7F5E" w:rsidP="004A51AA">
      <w:pPr>
        <w:pStyle w:val="Body"/>
      </w:pPr>
      <w:r w:rsidRPr="00B350A0">
        <w:t>SPECCHIO provides an API to access all system functionality from other programming languages via a Java bridge.</w:t>
      </w:r>
    </w:p>
    <w:p w14:paraId="5B74CCFC" w14:textId="2CCB27AB" w:rsidR="00353DEC" w:rsidRPr="00B350A0" w:rsidRDefault="00353DEC" w:rsidP="00941E8C">
      <w:pPr>
        <w:pStyle w:val="Heading2"/>
      </w:pPr>
      <w:bookmarkStart w:id="27" w:name="_Toc506895469"/>
      <w:r w:rsidRPr="00B350A0">
        <w:t>SPECCHIO Basic Operation</w:t>
      </w:r>
      <w:bookmarkEnd w:id="27"/>
    </w:p>
    <w:p w14:paraId="08BDA351" w14:textId="052683B3" w:rsidR="00353DEC" w:rsidRPr="00B350A0" w:rsidRDefault="00353DEC" w:rsidP="004A51AA">
      <w:pPr>
        <w:pStyle w:val="Body"/>
      </w:pPr>
      <w:r w:rsidRPr="00B350A0">
        <w:t xml:space="preserve">SPECCHIO has been setup to comply as much as possible with the look and feel of the operating system on which it is running. </w:t>
      </w:r>
    </w:p>
    <w:p w14:paraId="29D29238" w14:textId="2C727C02" w:rsidR="00A56E50" w:rsidRPr="00B350A0" w:rsidRDefault="00A56E50" w:rsidP="004A51AA">
      <w:pPr>
        <w:pStyle w:val="Body"/>
      </w:pPr>
      <w:r w:rsidRPr="00B350A0">
        <w:t xml:space="preserve">The screenshots provided in the following sections have been taken on </w:t>
      </w:r>
      <w:r w:rsidR="00353DEC" w:rsidRPr="00B350A0">
        <w:t xml:space="preserve">a </w:t>
      </w:r>
      <w:r w:rsidR="005D0B99" w:rsidRPr="00B350A0">
        <w:t>mac</w:t>
      </w:r>
      <w:r w:rsidR="00353DEC" w:rsidRPr="00B350A0">
        <w:t>OS system.</w:t>
      </w:r>
      <w:r w:rsidRPr="00B350A0">
        <w:t xml:space="preserve"> Depending on your operating system, the windows and widgets may look a little different.</w:t>
      </w:r>
    </w:p>
    <w:p w14:paraId="0E40384D" w14:textId="3F0C2707" w:rsidR="00A56E50" w:rsidRPr="00A8518D" w:rsidRDefault="005D0B99" w:rsidP="00A56E50">
      <w:pPr>
        <w:pStyle w:val="Heading3"/>
      </w:pPr>
      <w:bookmarkStart w:id="28" w:name="_Toc506895470"/>
      <w:r w:rsidRPr="00A8518D">
        <w:t>m</w:t>
      </w:r>
      <w:r w:rsidR="00A56E50" w:rsidRPr="00A8518D">
        <w:t>ac</w:t>
      </w:r>
      <w:r w:rsidRPr="00A8518D">
        <w:t>OS</w:t>
      </w:r>
      <w:r w:rsidR="00A56E50" w:rsidRPr="00A8518D">
        <w:t xml:space="preserve"> </w:t>
      </w:r>
      <w:r w:rsidR="00353DEC" w:rsidRPr="00A8518D">
        <w:t xml:space="preserve">and Windows </w:t>
      </w:r>
      <w:r w:rsidR="00A56E50" w:rsidRPr="00A8518D">
        <w:t>Operation</w:t>
      </w:r>
      <w:bookmarkEnd w:id="28"/>
    </w:p>
    <w:p w14:paraId="6F593BF4" w14:textId="77777777" w:rsidR="00A56E50" w:rsidRPr="00B350A0" w:rsidRDefault="00A56E50" w:rsidP="004A51AA">
      <w:pPr>
        <w:pStyle w:val="Body"/>
      </w:pPr>
      <w:r w:rsidRPr="00B350A0">
        <w:t>SPECCHIO uses the following mouse click combinations on Windows. This document describes SPECCHIO operation in terms of these Windows mouse click patterns.</w:t>
      </w:r>
    </w:p>
    <w:p w14:paraId="4D5DF188" w14:textId="435CDA90" w:rsidR="00A56E50" w:rsidRPr="00B350A0" w:rsidRDefault="00A56E50" w:rsidP="000C6BFF">
      <w:pPr>
        <w:pStyle w:val="HangingIndent"/>
        <w:ind w:left="3261" w:hanging="2552"/>
      </w:pPr>
      <w:r w:rsidRPr="00B350A0">
        <w:rPr>
          <w:rStyle w:val="Strong"/>
          <w:u w:val="single"/>
        </w:rPr>
        <w:t>Left Click</w:t>
      </w:r>
      <w:r w:rsidR="000C6BFF">
        <w:tab/>
      </w:r>
      <w:r w:rsidRPr="00B350A0">
        <w:t xml:space="preserve">The normal selection or activation click. </w:t>
      </w:r>
    </w:p>
    <w:p w14:paraId="2807CBD8" w14:textId="3BCD9623" w:rsidR="00A56E50" w:rsidRPr="00B350A0" w:rsidRDefault="00A56E50" w:rsidP="000C6BFF">
      <w:pPr>
        <w:pStyle w:val="HangingIndent"/>
        <w:ind w:left="3261" w:hanging="2552"/>
      </w:pPr>
      <w:r w:rsidRPr="00B350A0">
        <w:rPr>
          <w:rStyle w:val="Strong"/>
          <w:u w:val="single"/>
        </w:rPr>
        <w:t>Right Click</w:t>
      </w:r>
      <w:r w:rsidR="000C6BFF">
        <w:tab/>
      </w:r>
      <w:r w:rsidRPr="00B350A0">
        <w:t>Context menu display.</w:t>
      </w:r>
    </w:p>
    <w:p w14:paraId="4E23E45A" w14:textId="77777777" w:rsidR="00A56E50" w:rsidRPr="00B350A0" w:rsidRDefault="00A56E50" w:rsidP="000C6BFF">
      <w:pPr>
        <w:pStyle w:val="HangingIndent"/>
        <w:ind w:left="3261" w:hanging="2552"/>
      </w:pPr>
      <w:r w:rsidRPr="00B350A0">
        <w:rPr>
          <w:rStyle w:val="Strong"/>
          <w:u w:val="single"/>
        </w:rPr>
        <w:t>Control+Left Click</w:t>
      </w:r>
      <w:r w:rsidRPr="00B350A0">
        <w:tab/>
        <w:t>Adding a single item to the selection. Control+Click adds the item clicked to any already selected items.</w:t>
      </w:r>
    </w:p>
    <w:p w14:paraId="51FC2417" w14:textId="77777777" w:rsidR="00A56E50" w:rsidRPr="00B350A0" w:rsidRDefault="00A56E50" w:rsidP="000C6BFF">
      <w:pPr>
        <w:pStyle w:val="HangingIndent"/>
        <w:ind w:left="3261" w:hanging="2552"/>
      </w:pPr>
      <w:r w:rsidRPr="00B350A0">
        <w:rPr>
          <w:rStyle w:val="Strong"/>
          <w:u w:val="single"/>
        </w:rPr>
        <w:t>Shift+Left Click</w:t>
      </w:r>
      <w:r w:rsidRPr="00B350A0">
        <w:tab/>
        <w:t>Adding a range of items to the selection. Shift+Click adds the item clicked, plus any items between the last selected item and the currently selected item, to any already selected items.</w:t>
      </w:r>
    </w:p>
    <w:p w14:paraId="1EC84B90" w14:textId="468F0352" w:rsidR="005D0B99" w:rsidRPr="00B350A0" w:rsidRDefault="005D0B99" w:rsidP="004A51AA">
      <w:pPr>
        <w:pStyle w:val="Body"/>
      </w:pPr>
      <w:r w:rsidRPr="00B350A0">
        <w:t>Under macOS the Apple command key is equivalent to the Windows Control key.</w:t>
      </w:r>
    </w:p>
    <w:p w14:paraId="51016690" w14:textId="77777777" w:rsidR="00A56E50" w:rsidRPr="004A51AA" w:rsidRDefault="00A56E50" w:rsidP="004A51AA">
      <w:pPr>
        <w:pStyle w:val="Body"/>
      </w:pPr>
      <w:r w:rsidRPr="004A51AA">
        <w:t xml:space="preserve">There are a variety of Mac mouse types which can be used, and also a variety of settings for configuring the Mac mouse. The Mac user is advised to consider their mouse button settings prior to starting SPECCHIO operation so all of the above functions are accessible. </w:t>
      </w:r>
    </w:p>
    <w:p w14:paraId="3DC884D8" w14:textId="77777777" w:rsidR="00A56E50" w:rsidRPr="00A8518D" w:rsidRDefault="00A56E50" w:rsidP="00A56E50">
      <w:pPr>
        <w:pStyle w:val="Heading3"/>
      </w:pPr>
      <w:bookmarkStart w:id="29" w:name="_Toc506895471"/>
      <w:r w:rsidRPr="00A8518D">
        <w:t>Unix Operation</w:t>
      </w:r>
      <w:bookmarkEnd w:id="29"/>
    </w:p>
    <w:p w14:paraId="509D26D6" w14:textId="77777777" w:rsidR="00A56E50" w:rsidRPr="00B350A0" w:rsidRDefault="00A56E50" w:rsidP="004A51AA">
      <w:pPr>
        <w:pStyle w:val="Body"/>
      </w:pPr>
      <w:r w:rsidRPr="00B350A0">
        <w:t>As described under Mac Operation above, Unix users should also consider how to access on their computer the various mouse click combinations that are described in this document.</w:t>
      </w:r>
    </w:p>
    <w:p w14:paraId="7DCC23DE" w14:textId="15F1B76E" w:rsidR="00397B59" w:rsidRPr="00B350A0" w:rsidRDefault="00A56E50" w:rsidP="00573A84">
      <w:pPr>
        <w:pStyle w:val="Body"/>
        <w:rPr>
          <w:u w:val="single"/>
        </w:rPr>
      </w:pPr>
      <w:r w:rsidRPr="00B350A0">
        <w:t xml:space="preserve">The functionality of the GUI is generally consistent across all tested operating systems. </w:t>
      </w:r>
    </w:p>
    <w:p w14:paraId="62FBDA41" w14:textId="58247D84" w:rsidR="00A56E50" w:rsidRPr="00B350A0" w:rsidRDefault="00A56E50" w:rsidP="004A51AA">
      <w:pPr>
        <w:pStyle w:val="Body"/>
      </w:pPr>
      <w:r w:rsidRPr="00B350A0">
        <w:t>Depending on the UNIX windowing system, some of the dialogs are not properly displayed unless they are maximized.</w:t>
      </w:r>
    </w:p>
    <w:p w14:paraId="2AAFD698" w14:textId="77777777" w:rsidR="00A56E50" w:rsidRPr="00B350A0" w:rsidRDefault="00A56E50" w:rsidP="00941E8C">
      <w:pPr>
        <w:pStyle w:val="Heading2"/>
      </w:pPr>
      <w:bookmarkStart w:id="30" w:name="_Toc506895472"/>
      <w:r w:rsidRPr="00B350A0">
        <w:lastRenderedPageBreak/>
        <w:t>SPECCHIO User Interface</w:t>
      </w:r>
      <w:bookmarkEnd w:id="30"/>
    </w:p>
    <w:p w14:paraId="36C840CA" w14:textId="77777777" w:rsidR="00A56E50" w:rsidRPr="00B350A0" w:rsidRDefault="00A56E50" w:rsidP="004A51AA">
      <w:pPr>
        <w:pStyle w:val="Body"/>
      </w:pPr>
      <w:r w:rsidRPr="00B350A0">
        <w:t xml:space="preserve">SPECCHIO’s Main Window opens when the application is started. It is used to launch all of SPECCHIO’s functions. </w:t>
      </w:r>
    </w:p>
    <w:p w14:paraId="10E7305B" w14:textId="0C6E3040" w:rsidR="002D0762" w:rsidRPr="00B350A0" w:rsidRDefault="002D0762" w:rsidP="004A51AA">
      <w:pPr>
        <w:pStyle w:val="Body"/>
      </w:pPr>
      <w:r w:rsidRPr="00B350A0">
        <w:rPr>
          <w:noProof/>
          <w:lang w:eastAsia="en-GB"/>
        </w:rPr>
        <w:drawing>
          <wp:inline distT="0" distB="0" distL="0" distR="0" wp14:anchorId="685D0B31" wp14:editId="60FD6291">
            <wp:extent cx="6010275" cy="285198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36135" cy="2864256"/>
                    </a:xfrm>
                    <a:prstGeom prst="rect">
                      <a:avLst/>
                    </a:prstGeom>
                    <a:noFill/>
                  </pic:spPr>
                </pic:pic>
              </a:graphicData>
            </a:graphic>
          </wp:inline>
        </w:drawing>
      </w:r>
    </w:p>
    <w:p w14:paraId="5488E4D3" w14:textId="3BB51CB1" w:rsidR="00EC033F" w:rsidRPr="00DA48C2" w:rsidRDefault="00C657D5"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w:t>
      </w:r>
      <w:r w:rsidR="00397B59" w:rsidRPr="00DA48C2">
        <w:fldChar w:fldCharType="end"/>
      </w:r>
      <w:r w:rsidRPr="00DA48C2">
        <w:t xml:space="preserve">: </w:t>
      </w:r>
      <w:bookmarkStart w:id="31" w:name="_Ref506895225"/>
      <w:r w:rsidRPr="00DA48C2">
        <w:t>Main Window</w:t>
      </w:r>
      <w:bookmarkEnd w:id="31"/>
    </w:p>
    <w:p w14:paraId="1CAC3551" w14:textId="77777777" w:rsidR="00EC033F" w:rsidRPr="00B350A0" w:rsidRDefault="00EC033F" w:rsidP="00A56E50">
      <w:pPr>
        <w:rPr>
          <w:u w:val="single"/>
        </w:rPr>
      </w:pPr>
    </w:p>
    <w:p w14:paraId="53B511DE" w14:textId="77777777" w:rsidR="00A56E50" w:rsidRPr="00B350A0" w:rsidRDefault="00A56E50" w:rsidP="004A51AA">
      <w:pPr>
        <w:pStyle w:val="HangingIndent"/>
      </w:pPr>
      <w:r w:rsidRPr="00B350A0">
        <w:rPr>
          <w:rStyle w:val="Strong"/>
          <w:u w:val="single"/>
        </w:rPr>
        <w:t>Main menu</w:t>
      </w:r>
      <w:r w:rsidRPr="00B350A0">
        <w:tab/>
        <w:t>Select the SPECCHIO functions you wish to run from here.</w:t>
      </w:r>
    </w:p>
    <w:p w14:paraId="647B63B0" w14:textId="77777777" w:rsidR="00A56E50" w:rsidRPr="00B350A0" w:rsidRDefault="00A56E50" w:rsidP="004A51AA">
      <w:pPr>
        <w:pStyle w:val="HangingIndent"/>
      </w:pPr>
      <w:r w:rsidRPr="00B350A0">
        <w:rPr>
          <w:rStyle w:val="Strong"/>
          <w:u w:val="single"/>
        </w:rPr>
        <w:t>Progress Report Panel</w:t>
      </w:r>
      <w:r w:rsidRPr="00B350A0">
        <w:t xml:space="preserve">   </w:t>
      </w:r>
      <w:r w:rsidRPr="00B350A0">
        <w:tab/>
        <w:t>Displays the database connection information and information about the progress of many of SPECCHIO’s processes (e.g. file loading).</w:t>
      </w:r>
    </w:p>
    <w:p w14:paraId="6CAC424F" w14:textId="77777777" w:rsidR="00A56E50" w:rsidRPr="00B350A0" w:rsidRDefault="00A56E50" w:rsidP="004A51AA">
      <w:pPr>
        <w:pStyle w:val="HangingIndent"/>
      </w:pPr>
      <w:r w:rsidRPr="00B350A0">
        <w:rPr>
          <w:rStyle w:val="Strong"/>
          <w:u w:val="single"/>
        </w:rPr>
        <w:t>Database Connection Status</w:t>
      </w:r>
      <w:r w:rsidRPr="00B350A0">
        <w:t xml:space="preserve">   </w:t>
      </w:r>
      <w:r w:rsidRPr="00B350A0">
        <w:tab/>
        <w:t>This information is displayed in the Progress Report Panel and shows the User Name you are logged in as, and the database you are logged in to.</w:t>
      </w:r>
    </w:p>
    <w:p w14:paraId="2778B5B4" w14:textId="77777777" w:rsidR="00A56E50" w:rsidRPr="00B350A0" w:rsidRDefault="00A56E50" w:rsidP="004A51AA">
      <w:pPr>
        <w:pStyle w:val="Body"/>
      </w:pPr>
      <w:r w:rsidRPr="00B350A0">
        <w:t>The panel on the left side of this window is not used in this version of SPECCHIO.</w:t>
      </w:r>
    </w:p>
    <w:p w14:paraId="5A0163F6" w14:textId="39E1D9FD" w:rsidR="00650155" w:rsidRPr="00B350A0" w:rsidRDefault="00650155" w:rsidP="00941E8C">
      <w:pPr>
        <w:pStyle w:val="Heading2"/>
      </w:pPr>
      <w:bookmarkStart w:id="32" w:name="_Toc500009840"/>
      <w:bookmarkStart w:id="33" w:name="_Toc500010286"/>
      <w:bookmarkStart w:id="34" w:name="_Toc504555883"/>
      <w:bookmarkStart w:id="35" w:name="_Toc506190977"/>
      <w:bookmarkStart w:id="36" w:name="_Toc506191194"/>
      <w:bookmarkStart w:id="37" w:name="_Toc506191408"/>
      <w:bookmarkStart w:id="38" w:name="_Toc506191622"/>
      <w:bookmarkStart w:id="39" w:name="_Toc506895473"/>
      <w:bookmarkEnd w:id="32"/>
      <w:bookmarkEnd w:id="33"/>
      <w:bookmarkEnd w:id="34"/>
      <w:bookmarkEnd w:id="35"/>
      <w:bookmarkEnd w:id="36"/>
      <w:bookmarkEnd w:id="37"/>
      <w:bookmarkEnd w:id="38"/>
      <w:r w:rsidRPr="00B350A0">
        <w:t>Main Functions and Processes</w:t>
      </w:r>
      <w:bookmarkEnd w:id="39"/>
    </w:p>
    <w:p w14:paraId="28748CEA" w14:textId="7AF8F2B1" w:rsidR="00650155" w:rsidRPr="00B350A0" w:rsidRDefault="00650155" w:rsidP="004A51AA">
      <w:pPr>
        <w:pStyle w:val="Body"/>
      </w:pPr>
      <w:r w:rsidRPr="00B350A0">
        <w:t xml:space="preserve">The following diagram illustrates the functions and tasks performed by SPECCHIO. Each section relates to a different menu item in the application, and is a generally </w:t>
      </w:r>
      <w:r w:rsidR="007520F1" w:rsidRPr="00B350A0">
        <w:t xml:space="preserve">described in </w:t>
      </w:r>
      <w:r w:rsidRPr="00B350A0">
        <w:t>a different section in the User Guide. Information about campaigns is in a separate section due to its size.</w:t>
      </w:r>
    </w:p>
    <w:p w14:paraId="564E6192" w14:textId="2EC180DC" w:rsidR="00650155" w:rsidRPr="00B350A0" w:rsidRDefault="007520F1" w:rsidP="004A51AA">
      <w:pPr>
        <w:pStyle w:val="Body"/>
      </w:pPr>
      <w:r w:rsidRPr="00B350A0">
        <w:rPr>
          <w:noProof/>
          <w:lang w:eastAsia="en-GB"/>
        </w:rPr>
        <w:lastRenderedPageBreak/>
        <w:drawing>
          <wp:inline distT="0" distB="0" distL="0" distR="0" wp14:anchorId="468833D1" wp14:editId="73BB3A0D">
            <wp:extent cx="5829300" cy="3643538"/>
            <wp:effectExtent l="0" t="0" r="0" b="0"/>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41490" cy="3651157"/>
                    </a:xfrm>
                    <a:prstGeom prst="rect">
                      <a:avLst/>
                    </a:prstGeom>
                    <a:noFill/>
                  </pic:spPr>
                </pic:pic>
              </a:graphicData>
            </a:graphic>
          </wp:inline>
        </w:drawing>
      </w:r>
    </w:p>
    <w:p w14:paraId="4DFA64A2" w14:textId="450CE08B" w:rsidR="00650155" w:rsidRPr="00A8518D" w:rsidRDefault="00650155">
      <w:pPr>
        <w:pStyle w:val="Heading3"/>
      </w:pPr>
      <w:bookmarkStart w:id="40" w:name="_Toc506895474"/>
      <w:r w:rsidRPr="00A8518D">
        <w:t>Installing and getting access to the database</w:t>
      </w:r>
      <w:bookmarkEnd w:id="40"/>
    </w:p>
    <w:p w14:paraId="68C611CF" w14:textId="274B1B01" w:rsidR="00EC033F" w:rsidRPr="00482C06" w:rsidRDefault="00650155" w:rsidP="00482C06">
      <w:pPr>
        <w:pStyle w:val="Body"/>
        <w:rPr>
          <w:i/>
          <w:u w:val="single"/>
        </w:rPr>
      </w:pPr>
      <w:r w:rsidRPr="00B350A0">
        <w:rPr>
          <w:szCs w:val="22"/>
        </w:rPr>
        <w:t xml:space="preserve">This is a brief guide for getting started. </w:t>
      </w:r>
      <w:r w:rsidRPr="00B350A0">
        <w:t>Further information on in</w:t>
      </w:r>
      <w:r w:rsidRPr="00FB04A5">
        <w:t>stalling and getting access to the database</w:t>
      </w:r>
      <w:r w:rsidRPr="00B350A0">
        <w:t xml:space="preserve"> are contained in sections </w:t>
      </w:r>
      <w:r w:rsidRPr="00B350A0">
        <w:rPr>
          <w:rStyle w:val="CrossReference"/>
          <w:u w:val="single"/>
        </w:rPr>
        <w:fldChar w:fldCharType="begin"/>
      </w:r>
      <w:r w:rsidRPr="00B350A0">
        <w:rPr>
          <w:rStyle w:val="CrossReference"/>
          <w:u w:val="single"/>
        </w:rPr>
        <w:instrText xml:space="preserve"> REF _Ref499968139 \r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Pr>
          <w:rStyle w:val="CrossReference"/>
          <w:u w:val="single"/>
        </w:rPr>
        <w:t>3</w:t>
      </w:r>
      <w:r w:rsidRPr="00B350A0">
        <w:rPr>
          <w:rStyle w:val="CrossReference"/>
          <w:u w:val="single"/>
        </w:rPr>
        <w:fldChar w:fldCharType="end"/>
      </w:r>
      <w:r w:rsidRPr="00B350A0">
        <w:rPr>
          <w:rStyle w:val="CrossReference"/>
          <w:u w:val="single"/>
        </w:rPr>
        <w:t xml:space="preserve"> (</w:t>
      </w:r>
      <w:r w:rsidRPr="00B350A0">
        <w:rPr>
          <w:rStyle w:val="CrossReference"/>
          <w:u w:val="single"/>
        </w:rPr>
        <w:fldChar w:fldCharType="begin"/>
      </w:r>
      <w:r w:rsidRPr="00B350A0">
        <w:rPr>
          <w:rStyle w:val="CrossReference"/>
          <w:u w:val="single"/>
        </w:rPr>
        <w:instrText xml:space="preserve"> REF _Ref499968143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sidRPr="000C7C57">
        <w:rPr>
          <w:rStyle w:val="CrossReference"/>
        </w:rPr>
        <w:t>Installing SPECCHIO</w:t>
      </w:r>
      <w:r w:rsidRPr="00B350A0">
        <w:rPr>
          <w:rStyle w:val="CrossReference"/>
          <w:u w:val="single"/>
        </w:rPr>
        <w:fldChar w:fldCharType="end"/>
      </w:r>
      <w:r w:rsidRPr="00B350A0">
        <w:rPr>
          <w:rStyle w:val="CrossReference"/>
          <w:u w:val="single"/>
        </w:rPr>
        <w:t>)</w:t>
      </w:r>
      <w:r w:rsidRPr="00B350A0">
        <w:t xml:space="preserve"> and</w:t>
      </w:r>
      <w:r w:rsidR="00482C06">
        <w:t xml:space="preserve"> </w:t>
      </w:r>
      <w:r w:rsidR="00482C06">
        <w:fldChar w:fldCharType="begin"/>
      </w:r>
      <w:r w:rsidR="00482C06">
        <w:instrText xml:space="preserve"> REF _Ref506274352 \r \h </w:instrText>
      </w:r>
      <w:r w:rsidR="00482C06">
        <w:fldChar w:fldCharType="separate"/>
      </w:r>
      <w:r w:rsidR="000C7C57">
        <w:t>4</w:t>
      </w:r>
      <w:r w:rsidR="00482C06">
        <w:fldChar w:fldCharType="end"/>
      </w:r>
      <w:r w:rsidR="00482C06">
        <w:t xml:space="preserve"> (</w:t>
      </w:r>
      <w:r w:rsidR="00482C06">
        <w:fldChar w:fldCharType="begin"/>
      </w:r>
      <w:r w:rsidR="00482C06">
        <w:instrText xml:space="preserve"> REF _Ref506274334 \h </w:instrText>
      </w:r>
      <w:r w:rsidR="00482C06">
        <w:fldChar w:fldCharType="separate"/>
      </w:r>
      <w:r w:rsidR="000C7C57" w:rsidRPr="00DA48C2">
        <w:t>Get Access to the SPECCHIO Database</w:t>
      </w:r>
      <w:r w:rsidR="00482C06">
        <w:fldChar w:fldCharType="end"/>
      </w:r>
      <w:r w:rsidRPr="00B350A0">
        <w:rPr>
          <w:rStyle w:val="CrossReference"/>
          <w:u w:val="single"/>
        </w:rPr>
        <w:t>)</w:t>
      </w:r>
      <w:r w:rsidRPr="00B350A0">
        <w:t xml:space="preserve"> respectively. </w:t>
      </w:r>
    </w:p>
    <w:p w14:paraId="45FC19D2" w14:textId="77777777" w:rsidR="00EC033F" w:rsidRPr="00B350A0" w:rsidRDefault="00EC033F" w:rsidP="004A51AA">
      <w:pPr>
        <w:pStyle w:val="Body"/>
      </w:pPr>
    </w:p>
    <w:p w14:paraId="38F30503" w14:textId="4F477E1D" w:rsidR="00650155" w:rsidRPr="00B350A0" w:rsidRDefault="00650155" w:rsidP="004A51AA">
      <w:pPr>
        <w:pStyle w:val="Body"/>
      </w:pPr>
      <w:r w:rsidRPr="00B350A0">
        <w:rPr>
          <w:b/>
        </w:rPr>
        <w:t xml:space="preserve">Browsing and querying </w:t>
      </w:r>
      <w:r w:rsidRPr="00B350A0">
        <w:t xml:space="preserve">the SPECCHIO database </w:t>
      </w:r>
      <w:r w:rsidR="00903235" w:rsidRPr="00B350A0">
        <w:t>is documented</w:t>
      </w:r>
      <w:r w:rsidRPr="00B350A0">
        <w:t xml:space="preserve"> in section </w:t>
      </w:r>
      <w:r w:rsidRPr="00B350A0">
        <w:rPr>
          <w:rStyle w:val="CrossReference"/>
          <w:u w:val="single"/>
        </w:rPr>
        <w:fldChar w:fldCharType="begin"/>
      </w:r>
      <w:r w:rsidRPr="00B350A0">
        <w:rPr>
          <w:rStyle w:val="CrossReference"/>
          <w:u w:val="single"/>
        </w:rPr>
        <w:instrText xml:space="preserve"> REF _Ref413326779 \r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Pr>
          <w:rStyle w:val="CrossReference"/>
          <w:u w:val="single"/>
        </w:rPr>
        <w:t>10</w:t>
      </w:r>
      <w:r w:rsidRPr="00B350A0">
        <w:rPr>
          <w:rStyle w:val="CrossReference"/>
          <w:u w:val="single"/>
        </w:rPr>
        <w:fldChar w:fldCharType="end"/>
      </w:r>
      <w:r w:rsidRPr="00B350A0">
        <w:rPr>
          <w:rStyle w:val="CrossReference"/>
          <w:u w:val="single"/>
        </w:rPr>
        <w:t xml:space="preserve"> </w:t>
      </w:r>
      <w:r w:rsidRPr="00B350A0">
        <w:rPr>
          <w:rStyle w:val="CrossReference"/>
          <w:u w:val="single"/>
        </w:rPr>
        <w:fldChar w:fldCharType="begin"/>
      </w:r>
      <w:r w:rsidRPr="00B350A0">
        <w:rPr>
          <w:rStyle w:val="CrossReference"/>
          <w:u w:val="single"/>
        </w:rPr>
        <w:instrText xml:space="preserve"> REF _Ref413326779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sidRPr="000C7C57">
        <w:rPr>
          <w:rStyle w:val="CrossReference"/>
        </w:rPr>
        <w:t>Data Selection &amp; Output</w:t>
      </w:r>
      <w:r w:rsidRPr="00B350A0">
        <w:rPr>
          <w:rStyle w:val="CrossReference"/>
          <w:u w:val="single"/>
        </w:rPr>
        <w:fldChar w:fldCharType="end"/>
      </w:r>
      <w:r w:rsidRPr="00B350A0">
        <w:rPr>
          <w:rStyle w:val="CrossReference"/>
          <w:u w:val="single"/>
        </w:rPr>
        <w:t>.</w:t>
      </w:r>
      <w:r w:rsidRPr="00B350A0">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5804"/>
      </w:tblGrid>
      <w:tr w:rsidR="00650155" w:rsidRPr="00B350A0" w14:paraId="6C0DFD27" w14:textId="77777777" w:rsidTr="00650155">
        <w:tc>
          <w:tcPr>
            <w:tcW w:w="2718" w:type="dxa"/>
            <w:vMerge w:val="restart"/>
          </w:tcPr>
          <w:p w14:paraId="5E141097" w14:textId="77777777" w:rsidR="00650155" w:rsidRPr="000C6BFF" w:rsidRDefault="00650155" w:rsidP="00650155">
            <w:pPr>
              <w:spacing w:before="120"/>
              <w:rPr>
                <w:sz w:val="22"/>
                <w:szCs w:val="22"/>
              </w:rPr>
            </w:pPr>
            <w:r w:rsidRPr="000C6BFF">
              <w:rPr>
                <w:noProof/>
                <w:szCs w:val="22"/>
                <w:lang w:eastAsia="en-GB"/>
              </w:rPr>
              <w:drawing>
                <wp:inline distT="0" distB="0" distL="0" distR="0" wp14:anchorId="36986514" wp14:editId="70AEFBB5">
                  <wp:extent cx="1540111" cy="227774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45820" cy="2286188"/>
                          </a:xfrm>
                          <a:prstGeom prst="rect">
                            <a:avLst/>
                          </a:prstGeom>
                          <a:noFill/>
                        </pic:spPr>
                      </pic:pic>
                    </a:graphicData>
                  </a:graphic>
                </wp:inline>
              </w:drawing>
            </w:r>
          </w:p>
        </w:tc>
        <w:tc>
          <w:tcPr>
            <w:tcW w:w="5804" w:type="dxa"/>
          </w:tcPr>
          <w:p w14:paraId="42CD5C27" w14:textId="3B8310CC" w:rsidR="00650155" w:rsidRPr="00B350A0" w:rsidRDefault="00650155" w:rsidP="00976F01">
            <w:pPr>
              <w:pStyle w:val="HangingIndent"/>
              <w:ind w:left="676" w:firstLine="0"/>
            </w:pPr>
            <w:r w:rsidRPr="00B350A0">
              <w:t>First of all</w:t>
            </w:r>
            <w:r w:rsidR="00976F01">
              <w:t>,</w:t>
            </w:r>
            <w:r w:rsidRPr="00B350A0">
              <w:t xml:space="preserve"> you need to install the SPECCHIO client. </w:t>
            </w:r>
          </w:p>
          <w:p w14:paraId="5B552234" w14:textId="77777777" w:rsidR="00650155" w:rsidRPr="00B350A0" w:rsidRDefault="00650155" w:rsidP="004A51AA">
            <w:pPr>
              <w:pStyle w:val="Body"/>
            </w:pPr>
          </w:p>
        </w:tc>
      </w:tr>
      <w:tr w:rsidR="00650155" w:rsidRPr="00B350A0" w14:paraId="19362162" w14:textId="77777777" w:rsidTr="000C6BFF">
        <w:trPr>
          <w:trHeight w:val="1579"/>
        </w:trPr>
        <w:tc>
          <w:tcPr>
            <w:tcW w:w="2718" w:type="dxa"/>
            <w:vMerge/>
          </w:tcPr>
          <w:p w14:paraId="6FB5C052" w14:textId="77777777" w:rsidR="00650155" w:rsidRPr="00B350A0" w:rsidRDefault="00650155" w:rsidP="00650155">
            <w:pPr>
              <w:rPr>
                <w:sz w:val="22"/>
                <w:szCs w:val="22"/>
                <w:u w:val="single"/>
              </w:rPr>
            </w:pPr>
          </w:p>
        </w:tc>
        <w:tc>
          <w:tcPr>
            <w:tcW w:w="5804" w:type="dxa"/>
          </w:tcPr>
          <w:p w14:paraId="2A9FED12" w14:textId="76E7B472" w:rsidR="00650155" w:rsidRPr="00B350A0" w:rsidRDefault="00650155" w:rsidP="00976F01">
            <w:pPr>
              <w:pStyle w:val="HangingIndent"/>
              <w:ind w:left="676" w:firstLine="0"/>
            </w:pPr>
            <w:r w:rsidRPr="00B350A0">
              <w:t xml:space="preserve">In order to get access to </w:t>
            </w:r>
            <w:r w:rsidR="00DA7171" w:rsidRPr="00B350A0">
              <w:t>a</w:t>
            </w:r>
            <w:r w:rsidRPr="00B350A0">
              <w:t xml:space="preserve"> SPECCHIO database, a User Account must be created.</w:t>
            </w:r>
          </w:p>
          <w:p w14:paraId="545698F0" w14:textId="29EB1B4D" w:rsidR="00650155" w:rsidRPr="00B350A0" w:rsidRDefault="00650155" w:rsidP="004A51AA">
            <w:pPr>
              <w:pStyle w:val="Body"/>
            </w:pPr>
            <w:r w:rsidRPr="00B350A0">
              <w:t xml:space="preserve">Connect to </w:t>
            </w:r>
            <w:r w:rsidR="00DA7171" w:rsidRPr="00B350A0">
              <w:t>a</w:t>
            </w:r>
            <w:r w:rsidRPr="00B350A0">
              <w:t xml:space="preserve"> database </w:t>
            </w:r>
            <w:r w:rsidR="00DA7171" w:rsidRPr="00B350A0">
              <w:t xml:space="preserve">by </w:t>
            </w:r>
            <w:r w:rsidR="009465AC" w:rsidRPr="00B350A0">
              <w:t>selecting</w:t>
            </w:r>
            <w:r w:rsidR="00DA7171" w:rsidRPr="00B350A0">
              <w:t xml:space="preserve"> </w:t>
            </w:r>
            <w:r w:rsidR="009465AC" w:rsidRPr="00B350A0">
              <w:t>any of your</w:t>
            </w:r>
            <w:r w:rsidR="00DA7171" w:rsidRPr="00B350A0">
              <w:t xml:space="preserve"> </w:t>
            </w:r>
            <w:r w:rsidR="009465AC" w:rsidRPr="00B350A0">
              <w:t>existing</w:t>
            </w:r>
            <w:r w:rsidR="00DA7171" w:rsidRPr="00B350A0">
              <w:t xml:space="preserve"> </w:t>
            </w:r>
            <w:r w:rsidR="009465AC" w:rsidRPr="00B350A0">
              <w:t xml:space="preserve">user </w:t>
            </w:r>
            <w:r w:rsidR="00DA7171" w:rsidRPr="00B350A0">
              <w:t xml:space="preserve">account </w:t>
            </w:r>
            <w:r w:rsidR="009465AC" w:rsidRPr="00B350A0">
              <w:t>details</w:t>
            </w:r>
            <w:r w:rsidRPr="00B350A0">
              <w:t>.</w:t>
            </w:r>
          </w:p>
        </w:tc>
      </w:tr>
      <w:tr w:rsidR="00650155" w:rsidRPr="00B350A0" w14:paraId="29A4E957" w14:textId="77777777" w:rsidTr="00650155">
        <w:tc>
          <w:tcPr>
            <w:tcW w:w="2718" w:type="dxa"/>
            <w:vMerge/>
          </w:tcPr>
          <w:p w14:paraId="4CAB592F" w14:textId="77777777" w:rsidR="00650155" w:rsidRPr="00B350A0" w:rsidRDefault="00650155" w:rsidP="00650155">
            <w:pPr>
              <w:rPr>
                <w:sz w:val="22"/>
                <w:szCs w:val="22"/>
                <w:u w:val="single"/>
              </w:rPr>
            </w:pPr>
          </w:p>
        </w:tc>
        <w:tc>
          <w:tcPr>
            <w:tcW w:w="5804" w:type="dxa"/>
          </w:tcPr>
          <w:p w14:paraId="64893CD5" w14:textId="0067D1DF" w:rsidR="00650155" w:rsidRPr="00B350A0" w:rsidRDefault="00650155" w:rsidP="004A51AA">
            <w:pPr>
              <w:pStyle w:val="Body"/>
            </w:pPr>
            <w:r w:rsidRPr="00B350A0">
              <w:t>SPECCHIO allows users to browse</w:t>
            </w:r>
            <w:r w:rsidR="00976F01">
              <w:t xml:space="preserve"> all</w:t>
            </w:r>
            <w:r w:rsidRPr="00B350A0">
              <w:t xml:space="preserve"> data</w:t>
            </w:r>
            <w:r w:rsidR="00167E1F" w:rsidRPr="00B350A0">
              <w:t xml:space="preserve"> available</w:t>
            </w:r>
            <w:r w:rsidRPr="00B350A0">
              <w:t xml:space="preserve"> in the </w:t>
            </w:r>
            <w:r w:rsidR="00167E1F" w:rsidRPr="00B350A0">
              <w:t xml:space="preserve">database via the </w:t>
            </w:r>
            <w:r w:rsidRPr="00B350A0">
              <w:t xml:space="preserve">Campaign hierarchy. </w:t>
            </w:r>
          </w:p>
          <w:p w14:paraId="7FEFB2A2" w14:textId="77777777" w:rsidR="00650155" w:rsidRPr="00B350A0" w:rsidRDefault="00650155" w:rsidP="004A51AA">
            <w:pPr>
              <w:pStyle w:val="Body"/>
            </w:pPr>
            <w:r w:rsidRPr="00B350A0">
              <w:t>The Query Builder provides a way to select one or more Spectra based on their Metadata.</w:t>
            </w:r>
          </w:p>
        </w:tc>
      </w:tr>
    </w:tbl>
    <w:p w14:paraId="5C478801" w14:textId="77777777" w:rsidR="00650155" w:rsidRPr="00B350A0" w:rsidRDefault="00650155" w:rsidP="00FB04A5">
      <w:pPr>
        <w:rPr>
          <w:u w:val="single"/>
        </w:rPr>
      </w:pPr>
    </w:p>
    <w:p w14:paraId="566CE5B0" w14:textId="7154DA78" w:rsidR="00650155" w:rsidRPr="00A8518D" w:rsidRDefault="00650155" w:rsidP="00FB04A5">
      <w:pPr>
        <w:pStyle w:val="Heading3"/>
      </w:pPr>
      <w:bookmarkStart w:id="41" w:name="_Toc506895475"/>
      <w:r w:rsidRPr="00A8518D">
        <w:lastRenderedPageBreak/>
        <w:t>Data Loading Workflow</w:t>
      </w:r>
      <w:bookmarkEnd w:id="41"/>
    </w:p>
    <w:p w14:paraId="31BBEE3B" w14:textId="7D9EF6BF" w:rsidR="00650155" w:rsidRPr="00B350A0" w:rsidRDefault="00650155" w:rsidP="004A51AA">
      <w:pPr>
        <w:pStyle w:val="Body"/>
      </w:pPr>
      <w:r w:rsidRPr="00B350A0">
        <w:t xml:space="preserve">The process of </w:t>
      </w:r>
      <w:r w:rsidRPr="00B350A0">
        <w:rPr>
          <w:b/>
        </w:rPr>
        <w:t>loading data</w:t>
      </w:r>
      <w:r w:rsidRPr="00B350A0">
        <w:t xml:space="preserve"> into SPECCHIO involves a number of steps. Depending on your acquisition device, some of these steps may not be needed because the information is recorded by your device and uploaded with the Spectral data.</w:t>
      </w:r>
    </w:p>
    <w:p w14:paraId="54B14E57" w14:textId="06C6C50B" w:rsidR="00650155" w:rsidRPr="00B350A0" w:rsidRDefault="00650155" w:rsidP="004A51AA">
      <w:pPr>
        <w:pStyle w:val="Body"/>
      </w:pPr>
      <w:r w:rsidRPr="00B350A0">
        <w:t xml:space="preserve">Detailed information on how to </w:t>
      </w:r>
      <w:r w:rsidRPr="00B350A0">
        <w:rPr>
          <w:b/>
        </w:rPr>
        <w:t xml:space="preserve">import, update, process and maintain Spectral data and related Metadata </w:t>
      </w:r>
      <w:r w:rsidRPr="00B350A0">
        <w:t xml:space="preserve">can be found later in the document in </w:t>
      </w:r>
      <w:r w:rsidRPr="00976F01">
        <w:t xml:space="preserve">section </w:t>
      </w:r>
      <w:r w:rsidRPr="00976F01">
        <w:rPr>
          <w:rStyle w:val="CrossReference"/>
        </w:rPr>
        <w:fldChar w:fldCharType="begin"/>
      </w:r>
      <w:r w:rsidRPr="00976F01">
        <w:rPr>
          <w:rStyle w:val="CrossReference"/>
        </w:rPr>
        <w:instrText xml:space="preserve"> REF _Ref413327320 \r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Pr>
          <w:rStyle w:val="CrossReference"/>
        </w:rPr>
        <w:t>9</w:t>
      </w:r>
      <w:r w:rsidRPr="00976F01">
        <w:rPr>
          <w:rStyle w:val="CrossReference"/>
        </w:rPr>
        <w:fldChar w:fldCharType="end"/>
      </w:r>
      <w:r w:rsidRPr="00976F01">
        <w:rPr>
          <w:rStyle w:val="CrossReference"/>
        </w:rPr>
        <w:t xml:space="preserve"> </w:t>
      </w:r>
      <w:r w:rsidRPr="00B350A0">
        <w:rPr>
          <w:rStyle w:val="CrossReference"/>
          <w:u w:val="single"/>
        </w:rPr>
        <w:t>(</w:t>
      </w:r>
      <w:r w:rsidRPr="00B350A0">
        <w:rPr>
          <w:rStyle w:val="CrossReference"/>
          <w:u w:val="single"/>
        </w:rPr>
        <w:fldChar w:fldCharType="begin"/>
      </w:r>
      <w:r w:rsidRPr="00B350A0">
        <w:rPr>
          <w:rStyle w:val="CrossReference"/>
          <w:u w:val="single"/>
        </w:rPr>
        <w:instrText xml:space="preserve"> REF _Ref413327320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sidRPr="000C7C57">
        <w:rPr>
          <w:rStyle w:val="CrossReference"/>
        </w:rPr>
        <w:t>Data Input</w:t>
      </w:r>
      <w:r w:rsidRPr="00B350A0">
        <w:rPr>
          <w:rStyle w:val="CrossReference"/>
          <w:u w:val="single"/>
        </w:rPr>
        <w:fldChar w:fldCharType="end"/>
      </w:r>
      <w:r w:rsidRPr="00B350A0">
        <w:rPr>
          <w:rStyle w:val="CrossReference"/>
          <w:u w:val="single"/>
        </w:rPr>
        <w:t>)</w:t>
      </w:r>
      <w:r w:rsidRPr="00B350A0">
        <w:t xml:space="preserve">, in </w:t>
      </w:r>
      <w:r w:rsidRPr="00976F01">
        <w:t xml:space="preserve">section </w:t>
      </w:r>
      <w:r w:rsidRPr="00976F01">
        <w:rPr>
          <w:rStyle w:val="CrossReference"/>
        </w:rPr>
        <w:fldChar w:fldCharType="begin"/>
      </w:r>
      <w:r w:rsidRPr="00976F01">
        <w:rPr>
          <w:rStyle w:val="CrossReference"/>
        </w:rPr>
        <w:instrText xml:space="preserve"> REF _Ref499964766 \r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Pr>
          <w:rStyle w:val="CrossReference"/>
        </w:rPr>
        <w:t>11</w:t>
      </w:r>
      <w:r w:rsidRPr="00976F01">
        <w:rPr>
          <w:rStyle w:val="CrossReference"/>
        </w:rPr>
        <w:fldChar w:fldCharType="end"/>
      </w:r>
      <w:r w:rsidRPr="00976F01">
        <w:rPr>
          <w:rStyle w:val="CrossReference"/>
        </w:rPr>
        <w:t xml:space="preserve"> (</w:t>
      </w:r>
      <w:r w:rsidRPr="00976F01">
        <w:rPr>
          <w:rStyle w:val="CrossReference"/>
        </w:rPr>
        <w:fldChar w:fldCharType="begin"/>
      </w:r>
      <w:r w:rsidRPr="00976F01">
        <w:rPr>
          <w:rStyle w:val="CrossReference"/>
        </w:rPr>
        <w:instrText xml:space="preserve"> REF _Ref499964769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sidRPr="000C7C57">
        <w:rPr>
          <w:rStyle w:val="CrossReference"/>
        </w:rPr>
        <w:t>Data Processing</w:t>
      </w:r>
      <w:r w:rsidRPr="00976F01">
        <w:rPr>
          <w:rStyle w:val="CrossReference"/>
        </w:rPr>
        <w:fldChar w:fldCharType="end"/>
      </w:r>
      <w:r w:rsidRPr="00B350A0">
        <w:rPr>
          <w:rStyle w:val="CrossReference"/>
          <w:u w:val="single"/>
        </w:rPr>
        <w:t>)</w:t>
      </w:r>
      <w:r w:rsidRPr="00B350A0">
        <w:t xml:space="preserve"> and in </w:t>
      </w:r>
      <w:r w:rsidRPr="00976F01">
        <w:t xml:space="preserve">section </w:t>
      </w:r>
      <w:r w:rsidRPr="00976F01">
        <w:rPr>
          <w:rStyle w:val="CrossReference"/>
        </w:rPr>
        <w:fldChar w:fldCharType="begin"/>
      </w:r>
      <w:r w:rsidRPr="00976F01">
        <w:rPr>
          <w:rStyle w:val="CrossReference"/>
        </w:rPr>
        <w:instrText xml:space="preserve"> REF _Ref499964799 \r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Pr>
          <w:rStyle w:val="CrossReference"/>
        </w:rPr>
        <w:t>12</w:t>
      </w:r>
      <w:r w:rsidRPr="00976F01">
        <w:rPr>
          <w:rStyle w:val="CrossReference"/>
        </w:rPr>
        <w:fldChar w:fldCharType="end"/>
      </w:r>
      <w:r w:rsidRPr="00976F01">
        <w:rPr>
          <w:rStyle w:val="CrossReference"/>
        </w:rPr>
        <w:t xml:space="preserve"> (</w:t>
      </w:r>
      <w:r w:rsidRPr="00976F01">
        <w:rPr>
          <w:rStyle w:val="CrossReference"/>
        </w:rPr>
        <w:fldChar w:fldCharType="begin"/>
      </w:r>
      <w:r w:rsidRPr="00976F01">
        <w:rPr>
          <w:rStyle w:val="CrossReference"/>
        </w:rPr>
        <w:instrText xml:space="preserve"> REF _Ref499964802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sidRPr="000C7C57">
        <w:rPr>
          <w:rStyle w:val="CrossReference"/>
        </w:rPr>
        <w:t>Data Maintenance</w:t>
      </w:r>
      <w:r w:rsidRPr="00976F01">
        <w:rPr>
          <w:rStyle w:val="CrossReference"/>
        </w:rPr>
        <w:fldChar w:fldCharType="end"/>
      </w:r>
      <w:r w:rsidRPr="00B350A0">
        <w:rPr>
          <w:rStyle w:val="CrossReference"/>
          <w:u w:val="single"/>
        </w:rPr>
        <w:t>)</w:t>
      </w:r>
      <w:r w:rsidRPr="00B350A0">
        <w:t>.</w:t>
      </w:r>
    </w:p>
    <w:p w14:paraId="624BA45C" w14:textId="77777777" w:rsidR="00650155" w:rsidRPr="00976F01" w:rsidRDefault="00650155" w:rsidP="00650155">
      <w:pPr>
        <w:ind w:left="720"/>
      </w:pPr>
      <w:r w:rsidRPr="00976F01">
        <w:t>The basic operational flow in order to load data into SPECCHIO is as follows:</w:t>
      </w:r>
    </w:p>
    <w:p w14:paraId="0AED5862" w14:textId="77777777" w:rsidR="00650155" w:rsidRPr="00B350A0" w:rsidRDefault="00650155" w:rsidP="00650155">
      <w:pPr>
        <w:ind w:left="720"/>
        <w:rPr>
          <w:u w:val="single"/>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58"/>
        <w:gridCol w:w="5264"/>
      </w:tblGrid>
      <w:tr w:rsidR="00650155" w:rsidRPr="00B350A0" w14:paraId="41F72188" w14:textId="77777777" w:rsidTr="00650155">
        <w:trPr>
          <w:trHeight w:val="972"/>
        </w:trPr>
        <w:tc>
          <w:tcPr>
            <w:tcW w:w="3258" w:type="dxa"/>
            <w:vMerge w:val="restart"/>
          </w:tcPr>
          <w:p w14:paraId="4E645DD9" w14:textId="77777777" w:rsidR="00650155" w:rsidRPr="00976F01" w:rsidRDefault="00650155" w:rsidP="00650155">
            <w:pPr>
              <w:spacing w:before="120"/>
              <w:rPr>
                <w:sz w:val="22"/>
                <w:szCs w:val="22"/>
              </w:rPr>
            </w:pPr>
            <w:r w:rsidRPr="00976F01">
              <w:rPr>
                <w:noProof/>
                <w:szCs w:val="22"/>
                <w:lang w:eastAsia="en-GB"/>
              </w:rPr>
              <w:drawing>
                <wp:inline distT="0" distB="0" distL="0" distR="0" wp14:anchorId="67449A05" wp14:editId="03FB39AE">
                  <wp:extent cx="1955377" cy="238823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56650" cy="2389790"/>
                          </a:xfrm>
                          <a:prstGeom prst="rect">
                            <a:avLst/>
                          </a:prstGeom>
                          <a:noFill/>
                        </pic:spPr>
                      </pic:pic>
                    </a:graphicData>
                  </a:graphic>
                </wp:inline>
              </w:drawing>
            </w:r>
          </w:p>
        </w:tc>
        <w:tc>
          <w:tcPr>
            <w:tcW w:w="5264" w:type="dxa"/>
          </w:tcPr>
          <w:p w14:paraId="7B713B26" w14:textId="77777777" w:rsidR="00650155" w:rsidRPr="00B350A0" w:rsidRDefault="00650155" w:rsidP="00976F01">
            <w:pPr>
              <w:pStyle w:val="HangingIndent"/>
              <w:ind w:left="278" w:firstLine="0"/>
            </w:pPr>
            <w:r w:rsidRPr="00B350A0">
              <w:t xml:space="preserve">This establishes a name for your Campaign and sets up structures in the SPECCHIO database to receive the Campaign Spectra and related data. </w:t>
            </w:r>
          </w:p>
        </w:tc>
      </w:tr>
      <w:tr w:rsidR="00650155" w:rsidRPr="00B350A0" w14:paraId="721375D6" w14:textId="77777777" w:rsidTr="00650155">
        <w:tc>
          <w:tcPr>
            <w:tcW w:w="3258" w:type="dxa"/>
            <w:vMerge/>
          </w:tcPr>
          <w:p w14:paraId="40CE3AA5" w14:textId="77777777" w:rsidR="00650155" w:rsidRPr="00B350A0" w:rsidRDefault="00650155" w:rsidP="00650155">
            <w:pPr>
              <w:rPr>
                <w:sz w:val="22"/>
                <w:szCs w:val="22"/>
                <w:u w:val="single"/>
              </w:rPr>
            </w:pPr>
          </w:p>
        </w:tc>
        <w:tc>
          <w:tcPr>
            <w:tcW w:w="5264" w:type="dxa"/>
          </w:tcPr>
          <w:p w14:paraId="42AC966C" w14:textId="77777777" w:rsidR="00650155" w:rsidRPr="00B350A0" w:rsidRDefault="00650155" w:rsidP="00976F01">
            <w:pPr>
              <w:pStyle w:val="HangingIndent"/>
              <w:ind w:left="278" w:firstLine="0"/>
            </w:pPr>
            <w:r w:rsidRPr="00B350A0">
              <w:t xml:space="preserve">This examines the format of the spectral data on your hard disk, parses its content from your hard disk and inserts into the SPECCHIO database. </w:t>
            </w:r>
          </w:p>
        </w:tc>
      </w:tr>
      <w:tr w:rsidR="00650155" w:rsidRPr="00B350A0" w14:paraId="142EA86A" w14:textId="77777777" w:rsidTr="00650155">
        <w:tc>
          <w:tcPr>
            <w:tcW w:w="3258" w:type="dxa"/>
            <w:vMerge/>
          </w:tcPr>
          <w:p w14:paraId="6F9C9351" w14:textId="77777777" w:rsidR="00650155" w:rsidRPr="00B350A0" w:rsidRDefault="00650155" w:rsidP="00650155">
            <w:pPr>
              <w:rPr>
                <w:sz w:val="22"/>
                <w:szCs w:val="22"/>
                <w:u w:val="single"/>
              </w:rPr>
            </w:pPr>
          </w:p>
        </w:tc>
        <w:tc>
          <w:tcPr>
            <w:tcW w:w="5264" w:type="dxa"/>
          </w:tcPr>
          <w:p w14:paraId="2E283056" w14:textId="77777777" w:rsidR="00650155" w:rsidRDefault="00650155" w:rsidP="00976F01">
            <w:pPr>
              <w:pStyle w:val="HangingIndent"/>
              <w:ind w:left="278" w:firstLine="0"/>
            </w:pPr>
            <w:r w:rsidRPr="00B350A0">
              <w:t xml:space="preserve">The Spectral Metadata that was not included in the Spectral files must be uploaded, either from an Excel file or manually using SPECCHIO’s Metadata Editor. </w:t>
            </w:r>
          </w:p>
          <w:p w14:paraId="64CC7EF0" w14:textId="79E0AFEA" w:rsidR="00976F01" w:rsidRPr="00976F01" w:rsidRDefault="00976F01" w:rsidP="00976F01">
            <w:pPr>
              <w:pStyle w:val="HangingIndent"/>
              <w:ind w:left="278" w:firstLine="0"/>
            </w:pPr>
            <w:r w:rsidRPr="00976F01">
              <w:t>Built-in functions in SPECCHIO can be used to generate additional metadata.</w:t>
            </w:r>
          </w:p>
        </w:tc>
      </w:tr>
      <w:tr w:rsidR="00650155" w:rsidRPr="00B350A0" w14:paraId="6D0155C7" w14:textId="77777777" w:rsidTr="00650155">
        <w:tc>
          <w:tcPr>
            <w:tcW w:w="3258" w:type="dxa"/>
            <w:vMerge/>
          </w:tcPr>
          <w:p w14:paraId="5CFF9B36" w14:textId="77777777" w:rsidR="00650155" w:rsidRPr="00B350A0" w:rsidRDefault="00650155" w:rsidP="00650155">
            <w:pPr>
              <w:rPr>
                <w:sz w:val="22"/>
                <w:szCs w:val="22"/>
                <w:u w:val="single"/>
              </w:rPr>
            </w:pPr>
          </w:p>
        </w:tc>
        <w:tc>
          <w:tcPr>
            <w:tcW w:w="5264" w:type="dxa"/>
          </w:tcPr>
          <w:p w14:paraId="54F24301" w14:textId="7C58E89C" w:rsidR="00650155" w:rsidRPr="00B350A0" w:rsidRDefault="00650155" w:rsidP="00650155">
            <w:pPr>
              <w:rPr>
                <w:sz w:val="22"/>
                <w:szCs w:val="22"/>
                <w:u w:val="single"/>
              </w:rPr>
            </w:pPr>
          </w:p>
        </w:tc>
      </w:tr>
    </w:tbl>
    <w:p w14:paraId="08F22E38" w14:textId="0DABD582" w:rsidR="00650155" w:rsidRPr="00B350A0" w:rsidRDefault="00650155" w:rsidP="004A51AA">
      <w:pPr>
        <w:pStyle w:val="Body"/>
      </w:pPr>
    </w:p>
    <w:p w14:paraId="3F38977E" w14:textId="4A8E0528" w:rsidR="00903235" w:rsidRPr="00B350A0" w:rsidRDefault="00903235" w:rsidP="004A51AA">
      <w:pPr>
        <w:pStyle w:val="Body"/>
      </w:pPr>
      <w:r w:rsidRPr="00B350A0">
        <w:t>After these steps, your Campaign’s Spectral data is complete and ready for use, exporting or publishing to ANDS</w:t>
      </w:r>
      <w:r w:rsidR="00CD7315" w:rsidRPr="00B350A0">
        <w:t xml:space="preserve"> (Australian National Data Service) if your SPECCHIO server supports the ANDS portal</w:t>
      </w:r>
      <w:r w:rsidRPr="00B350A0">
        <w:t>.</w:t>
      </w:r>
    </w:p>
    <w:p w14:paraId="142AA12A" w14:textId="321584C6" w:rsidR="00903235" w:rsidRPr="00B350A0" w:rsidRDefault="00903235" w:rsidP="004A51AA">
      <w:pPr>
        <w:pStyle w:val="Body"/>
      </w:pPr>
    </w:p>
    <w:p w14:paraId="6BCF72AB" w14:textId="6A46E52F" w:rsidR="00C27B3C" w:rsidRPr="00941E8C" w:rsidRDefault="00085DF0" w:rsidP="00085DF0">
      <w:pPr>
        <w:pStyle w:val="Heading1"/>
      </w:pPr>
      <w:bookmarkStart w:id="42" w:name="_Ref499967691"/>
      <w:bookmarkStart w:id="43" w:name="_Ref499967709"/>
      <w:bookmarkStart w:id="44" w:name="_Ref499968139"/>
      <w:bookmarkStart w:id="45" w:name="_Ref499968143"/>
      <w:bookmarkStart w:id="46" w:name="_Toc506895476"/>
      <w:r w:rsidRPr="00941E8C">
        <w:lastRenderedPageBreak/>
        <w:t>Installing SPECCHIO</w:t>
      </w:r>
      <w:bookmarkEnd w:id="42"/>
      <w:bookmarkEnd w:id="43"/>
      <w:bookmarkEnd w:id="44"/>
      <w:bookmarkEnd w:id="45"/>
      <w:bookmarkEnd w:id="46"/>
    </w:p>
    <w:p w14:paraId="106EFFB0" w14:textId="77777777" w:rsidR="00085DF0" w:rsidRPr="00B350A0" w:rsidRDefault="00085DF0" w:rsidP="00941E8C">
      <w:pPr>
        <w:pStyle w:val="Heading2"/>
      </w:pPr>
      <w:bookmarkStart w:id="47" w:name="_Toc355280334"/>
      <w:bookmarkStart w:id="48" w:name="_Toc358992527"/>
      <w:bookmarkStart w:id="49" w:name="_Toc396825019"/>
      <w:bookmarkStart w:id="50" w:name="_Toc398023849"/>
      <w:bookmarkStart w:id="51" w:name="_Toc506895477"/>
      <w:bookmarkStart w:id="52" w:name="_Ref130804782"/>
      <w:r w:rsidRPr="00B350A0">
        <w:t>Before you install</w:t>
      </w:r>
      <w:bookmarkEnd w:id="47"/>
      <w:bookmarkEnd w:id="48"/>
      <w:bookmarkEnd w:id="49"/>
      <w:bookmarkEnd w:id="50"/>
      <w:bookmarkEnd w:id="51"/>
    </w:p>
    <w:p w14:paraId="5F841270" w14:textId="140B8CDD" w:rsidR="00085DF0" w:rsidRPr="00DA48C2" w:rsidRDefault="00085DF0" w:rsidP="00FB04A5">
      <w:pPr>
        <w:ind w:left="709"/>
      </w:pPr>
      <w:bookmarkStart w:id="53" w:name="_Toc396825020"/>
      <w:bookmarkEnd w:id="52"/>
      <w:r w:rsidRPr="00DA48C2">
        <w:t>Check the following software requirements</w:t>
      </w:r>
      <w:bookmarkEnd w:id="53"/>
      <w:r w:rsidRPr="00DA48C2">
        <w:t xml:space="preserve"> before installing SPECCHIO. You should consult your Systems Administrator if you have any queries.</w:t>
      </w:r>
    </w:p>
    <w:p w14:paraId="68C43451" w14:textId="77777777" w:rsidR="00085DF0" w:rsidRPr="00B350A0" w:rsidRDefault="00085DF0" w:rsidP="004A51AA">
      <w:pPr>
        <w:pStyle w:val="Body"/>
      </w:pPr>
      <w:r w:rsidRPr="00B350A0">
        <w:t>SPECCHIO CLIENT (i.e., the desktop</w:t>
      </w:r>
      <w:r w:rsidR="00ED5E0F" w:rsidRPr="00B350A0">
        <w:t xml:space="preserve"> application</w:t>
      </w:r>
      <w:r w:rsidRPr="00B350A0">
        <w:t>) requires the following software. These should be installed in the following order:</w:t>
      </w:r>
    </w:p>
    <w:p w14:paraId="4A17FB44" w14:textId="0EDEF983" w:rsidR="00085DF0" w:rsidRPr="00B350A0" w:rsidRDefault="00976F01" w:rsidP="007E778A">
      <w:pPr>
        <w:numPr>
          <w:ilvl w:val="0"/>
          <w:numId w:val="9"/>
        </w:numPr>
        <w:spacing w:line="276" w:lineRule="auto"/>
        <w:ind w:hanging="359"/>
        <w:contextualSpacing/>
        <w:rPr>
          <w:u w:val="single"/>
        </w:rPr>
      </w:pPr>
      <w:r>
        <w:rPr>
          <w:u w:val="single"/>
        </w:rPr>
        <w:t>Java Runtime Environment v. 1.8</w:t>
      </w:r>
    </w:p>
    <w:p w14:paraId="150F3280" w14:textId="77777777" w:rsidR="00085DF0" w:rsidRPr="00B350A0" w:rsidRDefault="00085DF0" w:rsidP="007E778A">
      <w:pPr>
        <w:numPr>
          <w:ilvl w:val="0"/>
          <w:numId w:val="9"/>
        </w:numPr>
        <w:spacing w:line="276" w:lineRule="auto"/>
        <w:ind w:hanging="359"/>
        <w:contextualSpacing/>
        <w:rPr>
          <w:u w:val="single"/>
        </w:rPr>
      </w:pPr>
      <w:r w:rsidRPr="00B350A0">
        <w:rPr>
          <w:u w:val="single"/>
        </w:rPr>
        <w:t>SPECCHIO V3</w:t>
      </w:r>
    </w:p>
    <w:p w14:paraId="03112754" w14:textId="77777777" w:rsidR="00085DF0" w:rsidRPr="00B350A0" w:rsidRDefault="00085DF0" w:rsidP="00941E8C">
      <w:pPr>
        <w:pStyle w:val="Heading2"/>
      </w:pPr>
      <w:bookmarkStart w:id="54" w:name="_Toc396825021"/>
      <w:bookmarkStart w:id="55" w:name="_Toc398023850"/>
      <w:bookmarkStart w:id="56" w:name="_Toc506895478"/>
      <w:r w:rsidRPr="00B350A0">
        <w:t>Installing Java Runtime Environment</w:t>
      </w:r>
      <w:bookmarkEnd w:id="54"/>
      <w:bookmarkEnd w:id="55"/>
      <w:bookmarkEnd w:id="56"/>
    </w:p>
    <w:p w14:paraId="441E784A" w14:textId="1B16D6BB" w:rsidR="00085DF0" w:rsidRPr="00B350A0" w:rsidRDefault="00085DF0" w:rsidP="004A51AA">
      <w:pPr>
        <w:pStyle w:val="Body"/>
      </w:pPr>
      <w:r w:rsidRPr="00B350A0">
        <w:t>SPECCHIO requires that Java Runtime Environment (JRE) version 1.</w:t>
      </w:r>
      <w:r w:rsidR="00EC025D" w:rsidRPr="00B350A0">
        <w:t>8</w:t>
      </w:r>
      <w:r w:rsidRPr="00B350A0">
        <w:t xml:space="preserve"> is already installed on your computer before installing SPECCHIO itself. To check the Java version on your system</w:t>
      </w:r>
      <w:r w:rsidR="00976F01">
        <w:t>,</w:t>
      </w:r>
      <w:r w:rsidRPr="00B350A0">
        <w:t xml:space="preserve"> open a command window under Windows, or a terminal for Macintosh or UNIX systems, and type:</w:t>
      </w:r>
    </w:p>
    <w:p w14:paraId="5FF98041" w14:textId="77777777" w:rsidR="00085DF0" w:rsidRPr="00B350A0" w:rsidRDefault="00085DF0" w:rsidP="004A51AA">
      <w:pPr>
        <w:pStyle w:val="Code"/>
      </w:pPr>
      <w:r w:rsidRPr="00B350A0">
        <w:t>java -version</w:t>
      </w:r>
    </w:p>
    <w:p w14:paraId="01BA3880" w14:textId="77777777" w:rsidR="00085DF0" w:rsidRPr="00B350A0" w:rsidRDefault="00085DF0" w:rsidP="004A51AA">
      <w:pPr>
        <w:pStyle w:val="Body"/>
      </w:pPr>
      <w:r w:rsidRPr="00B350A0">
        <w:t>The output will be similar to:</w:t>
      </w:r>
    </w:p>
    <w:p w14:paraId="2CA6BEF0" w14:textId="77777777" w:rsidR="000F1982" w:rsidRPr="00B350A0" w:rsidRDefault="000F1982" w:rsidP="004A51AA">
      <w:pPr>
        <w:pStyle w:val="Body"/>
      </w:pPr>
      <w:r w:rsidRPr="00B350A0">
        <w:t>java version "1.8.0_152"</w:t>
      </w:r>
    </w:p>
    <w:p w14:paraId="13F7C19A" w14:textId="77777777" w:rsidR="000F1982" w:rsidRPr="00B350A0" w:rsidRDefault="000F1982" w:rsidP="004A51AA">
      <w:pPr>
        <w:pStyle w:val="Body"/>
      </w:pPr>
      <w:r w:rsidRPr="00B350A0">
        <w:t>Java(TM) SE Runtime Environment (build 1.8.0_152-b16)</w:t>
      </w:r>
    </w:p>
    <w:p w14:paraId="22CADE34" w14:textId="77777777" w:rsidR="000F1982" w:rsidRPr="00B350A0" w:rsidRDefault="000F1982" w:rsidP="004A51AA">
      <w:pPr>
        <w:pStyle w:val="Body"/>
      </w:pPr>
      <w:r w:rsidRPr="00B350A0">
        <w:t>Java HotSpot(TM) 64-Bit Server VM (build 25.152-b16, mixed mode)</w:t>
      </w:r>
    </w:p>
    <w:p w14:paraId="3434914A" w14:textId="38EE6DDB" w:rsidR="00085DF0" w:rsidRPr="00B350A0" w:rsidRDefault="00085DF0" w:rsidP="004A51AA">
      <w:pPr>
        <w:pStyle w:val="Code"/>
      </w:pPr>
    </w:p>
    <w:p w14:paraId="5FB69A6C" w14:textId="2DF93B4C" w:rsidR="00085DF0" w:rsidRPr="00B350A0" w:rsidRDefault="00085DF0" w:rsidP="004A51AA">
      <w:pPr>
        <w:pStyle w:val="Body"/>
        <w:rPr>
          <w:rFonts w:cs="Tahoma"/>
          <w:color w:val="000000"/>
          <w:sz w:val="20"/>
          <w:szCs w:val="20"/>
          <w:lang w:val="en-AU"/>
        </w:rPr>
      </w:pPr>
      <w:r w:rsidRPr="00B350A0">
        <w:t>If you do not have Java installed, or the version number is less than 1.</w:t>
      </w:r>
      <w:r w:rsidR="000F1982" w:rsidRPr="00B350A0">
        <w:t>8</w:t>
      </w:r>
      <w:r w:rsidRPr="00B350A0">
        <w:t xml:space="preserve">, you should install an appropriate version of the Java Runtime Environment (JRE) from the internet at </w:t>
      </w:r>
      <w:hyperlink r:id="rId16" w:history="1">
        <w:r w:rsidRPr="00B350A0">
          <w:rPr>
            <w:rStyle w:val="Hyperlink"/>
            <w:rFonts w:cs="Tahoma"/>
            <w:sz w:val="20"/>
            <w:szCs w:val="20"/>
            <w:lang w:val="en-AU"/>
          </w:rPr>
          <w:t>http://www.oracle.com/technetwork/java/javase/downloads/index.html</w:t>
        </w:r>
      </w:hyperlink>
      <w:r w:rsidRPr="00B350A0">
        <w:rPr>
          <w:rFonts w:cs="Tahoma"/>
          <w:color w:val="000000"/>
          <w:sz w:val="20"/>
          <w:szCs w:val="20"/>
          <w:lang w:val="en-AU"/>
        </w:rPr>
        <w:t xml:space="preserve">. </w:t>
      </w:r>
    </w:p>
    <w:p w14:paraId="24CF5CF6" w14:textId="7B3B05C4" w:rsidR="00AC4A9D" w:rsidRPr="00B350A0" w:rsidRDefault="00AC4A9D" w:rsidP="004A51AA">
      <w:pPr>
        <w:pStyle w:val="Body"/>
      </w:pPr>
      <w:r w:rsidRPr="00B350A0">
        <w:t>Note: at the time of writing, Java 9 is not yet supported by the SPECCHIO client.</w:t>
      </w:r>
    </w:p>
    <w:p w14:paraId="7B4F1991" w14:textId="77777777" w:rsidR="00085DF0" w:rsidRPr="00B350A0" w:rsidRDefault="00085DF0" w:rsidP="00941E8C">
      <w:pPr>
        <w:pStyle w:val="Heading2"/>
      </w:pPr>
      <w:bookmarkStart w:id="57" w:name="_Toc398023851"/>
      <w:bookmarkStart w:id="58" w:name="_Toc506895479"/>
      <w:bookmarkStart w:id="59" w:name="_Toc355280335"/>
      <w:bookmarkStart w:id="60" w:name="_Toc358992528"/>
      <w:bookmarkStart w:id="61" w:name="_Toc396825022"/>
      <w:r w:rsidRPr="00B350A0">
        <w:t>Installing SPECCHIO</w:t>
      </w:r>
      <w:bookmarkEnd w:id="57"/>
      <w:bookmarkEnd w:id="58"/>
      <w:r w:rsidRPr="00B350A0">
        <w:t xml:space="preserve"> </w:t>
      </w:r>
      <w:bookmarkEnd w:id="59"/>
      <w:bookmarkEnd w:id="60"/>
      <w:bookmarkEnd w:id="61"/>
    </w:p>
    <w:p w14:paraId="2494C4F1" w14:textId="0EBC5329" w:rsidR="00085DF0" w:rsidRPr="00A8518D" w:rsidRDefault="00085DF0" w:rsidP="00085DF0">
      <w:pPr>
        <w:pStyle w:val="Heading3"/>
      </w:pPr>
      <w:bookmarkStart w:id="62" w:name="_Toc396825023"/>
      <w:bookmarkStart w:id="63" w:name="_Toc398023852"/>
      <w:bookmarkStart w:id="64" w:name="_Toc506895480"/>
      <w:r w:rsidRPr="00A8518D">
        <w:t>Installing SPECCHIO for the First Time</w:t>
      </w:r>
      <w:bookmarkEnd w:id="62"/>
      <w:bookmarkEnd w:id="63"/>
      <w:bookmarkEnd w:id="64"/>
    </w:p>
    <w:p w14:paraId="69CF0B48" w14:textId="43D91A3D" w:rsidR="00D01A2A" w:rsidRPr="00B350A0" w:rsidRDefault="00D01A2A" w:rsidP="004A51AA">
      <w:pPr>
        <w:pStyle w:val="Body"/>
      </w:pPr>
      <w:r w:rsidRPr="00B350A0">
        <w:rPr>
          <w:rFonts w:eastAsiaTheme="minorHAnsi"/>
          <w:lang w:val="en-US"/>
        </w:rPr>
        <w:t>The SPECCHIO application plus the libraries it uses are supplied as an application bundle in JAR file format. The installation bundle is usable on Windows, Mac and Unix systems. For Mac OS X, a special installation bundle is additionally provided, packaging the SPECCHIO application as Mac OS application.</w:t>
      </w:r>
    </w:p>
    <w:p w14:paraId="7A540F5D" w14:textId="27728965" w:rsidR="00A777F5" w:rsidRPr="00976F01" w:rsidRDefault="00A777F5" w:rsidP="00A777F5">
      <w:pPr>
        <w:spacing w:line="276" w:lineRule="auto"/>
        <w:ind w:left="720"/>
        <w:contextualSpacing/>
        <w:rPr>
          <w:rFonts w:ascii="Courier New" w:eastAsia="Courier New" w:hAnsi="Courier New" w:cs="Courier New"/>
          <w:sz w:val="20"/>
        </w:rPr>
      </w:pPr>
      <w:r w:rsidRPr="00976F01">
        <w:t xml:space="preserve">The installation bundle </w:t>
      </w:r>
      <w:r w:rsidR="00506F67" w:rsidRPr="00976F01">
        <w:t>i</w:t>
      </w:r>
      <w:r w:rsidRPr="00976F01">
        <w:t xml:space="preserve">s available from </w:t>
      </w:r>
      <w:hyperlink r:id="rId17" w:history="1">
        <w:r w:rsidRPr="00976F01">
          <w:rPr>
            <w:rStyle w:val="Hyperlink"/>
            <w:rFonts w:ascii="Courier" w:hAnsi="Courier"/>
            <w:u w:val="none"/>
          </w:rPr>
          <w:t>www.specchio.ch</w:t>
        </w:r>
      </w:hyperlink>
      <w:r w:rsidRPr="00976F01">
        <w:t xml:space="preserve"> or via Git from </w:t>
      </w:r>
      <w:hyperlink r:id="rId18" w:history="1">
        <w:r w:rsidRPr="00976F01">
          <w:rPr>
            <w:rStyle w:val="Hyperlink"/>
            <w:rFonts w:ascii="Courier" w:hAnsi="Courier"/>
            <w:u w:val="none"/>
          </w:rPr>
          <w:t>https://github.com/ahueni/SPECCHIO</w:t>
        </w:r>
      </w:hyperlink>
      <w:r w:rsidRPr="00976F01">
        <w:t xml:space="preserve"> </w:t>
      </w:r>
    </w:p>
    <w:p w14:paraId="05DE5D5F" w14:textId="77777777" w:rsidR="00A777F5" w:rsidRPr="00B350A0" w:rsidRDefault="00A777F5" w:rsidP="00A777F5">
      <w:pPr>
        <w:spacing w:line="276" w:lineRule="auto"/>
        <w:contextualSpacing/>
        <w:rPr>
          <w:u w:val="single"/>
        </w:rPr>
      </w:pPr>
    </w:p>
    <w:p w14:paraId="3EB0BF48" w14:textId="77777777" w:rsidR="00085DF0" w:rsidRPr="00976F01" w:rsidRDefault="00A777F5" w:rsidP="007E778A">
      <w:pPr>
        <w:numPr>
          <w:ilvl w:val="0"/>
          <w:numId w:val="10"/>
        </w:numPr>
        <w:spacing w:line="276" w:lineRule="auto"/>
        <w:contextualSpacing/>
      </w:pPr>
      <w:r w:rsidRPr="00976F01">
        <w:t xml:space="preserve">If getting the package from GitHub, navigate to the ready-to-install packages stored in the </w:t>
      </w:r>
      <w:r w:rsidRPr="00976F01">
        <w:rPr>
          <w:rFonts w:ascii="Courier New" w:eastAsia="Courier New" w:hAnsi="Courier New" w:cs="Courier New"/>
        </w:rPr>
        <w:t>pkg</w:t>
      </w:r>
      <w:r w:rsidRPr="00976F01">
        <w:t xml:space="preserve"> directory. If downloading from the SPECCHIO web page, just click the required version in the Application Download.</w:t>
      </w:r>
    </w:p>
    <w:p w14:paraId="1DA708B9" w14:textId="77777777" w:rsidR="00085DF0" w:rsidRPr="00976F01" w:rsidRDefault="00085DF0" w:rsidP="007E778A">
      <w:pPr>
        <w:numPr>
          <w:ilvl w:val="0"/>
          <w:numId w:val="10"/>
        </w:numPr>
        <w:spacing w:line="276" w:lineRule="auto"/>
        <w:contextualSpacing/>
        <w:rPr>
          <w:rFonts w:cs="Tahoma"/>
        </w:rPr>
      </w:pPr>
      <w:r w:rsidRPr="00976F01">
        <w:t xml:space="preserve">Click on </w:t>
      </w:r>
      <w:r w:rsidRPr="00976F01">
        <w:rPr>
          <w:rStyle w:val="CodeChar"/>
          <w:rFonts w:eastAsia="Courier New"/>
        </w:rPr>
        <w:t xml:space="preserve">specchio-client-installer.jar. </w:t>
      </w:r>
      <w:r w:rsidRPr="00976F01">
        <w:rPr>
          <w:rStyle w:val="CodeChar"/>
          <w:rFonts w:ascii="Tahoma" w:eastAsia="Courier New" w:hAnsi="Tahoma" w:cs="Tahoma"/>
          <w:sz w:val="22"/>
          <w:szCs w:val="22"/>
        </w:rPr>
        <w:t xml:space="preserve">On the next page click on the link to </w:t>
      </w:r>
      <w:r w:rsidRPr="00976F01">
        <w:rPr>
          <w:rStyle w:val="CodeChar"/>
          <w:rFonts w:ascii="Tahoma" w:eastAsia="Courier New" w:hAnsi="Tahoma" w:cs="Tahoma"/>
          <w:i/>
          <w:sz w:val="22"/>
          <w:szCs w:val="22"/>
        </w:rPr>
        <w:t>view the full file</w:t>
      </w:r>
      <w:r w:rsidRPr="00976F01">
        <w:rPr>
          <w:rStyle w:val="CodeChar"/>
          <w:rFonts w:ascii="Tahoma" w:eastAsia="Courier New" w:hAnsi="Tahoma" w:cs="Tahoma"/>
          <w:sz w:val="22"/>
          <w:szCs w:val="22"/>
        </w:rPr>
        <w:t xml:space="preserve">. </w:t>
      </w:r>
      <w:r w:rsidR="00BD7215" w:rsidRPr="00976F01">
        <w:rPr>
          <w:rStyle w:val="CodeChar"/>
          <w:rFonts w:ascii="Tahoma" w:eastAsia="Courier New" w:hAnsi="Tahoma" w:cs="Tahoma"/>
          <w:sz w:val="22"/>
          <w:szCs w:val="22"/>
        </w:rPr>
        <w:t>When asked, c</w:t>
      </w:r>
      <w:r w:rsidRPr="00976F01">
        <w:rPr>
          <w:rStyle w:val="CodeChar"/>
          <w:rFonts w:ascii="Tahoma" w:eastAsia="Courier New" w:hAnsi="Tahoma" w:cs="Tahoma"/>
          <w:sz w:val="22"/>
          <w:szCs w:val="22"/>
        </w:rPr>
        <w:t xml:space="preserve">hoose to </w:t>
      </w:r>
      <w:r w:rsidR="00BD7215" w:rsidRPr="00976F01">
        <w:rPr>
          <w:rStyle w:val="CodeChar"/>
          <w:rFonts w:ascii="Tahoma" w:eastAsia="Courier New" w:hAnsi="Tahoma" w:cs="Tahoma"/>
          <w:sz w:val="22"/>
          <w:szCs w:val="22"/>
        </w:rPr>
        <w:t xml:space="preserve">keep or </w:t>
      </w:r>
      <w:r w:rsidRPr="00976F01">
        <w:rPr>
          <w:rStyle w:val="CodeChar"/>
          <w:rFonts w:ascii="Tahoma" w:eastAsia="Courier New" w:hAnsi="Tahoma" w:cs="Tahoma"/>
          <w:sz w:val="22"/>
          <w:szCs w:val="22"/>
        </w:rPr>
        <w:t>save the file – this will start the installation process.</w:t>
      </w:r>
    </w:p>
    <w:p w14:paraId="2C065356" w14:textId="77777777" w:rsidR="00085DF0" w:rsidRPr="00B350A0" w:rsidRDefault="00ED5E0F" w:rsidP="007E778A">
      <w:pPr>
        <w:pStyle w:val="NumberedItem"/>
        <w:numPr>
          <w:ilvl w:val="0"/>
          <w:numId w:val="10"/>
        </w:numPr>
      </w:pPr>
      <w:r w:rsidRPr="00B350A0">
        <w:lastRenderedPageBreak/>
        <w:t>Alternatively you may</w:t>
      </w:r>
      <w:r w:rsidR="00085DF0" w:rsidRPr="00B350A0">
        <w:t xml:space="preserve"> execut</w:t>
      </w:r>
      <w:r w:rsidRPr="00B350A0">
        <w:t>e</w:t>
      </w:r>
      <w:r w:rsidR="00085DF0" w:rsidRPr="00B350A0">
        <w:t xml:space="preserve"> </w:t>
      </w:r>
      <w:r w:rsidR="00085DF0" w:rsidRPr="00B350A0">
        <w:rPr>
          <w:rStyle w:val="CodeChar"/>
          <w:rFonts w:eastAsia="Courier New"/>
          <w:u w:val="single"/>
        </w:rPr>
        <w:t>java -jar specchio-client-installer.jar</w:t>
      </w:r>
      <w:r w:rsidR="00085DF0" w:rsidRPr="00B350A0">
        <w:t xml:space="preserve"> from the command line</w:t>
      </w:r>
      <w:r w:rsidR="00A777F5" w:rsidRPr="00B350A0">
        <w:t xml:space="preserve"> or simply double-click the </w:t>
      </w:r>
      <w:r w:rsidR="00A777F5" w:rsidRPr="00B350A0">
        <w:rPr>
          <w:rStyle w:val="CodeChar"/>
          <w:rFonts w:eastAsia="Courier New"/>
          <w:u w:val="single"/>
        </w:rPr>
        <w:t>specchio-client-installer.jar</w:t>
      </w:r>
      <w:r w:rsidR="00A777F5" w:rsidRPr="00B350A0">
        <w:t xml:space="preserve"> in your file system</w:t>
      </w:r>
      <w:r w:rsidR="00085DF0" w:rsidRPr="00B350A0">
        <w:t>.</w:t>
      </w:r>
    </w:p>
    <w:p w14:paraId="09B7D194" w14:textId="0DA2DB54" w:rsidR="00085DF0" w:rsidRPr="00B350A0" w:rsidRDefault="00085DF0" w:rsidP="007E778A">
      <w:pPr>
        <w:pStyle w:val="NumberedItem"/>
        <w:numPr>
          <w:ilvl w:val="0"/>
          <w:numId w:val="10"/>
        </w:numPr>
      </w:pPr>
      <w:r w:rsidRPr="00B350A0">
        <w:t xml:space="preserve">Follow the prompts to install the software into a directory of your choice. You may need </w:t>
      </w:r>
      <w:r w:rsidR="00ED5E0F" w:rsidRPr="00B350A0">
        <w:t>to create the directory folder using</w:t>
      </w:r>
      <w:r w:rsidRPr="00B350A0">
        <w:t xml:space="preserve"> Windows Explorer before trying to install SPECCHIO, i.e., to install SPECCHIO to C:\SPECCHIO, first create the SPECCHIO folder using Windows Explorer before selecting the directory in the SPECCHIO installer. You may need Admin rights if you wish to install under C:\Program Files\Specchio.</w:t>
      </w:r>
    </w:p>
    <w:p w14:paraId="3BC4D1B9" w14:textId="20D0F056" w:rsidR="00506F67" w:rsidRPr="00B350A0" w:rsidRDefault="00506F67" w:rsidP="004A51AA">
      <w:pPr>
        <w:pStyle w:val="Note"/>
      </w:pPr>
      <w:r w:rsidRPr="00B350A0">
        <w:rPr>
          <w:rFonts w:ascii="Tahoma-Bold" w:eastAsiaTheme="minorHAnsi" w:hAnsi="Tahoma-Bold" w:cs="Tahoma-Bold"/>
          <w:b/>
          <w:bCs/>
          <w:lang w:val="en-US"/>
        </w:rPr>
        <w:t xml:space="preserve">Note </w:t>
      </w:r>
      <w:r w:rsidR="00535CA9" w:rsidRPr="00B350A0">
        <w:rPr>
          <w:rFonts w:ascii="Tahoma-Bold" w:eastAsiaTheme="minorHAnsi" w:hAnsi="Tahoma-Bold" w:cs="Tahoma-Bold"/>
          <w:b/>
          <w:bCs/>
          <w:lang w:val="en-US"/>
        </w:rPr>
        <w:tab/>
      </w:r>
      <w:r w:rsidRPr="00B350A0">
        <w:rPr>
          <w:rFonts w:eastAsiaTheme="minorHAnsi"/>
          <w:lang w:val="en-US"/>
        </w:rPr>
        <w:t xml:space="preserve">SPECCHIO does not currently support multi-user installations. SPECCHIO should usually be installed within the personal folder of each user wanting to use the software. This is the folder called </w:t>
      </w:r>
      <w:r w:rsidRPr="00B350A0">
        <w:rPr>
          <w:rFonts w:ascii="CourierNewPSMT" w:eastAsiaTheme="minorHAnsi" w:hAnsi="CourierNewPSMT" w:cs="CourierNewPSMT"/>
          <w:lang w:val="en-US"/>
        </w:rPr>
        <w:t>C:\Users\</w:t>
      </w:r>
      <w:r w:rsidRPr="00B350A0">
        <w:rPr>
          <w:rFonts w:ascii="CourierNewPS-ItalicMT" w:eastAsiaTheme="minorHAnsi" w:hAnsi="CourierNewPS-ItalicMT" w:cs="CourierNewPS-ItalicMT"/>
          <w:i/>
          <w:iCs/>
          <w:lang w:val="en-US"/>
        </w:rPr>
        <w:t xml:space="preserve">UserName </w:t>
      </w:r>
      <w:r w:rsidRPr="00B350A0">
        <w:rPr>
          <w:rFonts w:eastAsiaTheme="minorHAnsi"/>
          <w:lang w:val="en-US"/>
        </w:rPr>
        <w:t xml:space="preserve">in Windows; </w:t>
      </w:r>
      <w:r w:rsidRPr="00B350A0">
        <w:rPr>
          <w:rFonts w:ascii="CourierNewPSMT" w:eastAsiaTheme="minorHAnsi" w:hAnsi="CourierNewPSMT" w:cs="CourierNewPSMT"/>
          <w:lang w:val="en-US"/>
        </w:rPr>
        <w:t>/Users/</w:t>
      </w:r>
      <w:r w:rsidRPr="00B350A0">
        <w:rPr>
          <w:rFonts w:ascii="CourierNewPS-ItalicMT" w:eastAsiaTheme="minorHAnsi" w:hAnsi="CourierNewPS-ItalicMT" w:cs="CourierNewPS-ItalicMT"/>
          <w:i/>
          <w:iCs/>
          <w:lang w:val="en-US"/>
        </w:rPr>
        <w:t xml:space="preserve">username </w:t>
      </w:r>
      <w:r w:rsidRPr="00B350A0">
        <w:rPr>
          <w:rFonts w:eastAsiaTheme="minorHAnsi"/>
          <w:lang w:val="en-US"/>
        </w:rPr>
        <w:t xml:space="preserve">in Mac OS X; or </w:t>
      </w:r>
      <w:r w:rsidRPr="00B350A0">
        <w:rPr>
          <w:rFonts w:ascii="CourierNewPSMT" w:eastAsiaTheme="minorHAnsi" w:hAnsi="CourierNewPSMT" w:cs="CourierNewPSMT"/>
          <w:lang w:val="en-US"/>
        </w:rPr>
        <w:t>/home/</w:t>
      </w:r>
      <w:r w:rsidRPr="00B350A0">
        <w:rPr>
          <w:rFonts w:ascii="CourierNewPS-ItalicMT" w:eastAsiaTheme="minorHAnsi" w:hAnsi="CourierNewPS-ItalicMT" w:cs="CourierNewPS-ItalicMT"/>
          <w:i/>
          <w:iCs/>
          <w:lang w:val="en-US"/>
        </w:rPr>
        <w:t xml:space="preserve">username </w:t>
      </w:r>
      <w:r w:rsidRPr="00B350A0">
        <w:rPr>
          <w:rFonts w:eastAsiaTheme="minorHAnsi"/>
          <w:lang w:val="en-US"/>
        </w:rPr>
        <w:t>in Unix and Linux.</w:t>
      </w:r>
    </w:p>
    <w:p w14:paraId="6BEFCB3E" w14:textId="77777777" w:rsidR="00085DF0" w:rsidRPr="00A8518D" w:rsidRDefault="00085DF0" w:rsidP="00085DF0">
      <w:pPr>
        <w:pStyle w:val="Heading3"/>
      </w:pPr>
      <w:bookmarkStart w:id="65" w:name="_Toc396825024"/>
      <w:bookmarkStart w:id="66" w:name="_Toc398023853"/>
      <w:bookmarkStart w:id="67" w:name="_Toc506895481"/>
      <w:r w:rsidRPr="00A8518D">
        <w:t>Upgrading an Existing Installation</w:t>
      </w:r>
      <w:bookmarkEnd w:id="65"/>
      <w:bookmarkEnd w:id="66"/>
      <w:bookmarkEnd w:id="67"/>
    </w:p>
    <w:p w14:paraId="27E812C1" w14:textId="77777777" w:rsidR="00506F67" w:rsidRPr="00DA48C2" w:rsidRDefault="00085DF0" w:rsidP="00535CA9">
      <w:pPr>
        <w:ind w:left="720"/>
      </w:pPr>
      <w:r w:rsidRPr="00DA48C2">
        <w:t>You can upgrade an existing installation by following the same procedure as for a new installation. Just install the new version of SPECCHIO into the same folder as your existing installation. You may wish to create a backup of your existing installation first.</w:t>
      </w:r>
      <w:r w:rsidR="0010235D" w:rsidRPr="00DA48C2">
        <w:t xml:space="preserve"> </w:t>
      </w:r>
    </w:p>
    <w:p w14:paraId="6954F75E" w14:textId="230C3F60" w:rsidR="00085DF0" w:rsidRPr="00DA48C2" w:rsidRDefault="008B6970" w:rsidP="00535CA9">
      <w:pPr>
        <w:ind w:left="720"/>
      </w:pPr>
      <w:r w:rsidRPr="00DA48C2">
        <w:t xml:space="preserve">Older versions of SPECCHIO store the database account information in a file named </w:t>
      </w:r>
      <w:r w:rsidRPr="00DA48C2">
        <w:rPr>
          <w:rStyle w:val="iCodeChar"/>
        </w:rPr>
        <w:t>db_config.txt</w:t>
      </w:r>
      <w:r w:rsidRPr="00DA48C2">
        <w:t xml:space="preserve">. New versions store this information in system preferences. Installations that still contain a </w:t>
      </w:r>
      <w:r w:rsidRPr="00DA48C2">
        <w:rPr>
          <w:rStyle w:val="iCodeChar"/>
        </w:rPr>
        <w:t>db_config.txt</w:t>
      </w:r>
      <w:r w:rsidRPr="00DA48C2">
        <w:t xml:space="preserve"> file will continue to use it. Upgrading to a new version of SPECCHIO will not change the content of an existing </w:t>
      </w:r>
      <w:r w:rsidRPr="00DA48C2">
        <w:rPr>
          <w:rStyle w:val="iCodeChar"/>
        </w:rPr>
        <w:t>db_config.txt</w:t>
      </w:r>
      <w:r w:rsidRPr="00DA48C2">
        <w:t xml:space="preserve"> file.</w:t>
      </w:r>
    </w:p>
    <w:p w14:paraId="5C1A30FD" w14:textId="77777777" w:rsidR="00401CB5" w:rsidRPr="00B350A0" w:rsidRDefault="00401CB5" w:rsidP="00941E8C">
      <w:pPr>
        <w:pStyle w:val="Heading2"/>
      </w:pPr>
      <w:bookmarkStart w:id="68" w:name="_Toc506895482"/>
      <w:r w:rsidRPr="00B350A0">
        <w:t>Launching SPECCHIO</w:t>
      </w:r>
      <w:bookmarkEnd w:id="68"/>
    </w:p>
    <w:p w14:paraId="73D6401C" w14:textId="77777777" w:rsidR="00401CB5" w:rsidRPr="00A8518D" w:rsidRDefault="00401CB5" w:rsidP="00FB04A5">
      <w:pPr>
        <w:pStyle w:val="Heading3"/>
      </w:pPr>
      <w:bookmarkStart w:id="69" w:name="_Toc506895483"/>
      <w:r w:rsidRPr="00A8518D">
        <w:t>Windows</w:t>
      </w:r>
      <w:bookmarkEnd w:id="69"/>
    </w:p>
    <w:p w14:paraId="7D666914" w14:textId="77777777" w:rsidR="00401CB5" w:rsidRPr="00B350A0" w:rsidRDefault="00401CB5" w:rsidP="004A51AA">
      <w:pPr>
        <w:pStyle w:val="Body"/>
      </w:pPr>
      <w:r w:rsidRPr="00B350A0">
        <w:t xml:space="preserve">SPECCHIO should be available in a folder under the “Start” menu. This folder contains options for launching SPECCHIO on both 32-bit versions and 64-bit versions of Windows. Select the option that matches your version of Windows. </w:t>
      </w:r>
    </w:p>
    <w:p w14:paraId="5CDA2EA8" w14:textId="423B296D" w:rsidR="00401CB5" w:rsidRPr="00B350A0" w:rsidRDefault="00401CB5" w:rsidP="004A51AA">
      <w:pPr>
        <w:pStyle w:val="Body"/>
      </w:pPr>
      <w:r w:rsidRPr="00B350A0">
        <w:t>The SPECCHIO shortcut may also have been added to the Accessories or Startup folder, depending on your choices when the application was installed. Alternatively</w:t>
      </w:r>
      <w:r w:rsidR="00976F01">
        <w:t>,</w:t>
      </w:r>
      <w:r w:rsidRPr="00B350A0">
        <w:t xml:space="preserve"> you may search for the SPECCHIO folder using </w:t>
      </w:r>
      <w:r w:rsidRPr="00B350A0">
        <w:rPr>
          <w:i/>
        </w:rPr>
        <w:t>Search programs and files</w:t>
      </w:r>
      <w:r w:rsidRPr="00B350A0">
        <w:t xml:space="preserve"> under the “Start” menu.</w:t>
      </w:r>
    </w:p>
    <w:p w14:paraId="393CCFC1" w14:textId="77777777" w:rsidR="00401CB5" w:rsidRPr="00A8518D" w:rsidRDefault="00401CB5" w:rsidP="00FB04A5">
      <w:pPr>
        <w:pStyle w:val="Heading3"/>
      </w:pPr>
      <w:bookmarkStart w:id="70" w:name="_Toc506895484"/>
      <w:r w:rsidRPr="00A8518D">
        <w:t>Mac OS X</w:t>
      </w:r>
      <w:bookmarkEnd w:id="70"/>
    </w:p>
    <w:p w14:paraId="70A6B768" w14:textId="5552259E" w:rsidR="00401CB5" w:rsidRPr="00B350A0" w:rsidRDefault="00401CB5" w:rsidP="004A51AA">
      <w:pPr>
        <w:pStyle w:val="Body"/>
      </w:pPr>
      <w:r w:rsidRPr="00B350A0">
        <w:t>In case you installed using the MacOS packaged installer open Finder, and navigate to the folder into which you installed SPECCHIO. Double click the SPECCHIO application icon. You may also drag the icon to your dock to make it accessible like any other packaged MacOS application.</w:t>
      </w:r>
    </w:p>
    <w:p w14:paraId="46D71721" w14:textId="77777777" w:rsidR="00401CB5" w:rsidRPr="00B350A0" w:rsidRDefault="00401CB5" w:rsidP="004A51AA">
      <w:pPr>
        <w:pStyle w:val="Body"/>
      </w:pPr>
      <w:r w:rsidRPr="00B350A0">
        <w:rPr>
          <w:noProof/>
          <w:lang w:eastAsia="en-GB"/>
        </w:rPr>
        <w:drawing>
          <wp:inline distT="0" distB="0" distL="0" distR="0" wp14:anchorId="219A0400" wp14:editId="57E0837A">
            <wp:extent cx="2604544" cy="1165091"/>
            <wp:effectExtent l="0" t="0" r="0" b="0"/>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05337" cy="1165446"/>
                    </a:xfrm>
                    <a:prstGeom prst="rect">
                      <a:avLst/>
                    </a:prstGeom>
                    <a:noFill/>
                    <a:ln>
                      <a:noFill/>
                    </a:ln>
                  </pic:spPr>
                </pic:pic>
              </a:graphicData>
            </a:graphic>
          </wp:inline>
        </w:drawing>
      </w:r>
      <w:r w:rsidRPr="00B350A0">
        <w:t xml:space="preserve">   </w:t>
      </w:r>
      <w:r w:rsidRPr="00B350A0">
        <w:rPr>
          <w:noProof/>
          <w:lang w:eastAsia="en-GB"/>
        </w:rPr>
        <w:drawing>
          <wp:inline distT="0" distB="0" distL="0" distR="0" wp14:anchorId="67EC79ED" wp14:editId="5B20D328">
            <wp:extent cx="904875" cy="991296"/>
            <wp:effectExtent l="0" t="0" r="9525" b="0"/>
            <wp:docPr id="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04875" cy="991296"/>
                    </a:xfrm>
                    <a:prstGeom prst="rect">
                      <a:avLst/>
                    </a:prstGeom>
                    <a:noFill/>
                    <a:ln>
                      <a:noFill/>
                    </a:ln>
                  </pic:spPr>
                </pic:pic>
              </a:graphicData>
            </a:graphic>
          </wp:inline>
        </w:drawing>
      </w:r>
    </w:p>
    <w:p w14:paraId="26CFB9A4" w14:textId="4B7A02A7" w:rsidR="00401CB5" w:rsidRPr="00B350A0" w:rsidRDefault="00401CB5" w:rsidP="004A51AA">
      <w:pPr>
        <w:pStyle w:val="Body"/>
      </w:pPr>
      <w:r w:rsidRPr="00B350A0">
        <w:lastRenderedPageBreak/>
        <w:br/>
        <w:t xml:space="preserve">In case you installed the standard bundle (i.e. non Mac OS specific bundle), open Finder, and navigate to the folder into which you installed SPECCHIO. Navigate to the </w:t>
      </w:r>
      <w:r w:rsidRPr="00B350A0">
        <w:rPr>
          <w:rStyle w:val="CodeChar"/>
          <w:rFonts w:eastAsia="Courier New"/>
          <w:u w:val="single"/>
        </w:rPr>
        <w:t>macosx</w:t>
      </w:r>
      <w:r w:rsidRPr="00B350A0">
        <w:t xml:space="preserve"> folder and double-click on </w:t>
      </w:r>
      <w:r w:rsidRPr="00B350A0">
        <w:rPr>
          <w:rStyle w:val="CodeChar"/>
          <w:rFonts w:eastAsia="Courier New"/>
          <w:u w:val="single"/>
        </w:rPr>
        <w:t>specchio</w:t>
      </w:r>
      <w:r w:rsidRPr="00B350A0">
        <w:t>.</w:t>
      </w:r>
    </w:p>
    <w:p w14:paraId="0A118B0B" w14:textId="77777777" w:rsidR="00401CB5" w:rsidRPr="00A8518D" w:rsidRDefault="00401CB5" w:rsidP="00FB04A5">
      <w:pPr>
        <w:pStyle w:val="Heading3"/>
      </w:pPr>
      <w:bookmarkStart w:id="71" w:name="_Toc500009854"/>
      <w:bookmarkStart w:id="72" w:name="_Toc500010300"/>
      <w:bookmarkStart w:id="73" w:name="_Toc504555897"/>
      <w:bookmarkStart w:id="74" w:name="_Toc506190990"/>
      <w:bookmarkStart w:id="75" w:name="_Toc506191207"/>
      <w:bookmarkStart w:id="76" w:name="_Toc506191421"/>
      <w:bookmarkStart w:id="77" w:name="_Toc506191635"/>
      <w:bookmarkStart w:id="78" w:name="_Toc500009855"/>
      <w:bookmarkStart w:id="79" w:name="_Toc500010301"/>
      <w:bookmarkStart w:id="80" w:name="_Toc504555898"/>
      <w:bookmarkStart w:id="81" w:name="_Toc506190991"/>
      <w:bookmarkStart w:id="82" w:name="_Toc506191208"/>
      <w:bookmarkStart w:id="83" w:name="_Toc506191422"/>
      <w:bookmarkStart w:id="84" w:name="_Toc506191636"/>
      <w:bookmarkStart w:id="85" w:name="_Toc500009856"/>
      <w:bookmarkStart w:id="86" w:name="_Toc500010302"/>
      <w:bookmarkStart w:id="87" w:name="_Toc504555899"/>
      <w:bookmarkStart w:id="88" w:name="_Toc506190992"/>
      <w:bookmarkStart w:id="89" w:name="_Toc506191209"/>
      <w:bookmarkStart w:id="90" w:name="_Toc506191423"/>
      <w:bookmarkStart w:id="91" w:name="_Toc506191637"/>
      <w:bookmarkStart w:id="92" w:name="_Toc506895485"/>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r w:rsidRPr="00A8518D">
        <w:t>Unix and Linux</w:t>
      </w:r>
      <w:bookmarkEnd w:id="92"/>
    </w:p>
    <w:p w14:paraId="5E0FDCE4" w14:textId="77777777" w:rsidR="00401CB5" w:rsidRPr="00B350A0" w:rsidRDefault="00401CB5" w:rsidP="004A51AA">
      <w:pPr>
        <w:pStyle w:val="Body"/>
      </w:pPr>
      <w:r w:rsidRPr="00B350A0">
        <w:t xml:space="preserve">Navigate to the folder into which you installed SPECCHIO. If using a graphical interface that supports it, you may be able to start the application by double-clicking on </w:t>
      </w:r>
      <w:r w:rsidRPr="00B350A0">
        <w:rPr>
          <w:rStyle w:val="CodeChar"/>
          <w:rFonts w:eastAsia="Courier New"/>
          <w:u w:val="single"/>
        </w:rPr>
        <w:t>specchio-client.jar</w:t>
      </w:r>
      <w:r w:rsidRPr="00B350A0">
        <w:t xml:space="preserve">. Otherwise, execute </w:t>
      </w:r>
      <w:r w:rsidRPr="00B350A0">
        <w:rPr>
          <w:rStyle w:val="CodeChar"/>
          <w:rFonts w:eastAsia="Courier New"/>
          <w:u w:val="single"/>
        </w:rPr>
        <w:t>java -jar specchio-client.jar</w:t>
      </w:r>
      <w:r w:rsidRPr="00B350A0">
        <w:t xml:space="preserve"> from the command line.</w:t>
      </w:r>
    </w:p>
    <w:p w14:paraId="611D7FF1" w14:textId="77777777" w:rsidR="00401CB5" w:rsidRPr="00B350A0" w:rsidRDefault="00401CB5" w:rsidP="008C2B67">
      <w:pPr>
        <w:ind w:left="720"/>
        <w:rPr>
          <w:u w:val="single"/>
        </w:rPr>
      </w:pPr>
    </w:p>
    <w:p w14:paraId="02315D8E" w14:textId="4229DEFF" w:rsidR="00650155" w:rsidRPr="00B350A0" w:rsidRDefault="00650155" w:rsidP="00650155">
      <w:pPr>
        <w:rPr>
          <w:u w:val="single"/>
        </w:rPr>
      </w:pPr>
      <w:bookmarkStart w:id="93" w:name="_Toc499761866"/>
      <w:bookmarkStart w:id="94" w:name="_Toc499761874"/>
      <w:bookmarkStart w:id="95" w:name="_Toc499761875"/>
      <w:bookmarkStart w:id="96" w:name="_Toc391565343"/>
      <w:bookmarkEnd w:id="93"/>
      <w:bookmarkEnd w:id="94"/>
      <w:bookmarkEnd w:id="9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BE5F1" w:themeFill="accent1" w:themeFillTint="33"/>
        <w:tblLook w:val="04A0" w:firstRow="1" w:lastRow="0" w:firstColumn="1" w:lastColumn="0" w:noHBand="0" w:noVBand="1"/>
      </w:tblPr>
      <w:tblGrid>
        <w:gridCol w:w="8783"/>
      </w:tblGrid>
      <w:tr w:rsidR="00535CA9" w:rsidRPr="00B350A0" w14:paraId="44D9696A" w14:textId="77777777" w:rsidTr="00A35064">
        <w:tc>
          <w:tcPr>
            <w:tcW w:w="8783" w:type="dxa"/>
            <w:shd w:val="clear" w:color="auto" w:fill="DBE5F1" w:themeFill="accent1" w:themeFillTint="33"/>
          </w:tcPr>
          <w:p w14:paraId="13B94003" w14:textId="60712DE2" w:rsidR="00535CA9" w:rsidRPr="00B350A0" w:rsidRDefault="00535CA9" w:rsidP="004A51AA">
            <w:pPr>
              <w:pStyle w:val="Bullet"/>
            </w:pPr>
            <w:bookmarkStart w:id="97" w:name="_Ref413326318"/>
            <w:bookmarkStart w:id="98" w:name="_Ref413326434"/>
            <w:bookmarkStart w:id="99" w:name="_Ref413326488"/>
            <w:bookmarkStart w:id="100" w:name="_Ref413326503"/>
            <w:bookmarkStart w:id="101" w:name="_Ref413326673"/>
            <w:bookmarkEnd w:id="96"/>
            <w:r w:rsidRPr="00B350A0">
              <w:t xml:space="preserve">From the Main menu, select </w:t>
            </w:r>
            <w:r w:rsidRPr="00B350A0">
              <w:rPr>
                <w:rStyle w:val="GUIWord"/>
                <w:u w:val="single"/>
              </w:rPr>
              <w:t>Database – Create a new user account</w:t>
            </w:r>
            <w:r w:rsidRPr="00B350A0">
              <w:rPr>
                <w:rStyle w:val="GUIWord"/>
                <w:u w:val="single"/>
              </w:rPr>
              <w:br/>
            </w:r>
            <w:r w:rsidRPr="00B350A0">
              <w:rPr>
                <w:rStyle w:val="GUIWord"/>
                <w:u w:val="single"/>
              </w:rPr>
              <w:br/>
            </w:r>
            <w:r w:rsidRPr="00B350A0">
              <w:rPr>
                <w:noProof/>
                <w:lang w:eastAsia="en-GB"/>
              </w:rPr>
              <w:drawing>
                <wp:inline distT="0" distB="0" distL="0" distR="0" wp14:anchorId="43596281" wp14:editId="5724BB70">
                  <wp:extent cx="2191385" cy="971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1">
                            <a:extLst>
                              <a:ext uri="{28A0092B-C50C-407E-A947-70E740481C1C}">
                                <a14:useLocalDpi xmlns:a14="http://schemas.microsoft.com/office/drawing/2010/main" val="0"/>
                              </a:ext>
                            </a:extLst>
                          </a:blip>
                          <a:srcRect t="1" r="51489" b="59456"/>
                          <a:stretch/>
                        </pic:blipFill>
                        <pic:spPr bwMode="auto">
                          <a:xfrm>
                            <a:off x="0" y="0"/>
                            <a:ext cx="2193269" cy="972385"/>
                          </a:xfrm>
                          <a:prstGeom prst="rect">
                            <a:avLst/>
                          </a:prstGeom>
                          <a:noFill/>
                          <a:ln>
                            <a:noFill/>
                          </a:ln>
                          <a:extLst>
                            <a:ext uri="{53640926-AAD7-44D8-BBD7-CCE9431645EC}">
                              <a14:shadowObscured xmlns:a14="http://schemas.microsoft.com/office/drawing/2010/main"/>
                            </a:ext>
                          </a:extLst>
                        </pic:spPr>
                      </pic:pic>
                    </a:graphicData>
                  </a:graphic>
                </wp:inline>
              </w:drawing>
            </w:r>
            <w:r w:rsidRPr="00B350A0">
              <w:rPr>
                <w:rStyle w:val="GUIWord"/>
                <w:u w:val="single"/>
              </w:rPr>
              <w:br/>
            </w:r>
            <w:r w:rsidRPr="00B350A0">
              <w:rPr>
                <w:rStyle w:val="GUIWord"/>
                <w:u w:val="single"/>
              </w:rPr>
              <w:br/>
            </w:r>
            <w:r w:rsidRPr="00976F01">
              <w:rPr>
                <w:rStyle w:val="GUIWord"/>
              </w:rPr>
              <w:t xml:space="preserve"> </w:t>
            </w:r>
            <w:r w:rsidRPr="00B350A0">
              <w:t>to display the following dialog box:</w:t>
            </w:r>
          </w:p>
        </w:tc>
      </w:tr>
      <w:tr w:rsidR="00535CA9" w:rsidRPr="00B350A0" w14:paraId="59646C23" w14:textId="77777777" w:rsidTr="00A35064">
        <w:tc>
          <w:tcPr>
            <w:tcW w:w="8783" w:type="dxa"/>
            <w:shd w:val="clear" w:color="auto" w:fill="DBE5F1" w:themeFill="accent1" w:themeFillTint="33"/>
          </w:tcPr>
          <w:p w14:paraId="63ADD56E" w14:textId="70F4CBA5" w:rsidR="00535CA9" w:rsidRPr="000C6BFF" w:rsidRDefault="00C46337" w:rsidP="00976F01">
            <w:pPr>
              <w:pStyle w:val="Figure"/>
              <w:ind w:left="1134" w:hanging="425"/>
              <w:rPr>
                <w:sz w:val="22"/>
                <w:szCs w:val="22"/>
              </w:rPr>
            </w:pPr>
            <w:r w:rsidRPr="000C6BFF">
              <w:rPr>
                <w:szCs w:val="22"/>
                <w:lang w:val="en-GB" w:eastAsia="en-GB"/>
              </w:rPr>
              <w:drawing>
                <wp:inline distT="0" distB="0" distL="0" distR="0" wp14:anchorId="7A35741F" wp14:editId="3C8B4D93">
                  <wp:extent cx="2407119" cy="26695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14006" cy="2677178"/>
                          </a:xfrm>
                          <a:prstGeom prst="rect">
                            <a:avLst/>
                          </a:prstGeom>
                        </pic:spPr>
                      </pic:pic>
                    </a:graphicData>
                  </a:graphic>
                </wp:inline>
              </w:drawing>
            </w:r>
          </w:p>
          <w:p w14:paraId="1EE1D992" w14:textId="354DDEA5" w:rsidR="00535CA9" w:rsidRPr="00DA48C2" w:rsidRDefault="00535CA9" w:rsidP="00941E8C">
            <w:pPr>
              <w:pStyle w:val="Caption"/>
            </w:pPr>
            <w:r w:rsidRPr="00DA48C2">
              <w:t xml:space="preserve">Figure </w:t>
            </w:r>
            <w:r w:rsidRPr="00DA48C2">
              <w:fldChar w:fldCharType="begin"/>
            </w:r>
            <w:r w:rsidRPr="00DA48C2">
              <w:instrText xml:space="preserve"> SEQ Figure \* ARABIC </w:instrText>
            </w:r>
            <w:r w:rsidRPr="00DA48C2">
              <w:fldChar w:fldCharType="separate"/>
            </w:r>
            <w:r w:rsidR="000C7C57">
              <w:rPr>
                <w:noProof/>
              </w:rPr>
              <w:t>2</w:t>
            </w:r>
            <w:r w:rsidRPr="00DA48C2">
              <w:fldChar w:fldCharType="end"/>
            </w:r>
            <w:r w:rsidRPr="00DA48C2">
              <w:t>: Create a new user account dialog</w:t>
            </w:r>
          </w:p>
        </w:tc>
      </w:tr>
      <w:tr w:rsidR="00535CA9" w:rsidRPr="00B350A0" w14:paraId="22CD6247" w14:textId="77777777" w:rsidTr="00A35064">
        <w:tc>
          <w:tcPr>
            <w:tcW w:w="8783" w:type="dxa"/>
            <w:shd w:val="clear" w:color="auto" w:fill="DBE5F1" w:themeFill="accent1" w:themeFillTint="33"/>
          </w:tcPr>
          <w:p w14:paraId="7C955A18" w14:textId="77777777" w:rsidR="00535CA9" w:rsidRPr="00B350A0" w:rsidRDefault="00535CA9" w:rsidP="004A51AA">
            <w:pPr>
              <w:pStyle w:val="Bullet"/>
            </w:pPr>
            <w:r w:rsidRPr="00B350A0">
              <w:t xml:space="preserve">Enter the </w:t>
            </w:r>
            <w:r w:rsidRPr="00B350A0">
              <w:rPr>
                <w:rStyle w:val="GUIWord"/>
                <w:u w:val="single"/>
              </w:rPr>
              <w:t>Web Application Server</w:t>
            </w:r>
            <w:r w:rsidRPr="00B350A0">
              <w:t xml:space="preserve">, </w:t>
            </w:r>
            <w:r w:rsidRPr="00B350A0">
              <w:rPr>
                <w:rStyle w:val="GUIWord"/>
                <w:u w:val="single"/>
              </w:rPr>
              <w:t>Port</w:t>
            </w:r>
            <w:r w:rsidRPr="00B350A0">
              <w:t xml:space="preserve"> and </w:t>
            </w:r>
            <w:r w:rsidRPr="00B350A0">
              <w:rPr>
                <w:rStyle w:val="GUIWord"/>
                <w:u w:val="single"/>
              </w:rPr>
              <w:t>Application Path</w:t>
            </w:r>
            <w:r w:rsidRPr="00B350A0">
              <w:t xml:space="preserve">. </w:t>
            </w:r>
          </w:p>
          <w:p w14:paraId="08AE53B1" w14:textId="77777777" w:rsidR="00535CA9" w:rsidRPr="00B350A0" w:rsidRDefault="00535CA9" w:rsidP="004A51AA">
            <w:pPr>
              <w:pStyle w:val="Bullet"/>
            </w:pPr>
            <w:r w:rsidRPr="00B350A0">
              <w:t>To use the public ANDS-enabled database hosted by the University of Wollongong, use the following details:</w:t>
            </w:r>
          </w:p>
        </w:tc>
      </w:tr>
      <w:tr w:rsidR="00535CA9" w:rsidRPr="00B350A0" w14:paraId="5CE7D594" w14:textId="77777777" w:rsidTr="00A35064">
        <w:tc>
          <w:tcPr>
            <w:tcW w:w="8783" w:type="dxa"/>
            <w:shd w:val="clear" w:color="auto" w:fill="DBE5F1" w:themeFill="accent1" w:themeFillTint="33"/>
          </w:tcPr>
          <w:p w14:paraId="5ECFEB5D" w14:textId="77777777" w:rsidR="00535CA9" w:rsidRPr="00B350A0" w:rsidRDefault="00535CA9" w:rsidP="004A51AA">
            <w:pPr>
              <w:pStyle w:val="ProcessStepFollow"/>
            </w:pPr>
            <w:r w:rsidRPr="00B350A0">
              <w:t xml:space="preserve">Web Application Server: </w:t>
            </w:r>
            <w:r w:rsidRPr="00B350A0">
              <w:rPr>
                <w:rStyle w:val="CodeChar"/>
                <w:rFonts w:eastAsia="Courier New"/>
                <w:sz w:val="22"/>
                <w:szCs w:val="22"/>
                <w:u w:val="single"/>
              </w:rPr>
              <w:t>specchio.uow.edu.au</w:t>
            </w:r>
            <w:r w:rsidRPr="00B350A0">
              <w:t xml:space="preserve"> </w:t>
            </w:r>
          </w:p>
          <w:p w14:paraId="69852EC4" w14:textId="77777777" w:rsidR="00535CA9" w:rsidRPr="00B350A0" w:rsidRDefault="00535CA9" w:rsidP="004A51AA">
            <w:pPr>
              <w:pStyle w:val="ProcessStepFollow"/>
            </w:pPr>
            <w:r w:rsidRPr="00B350A0">
              <w:t xml:space="preserve">Port: </w:t>
            </w:r>
            <w:r w:rsidRPr="00B350A0">
              <w:rPr>
                <w:rStyle w:val="CodeChar"/>
                <w:rFonts w:eastAsia="Courier New"/>
                <w:sz w:val="22"/>
                <w:szCs w:val="22"/>
                <w:u w:val="single"/>
              </w:rPr>
              <w:t>443</w:t>
            </w:r>
          </w:p>
          <w:p w14:paraId="35600931" w14:textId="77777777" w:rsidR="00535CA9" w:rsidRPr="00B350A0" w:rsidRDefault="00535CA9" w:rsidP="004A51AA">
            <w:pPr>
              <w:pStyle w:val="ProcessStepFollow"/>
              <w:rPr>
                <w:rStyle w:val="CodeChar"/>
                <w:rFonts w:eastAsia="Courier New"/>
                <w:sz w:val="22"/>
                <w:szCs w:val="22"/>
                <w:u w:val="single"/>
              </w:rPr>
            </w:pPr>
            <w:r w:rsidRPr="00B350A0">
              <w:t xml:space="preserve">Application Path: </w:t>
            </w:r>
            <w:r w:rsidRPr="00B350A0">
              <w:rPr>
                <w:rStyle w:val="CodeChar"/>
                <w:rFonts w:eastAsia="Courier New"/>
                <w:sz w:val="22"/>
                <w:szCs w:val="22"/>
                <w:u w:val="single"/>
              </w:rPr>
              <w:t>/specchio_service</w:t>
            </w:r>
          </w:p>
          <w:p w14:paraId="77D5B759" w14:textId="0763264E" w:rsidR="00535CA9" w:rsidRPr="00B350A0" w:rsidRDefault="00535CA9" w:rsidP="004A51AA">
            <w:pPr>
              <w:pStyle w:val="ProcessStep"/>
              <w:rPr>
                <w:rFonts w:eastAsia="Courier New"/>
              </w:rPr>
            </w:pPr>
            <w:r w:rsidRPr="00B350A0">
              <w:t xml:space="preserve">Data Source: </w:t>
            </w:r>
            <w:r w:rsidRPr="00B350A0">
              <w:rPr>
                <w:rStyle w:val="CodeChar"/>
                <w:rFonts w:eastAsia="Courier New"/>
                <w:sz w:val="22"/>
                <w:szCs w:val="22"/>
                <w:u w:val="single"/>
              </w:rPr>
              <w:t>jdbc/specchio</w:t>
            </w:r>
          </w:p>
        </w:tc>
      </w:tr>
      <w:tr w:rsidR="00535CA9" w:rsidRPr="00B350A0" w14:paraId="25613152" w14:textId="77777777" w:rsidTr="00A35064">
        <w:tc>
          <w:tcPr>
            <w:tcW w:w="8783" w:type="dxa"/>
            <w:shd w:val="clear" w:color="auto" w:fill="DBE5F1" w:themeFill="accent1" w:themeFillTint="33"/>
          </w:tcPr>
          <w:p w14:paraId="44F97F88" w14:textId="77777777" w:rsidR="00535CA9" w:rsidRPr="00B350A0" w:rsidRDefault="00535CA9" w:rsidP="004A51AA">
            <w:pPr>
              <w:pStyle w:val="ProcessStep"/>
            </w:pPr>
            <w:r w:rsidRPr="00B350A0">
              <w:lastRenderedPageBreak/>
              <w:t>To use the Worldwide SPECCHIO Online System, hosted by University of Zurich, use the following details:</w:t>
            </w:r>
          </w:p>
          <w:p w14:paraId="02B1B01F" w14:textId="2E5D8C72" w:rsidR="00535CA9" w:rsidRPr="00B350A0" w:rsidRDefault="00535CA9" w:rsidP="004A51AA">
            <w:pPr>
              <w:pStyle w:val="ProcessStepFollow"/>
            </w:pPr>
            <w:r w:rsidRPr="00B350A0">
              <w:t xml:space="preserve">Web Application Server: </w:t>
            </w:r>
            <w:r w:rsidR="00F21043" w:rsidRPr="00F21043">
              <w:rPr>
                <w:rStyle w:val="CodeChar"/>
                <w:rFonts w:eastAsia="Courier New"/>
                <w:sz w:val="22"/>
                <w:szCs w:val="22"/>
                <w:u w:val="single"/>
              </w:rPr>
              <w:t>sc22.geo.uzh.ch</w:t>
            </w:r>
          </w:p>
          <w:p w14:paraId="1E2A8128" w14:textId="691A0755" w:rsidR="00535CA9" w:rsidRPr="00B350A0" w:rsidRDefault="00535CA9" w:rsidP="004A51AA">
            <w:pPr>
              <w:pStyle w:val="ProcessStepFollow"/>
            </w:pPr>
            <w:r w:rsidRPr="00B350A0">
              <w:t xml:space="preserve">Port: </w:t>
            </w:r>
            <w:r w:rsidRPr="00B350A0">
              <w:rPr>
                <w:rStyle w:val="CodeChar"/>
                <w:rFonts w:eastAsia="Courier New"/>
                <w:sz w:val="22"/>
                <w:szCs w:val="22"/>
                <w:u w:val="single"/>
              </w:rPr>
              <w:t>443</w:t>
            </w:r>
          </w:p>
          <w:p w14:paraId="0BF356F2" w14:textId="269827CB" w:rsidR="00535CA9" w:rsidRPr="00B350A0" w:rsidRDefault="00535CA9" w:rsidP="004A51AA">
            <w:pPr>
              <w:pStyle w:val="ProcessStep"/>
            </w:pPr>
            <w:r w:rsidRPr="00B350A0">
              <w:t xml:space="preserve">Application Path: </w:t>
            </w:r>
            <w:r w:rsidRPr="00B350A0">
              <w:rPr>
                <w:rStyle w:val="CodeChar"/>
                <w:rFonts w:eastAsia="Courier New"/>
                <w:sz w:val="22"/>
                <w:szCs w:val="22"/>
                <w:u w:val="single"/>
              </w:rPr>
              <w:t>/specchio_service</w:t>
            </w:r>
          </w:p>
          <w:p w14:paraId="759A3249" w14:textId="363B4E0B" w:rsidR="00535CA9" w:rsidRPr="00B350A0" w:rsidRDefault="00535CA9" w:rsidP="004A51AA">
            <w:pPr>
              <w:pStyle w:val="ProcessStep"/>
              <w:rPr>
                <w:rFonts w:eastAsia="Courier New"/>
              </w:rPr>
            </w:pPr>
            <w:r w:rsidRPr="00B350A0">
              <w:t xml:space="preserve">Data Source: Choose between productive and test servers: </w:t>
            </w:r>
            <w:r w:rsidRPr="00B350A0">
              <w:rPr>
                <w:rStyle w:val="CodeChar"/>
                <w:rFonts w:eastAsia="Courier New"/>
                <w:sz w:val="22"/>
                <w:szCs w:val="22"/>
                <w:u w:val="single"/>
              </w:rPr>
              <w:t>jdbc/specchio_prod</w:t>
            </w:r>
            <w:r w:rsidRPr="00B350A0">
              <w:rPr>
                <w:rStyle w:val="BodyChar"/>
                <w:rFonts w:eastAsia="Courier New"/>
                <w:sz w:val="22"/>
                <w:szCs w:val="22"/>
                <w:u w:val="single"/>
              </w:rPr>
              <w:t xml:space="preserve"> and </w:t>
            </w:r>
            <w:r w:rsidRPr="00B350A0">
              <w:rPr>
                <w:rStyle w:val="CodeChar"/>
                <w:rFonts w:eastAsia="Courier New"/>
                <w:sz w:val="22"/>
                <w:szCs w:val="22"/>
                <w:u w:val="single"/>
              </w:rPr>
              <w:t xml:space="preserve"> jdbc/specchio_test</w:t>
            </w:r>
          </w:p>
          <w:p w14:paraId="3788201E" w14:textId="77777777" w:rsidR="00535CA9" w:rsidRPr="00B350A0" w:rsidRDefault="00535CA9" w:rsidP="00C46337">
            <w:pPr>
              <w:pStyle w:val="ProcessStep"/>
              <w:numPr>
                <w:ilvl w:val="0"/>
                <w:numId w:val="0"/>
              </w:numPr>
              <w:ind w:left="459"/>
            </w:pPr>
          </w:p>
          <w:p w14:paraId="7C44F3A4" w14:textId="77777777" w:rsidR="00535CA9" w:rsidRPr="00B350A0" w:rsidRDefault="00535CA9" w:rsidP="004A51AA">
            <w:pPr>
              <w:pStyle w:val="ProcessStep"/>
            </w:pPr>
            <w:r w:rsidRPr="00B350A0">
              <w:t>If you wish to use a different database, please ask the administrator of that database for the correct values.</w:t>
            </w:r>
          </w:p>
          <w:p w14:paraId="50734D47" w14:textId="0B4D8D97" w:rsidR="00C46337" w:rsidRPr="00DA48C2" w:rsidRDefault="00535CA9" w:rsidP="00941E8C">
            <w:pPr>
              <w:pStyle w:val="Caption"/>
            </w:pPr>
            <w:r w:rsidRPr="00DA48C2">
              <w:rPr>
                <w:noProof/>
                <w:lang w:eastAsia="en-GB"/>
              </w:rPr>
              <w:drawing>
                <wp:inline distT="0" distB="0" distL="0" distR="0" wp14:anchorId="5B4A533A" wp14:editId="4D67AD6A">
                  <wp:extent cx="3200400" cy="1143000"/>
                  <wp:effectExtent l="0" t="0" r="0" b="0"/>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00400" cy="1143000"/>
                          </a:xfrm>
                          <a:prstGeom prst="rect">
                            <a:avLst/>
                          </a:prstGeom>
                          <a:noFill/>
                          <a:ln>
                            <a:noFill/>
                          </a:ln>
                        </pic:spPr>
                      </pic:pic>
                    </a:graphicData>
                  </a:graphic>
                </wp:inline>
              </w:drawing>
            </w:r>
            <w:r w:rsidR="00C46337" w:rsidRPr="00DA48C2">
              <w:br/>
              <w:t xml:space="preserve">Figure </w:t>
            </w:r>
            <w:r w:rsidR="00C46337" w:rsidRPr="00DA48C2">
              <w:fldChar w:fldCharType="begin"/>
            </w:r>
            <w:r w:rsidR="00C46337" w:rsidRPr="00DA48C2">
              <w:instrText xml:space="preserve"> SEQ Figure \* ARABIC </w:instrText>
            </w:r>
            <w:r w:rsidR="00C46337" w:rsidRPr="00DA48C2">
              <w:fldChar w:fldCharType="separate"/>
            </w:r>
            <w:r w:rsidR="000C7C57">
              <w:rPr>
                <w:noProof/>
              </w:rPr>
              <w:t>3</w:t>
            </w:r>
            <w:r w:rsidR="00C46337" w:rsidRPr="00DA48C2">
              <w:fldChar w:fldCharType="end"/>
            </w:r>
            <w:r w:rsidR="00C46337" w:rsidRPr="00DA48C2">
              <w:t>: Server connection details (example for University of Zurich in-house SPECCHIO system)</w:t>
            </w:r>
          </w:p>
          <w:p w14:paraId="4EEE41DA" w14:textId="05C2F5A7" w:rsidR="00535CA9" w:rsidRPr="00B350A0" w:rsidRDefault="00535CA9" w:rsidP="00C46337">
            <w:pPr>
              <w:pStyle w:val="ProcessStep"/>
              <w:numPr>
                <w:ilvl w:val="0"/>
                <w:numId w:val="0"/>
              </w:numPr>
            </w:pPr>
          </w:p>
        </w:tc>
        <w:bookmarkStart w:id="102" w:name="_GoBack"/>
        <w:bookmarkEnd w:id="102"/>
      </w:tr>
      <w:tr w:rsidR="00535CA9" w:rsidRPr="00B350A0" w14:paraId="570C4CA2" w14:textId="77777777" w:rsidTr="00A35064">
        <w:tc>
          <w:tcPr>
            <w:tcW w:w="8783" w:type="dxa"/>
            <w:shd w:val="clear" w:color="auto" w:fill="DBE5F1" w:themeFill="accent1" w:themeFillTint="33"/>
          </w:tcPr>
          <w:p w14:paraId="1CADEA90" w14:textId="77777777" w:rsidR="00535CA9" w:rsidRPr="00B350A0" w:rsidRDefault="00535CA9" w:rsidP="004A51AA">
            <w:pPr>
              <w:pStyle w:val="Bullet"/>
            </w:pPr>
            <w:r w:rsidRPr="00B350A0">
              <w:t xml:space="preserve">Click </w:t>
            </w:r>
            <w:r w:rsidRPr="00B350A0">
              <w:rPr>
                <w:rStyle w:val="ActionButton"/>
                <w:sz w:val="22"/>
                <w:szCs w:val="22"/>
                <w:u w:val="single"/>
              </w:rPr>
              <w:t>Connect</w:t>
            </w:r>
            <w:r w:rsidRPr="00B350A0">
              <w:t>.</w:t>
            </w:r>
          </w:p>
        </w:tc>
      </w:tr>
      <w:tr w:rsidR="00535CA9" w:rsidRPr="00B350A0" w14:paraId="1F1E5653" w14:textId="77777777" w:rsidTr="00A35064">
        <w:tc>
          <w:tcPr>
            <w:tcW w:w="8783" w:type="dxa"/>
            <w:shd w:val="clear" w:color="auto" w:fill="DBE5F1" w:themeFill="accent1" w:themeFillTint="33"/>
          </w:tcPr>
          <w:p w14:paraId="0DE4D725" w14:textId="77777777" w:rsidR="00535CA9" w:rsidRPr="00B350A0" w:rsidRDefault="00535CA9" w:rsidP="004A51AA">
            <w:pPr>
              <w:pStyle w:val="ProcessStepFollow"/>
            </w:pPr>
            <w:r w:rsidRPr="00B350A0">
              <w:t xml:space="preserve">The remaining fields on the screen will become active. If ANDS Publishing is supported for your database, ANDS related fields will appear in the dialog box as shown below. See </w:t>
            </w:r>
            <w:r w:rsidRPr="00B350A0">
              <w:rPr>
                <w:i/>
              </w:rPr>
              <w:t xml:space="preserve">Section 12 </w:t>
            </w:r>
            <w:r w:rsidRPr="00B350A0">
              <w:fldChar w:fldCharType="begin"/>
            </w:r>
            <w:r w:rsidRPr="00B350A0">
              <w:instrText xml:space="preserve"> REF _Ref413326635 \h  \* MERGEFORMAT </w:instrText>
            </w:r>
            <w:r w:rsidRPr="00B350A0">
              <w:fldChar w:fldCharType="separate"/>
            </w:r>
            <w:r w:rsidR="000C7C57" w:rsidRPr="000C7C57">
              <w:rPr>
                <w:i/>
              </w:rPr>
              <w:t>Publishing Data to ANDS</w:t>
            </w:r>
            <w:r w:rsidRPr="00B350A0">
              <w:fldChar w:fldCharType="end"/>
            </w:r>
            <w:r w:rsidRPr="00B350A0">
              <w:t xml:space="preserve"> for more information about the ANDS service and its operation.</w:t>
            </w:r>
          </w:p>
        </w:tc>
      </w:tr>
      <w:tr w:rsidR="00535CA9" w:rsidRPr="00B350A0" w14:paraId="2D2CCAA3" w14:textId="77777777" w:rsidTr="00A35064">
        <w:tc>
          <w:tcPr>
            <w:tcW w:w="8783" w:type="dxa"/>
            <w:shd w:val="clear" w:color="auto" w:fill="DBE5F1" w:themeFill="accent1" w:themeFillTint="33"/>
          </w:tcPr>
          <w:p w14:paraId="69E26440" w14:textId="77777777" w:rsidR="00535CA9" w:rsidRPr="00B350A0" w:rsidRDefault="00535CA9" w:rsidP="00C46337">
            <w:pPr>
              <w:pStyle w:val="Figure"/>
              <w:ind w:left="0" w:firstLine="567"/>
              <w:rPr>
                <w:sz w:val="22"/>
                <w:szCs w:val="22"/>
                <w:u w:val="single"/>
              </w:rPr>
            </w:pPr>
            <w:r w:rsidRPr="00B350A0">
              <w:rPr>
                <w:szCs w:val="22"/>
                <w:u w:val="single"/>
                <w:lang w:val="en-GB" w:eastAsia="en-GB"/>
              </w:rPr>
              <w:drawing>
                <wp:inline distT="0" distB="0" distL="0" distR="0" wp14:anchorId="1D749114" wp14:editId="1BEE7061">
                  <wp:extent cx="1741170" cy="2177411"/>
                  <wp:effectExtent l="19050" t="0" r="0" b="0"/>
                  <wp:docPr id="23" name="Picture 67" descr="E:\Sandra\UserGuidePics\new_use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E:\Sandra\UserGuidePics\new_user2.JPG"/>
                          <pic:cNvPicPr>
                            <a:picLocks noChangeAspect="1" noChangeArrowheads="1"/>
                          </pic:cNvPicPr>
                        </pic:nvPicPr>
                        <pic:blipFill>
                          <a:blip r:embed="rId24" cstate="print"/>
                          <a:srcRect/>
                          <a:stretch>
                            <a:fillRect/>
                          </a:stretch>
                        </pic:blipFill>
                        <pic:spPr bwMode="auto">
                          <a:xfrm>
                            <a:off x="0" y="0"/>
                            <a:ext cx="1739473" cy="2175289"/>
                          </a:xfrm>
                          <a:prstGeom prst="rect">
                            <a:avLst/>
                          </a:prstGeom>
                          <a:noFill/>
                          <a:ln w="9525">
                            <a:noFill/>
                            <a:miter lim="800000"/>
                            <a:headEnd/>
                            <a:tailEnd/>
                          </a:ln>
                        </pic:spPr>
                      </pic:pic>
                    </a:graphicData>
                  </a:graphic>
                </wp:inline>
              </w:drawing>
            </w:r>
          </w:p>
        </w:tc>
      </w:tr>
      <w:tr w:rsidR="00535CA9" w:rsidRPr="00B350A0" w14:paraId="424782EC" w14:textId="77777777" w:rsidTr="00A35064">
        <w:tc>
          <w:tcPr>
            <w:tcW w:w="8783" w:type="dxa"/>
            <w:shd w:val="clear" w:color="auto" w:fill="DBE5F1" w:themeFill="accent1" w:themeFillTint="33"/>
          </w:tcPr>
          <w:p w14:paraId="3B00E2D8" w14:textId="25BC010E" w:rsidR="00535CA9" w:rsidRPr="00DA48C2" w:rsidRDefault="00535CA9" w:rsidP="00941E8C">
            <w:pPr>
              <w:pStyle w:val="Caption"/>
            </w:pPr>
            <w:r w:rsidRPr="00DA48C2">
              <w:t xml:space="preserve">Figure </w:t>
            </w:r>
            <w:r w:rsidRPr="00DA48C2">
              <w:fldChar w:fldCharType="begin"/>
            </w:r>
            <w:r w:rsidRPr="00DA48C2">
              <w:instrText xml:space="preserve"> SEQ Figure \* ARABIC </w:instrText>
            </w:r>
            <w:r w:rsidRPr="00DA48C2">
              <w:fldChar w:fldCharType="separate"/>
            </w:r>
            <w:r w:rsidR="000C7C57">
              <w:rPr>
                <w:noProof/>
              </w:rPr>
              <w:t>4</w:t>
            </w:r>
            <w:r w:rsidRPr="00DA48C2">
              <w:fldChar w:fldCharType="end"/>
            </w:r>
            <w:r w:rsidRPr="00DA48C2">
              <w:t>: Create a user account dialog for ANDS users</w:t>
            </w:r>
          </w:p>
          <w:p w14:paraId="2C0B3C0E" w14:textId="77777777" w:rsidR="00535CA9" w:rsidRPr="00941E8C" w:rsidRDefault="00535CA9" w:rsidP="00A35064">
            <w:pPr>
              <w:ind w:firstLine="709"/>
              <w:rPr>
                <w:sz w:val="22"/>
                <w:szCs w:val="22"/>
              </w:rPr>
            </w:pPr>
            <w:r w:rsidRPr="00941E8C">
              <w:rPr>
                <w:noProof/>
                <w:szCs w:val="22"/>
                <w:lang w:eastAsia="en-GB"/>
              </w:rPr>
              <w:lastRenderedPageBreak/>
              <w:drawing>
                <wp:inline distT="0" distB="0" distL="0" distR="0" wp14:anchorId="2559F0FD" wp14:editId="067ED2C9">
                  <wp:extent cx="3038475" cy="3982864"/>
                  <wp:effectExtent l="0" t="0" r="0" b="0"/>
                  <wp:docPr id="2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42979" cy="3988768"/>
                          </a:xfrm>
                          <a:prstGeom prst="rect">
                            <a:avLst/>
                          </a:prstGeom>
                          <a:noFill/>
                          <a:ln>
                            <a:noFill/>
                          </a:ln>
                        </pic:spPr>
                      </pic:pic>
                    </a:graphicData>
                  </a:graphic>
                </wp:inline>
              </w:drawing>
            </w:r>
          </w:p>
          <w:p w14:paraId="4ABCA660" w14:textId="4F43BE0D" w:rsidR="00535CA9" w:rsidRPr="00DA48C2" w:rsidRDefault="00535CA9" w:rsidP="00941E8C">
            <w:pPr>
              <w:pStyle w:val="Caption"/>
            </w:pPr>
            <w:r w:rsidRPr="00DA48C2">
              <w:t xml:space="preserve">Figure </w:t>
            </w:r>
            <w:r w:rsidRPr="00DA48C2">
              <w:fldChar w:fldCharType="begin"/>
            </w:r>
            <w:r w:rsidRPr="00DA48C2">
              <w:instrText xml:space="preserve"> SEQ Figure \* ARABIC </w:instrText>
            </w:r>
            <w:r w:rsidRPr="00DA48C2">
              <w:fldChar w:fldCharType="separate"/>
            </w:r>
            <w:r w:rsidR="000C7C57">
              <w:rPr>
                <w:noProof/>
              </w:rPr>
              <w:t>5</w:t>
            </w:r>
            <w:r w:rsidRPr="00DA48C2">
              <w:fldChar w:fldCharType="end"/>
            </w:r>
            <w:r w:rsidRPr="00DA48C2">
              <w:t>: Create User Account dialog for non-ANDS users with specific server license agreement</w:t>
            </w:r>
          </w:p>
        </w:tc>
      </w:tr>
      <w:tr w:rsidR="00535CA9" w:rsidRPr="00B350A0" w14:paraId="76578CED" w14:textId="77777777" w:rsidTr="00A35064">
        <w:tc>
          <w:tcPr>
            <w:tcW w:w="8783" w:type="dxa"/>
            <w:shd w:val="clear" w:color="auto" w:fill="DBE5F1" w:themeFill="accent1" w:themeFillTint="33"/>
          </w:tcPr>
          <w:p w14:paraId="4C766D9A" w14:textId="77777777" w:rsidR="00535CA9" w:rsidRPr="00B350A0" w:rsidRDefault="00535CA9" w:rsidP="004A51AA">
            <w:pPr>
              <w:pStyle w:val="Bullet"/>
            </w:pPr>
            <w:r w:rsidRPr="00B350A0">
              <w:lastRenderedPageBreak/>
              <w:t xml:space="preserve">Select your </w:t>
            </w:r>
            <w:r w:rsidRPr="00B350A0">
              <w:rPr>
                <w:rStyle w:val="GUIWord"/>
                <w:u w:val="single"/>
              </w:rPr>
              <w:t>Title</w:t>
            </w:r>
            <w:r w:rsidRPr="00B350A0">
              <w:t xml:space="preserve"> and enter your </w:t>
            </w:r>
            <w:r w:rsidRPr="00B350A0">
              <w:rPr>
                <w:rStyle w:val="GUIWord"/>
                <w:u w:val="single"/>
              </w:rPr>
              <w:t>First name</w:t>
            </w:r>
            <w:r w:rsidRPr="00B350A0">
              <w:t xml:space="preserve"> and </w:t>
            </w:r>
            <w:r w:rsidRPr="00B350A0">
              <w:rPr>
                <w:rStyle w:val="GUIWord"/>
                <w:u w:val="single"/>
              </w:rPr>
              <w:t>Last Name</w:t>
            </w:r>
            <w:r w:rsidRPr="00B350A0">
              <w:t>. These will be used to identify the data which you upload to SPECCHIO to other SPECCHIO users.</w:t>
            </w:r>
          </w:p>
        </w:tc>
      </w:tr>
      <w:tr w:rsidR="00535CA9" w:rsidRPr="00B350A0" w14:paraId="2E94B0BA" w14:textId="77777777" w:rsidTr="00A35064">
        <w:tc>
          <w:tcPr>
            <w:tcW w:w="8783" w:type="dxa"/>
            <w:shd w:val="clear" w:color="auto" w:fill="DBE5F1" w:themeFill="accent1" w:themeFillTint="33"/>
          </w:tcPr>
          <w:p w14:paraId="17C65417" w14:textId="77777777" w:rsidR="00535CA9" w:rsidRPr="00B350A0" w:rsidRDefault="00535CA9" w:rsidP="004A51AA">
            <w:pPr>
              <w:pStyle w:val="Bullet"/>
            </w:pPr>
            <w:r w:rsidRPr="00B350A0">
              <w:t xml:space="preserve">Select the name of your </w:t>
            </w:r>
            <w:r w:rsidRPr="00B350A0">
              <w:rPr>
                <w:rStyle w:val="GUIWord"/>
                <w:u w:val="single"/>
              </w:rPr>
              <w:t>Institute</w:t>
            </w:r>
            <w:r w:rsidRPr="00B350A0">
              <w:t xml:space="preserve"> from the dropdown list.</w:t>
            </w:r>
          </w:p>
        </w:tc>
      </w:tr>
      <w:tr w:rsidR="00535CA9" w:rsidRPr="00B350A0" w14:paraId="2A29340E" w14:textId="77777777" w:rsidTr="00A35064">
        <w:tc>
          <w:tcPr>
            <w:tcW w:w="8783" w:type="dxa"/>
            <w:shd w:val="clear" w:color="auto" w:fill="DBE5F1" w:themeFill="accent1" w:themeFillTint="33"/>
          </w:tcPr>
          <w:p w14:paraId="194C9628" w14:textId="24AADFB1" w:rsidR="00535CA9" w:rsidRPr="00B350A0" w:rsidRDefault="00535CA9" w:rsidP="004A51AA">
            <w:pPr>
              <w:pStyle w:val="ProcessStepFollow"/>
            </w:pPr>
            <w:r w:rsidRPr="00B350A0">
              <w:t xml:space="preserve">If the name of your Institute is not present in the list, click on </w:t>
            </w:r>
            <w:r w:rsidRPr="00B350A0">
              <w:br/>
            </w:r>
            <w:r w:rsidRPr="00B350A0">
              <w:rPr>
                <w:rStyle w:val="ActionButton"/>
                <w:sz w:val="22"/>
                <w:szCs w:val="22"/>
                <w:u w:val="single"/>
              </w:rPr>
              <w:t>Add new institute…</w:t>
            </w:r>
            <w:r w:rsidRPr="00B350A0">
              <w:t>. This will cause the following dialog box to appear.</w:t>
            </w:r>
          </w:p>
        </w:tc>
      </w:tr>
      <w:tr w:rsidR="00535CA9" w:rsidRPr="00B350A0" w14:paraId="76F50E89" w14:textId="77777777" w:rsidTr="00A35064">
        <w:tc>
          <w:tcPr>
            <w:tcW w:w="8783" w:type="dxa"/>
            <w:shd w:val="clear" w:color="auto" w:fill="DBE5F1" w:themeFill="accent1" w:themeFillTint="33"/>
          </w:tcPr>
          <w:p w14:paraId="09BEC76B" w14:textId="77777777" w:rsidR="00535CA9" w:rsidRPr="00941E8C" w:rsidRDefault="00535CA9" w:rsidP="00C46337">
            <w:pPr>
              <w:pStyle w:val="Figure"/>
              <w:ind w:left="0" w:firstLine="567"/>
              <w:rPr>
                <w:sz w:val="22"/>
                <w:szCs w:val="22"/>
              </w:rPr>
            </w:pPr>
            <w:r w:rsidRPr="00941E8C">
              <w:rPr>
                <w:szCs w:val="22"/>
                <w:lang w:val="en-GB" w:eastAsia="en-GB"/>
              </w:rPr>
              <w:drawing>
                <wp:inline distT="0" distB="0" distL="0" distR="0" wp14:anchorId="4A691753" wp14:editId="3CB0AEBC">
                  <wp:extent cx="2778471" cy="2313182"/>
                  <wp:effectExtent l="0" t="19050" r="79029" b="49018"/>
                  <wp:docPr id="2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cstate="print"/>
                          <a:srcRect/>
                          <a:stretch>
                            <a:fillRect/>
                          </a:stretch>
                        </pic:blipFill>
                        <pic:spPr bwMode="auto">
                          <a:xfrm>
                            <a:off x="0" y="0"/>
                            <a:ext cx="2778926" cy="231356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r>
      <w:tr w:rsidR="00535CA9" w:rsidRPr="00B350A0" w14:paraId="3572BC68" w14:textId="77777777" w:rsidTr="00A35064">
        <w:tc>
          <w:tcPr>
            <w:tcW w:w="8783" w:type="dxa"/>
            <w:shd w:val="clear" w:color="auto" w:fill="DBE5F1" w:themeFill="accent1" w:themeFillTint="33"/>
          </w:tcPr>
          <w:p w14:paraId="323BA697" w14:textId="35C2880C" w:rsidR="00535CA9" w:rsidRPr="00DA48C2" w:rsidRDefault="00535CA9" w:rsidP="00941E8C">
            <w:pPr>
              <w:pStyle w:val="Caption"/>
            </w:pPr>
            <w:r w:rsidRPr="00DA48C2">
              <w:t xml:space="preserve">Figure </w:t>
            </w:r>
            <w:r w:rsidRPr="00DA48C2">
              <w:fldChar w:fldCharType="begin"/>
            </w:r>
            <w:r w:rsidRPr="00DA48C2">
              <w:instrText xml:space="preserve"> SEQ Figure \* ARABIC </w:instrText>
            </w:r>
            <w:r w:rsidRPr="00DA48C2">
              <w:fldChar w:fldCharType="separate"/>
            </w:r>
            <w:r w:rsidR="000C7C57">
              <w:rPr>
                <w:noProof/>
              </w:rPr>
              <w:t>6</w:t>
            </w:r>
            <w:r w:rsidRPr="00DA48C2">
              <w:fldChar w:fldCharType="end"/>
            </w:r>
            <w:r w:rsidRPr="00DA48C2">
              <w:t xml:space="preserve">: </w:t>
            </w:r>
            <w:bookmarkStart w:id="103" w:name="_Ref506889785"/>
            <w:r w:rsidRPr="00DA48C2">
              <w:t>Create new institute dialog</w:t>
            </w:r>
            <w:bookmarkEnd w:id="103"/>
          </w:p>
        </w:tc>
      </w:tr>
      <w:tr w:rsidR="00535CA9" w:rsidRPr="00B350A0" w14:paraId="1CD1B491" w14:textId="77777777" w:rsidTr="00A35064">
        <w:tc>
          <w:tcPr>
            <w:tcW w:w="8783" w:type="dxa"/>
            <w:shd w:val="clear" w:color="auto" w:fill="DBE5F1" w:themeFill="accent1" w:themeFillTint="33"/>
          </w:tcPr>
          <w:p w14:paraId="0DB2BB8C" w14:textId="77777777" w:rsidR="00535CA9" w:rsidRPr="00B350A0" w:rsidRDefault="00535CA9" w:rsidP="004A51AA">
            <w:pPr>
              <w:pStyle w:val="ProcessStepFollow"/>
            </w:pPr>
            <w:r w:rsidRPr="00B350A0">
              <w:lastRenderedPageBreak/>
              <w:t xml:space="preserve">Fill out all the details of your Institute. After checking it is complete and correct, click on </w:t>
            </w:r>
            <w:r w:rsidRPr="00B350A0">
              <w:rPr>
                <w:rStyle w:val="ActionButton"/>
                <w:sz w:val="22"/>
                <w:szCs w:val="22"/>
                <w:u w:val="single"/>
              </w:rPr>
              <w:t>Create</w:t>
            </w:r>
            <w:r w:rsidRPr="00B350A0">
              <w:t>.</w:t>
            </w:r>
            <w:r w:rsidRPr="00B350A0">
              <w:rPr>
                <w:rStyle w:val="DocActionChar"/>
                <w:sz w:val="22"/>
                <w:szCs w:val="22"/>
                <w:u w:val="single"/>
              </w:rPr>
              <w:t xml:space="preserve"> </w:t>
            </w:r>
            <w:r w:rsidRPr="00B350A0">
              <w:t>This will create an entry for your Institute on the SPECCHIO server.</w:t>
            </w:r>
          </w:p>
        </w:tc>
      </w:tr>
      <w:tr w:rsidR="00535CA9" w:rsidRPr="00B350A0" w14:paraId="51FFCD81" w14:textId="77777777" w:rsidTr="00A35064">
        <w:tc>
          <w:tcPr>
            <w:tcW w:w="8783" w:type="dxa"/>
            <w:shd w:val="clear" w:color="auto" w:fill="DBE5F1" w:themeFill="accent1" w:themeFillTint="33"/>
          </w:tcPr>
          <w:p w14:paraId="3408D5D3" w14:textId="77777777" w:rsidR="00535CA9" w:rsidRPr="00B350A0" w:rsidRDefault="00535CA9" w:rsidP="004A51AA">
            <w:pPr>
              <w:pStyle w:val="Bullet"/>
            </w:pPr>
            <w:r w:rsidRPr="00B350A0">
              <w:t>Enter your email address which other SPECCHIO users can use to contact you. This is a mandatory field.</w:t>
            </w:r>
          </w:p>
        </w:tc>
      </w:tr>
      <w:tr w:rsidR="00535CA9" w:rsidRPr="00B350A0" w14:paraId="6A48284C" w14:textId="77777777" w:rsidTr="00A35064">
        <w:tc>
          <w:tcPr>
            <w:tcW w:w="8783" w:type="dxa"/>
            <w:shd w:val="clear" w:color="auto" w:fill="DBE5F1" w:themeFill="accent1" w:themeFillTint="33"/>
          </w:tcPr>
          <w:p w14:paraId="5D7B9D23" w14:textId="77777777" w:rsidR="00535CA9" w:rsidRPr="00B350A0" w:rsidRDefault="00535CA9" w:rsidP="004A51AA">
            <w:pPr>
              <w:pStyle w:val="Bullet"/>
            </w:pPr>
            <w:r w:rsidRPr="00B350A0">
              <w:t>Enter a URL which other SPECCHIO users can use to access information about you. The URL is an optional field.</w:t>
            </w:r>
          </w:p>
        </w:tc>
      </w:tr>
      <w:tr w:rsidR="00535CA9" w:rsidRPr="00B350A0" w14:paraId="1CEFF587" w14:textId="77777777" w:rsidTr="00A35064">
        <w:tc>
          <w:tcPr>
            <w:tcW w:w="8783" w:type="dxa"/>
            <w:shd w:val="clear" w:color="auto" w:fill="DBE5F1" w:themeFill="accent1" w:themeFillTint="33"/>
          </w:tcPr>
          <w:p w14:paraId="6D3ECA9E" w14:textId="77777777" w:rsidR="00535CA9" w:rsidRPr="00B350A0" w:rsidRDefault="00535CA9" w:rsidP="004A51AA">
            <w:pPr>
              <w:pStyle w:val="Bullet"/>
            </w:pPr>
            <w:r w:rsidRPr="00B350A0">
              <w:t>Include a description of your role. This is a mandatory field.</w:t>
            </w:r>
          </w:p>
        </w:tc>
      </w:tr>
      <w:tr w:rsidR="00535CA9" w:rsidRPr="00B350A0" w14:paraId="08066CB6" w14:textId="77777777" w:rsidTr="00A35064">
        <w:tc>
          <w:tcPr>
            <w:tcW w:w="8783" w:type="dxa"/>
            <w:shd w:val="clear" w:color="auto" w:fill="DBE5F1" w:themeFill="accent1" w:themeFillTint="33"/>
          </w:tcPr>
          <w:p w14:paraId="3CAB05B3" w14:textId="77777777" w:rsidR="00535CA9" w:rsidRPr="00B350A0" w:rsidRDefault="00535CA9" w:rsidP="004A51AA">
            <w:pPr>
              <w:pStyle w:val="Bullet"/>
            </w:pPr>
            <w:r w:rsidRPr="00B350A0">
              <w:t xml:space="preserve">If your server’s database supports ANDS Publishing and you already have an </w:t>
            </w:r>
            <w:r w:rsidRPr="00B350A0">
              <w:rPr>
                <w:rStyle w:val="GUIWord"/>
                <w:u w:val="single"/>
              </w:rPr>
              <w:t>ANDS Party Identifier</w:t>
            </w:r>
            <w:r w:rsidRPr="00B350A0">
              <w:t>, set the checkbox and enter your</w:t>
            </w:r>
            <w:r w:rsidRPr="00B350A0">
              <w:rPr>
                <w:rStyle w:val="GUIWord"/>
                <w:u w:val="single"/>
              </w:rPr>
              <w:t xml:space="preserve"> ANDS Party Identifier</w:t>
            </w:r>
            <w:r w:rsidRPr="00B350A0">
              <w:t xml:space="preserve"> in the relevant field. Take care when entering this field. You cannot change it later. If you do not have an ANDS Party Identifier, leave the checkbox unchecked and SPECCHIO will create one for you.</w:t>
            </w:r>
          </w:p>
        </w:tc>
      </w:tr>
      <w:tr w:rsidR="00535CA9" w:rsidRPr="00B350A0" w14:paraId="077F8D38" w14:textId="77777777" w:rsidTr="00A35064">
        <w:tc>
          <w:tcPr>
            <w:tcW w:w="8783" w:type="dxa"/>
            <w:shd w:val="clear" w:color="auto" w:fill="DBE5F1" w:themeFill="accent1" w:themeFillTint="33"/>
          </w:tcPr>
          <w:p w14:paraId="79853CEF" w14:textId="77777777" w:rsidR="00535CA9" w:rsidRPr="00B350A0" w:rsidRDefault="00535CA9" w:rsidP="00C46337">
            <w:pPr>
              <w:pStyle w:val="Bullet"/>
              <w:keepNext/>
            </w:pPr>
            <w:r w:rsidRPr="00B350A0">
              <w:t xml:space="preserve">Click on </w:t>
            </w:r>
            <w:r w:rsidRPr="00B350A0">
              <w:rPr>
                <w:rStyle w:val="ActionButton"/>
                <w:sz w:val="22"/>
                <w:szCs w:val="22"/>
                <w:u w:val="single"/>
              </w:rPr>
              <w:t>Create</w:t>
            </w:r>
            <w:r w:rsidRPr="00B350A0">
              <w:t>. The dialog box will close.</w:t>
            </w:r>
          </w:p>
        </w:tc>
      </w:tr>
    </w:tbl>
    <w:p w14:paraId="167716E5" w14:textId="7E6ED8CB" w:rsidR="00085DF0" w:rsidRPr="00DA48C2" w:rsidRDefault="00553746" w:rsidP="00085DF0">
      <w:pPr>
        <w:pStyle w:val="Heading1"/>
      </w:pPr>
      <w:bookmarkStart w:id="104" w:name="_Ref506274334"/>
      <w:bookmarkStart w:id="105" w:name="_Ref506274352"/>
      <w:bookmarkStart w:id="106" w:name="_Toc506895486"/>
      <w:r w:rsidRPr="00DA48C2">
        <w:lastRenderedPageBreak/>
        <w:t xml:space="preserve">Get Access to the SPECCHIO </w:t>
      </w:r>
      <w:r w:rsidR="00085DF0" w:rsidRPr="00DA48C2">
        <w:t>Database</w:t>
      </w:r>
      <w:bookmarkEnd w:id="97"/>
      <w:bookmarkEnd w:id="98"/>
      <w:bookmarkEnd w:id="99"/>
      <w:bookmarkEnd w:id="100"/>
      <w:bookmarkEnd w:id="101"/>
      <w:bookmarkEnd w:id="104"/>
      <w:bookmarkEnd w:id="105"/>
      <w:bookmarkEnd w:id="106"/>
    </w:p>
    <w:p w14:paraId="71B61CE4" w14:textId="0B18EC65" w:rsidR="00C53E7F" w:rsidRPr="00C46337" w:rsidRDefault="0080502A" w:rsidP="00535CA9">
      <w:pPr>
        <w:ind w:left="720"/>
      </w:pPr>
      <w:r w:rsidRPr="00C46337">
        <w:t xml:space="preserve">This section describes the functionalities of SPECCHIO’s Main Menu </w:t>
      </w:r>
      <w:r w:rsidR="001E5673" w:rsidRPr="00C46337">
        <w:t>item</w:t>
      </w:r>
      <w:r w:rsidRPr="00C46337">
        <w:t xml:space="preserve"> </w:t>
      </w:r>
      <w:r w:rsidRPr="00C46337">
        <w:rPr>
          <w:rStyle w:val="GUIWord"/>
        </w:rPr>
        <w:t>Database</w:t>
      </w:r>
      <w:r w:rsidRPr="00C46337">
        <w:t xml:space="preserve">. You </w:t>
      </w:r>
      <w:r w:rsidR="00C53E7F" w:rsidRPr="00C46337">
        <w:t xml:space="preserve">will find information on how to: </w:t>
      </w:r>
    </w:p>
    <w:p w14:paraId="691E2BAA" w14:textId="1585FEA3" w:rsidR="0080502A" w:rsidRPr="00C46337" w:rsidRDefault="009263DA" w:rsidP="008C211B">
      <w:pPr>
        <w:ind w:left="720"/>
      </w:pPr>
      <w:r w:rsidRPr="00C46337">
        <w:rPr>
          <w:noProof/>
          <w:lang w:eastAsia="en-GB"/>
        </w:rPr>
        <w:drawing>
          <wp:anchor distT="0" distB="0" distL="114300" distR="114300" simplePos="0" relativeHeight="251674112" behindDoc="1" locked="0" layoutInCell="1" allowOverlap="1" wp14:anchorId="13AA7AD7" wp14:editId="34A133AC">
            <wp:simplePos x="0" y="0"/>
            <wp:positionH relativeFrom="column">
              <wp:posOffset>4395470</wp:posOffset>
            </wp:positionH>
            <wp:positionV relativeFrom="paragraph">
              <wp:posOffset>33020</wp:posOffset>
            </wp:positionV>
            <wp:extent cx="1539875" cy="2277745"/>
            <wp:effectExtent l="0" t="0" r="0" b="0"/>
            <wp:wrapTight wrapText="bothSides">
              <wp:wrapPolygon edited="0">
                <wp:start x="1871" y="0"/>
                <wp:lineTo x="1603" y="181"/>
                <wp:lineTo x="1336" y="3071"/>
                <wp:lineTo x="9085" y="5781"/>
                <wp:lineTo x="1336" y="5962"/>
                <wp:lineTo x="0" y="6323"/>
                <wp:lineTo x="0" y="9394"/>
                <wp:lineTo x="7482" y="11562"/>
                <wp:lineTo x="9887" y="11562"/>
                <wp:lineTo x="1336" y="12104"/>
                <wp:lineTo x="267" y="12284"/>
                <wp:lineTo x="267" y="15175"/>
                <wp:lineTo x="7482" y="17343"/>
                <wp:lineTo x="2405" y="17885"/>
                <wp:lineTo x="1336" y="18427"/>
                <wp:lineTo x="1603" y="21498"/>
                <wp:lineTo x="19774" y="21498"/>
                <wp:lineTo x="20843" y="18607"/>
                <wp:lineTo x="18705" y="17885"/>
                <wp:lineTo x="13895" y="17343"/>
                <wp:lineTo x="21110" y="15175"/>
                <wp:lineTo x="21377" y="12465"/>
                <wp:lineTo x="19774" y="11923"/>
                <wp:lineTo x="13895" y="11562"/>
                <wp:lineTo x="21377" y="9394"/>
                <wp:lineTo x="21377" y="6323"/>
                <wp:lineTo x="20041" y="5962"/>
                <wp:lineTo x="12559" y="5781"/>
                <wp:lineTo x="20041" y="3071"/>
                <wp:lineTo x="20041" y="542"/>
                <wp:lineTo x="19507" y="0"/>
                <wp:lineTo x="1871" y="0"/>
              </wp:wrapPolygon>
            </wp:wrapTight>
            <wp:docPr id="380"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39875" cy="2277745"/>
                    </a:xfrm>
                    <a:prstGeom prst="rect">
                      <a:avLst/>
                    </a:prstGeom>
                    <a:noFill/>
                  </pic:spPr>
                </pic:pic>
              </a:graphicData>
            </a:graphic>
          </wp:anchor>
        </w:drawing>
      </w:r>
      <w:r w:rsidR="0080502A" w:rsidRPr="00C46337">
        <w:rPr>
          <w:noProof/>
          <w:lang w:eastAsia="en-GB"/>
        </w:rPr>
        <w:drawing>
          <wp:inline distT="0" distB="0" distL="0" distR="0" wp14:anchorId="261E7416" wp14:editId="2CF5655F">
            <wp:extent cx="2419350" cy="1268230"/>
            <wp:effectExtent l="0" t="0" r="0" b="0"/>
            <wp:docPr id="375" name="Picture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20773" cy="1268976"/>
                    </a:xfrm>
                    <a:prstGeom prst="rect">
                      <a:avLst/>
                    </a:prstGeom>
                    <a:noFill/>
                  </pic:spPr>
                </pic:pic>
              </a:graphicData>
            </a:graphic>
          </wp:inline>
        </w:drawing>
      </w:r>
    </w:p>
    <w:p w14:paraId="5B6FE588" w14:textId="77777777" w:rsidR="00AC4F27" w:rsidRPr="00C46337" w:rsidRDefault="00AC4F27" w:rsidP="008C211B">
      <w:pPr>
        <w:ind w:left="720"/>
      </w:pPr>
    </w:p>
    <w:p w14:paraId="38E93DC4" w14:textId="6BEACC2D" w:rsidR="00AC4F27" w:rsidRPr="00C46337" w:rsidRDefault="00AC4F27" w:rsidP="008C211B">
      <w:pPr>
        <w:ind w:left="720"/>
      </w:pPr>
      <w:r w:rsidRPr="00C46337">
        <w:t xml:space="preserve">This </w:t>
      </w:r>
      <w:r w:rsidR="00015029" w:rsidRPr="00C46337">
        <w:t xml:space="preserve">simplified </w:t>
      </w:r>
      <w:r w:rsidRPr="00C46337">
        <w:t>workflow shows the first steps to get access to the database. Once you have created your user account and edited some general information, simply connect to your database and use the required functions such as browsing, importing, updating or exporting data.</w:t>
      </w:r>
    </w:p>
    <w:p w14:paraId="6F38216C" w14:textId="246544B6" w:rsidR="00AC4F27" w:rsidRPr="00B350A0" w:rsidRDefault="00AC4F27" w:rsidP="008C211B">
      <w:pPr>
        <w:ind w:left="720"/>
        <w:rPr>
          <w:u w:val="single"/>
        </w:rPr>
      </w:pPr>
    </w:p>
    <w:p w14:paraId="060C9AA5" w14:textId="7F7C77F7" w:rsidR="00FA550B" w:rsidRPr="00B350A0" w:rsidRDefault="001472D9" w:rsidP="00941E8C">
      <w:pPr>
        <w:pStyle w:val="Heading2"/>
      </w:pPr>
      <w:bookmarkStart w:id="107" w:name="_Toc500009869"/>
      <w:bookmarkStart w:id="108" w:name="_Toc500010315"/>
      <w:bookmarkStart w:id="109" w:name="_Toc504555912"/>
      <w:bookmarkStart w:id="110" w:name="_Toc506191006"/>
      <w:bookmarkStart w:id="111" w:name="_Toc506191223"/>
      <w:bookmarkStart w:id="112" w:name="_Toc506191437"/>
      <w:bookmarkStart w:id="113" w:name="_Toc506191651"/>
      <w:bookmarkStart w:id="114" w:name="_Toc500009870"/>
      <w:bookmarkStart w:id="115" w:name="_Toc500010316"/>
      <w:bookmarkStart w:id="116" w:name="_Toc504555913"/>
      <w:bookmarkStart w:id="117" w:name="_Toc506191007"/>
      <w:bookmarkStart w:id="118" w:name="_Toc506191224"/>
      <w:bookmarkStart w:id="119" w:name="_Toc506191438"/>
      <w:bookmarkStart w:id="120" w:name="_Toc506191652"/>
      <w:bookmarkStart w:id="121" w:name="_Toc506191439"/>
      <w:bookmarkStart w:id="122" w:name="_Toc506191653"/>
      <w:bookmarkStart w:id="123" w:name="_Ref499978682"/>
      <w:bookmarkStart w:id="124" w:name="_Ref499978686"/>
      <w:bookmarkStart w:id="125" w:name="_Toc506895487"/>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r w:rsidRPr="00B350A0">
        <w:t>Create a new user account</w:t>
      </w:r>
      <w:bookmarkEnd w:id="123"/>
      <w:bookmarkEnd w:id="124"/>
      <w:bookmarkEnd w:id="125"/>
    </w:p>
    <w:p w14:paraId="1375EB38" w14:textId="7801BDB1" w:rsidR="009263DA" w:rsidRPr="00B350A0" w:rsidRDefault="00BB16C7" w:rsidP="00FB04A5">
      <w:pPr>
        <w:rPr>
          <w:u w:val="single"/>
        </w:rPr>
      </w:pPr>
      <w:r w:rsidRPr="00B350A0">
        <w:rPr>
          <w:noProof/>
          <w:u w:val="single"/>
          <w:lang w:eastAsia="en-GB"/>
        </w:rPr>
        <w:drawing>
          <wp:inline distT="0" distB="0" distL="0" distR="0" wp14:anchorId="75D7277C" wp14:editId="5A12A75F">
            <wp:extent cx="2191385" cy="9715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1">
                      <a:extLst>
                        <a:ext uri="{28A0092B-C50C-407E-A947-70E740481C1C}">
                          <a14:useLocalDpi xmlns:a14="http://schemas.microsoft.com/office/drawing/2010/main" val="0"/>
                        </a:ext>
                      </a:extLst>
                    </a:blip>
                    <a:srcRect t="1" r="51489" b="59456"/>
                    <a:stretch/>
                  </pic:blipFill>
                  <pic:spPr bwMode="auto">
                    <a:xfrm>
                      <a:off x="0" y="0"/>
                      <a:ext cx="2193269" cy="972385"/>
                    </a:xfrm>
                    <a:prstGeom prst="rect">
                      <a:avLst/>
                    </a:prstGeom>
                    <a:noFill/>
                    <a:ln>
                      <a:noFill/>
                    </a:ln>
                    <a:extLst>
                      <a:ext uri="{53640926-AAD7-44D8-BBD7-CCE9431645EC}">
                        <a14:shadowObscured xmlns:a14="http://schemas.microsoft.com/office/drawing/2010/main"/>
                      </a:ext>
                    </a:extLst>
                  </pic:spPr>
                </pic:pic>
              </a:graphicData>
            </a:graphic>
          </wp:inline>
        </w:drawing>
      </w:r>
    </w:p>
    <w:p w14:paraId="18ABD3F0" w14:textId="77777777" w:rsidR="00BB16C7" w:rsidRPr="00B350A0" w:rsidRDefault="00BB16C7" w:rsidP="00FB04A5">
      <w:pPr>
        <w:rPr>
          <w:u w:val="single"/>
        </w:rPr>
      </w:pPr>
    </w:p>
    <w:p w14:paraId="619D7792" w14:textId="77777777" w:rsidR="00DD0B69" w:rsidRPr="00B350A0" w:rsidRDefault="00DD0B69" w:rsidP="004A51AA">
      <w:pPr>
        <w:pStyle w:val="Warning"/>
      </w:pPr>
      <w:r w:rsidRPr="00B350A0">
        <w:t>Warning</w:t>
      </w:r>
      <w:r w:rsidRPr="00B350A0">
        <w:tab/>
        <w:t>Take care to enter the details for a new Institute correctly. There is no function to change an Institute record nor to remove an Institute record from the SPECCHIO server. If there is a need to change or remove an Institute record, you will need to request your database administrator to do it for you. It is also possible to create a totally blank institute record.</w:t>
      </w:r>
    </w:p>
    <w:p w14:paraId="7100FDF8" w14:textId="6FAAC4C1" w:rsidR="004A4FB4" w:rsidRPr="00B350A0" w:rsidRDefault="004A4FB4" w:rsidP="00941E8C">
      <w:pPr>
        <w:pStyle w:val="Heading2"/>
      </w:pPr>
      <w:bookmarkStart w:id="126" w:name="_Toc506895488"/>
      <w:r w:rsidRPr="00B350A0">
        <w:t>Admi</w:t>
      </w:r>
      <w:r w:rsidRPr="00A8518D">
        <w:rPr>
          <w:rStyle w:val="Heading3Char"/>
          <w:b/>
        </w:rPr>
        <w:t>n</w:t>
      </w:r>
      <w:r w:rsidRPr="00B350A0">
        <w:t>istrator Access</w:t>
      </w:r>
      <w:bookmarkEnd w:id="126"/>
    </w:p>
    <w:p w14:paraId="4E1BFC71" w14:textId="77777777" w:rsidR="004A4FB4" w:rsidRPr="00B350A0" w:rsidRDefault="004A4FB4" w:rsidP="004A51AA">
      <w:pPr>
        <w:pStyle w:val="Body"/>
      </w:pPr>
      <w:r w:rsidRPr="00B350A0">
        <w:t>Certain SPECCHIO functions, such as uploading Instrument definitions and Calibrations, require administrator permission. For normal users, these menu operations are greyed out.</w:t>
      </w:r>
    </w:p>
    <w:p w14:paraId="22B063E1" w14:textId="77777777" w:rsidR="004A4FB4" w:rsidRPr="00B350A0" w:rsidRDefault="004A4FB4" w:rsidP="004A51AA">
      <w:pPr>
        <w:pStyle w:val="Body"/>
      </w:pPr>
      <w:r w:rsidRPr="00B350A0">
        <w:t>When the SPECCHIO database is created, it has an Administrator account defined. The User Name and Password for this account are not generally advertised. See your SPECCHIO Administrator if you require access to these administration functions.</w:t>
      </w:r>
    </w:p>
    <w:p w14:paraId="63F466A2" w14:textId="34BCED9C" w:rsidR="00ED5E0F" w:rsidRPr="00B350A0" w:rsidRDefault="00ED5E0F" w:rsidP="00941E8C">
      <w:pPr>
        <w:pStyle w:val="Heading2"/>
      </w:pPr>
      <w:bookmarkStart w:id="127" w:name="_Toc506895489"/>
      <w:r w:rsidRPr="00B350A0">
        <w:lastRenderedPageBreak/>
        <w:t>Connect to Database</w:t>
      </w:r>
      <w:bookmarkEnd w:id="127"/>
    </w:p>
    <w:p w14:paraId="42B21926" w14:textId="0A41BB6E" w:rsidR="00BE3917" w:rsidRPr="00B350A0" w:rsidRDefault="00BE3917" w:rsidP="00DA48C2">
      <w:pPr>
        <w:ind w:firstLine="709"/>
        <w:rPr>
          <w:u w:val="single"/>
        </w:rPr>
      </w:pPr>
      <w:r w:rsidRPr="00B350A0">
        <w:rPr>
          <w:noProof/>
          <w:u w:val="single"/>
          <w:lang w:eastAsia="en-GB"/>
        </w:rPr>
        <w:drawing>
          <wp:inline distT="0" distB="0" distL="0" distR="0" wp14:anchorId="16C0263B" wp14:editId="4BFE5E14">
            <wp:extent cx="2057400" cy="973394"/>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r="53241" b="57623"/>
                    <a:stretch>
                      <a:fillRect/>
                    </a:stretch>
                  </pic:blipFill>
                  <pic:spPr bwMode="auto">
                    <a:xfrm>
                      <a:off x="0" y="0"/>
                      <a:ext cx="2065699" cy="977320"/>
                    </a:xfrm>
                    <a:prstGeom prst="rect">
                      <a:avLst/>
                    </a:prstGeom>
                    <a:noFill/>
                    <a:ln>
                      <a:noFill/>
                    </a:ln>
                  </pic:spPr>
                </pic:pic>
              </a:graphicData>
            </a:graphic>
          </wp:inline>
        </w:drawing>
      </w:r>
    </w:p>
    <w:p w14:paraId="32124206" w14:textId="77777777" w:rsidR="00F40CC8" w:rsidRPr="00B350A0" w:rsidRDefault="00F40CC8" w:rsidP="004A51AA">
      <w:pPr>
        <w:pStyle w:val="Body"/>
      </w:pPr>
      <w:r w:rsidRPr="00B350A0">
        <w:t>Because the user account details are kept in the database, connecting to the SPECCHIO database and logging in are performed as one operation.</w:t>
      </w:r>
    </w:p>
    <w:p w14:paraId="017BAC9C" w14:textId="652A5E79" w:rsidR="00F40CC8" w:rsidRPr="00B350A0" w:rsidRDefault="00F40CC8" w:rsidP="004A51AA">
      <w:pPr>
        <w:pStyle w:val="Body"/>
      </w:pPr>
      <w:r w:rsidRPr="00B350A0">
        <w:t xml:space="preserve">Preconfigured information for your database and the log in accounts you have created on your computer is stored in the </w:t>
      </w:r>
      <w:r w:rsidRPr="00B350A0">
        <w:rPr>
          <w:rStyle w:val="Codeintext"/>
          <w:u w:val="single"/>
        </w:rPr>
        <w:t>db-config.txt</w:t>
      </w:r>
      <w:r w:rsidRPr="00B350A0">
        <w:t xml:space="preserve"> file on your computer. See </w:t>
      </w:r>
      <w:r w:rsidR="00E67915" w:rsidRPr="00B350A0">
        <w:rPr>
          <w:i/>
        </w:rPr>
        <w:t xml:space="preserve">Section </w:t>
      </w:r>
      <w:r w:rsidR="00A55483">
        <w:rPr>
          <w:i/>
        </w:rPr>
        <w:fldChar w:fldCharType="begin"/>
      </w:r>
      <w:r w:rsidR="00A55483">
        <w:rPr>
          <w:i/>
        </w:rPr>
        <w:instrText xml:space="preserve"> REF _Ref499978682 \r \h </w:instrText>
      </w:r>
      <w:r w:rsidR="00A55483">
        <w:rPr>
          <w:i/>
        </w:rPr>
      </w:r>
      <w:r w:rsidR="00A55483">
        <w:rPr>
          <w:i/>
        </w:rPr>
        <w:fldChar w:fldCharType="separate"/>
      </w:r>
      <w:r w:rsidR="000C7C57">
        <w:rPr>
          <w:i/>
        </w:rPr>
        <w:t>4.1</w:t>
      </w:r>
      <w:r w:rsidR="00A55483">
        <w:rPr>
          <w:i/>
        </w:rPr>
        <w:fldChar w:fldCharType="end"/>
      </w:r>
      <w:r w:rsidR="003F7D06">
        <w:rPr>
          <w:i/>
        </w:rPr>
        <w:t xml:space="preserve"> </w:t>
      </w:r>
      <w:r w:rsidRPr="00B350A0">
        <w:t>for instructions on creating a User Account.</w:t>
      </w:r>
    </w:p>
    <w:p w14:paraId="243CA8AD" w14:textId="77777777" w:rsidR="00015029" w:rsidRPr="00B350A0" w:rsidRDefault="00015029" w:rsidP="004A51AA">
      <w:pPr>
        <w:pStyle w:val="Body"/>
      </w:pPr>
    </w:p>
    <w:p w14:paraId="00999AA4" w14:textId="4ECD6E9A" w:rsidR="00F40CC8" w:rsidRPr="00B350A0" w:rsidRDefault="0004636A" w:rsidP="004A51AA">
      <w:pPr>
        <w:pStyle w:val="ProcessHeading"/>
      </w:pPr>
      <w:r w:rsidRPr="00B350A0">
        <w:t>To co</w:t>
      </w:r>
      <w:r w:rsidR="00FD0359" w:rsidRPr="00B350A0">
        <w:t xml:space="preserve">nnect to database </w:t>
      </w:r>
      <w:r w:rsidR="00A21856" w:rsidRPr="00B350A0">
        <w:t xml:space="preserve">from </w:t>
      </w:r>
      <w:r w:rsidR="00FD0359" w:rsidRPr="00B350A0">
        <w:t>your computer</w:t>
      </w:r>
      <w:r w:rsidRPr="00B350A0">
        <w:t>:</w:t>
      </w:r>
    </w:p>
    <w:tbl>
      <w:tblPr>
        <w:tblStyle w:val="Instructions"/>
        <w:tblW w:w="0" w:type="auto"/>
        <w:tblLook w:val="04A0" w:firstRow="1" w:lastRow="0" w:firstColumn="1" w:lastColumn="0" w:noHBand="0" w:noVBand="1"/>
      </w:tblPr>
      <w:tblGrid>
        <w:gridCol w:w="8533"/>
      </w:tblGrid>
      <w:tr w:rsidR="00F40CC8" w:rsidRPr="00B350A0" w14:paraId="37AC4BB7" w14:textId="77777777" w:rsidTr="00F40CC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0E175A4" w14:textId="7408C5E3" w:rsidR="001A5584" w:rsidRPr="00B350A0" w:rsidRDefault="00F40CC8" w:rsidP="004A51AA">
            <w:pPr>
              <w:pStyle w:val="Bullet"/>
            </w:pPr>
            <w:r w:rsidRPr="00B350A0">
              <w:t xml:space="preserve">Start the SPECCHIO Application. On Windows it </w:t>
            </w:r>
            <w:r w:rsidR="00A55483">
              <w:t>may</w:t>
            </w:r>
            <w:r w:rsidRPr="00B350A0">
              <w:t xml:space="preserve"> be available under the Start menu</w:t>
            </w:r>
            <w:r w:rsidR="0070797B">
              <w:t>; this may depend on your user rights and windows version</w:t>
            </w:r>
            <w:r w:rsidRPr="00B350A0">
              <w:t xml:space="preserve">. </w:t>
            </w:r>
          </w:p>
          <w:p w14:paraId="3294EC21" w14:textId="46BDB79C" w:rsidR="00BE3917" w:rsidRPr="00B350A0" w:rsidRDefault="00F40CC8" w:rsidP="004A51AA">
            <w:pPr>
              <w:pStyle w:val="Bullet"/>
            </w:pPr>
            <w:r w:rsidRPr="00B350A0">
              <w:t xml:space="preserve">Once the SPECCHIO Main Window opens, select </w:t>
            </w:r>
            <w:r w:rsidRPr="00B350A0">
              <w:rPr>
                <w:rStyle w:val="GUIWord"/>
                <w:color w:val="808080" w:themeColor="background1" w:themeShade="80"/>
                <w:u w:val="single"/>
              </w:rPr>
              <w:t>Database</w:t>
            </w:r>
            <w:r w:rsidR="008C211B" w:rsidRPr="00B350A0">
              <w:rPr>
                <w:i/>
                <w:color w:val="808080" w:themeColor="background1" w:themeShade="80"/>
              </w:rPr>
              <w:t xml:space="preserve"> - C</w:t>
            </w:r>
            <w:r w:rsidRPr="00B350A0">
              <w:rPr>
                <w:rStyle w:val="GUIWord"/>
                <w:color w:val="808080" w:themeColor="background1" w:themeShade="80"/>
                <w:u w:val="single"/>
              </w:rPr>
              <w:t>onnect to database</w:t>
            </w:r>
            <w:r w:rsidR="00BE3917" w:rsidRPr="00B350A0">
              <w:rPr>
                <w:rStyle w:val="GUIWord"/>
                <w:color w:val="808080" w:themeColor="background1" w:themeShade="80"/>
                <w:u w:val="single"/>
              </w:rPr>
              <w:t xml:space="preserve"> </w:t>
            </w:r>
            <w:r w:rsidR="00BE3917" w:rsidRPr="00B350A0">
              <w:t xml:space="preserve"> to dis</w:t>
            </w:r>
            <w:r w:rsidR="00FA550B" w:rsidRPr="00B350A0">
              <w:t>play the connections dialog box:</w:t>
            </w:r>
          </w:p>
          <w:p w14:paraId="46AEBCE7" w14:textId="7739BA74" w:rsidR="00F40CC8" w:rsidRPr="00B350A0" w:rsidRDefault="00B874CA" w:rsidP="004A51AA">
            <w:pPr>
              <w:pStyle w:val="Body"/>
            </w:pPr>
            <w:r w:rsidRPr="00B350A0">
              <w:rPr>
                <w:noProof/>
                <w:lang w:eastAsia="en-GB"/>
              </w:rPr>
              <w:t xml:space="preserve"> </w:t>
            </w:r>
            <w:r w:rsidRPr="00B350A0">
              <w:rPr>
                <w:noProof/>
                <w:lang w:eastAsia="en-GB"/>
              </w:rPr>
              <w:drawing>
                <wp:inline distT="0" distB="0" distL="0" distR="0" wp14:anchorId="319044A3" wp14:editId="7F09335B">
                  <wp:extent cx="4561182" cy="160394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76242" cy="1609239"/>
                          </a:xfrm>
                          <a:prstGeom prst="rect">
                            <a:avLst/>
                          </a:prstGeom>
                        </pic:spPr>
                      </pic:pic>
                    </a:graphicData>
                  </a:graphic>
                </wp:inline>
              </w:drawing>
            </w:r>
          </w:p>
          <w:p w14:paraId="3891BDE0" w14:textId="0F493683" w:rsidR="00F40CC8" w:rsidRPr="00DA48C2" w:rsidRDefault="00F44280"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7</w:t>
            </w:r>
            <w:r w:rsidR="00397B59" w:rsidRPr="00DA48C2">
              <w:fldChar w:fldCharType="end"/>
            </w:r>
            <w:r w:rsidR="00F40CC8" w:rsidRPr="00DA48C2">
              <w:t>: Connect</w:t>
            </w:r>
            <w:r w:rsidR="00A827F2" w:rsidRPr="00DA48C2">
              <w:t xml:space="preserve"> to d</w:t>
            </w:r>
            <w:r w:rsidR="00F40CC8" w:rsidRPr="00DA48C2">
              <w:t>atabase dialog</w:t>
            </w:r>
          </w:p>
          <w:p w14:paraId="0D5E41A3" w14:textId="270ADE19" w:rsidR="00BE3917" w:rsidRPr="00B350A0" w:rsidRDefault="00BE3917" w:rsidP="004A51AA">
            <w:pPr>
              <w:pStyle w:val="Bullet"/>
            </w:pPr>
            <w:r w:rsidRPr="00B350A0">
              <w:t>If you are accessing SPECCHIO from the same machine you created your account from, the dialogue box should already be populated with your username and password.</w:t>
            </w:r>
          </w:p>
          <w:p w14:paraId="4A2E1556" w14:textId="332429A4" w:rsidR="00F40CC8" w:rsidRPr="00B350A0" w:rsidRDefault="00F40CC8" w:rsidP="004A51AA">
            <w:pPr>
              <w:pStyle w:val="Bullet"/>
            </w:pPr>
            <w:r w:rsidRPr="00B350A0">
              <w:t xml:space="preserve">From the </w:t>
            </w:r>
            <w:r w:rsidRPr="00B350A0">
              <w:rPr>
                <w:rStyle w:val="GUIWord"/>
                <w:u w:val="single"/>
              </w:rPr>
              <w:t>Known connections</w:t>
            </w:r>
            <w:r w:rsidRPr="00B350A0">
              <w:t xml:space="preserve"> dropdown list, select the connection with your User Name following the </w:t>
            </w:r>
            <w:r w:rsidRPr="00B350A0">
              <w:rPr>
                <w:rStyle w:val="Codeintext"/>
                <w:u w:val="single"/>
              </w:rPr>
              <w:t>https://</w:t>
            </w:r>
            <w:r w:rsidRPr="00B350A0">
              <w:t xml:space="preserve"> characters. The User Name will be a contraction of your own First and Last Names.</w:t>
            </w:r>
          </w:p>
          <w:p w14:paraId="64F571B6" w14:textId="77777777" w:rsidR="00F40CC8" w:rsidRPr="00B350A0" w:rsidRDefault="00F40CC8" w:rsidP="004A51AA">
            <w:pPr>
              <w:pStyle w:val="Bullet"/>
            </w:pPr>
            <w:r w:rsidRPr="00B350A0">
              <w:t>Inspect the values which are updated in the dialog box. It should not be necessary to change anything unless specifically requested by your database administrator.</w:t>
            </w:r>
          </w:p>
          <w:p w14:paraId="37183B6B" w14:textId="77777777" w:rsidR="00F40CC8" w:rsidRPr="00B350A0" w:rsidRDefault="002A2F23" w:rsidP="004A51AA">
            <w:pPr>
              <w:pStyle w:val="Bullet"/>
            </w:pPr>
            <w:r w:rsidRPr="00B350A0">
              <w:t xml:space="preserve">Click </w:t>
            </w:r>
            <w:r w:rsidR="00906DED" w:rsidRPr="00FB04A5">
              <w:rPr>
                <w:rStyle w:val="ActionButton"/>
                <w:u w:val="single"/>
              </w:rPr>
              <w:t>Connect</w:t>
            </w:r>
            <w:r w:rsidR="00F40CC8" w:rsidRPr="00B350A0">
              <w:t>. The dialog box will close and there will be short delay while the database is read. The details of your database and log in account will be displayed in the Progress Report Panel (the right hand panel of the Main Window) and the sub-menu items for SPECCHIO functions will now be active.</w:t>
            </w:r>
          </w:p>
        </w:tc>
      </w:tr>
    </w:tbl>
    <w:p w14:paraId="67E18F22" w14:textId="77777777" w:rsidR="003211BB" w:rsidRPr="00B350A0" w:rsidRDefault="00F40CC8" w:rsidP="004A51AA">
      <w:pPr>
        <w:pStyle w:val="Body"/>
      </w:pPr>
      <w:r w:rsidRPr="00B350A0">
        <w:t>You can repeat this process at any time and log in as a different User, or even log in again as the same User.</w:t>
      </w:r>
    </w:p>
    <w:p w14:paraId="533CFB85" w14:textId="77777777" w:rsidR="00D91550" w:rsidRPr="00B350A0" w:rsidRDefault="00D91550" w:rsidP="004A51AA">
      <w:pPr>
        <w:pStyle w:val="Body"/>
      </w:pPr>
    </w:p>
    <w:p w14:paraId="6589F3EE" w14:textId="06BD0919" w:rsidR="00FD0359" w:rsidRPr="00B350A0" w:rsidRDefault="0004636A" w:rsidP="004A51AA">
      <w:pPr>
        <w:pStyle w:val="ProcessHeading"/>
      </w:pPr>
      <w:r w:rsidRPr="00B350A0">
        <w:t>To c</w:t>
      </w:r>
      <w:r w:rsidR="00FD0359" w:rsidRPr="00B350A0">
        <w:t xml:space="preserve">onnect to database </w:t>
      </w:r>
      <w:r w:rsidR="00A21856" w:rsidRPr="00B350A0">
        <w:t xml:space="preserve">from </w:t>
      </w:r>
      <w:r w:rsidR="00FD0359" w:rsidRPr="00B350A0">
        <w:t>a different computer</w:t>
      </w:r>
      <w:r w:rsidRPr="00B350A0">
        <w:t>:</w:t>
      </w:r>
    </w:p>
    <w:tbl>
      <w:tblPr>
        <w:tblStyle w:val="Instructions"/>
        <w:tblW w:w="0" w:type="auto"/>
        <w:tblLook w:val="04A0" w:firstRow="1" w:lastRow="0" w:firstColumn="1" w:lastColumn="0" w:noHBand="0" w:noVBand="1"/>
      </w:tblPr>
      <w:tblGrid>
        <w:gridCol w:w="8533"/>
      </w:tblGrid>
      <w:tr w:rsidR="00F40CC8" w:rsidRPr="00B350A0" w14:paraId="7072E116" w14:textId="77777777" w:rsidTr="00F40CC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5DA8D33" w14:textId="77777777" w:rsidR="00FA550B" w:rsidRPr="00B350A0" w:rsidRDefault="00FA550B" w:rsidP="007E778A">
            <w:pPr>
              <w:pStyle w:val="Body"/>
              <w:numPr>
                <w:ilvl w:val="0"/>
                <w:numId w:val="11"/>
              </w:numPr>
            </w:pPr>
            <w:r w:rsidRPr="00B350A0">
              <w:t>If you are accessing SPECCHIO from a different machine, the configuration file will not have your connection details, you may see the following message:</w:t>
            </w:r>
            <w:r w:rsidRPr="00B350A0">
              <w:rPr>
                <w:noProof/>
                <w:lang w:val="en-AU" w:eastAsia="en-AU"/>
              </w:rPr>
              <w:t xml:space="preserve"> </w:t>
            </w:r>
          </w:p>
          <w:p w14:paraId="7C678CF4" w14:textId="77777777" w:rsidR="00FA550B" w:rsidRPr="00B350A0" w:rsidRDefault="00FA550B" w:rsidP="004A51AA">
            <w:pPr>
              <w:pStyle w:val="Body"/>
            </w:pPr>
            <w:r w:rsidRPr="00B350A0">
              <w:rPr>
                <w:noProof/>
                <w:lang w:eastAsia="en-GB"/>
              </w:rPr>
              <w:drawing>
                <wp:inline distT="0" distB="0" distL="0" distR="0" wp14:anchorId="6B17CD90" wp14:editId="6040B656">
                  <wp:extent cx="4257675" cy="1214135"/>
                  <wp:effectExtent l="0" t="0" r="0" b="0"/>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bconnect.jpg"/>
                          <pic:cNvPicPr/>
                        </pic:nvPicPr>
                        <pic:blipFill>
                          <a:blip r:embed="rId30">
                            <a:extLst>
                              <a:ext uri="{28A0092B-C50C-407E-A947-70E740481C1C}">
                                <a14:useLocalDpi xmlns:a14="http://schemas.microsoft.com/office/drawing/2010/main" val="0"/>
                              </a:ext>
                            </a:extLst>
                          </a:blip>
                          <a:stretch>
                            <a:fillRect/>
                          </a:stretch>
                        </pic:blipFill>
                        <pic:spPr>
                          <a:xfrm>
                            <a:off x="0" y="0"/>
                            <a:ext cx="4277141" cy="1219686"/>
                          </a:xfrm>
                          <a:prstGeom prst="rect">
                            <a:avLst/>
                          </a:prstGeom>
                        </pic:spPr>
                      </pic:pic>
                    </a:graphicData>
                  </a:graphic>
                </wp:inline>
              </w:drawing>
            </w:r>
          </w:p>
          <w:p w14:paraId="2B976C05" w14:textId="2C4A52E0" w:rsidR="00FA550B" w:rsidRPr="00DA48C2" w:rsidRDefault="00FA550B" w:rsidP="00941E8C">
            <w:pPr>
              <w:pStyle w:val="Caption"/>
            </w:pPr>
            <w:r w:rsidRPr="00DA48C2">
              <w:t xml:space="preserve">Figure </w:t>
            </w:r>
            <w:r w:rsidRPr="00DA48C2">
              <w:fldChar w:fldCharType="begin"/>
            </w:r>
            <w:r w:rsidRPr="00DA48C2">
              <w:instrText xml:space="preserve"> SEQ Figure \* ARABIC </w:instrText>
            </w:r>
            <w:r w:rsidRPr="00DA48C2">
              <w:fldChar w:fldCharType="separate"/>
            </w:r>
            <w:r w:rsidR="000C7C57">
              <w:rPr>
                <w:noProof/>
              </w:rPr>
              <w:t>8</w:t>
            </w:r>
            <w:r w:rsidRPr="00DA48C2">
              <w:fldChar w:fldCharType="end"/>
            </w:r>
            <w:r w:rsidRPr="00DA48C2">
              <w:t>: Connection warning</w:t>
            </w:r>
          </w:p>
          <w:p w14:paraId="2469C13B" w14:textId="124758D5" w:rsidR="00F40CC8" w:rsidRPr="00B350A0" w:rsidRDefault="00FA550B" w:rsidP="007E778A">
            <w:pPr>
              <w:pStyle w:val="Body"/>
              <w:numPr>
                <w:ilvl w:val="0"/>
                <w:numId w:val="11"/>
              </w:numPr>
            </w:pPr>
            <w:r w:rsidRPr="00B350A0">
              <w:t xml:space="preserve">You will need to manually enter the required information into the </w:t>
            </w:r>
            <w:r w:rsidRPr="00FB04A5">
              <w:rPr>
                <w:rStyle w:val="GUIWord"/>
                <w:u w:val="single"/>
              </w:rPr>
              <w:t>Connect to database</w:t>
            </w:r>
            <w:r w:rsidRPr="00B350A0">
              <w:t xml:space="preserve"> dialog box or copy the full connection string from your original configuration file. </w:t>
            </w:r>
            <w:r w:rsidR="00F40CC8" w:rsidRPr="00B350A0">
              <w:t>You will need to know your Username and Password, as well as the connection details, before you can connect to the databas</w:t>
            </w:r>
            <w:r w:rsidRPr="00B350A0">
              <w:t xml:space="preserve">e. Refer to the connection details in section </w:t>
            </w:r>
            <w:r w:rsidRPr="00B350A0">
              <w:fldChar w:fldCharType="begin"/>
            </w:r>
            <w:r w:rsidRPr="00B350A0">
              <w:instrText xml:space="preserve"> REF _Ref499978682 \r \h </w:instrText>
            </w:r>
            <w:r w:rsidR="00B350A0">
              <w:instrText xml:space="preserve"> \* MERGEFORMAT </w:instrText>
            </w:r>
            <w:r w:rsidRPr="00B350A0">
              <w:fldChar w:fldCharType="separate"/>
            </w:r>
            <w:r w:rsidR="000C7C57">
              <w:t>4.1</w:t>
            </w:r>
            <w:r w:rsidRPr="00B350A0">
              <w:fldChar w:fldCharType="end"/>
            </w:r>
            <w:r w:rsidRPr="00B350A0">
              <w:t xml:space="preserve"> (</w:t>
            </w:r>
            <w:r w:rsidRPr="00B350A0">
              <w:fldChar w:fldCharType="begin"/>
            </w:r>
            <w:r w:rsidRPr="00B350A0">
              <w:instrText xml:space="preserve"> REF _Ref499978686 \h </w:instrText>
            </w:r>
            <w:r w:rsidR="00B350A0">
              <w:instrText xml:space="preserve"> \* MERGEFORMAT </w:instrText>
            </w:r>
            <w:r w:rsidRPr="00B350A0">
              <w:fldChar w:fldCharType="separate"/>
            </w:r>
            <w:r w:rsidR="000C7C57" w:rsidRPr="00B350A0">
              <w:t>Create a new user account</w:t>
            </w:r>
            <w:r w:rsidRPr="00B350A0">
              <w:fldChar w:fldCharType="end"/>
            </w:r>
            <w:r w:rsidRPr="00B350A0">
              <w:t>)</w:t>
            </w:r>
            <w:r w:rsidR="00C72F98" w:rsidRPr="00B350A0">
              <w:t>, or contact your administrator.</w:t>
            </w:r>
            <w:r w:rsidR="00494E01" w:rsidRPr="00B350A0">
              <w:t xml:space="preserve"> Alternatively, you may copy the </w:t>
            </w:r>
            <w:r w:rsidR="00494E01" w:rsidRPr="00FB04A5">
              <w:rPr>
                <w:rStyle w:val="Codeintext"/>
                <w:u w:val="single"/>
              </w:rPr>
              <w:t>db_config.txt</w:t>
            </w:r>
            <w:r w:rsidR="00494E01" w:rsidRPr="00B350A0">
              <w:t xml:space="preserve"> file. This file contains all connection details.</w:t>
            </w:r>
          </w:p>
          <w:p w14:paraId="0826BBD8" w14:textId="77777777" w:rsidR="00F40CC8" w:rsidRPr="00B350A0" w:rsidRDefault="007A3154" w:rsidP="00DA48C2">
            <w:pPr>
              <w:pStyle w:val="Figure"/>
              <w:ind w:hanging="280"/>
              <w:rPr>
                <w:u w:val="single"/>
              </w:rPr>
            </w:pPr>
            <w:r w:rsidRPr="00B350A0">
              <w:rPr>
                <w:u w:val="single"/>
                <w:lang w:val="en-GB" w:eastAsia="en-GB"/>
              </w:rPr>
              <w:drawing>
                <wp:inline distT="0" distB="0" distL="0" distR="0" wp14:anchorId="7BC25B31" wp14:editId="69793CBA">
                  <wp:extent cx="3032549" cy="2049780"/>
                  <wp:effectExtent l="0" t="0" r="0" b="7620"/>
                  <wp:docPr id="35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33288" cy="2050279"/>
                          </a:xfrm>
                          <a:prstGeom prst="rect">
                            <a:avLst/>
                          </a:prstGeom>
                          <a:noFill/>
                          <a:ln>
                            <a:noFill/>
                          </a:ln>
                        </pic:spPr>
                      </pic:pic>
                    </a:graphicData>
                  </a:graphic>
                </wp:inline>
              </w:drawing>
            </w:r>
          </w:p>
          <w:p w14:paraId="510104EA" w14:textId="562797E7" w:rsidR="00F40CC8" w:rsidRPr="00DA48C2" w:rsidRDefault="00F40CC8"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9</w:t>
            </w:r>
            <w:r w:rsidR="00397B59" w:rsidRPr="00DA48C2">
              <w:fldChar w:fldCharType="end"/>
            </w:r>
            <w:r w:rsidRPr="00DA48C2">
              <w:t>: Connec</w:t>
            </w:r>
            <w:r w:rsidR="00EB3E56" w:rsidRPr="00DA48C2">
              <w:t>t to d</w:t>
            </w:r>
            <w:r w:rsidRPr="00DA48C2">
              <w:t>atabase dialog</w:t>
            </w:r>
          </w:p>
          <w:p w14:paraId="2F266EBC" w14:textId="47FB5F6B" w:rsidR="00F40CC8" w:rsidRPr="00B350A0" w:rsidRDefault="006A69DD" w:rsidP="00DA48C2">
            <w:pPr>
              <w:pStyle w:val="Bullet"/>
              <w:ind w:left="429" w:hanging="283"/>
            </w:pPr>
            <w:r w:rsidRPr="00B350A0">
              <w:t>Fil</w:t>
            </w:r>
            <w:r w:rsidR="00C72F98" w:rsidRPr="00B350A0">
              <w:t>l</w:t>
            </w:r>
            <w:r w:rsidRPr="00B350A0">
              <w:t xml:space="preserve"> in the connection details, </w:t>
            </w:r>
            <w:r w:rsidR="00EB3E56" w:rsidRPr="00B350A0">
              <w:t>as well as</w:t>
            </w:r>
            <w:r w:rsidRPr="00B350A0">
              <w:t xml:space="preserve"> your Use</w:t>
            </w:r>
            <w:r w:rsidR="00EB3E56" w:rsidRPr="00B350A0">
              <w:t>rname and Password then click</w:t>
            </w:r>
            <w:r w:rsidR="000F0971" w:rsidRPr="00B350A0">
              <w:t xml:space="preserve"> </w:t>
            </w:r>
            <w:r w:rsidR="000F0971" w:rsidRPr="00FB04A5">
              <w:rPr>
                <w:rStyle w:val="ActionButton"/>
                <w:u w:val="single"/>
              </w:rPr>
              <w:t>Connect</w:t>
            </w:r>
            <w:r w:rsidR="000F0971" w:rsidRPr="00B350A0">
              <w:t>.</w:t>
            </w:r>
            <w:r w:rsidR="00F40CC8" w:rsidRPr="00B350A0">
              <w:t xml:space="preserve"> The dialog box will close and there will be short delay while the database is read. The details of your database and log in account will be displayed in the Progress Report Panel (the right</w:t>
            </w:r>
            <w:r w:rsidR="008C3089" w:rsidRPr="00B350A0">
              <w:t>-</w:t>
            </w:r>
            <w:r w:rsidR="00F40CC8" w:rsidRPr="00B350A0">
              <w:t>hand panel of the Main Window) and the sub-menu items for SPECCHIO functions will now be active.</w:t>
            </w:r>
          </w:p>
        </w:tc>
      </w:tr>
    </w:tbl>
    <w:p w14:paraId="501408E6" w14:textId="160F69DE" w:rsidR="00397AE6" w:rsidRPr="00B350A0" w:rsidRDefault="00397AE6" w:rsidP="00941E8C">
      <w:pPr>
        <w:pStyle w:val="Heading2"/>
      </w:pPr>
      <w:bookmarkStart w:id="128" w:name="_Toc500009874"/>
      <w:bookmarkStart w:id="129" w:name="_Toc500010320"/>
      <w:bookmarkStart w:id="130" w:name="_Toc504555917"/>
      <w:bookmarkStart w:id="131" w:name="_Toc506191012"/>
      <w:bookmarkStart w:id="132" w:name="_Toc506191229"/>
      <w:bookmarkStart w:id="133" w:name="_Toc506191443"/>
      <w:bookmarkStart w:id="134" w:name="_Toc506191657"/>
      <w:bookmarkStart w:id="135" w:name="_Toc355280365"/>
      <w:bookmarkStart w:id="136" w:name="_Toc391565338"/>
      <w:bookmarkStart w:id="137" w:name="_Toc506895490"/>
      <w:bookmarkEnd w:id="128"/>
      <w:bookmarkEnd w:id="129"/>
      <w:bookmarkEnd w:id="130"/>
      <w:bookmarkEnd w:id="131"/>
      <w:bookmarkEnd w:id="132"/>
      <w:bookmarkEnd w:id="133"/>
      <w:bookmarkEnd w:id="134"/>
      <w:r w:rsidRPr="00B350A0">
        <w:t>Logging Out</w:t>
      </w:r>
      <w:bookmarkEnd w:id="135"/>
      <w:bookmarkEnd w:id="136"/>
      <w:bookmarkEnd w:id="137"/>
    </w:p>
    <w:p w14:paraId="2BA646F6" w14:textId="77777777" w:rsidR="00397AE6" w:rsidRPr="00B350A0" w:rsidRDefault="00397AE6" w:rsidP="004A51AA">
      <w:pPr>
        <w:pStyle w:val="Body"/>
      </w:pPr>
      <w:r w:rsidRPr="00B350A0">
        <w:t>There is no specific log out function for SPECCHIO. Closing the Main Window will close your database session. If you restart SPECCHIO, you will need to log in again.</w:t>
      </w:r>
    </w:p>
    <w:p w14:paraId="24FD08F6" w14:textId="77777777" w:rsidR="00397AE6" w:rsidRPr="00B350A0" w:rsidRDefault="00397AE6" w:rsidP="004A51AA">
      <w:pPr>
        <w:pStyle w:val="Body"/>
      </w:pPr>
      <w:r w:rsidRPr="00B350A0">
        <w:t xml:space="preserve">If you select </w:t>
      </w:r>
      <w:r w:rsidRPr="00B350A0">
        <w:rPr>
          <w:rStyle w:val="GUIWord"/>
          <w:u w:val="single"/>
        </w:rPr>
        <w:t>Database</w:t>
      </w:r>
      <w:r w:rsidRPr="00B350A0">
        <w:t xml:space="preserve"> -</w:t>
      </w:r>
      <w:r w:rsidRPr="00B350A0">
        <w:rPr>
          <w:rStyle w:val="GUIWord"/>
          <w:u w:val="single"/>
        </w:rPr>
        <w:t>Connect to database</w:t>
      </w:r>
      <w:r w:rsidRPr="00B350A0">
        <w:t xml:space="preserve"> from the SPECCHIO Main Window menus while you are logged in, SPECCHIO will log you out before logging in again as the new User.</w:t>
      </w:r>
    </w:p>
    <w:p w14:paraId="1A4D84AF" w14:textId="2A2AC0B7" w:rsidR="00ED5E0F" w:rsidRPr="00B350A0" w:rsidRDefault="00ED5E0F" w:rsidP="00941E8C">
      <w:pPr>
        <w:pStyle w:val="Heading2"/>
      </w:pPr>
      <w:bookmarkStart w:id="138" w:name="_Toc506895491"/>
      <w:r w:rsidRPr="00B350A0">
        <w:lastRenderedPageBreak/>
        <w:t>Edit user information</w:t>
      </w:r>
      <w:bookmarkEnd w:id="138"/>
    </w:p>
    <w:p w14:paraId="2AE7F3B5" w14:textId="628F9E13" w:rsidR="00182F58" w:rsidRPr="00B350A0" w:rsidRDefault="00182F58" w:rsidP="004A51AA">
      <w:pPr>
        <w:pStyle w:val="Body"/>
      </w:pPr>
      <w:r w:rsidRPr="00B350A0">
        <w:t>After logg</w:t>
      </w:r>
      <w:r w:rsidR="00C57830" w:rsidRPr="00B350A0">
        <w:t>ing</w:t>
      </w:r>
      <w:r w:rsidRPr="00B350A0">
        <w:t xml:space="preserve"> in and connect</w:t>
      </w:r>
      <w:r w:rsidR="00C57830" w:rsidRPr="00B350A0">
        <w:t>ing</w:t>
      </w:r>
      <w:r w:rsidRPr="00B350A0">
        <w:t xml:space="preserve"> to </w:t>
      </w:r>
      <w:r w:rsidR="00C57830" w:rsidRPr="00B350A0">
        <w:t>the</w:t>
      </w:r>
      <w:r w:rsidRPr="00B350A0">
        <w:t xml:space="preserve"> database, you can </w:t>
      </w:r>
      <w:r w:rsidR="00C57830" w:rsidRPr="00B350A0">
        <w:t>edit</w:t>
      </w:r>
      <w:r w:rsidRPr="00B350A0">
        <w:t xml:space="preserve"> your User Information.</w:t>
      </w:r>
    </w:p>
    <w:p w14:paraId="1F7D4132" w14:textId="77777777" w:rsidR="00182F58" w:rsidRPr="00B350A0" w:rsidRDefault="004C0C88" w:rsidP="004A51AA">
      <w:pPr>
        <w:pStyle w:val="ProcessHeading"/>
      </w:pPr>
      <w:r w:rsidRPr="00B350A0">
        <w:t>To Edit user i</w:t>
      </w:r>
      <w:r w:rsidR="0004636A" w:rsidRPr="00B350A0">
        <w:t>nformation:</w:t>
      </w:r>
    </w:p>
    <w:tbl>
      <w:tblPr>
        <w:tblStyle w:val="Instructions"/>
        <w:tblW w:w="0" w:type="auto"/>
        <w:tblLook w:val="04A0" w:firstRow="1" w:lastRow="0" w:firstColumn="1" w:lastColumn="0" w:noHBand="0" w:noVBand="1"/>
      </w:tblPr>
      <w:tblGrid>
        <w:gridCol w:w="8533"/>
      </w:tblGrid>
      <w:tr w:rsidR="00182F58" w:rsidRPr="00B350A0" w14:paraId="0B27D854" w14:textId="77777777" w:rsidTr="00DC6E0E">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233AD7DC" w14:textId="77777777" w:rsidR="00182F58" w:rsidRPr="00B350A0" w:rsidRDefault="00C57830" w:rsidP="004A51AA">
            <w:pPr>
              <w:pStyle w:val="Bullet"/>
            </w:pPr>
            <w:r w:rsidRPr="00B350A0">
              <w:t>From the Main menu, s</w:t>
            </w:r>
            <w:r w:rsidR="00182F58" w:rsidRPr="00B350A0">
              <w:t xml:space="preserve">elect </w:t>
            </w:r>
            <w:r w:rsidR="00182F58" w:rsidRPr="00B350A0">
              <w:rPr>
                <w:rStyle w:val="GUIWord"/>
                <w:u w:val="single"/>
              </w:rPr>
              <w:t>Database</w:t>
            </w:r>
            <w:r w:rsidRPr="00B350A0">
              <w:rPr>
                <w:rStyle w:val="GUIWord"/>
                <w:u w:val="single"/>
              </w:rPr>
              <w:t xml:space="preserve"> - </w:t>
            </w:r>
            <w:r w:rsidR="00182F58" w:rsidRPr="00B350A0">
              <w:rPr>
                <w:rStyle w:val="GUIWord"/>
                <w:u w:val="single"/>
              </w:rPr>
              <w:t>Edit user information</w:t>
            </w:r>
            <w:r w:rsidR="00182F58" w:rsidRPr="00B350A0">
              <w:t>. The following dialog box will be displayed showing your curre</w:t>
            </w:r>
            <w:r w:rsidR="004C0C88" w:rsidRPr="00B350A0">
              <w:t>nt User information:</w:t>
            </w:r>
          </w:p>
          <w:p w14:paraId="2377CB58" w14:textId="77777777" w:rsidR="00182F58" w:rsidRPr="00B350A0" w:rsidRDefault="00182F58" w:rsidP="00C57830">
            <w:pPr>
              <w:pStyle w:val="Figure"/>
              <w:rPr>
                <w:u w:val="single"/>
              </w:rPr>
            </w:pPr>
            <w:r w:rsidRPr="00B350A0">
              <w:rPr>
                <w:u w:val="single"/>
                <w:lang w:val="en-GB" w:eastAsia="en-GB"/>
              </w:rPr>
              <w:drawing>
                <wp:inline distT="0" distB="0" distL="0" distR="0" wp14:anchorId="05D8FC9A" wp14:editId="779D08FF">
                  <wp:extent cx="2839142" cy="26193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UserInfo.jpg"/>
                          <pic:cNvPicPr/>
                        </pic:nvPicPr>
                        <pic:blipFill>
                          <a:blip r:embed="rId32">
                            <a:extLst>
                              <a:ext uri="{28A0092B-C50C-407E-A947-70E740481C1C}">
                                <a14:useLocalDpi xmlns:a14="http://schemas.microsoft.com/office/drawing/2010/main" val="0"/>
                              </a:ext>
                            </a:extLst>
                          </a:blip>
                          <a:stretch>
                            <a:fillRect/>
                          </a:stretch>
                        </pic:blipFill>
                        <pic:spPr>
                          <a:xfrm>
                            <a:off x="0" y="0"/>
                            <a:ext cx="2849353" cy="2628796"/>
                          </a:xfrm>
                          <a:prstGeom prst="rect">
                            <a:avLst/>
                          </a:prstGeom>
                        </pic:spPr>
                      </pic:pic>
                    </a:graphicData>
                  </a:graphic>
                </wp:inline>
              </w:drawing>
            </w:r>
          </w:p>
          <w:p w14:paraId="45C0C031" w14:textId="5B5CB533" w:rsidR="00182F58" w:rsidRPr="00C00955" w:rsidRDefault="00BE7C6E" w:rsidP="00941E8C">
            <w:pPr>
              <w:pStyle w:val="Caption"/>
              <w:rPr>
                <w:lang w:val="de-CH"/>
              </w:rPr>
            </w:pPr>
            <w:r w:rsidRPr="00C00955">
              <w:rPr>
                <w:lang w:val="de-CH"/>
              </w:rPr>
              <w:t xml:space="preserve">Figure </w:t>
            </w:r>
            <w:r w:rsidR="00397B59" w:rsidRPr="00DA48C2">
              <w:fldChar w:fldCharType="begin"/>
            </w:r>
            <w:r w:rsidR="00397B59" w:rsidRPr="00C00955">
              <w:rPr>
                <w:lang w:val="de-CH"/>
              </w:rPr>
              <w:instrText xml:space="preserve"> SEQ Figure \* ARABIC </w:instrText>
            </w:r>
            <w:r w:rsidR="00397B59" w:rsidRPr="00DA48C2">
              <w:fldChar w:fldCharType="separate"/>
            </w:r>
            <w:r w:rsidR="000C7C57">
              <w:rPr>
                <w:noProof/>
                <w:lang w:val="de-CH"/>
              </w:rPr>
              <w:t>10</w:t>
            </w:r>
            <w:r w:rsidR="00397B59" w:rsidRPr="00DA48C2">
              <w:fldChar w:fldCharType="end"/>
            </w:r>
            <w:r w:rsidR="00182F58" w:rsidRPr="00C00955">
              <w:rPr>
                <w:lang w:val="de-CH"/>
              </w:rPr>
              <w:t>: User Information update dialog</w:t>
            </w:r>
          </w:p>
          <w:p w14:paraId="0E99EDBF" w14:textId="77777777" w:rsidR="00182F58" w:rsidRPr="00B350A0" w:rsidRDefault="00182F58" w:rsidP="004A51AA">
            <w:pPr>
              <w:pStyle w:val="Bullet"/>
            </w:pPr>
            <w:r w:rsidRPr="00B350A0">
              <w:t>Update the information as required. You cannot change the ANDS Party Identifier.</w:t>
            </w:r>
          </w:p>
          <w:p w14:paraId="424278FA" w14:textId="77777777" w:rsidR="00182F58" w:rsidRPr="00B350A0" w:rsidRDefault="00182F58" w:rsidP="004A51AA">
            <w:pPr>
              <w:pStyle w:val="Bullet"/>
            </w:pPr>
            <w:r w:rsidRPr="00B350A0">
              <w:t>Cli</w:t>
            </w:r>
            <w:r w:rsidR="00824D23" w:rsidRPr="00B350A0">
              <w:t>c</w:t>
            </w:r>
            <w:r w:rsidR="0098638B" w:rsidRPr="00B350A0">
              <w:t xml:space="preserve">k </w:t>
            </w:r>
            <w:r w:rsidR="000F0971" w:rsidRPr="00B350A0">
              <w:rPr>
                <w:rStyle w:val="ActionButton"/>
                <w:u w:val="single"/>
              </w:rPr>
              <w:t>Update</w:t>
            </w:r>
            <w:r w:rsidRPr="00B350A0">
              <w:t xml:space="preserve"> to cause the changes to be written back into the database.</w:t>
            </w:r>
          </w:p>
        </w:tc>
      </w:tr>
    </w:tbl>
    <w:p w14:paraId="0A0FD267" w14:textId="5070FD53" w:rsidR="00182F58" w:rsidRPr="00B350A0" w:rsidRDefault="00182F58" w:rsidP="004A51AA">
      <w:pPr>
        <w:pStyle w:val="Body"/>
      </w:pPr>
      <w:r w:rsidRPr="00B350A0">
        <w:t xml:space="preserve">This process does not change your </w:t>
      </w:r>
      <w:r w:rsidRPr="00B350A0">
        <w:rPr>
          <w:rStyle w:val="GUIWord"/>
          <w:u w:val="single"/>
        </w:rPr>
        <w:t>User Name</w:t>
      </w:r>
      <w:r w:rsidRPr="00B350A0">
        <w:t xml:space="preserve"> or </w:t>
      </w:r>
      <w:r w:rsidRPr="00B350A0">
        <w:rPr>
          <w:rStyle w:val="GUIWord"/>
          <w:u w:val="single"/>
        </w:rPr>
        <w:t>Password</w:t>
      </w:r>
      <w:r w:rsidRPr="00B350A0">
        <w:t>, so there is no requirement to change any of the account configuration stored on your own computer.</w:t>
      </w:r>
    </w:p>
    <w:p w14:paraId="1C0782B3" w14:textId="77777777" w:rsidR="00494E01" w:rsidRPr="00B350A0" w:rsidRDefault="00494E01" w:rsidP="00941E8C">
      <w:pPr>
        <w:pStyle w:val="Heading2"/>
      </w:pPr>
      <w:bookmarkStart w:id="139" w:name="_Toc506895492"/>
      <w:bookmarkStart w:id="140" w:name="_Ref339705695"/>
      <w:r w:rsidRPr="00B350A0">
        <w:t>Edit db_config file</w:t>
      </w:r>
      <w:bookmarkEnd w:id="139"/>
    </w:p>
    <w:p w14:paraId="672DD93A" w14:textId="77777777" w:rsidR="0090231E" w:rsidRPr="00B350A0" w:rsidRDefault="00494E01" w:rsidP="004A51AA">
      <w:pPr>
        <w:pStyle w:val="Body"/>
      </w:pPr>
      <w:r w:rsidRPr="00B350A0">
        <w:t xml:space="preserve">Older versions of SPECCHIO stored </w:t>
      </w:r>
      <w:r w:rsidR="0090231E" w:rsidRPr="00B350A0">
        <w:t>account details</w:t>
      </w:r>
      <w:r w:rsidRPr="00B350A0">
        <w:t xml:space="preserve"> in a configuration file (</w:t>
      </w:r>
      <w:r w:rsidRPr="00B350A0">
        <w:rPr>
          <w:rStyle w:val="iCodeChar"/>
          <w:u w:val="single"/>
        </w:rPr>
        <w:t>db_config.txt</w:t>
      </w:r>
      <w:r w:rsidRPr="00B350A0">
        <w:t>)</w:t>
      </w:r>
      <w:r w:rsidR="0090231E" w:rsidRPr="00B350A0">
        <w:t xml:space="preserve"> by default</w:t>
      </w:r>
      <w:r w:rsidRPr="00B350A0">
        <w:t>. If you have upgraded from previous versions then SPECCHIO will continue to read account data from the configuration file. Newer versions can be enforced to write data into the configuration file</w:t>
      </w:r>
      <w:r w:rsidR="0090231E" w:rsidRPr="00B350A0">
        <w:t xml:space="preserve"> and load account details from it.</w:t>
      </w:r>
    </w:p>
    <w:p w14:paraId="64F37BDB" w14:textId="1DC6747C" w:rsidR="0090231E" w:rsidRPr="00B350A0" w:rsidRDefault="0090231E" w:rsidP="004A51AA">
      <w:pPr>
        <w:pStyle w:val="Body"/>
      </w:pPr>
      <w:r w:rsidRPr="00B350A0">
        <w:t xml:space="preserve">Using the db_config file can simplify working from different machines. However, care is required to maintain the file structure when editing it manually. Furthermore, installations in a multi-user environment should not use the db_config file based storage, as this will expose the connection information to other users having accounts on the same machine.  </w:t>
      </w:r>
    </w:p>
    <w:p w14:paraId="6BE36F13" w14:textId="77777777" w:rsidR="0090231E" w:rsidRPr="00B350A0" w:rsidRDefault="0090231E" w:rsidP="004A51AA">
      <w:pPr>
        <w:pStyle w:val="ProcessHeading"/>
      </w:pPr>
      <w:r w:rsidRPr="00B350A0">
        <w:t>To create and/or edit the db_config file:</w:t>
      </w:r>
    </w:p>
    <w:tbl>
      <w:tblPr>
        <w:tblStyle w:val="Instructions"/>
        <w:tblW w:w="0" w:type="auto"/>
        <w:tblLook w:val="04A0" w:firstRow="1" w:lastRow="0" w:firstColumn="1" w:lastColumn="0" w:noHBand="0" w:noVBand="1"/>
      </w:tblPr>
      <w:tblGrid>
        <w:gridCol w:w="8533"/>
      </w:tblGrid>
      <w:tr w:rsidR="0090231E" w:rsidRPr="00B350A0" w14:paraId="689BE74C" w14:textId="77777777" w:rsidTr="0090231E">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F292909" w14:textId="19B33445" w:rsidR="00347931" w:rsidRPr="00B350A0" w:rsidRDefault="0090231E" w:rsidP="004A51AA">
            <w:pPr>
              <w:pStyle w:val="Bullet"/>
            </w:pPr>
            <w:r w:rsidRPr="00B350A0">
              <w:t xml:space="preserve">From the Main menu, select </w:t>
            </w:r>
            <w:r w:rsidRPr="00B350A0">
              <w:rPr>
                <w:rStyle w:val="GUIWord"/>
                <w:u w:val="single"/>
              </w:rPr>
              <w:t xml:space="preserve">Database - </w:t>
            </w:r>
            <w:r w:rsidR="00347931" w:rsidRPr="00B350A0">
              <w:rPr>
                <w:rStyle w:val="GUIWord"/>
                <w:u w:val="single"/>
              </w:rPr>
              <w:t>Edit db_config file</w:t>
            </w:r>
            <w:r w:rsidRPr="00B350A0">
              <w:t xml:space="preserve">. </w:t>
            </w:r>
            <w:r w:rsidR="00347931" w:rsidRPr="00B350A0">
              <w:t>In case the menu item is greyed out, enable the editing of the db_config file in the SPECCHIO Preferences by setting the according switch (see</w:t>
            </w:r>
            <w:r w:rsidR="00FA550B" w:rsidRPr="00B350A0">
              <w:t xml:space="preserve"> </w:t>
            </w:r>
            <w:r w:rsidR="00FA550B" w:rsidRPr="00B350A0">
              <w:rPr>
                <w:rStyle w:val="CrossReference"/>
                <w:u w:val="single"/>
              </w:rPr>
              <w:t xml:space="preserve">section </w:t>
            </w:r>
            <w:r w:rsidR="00741214" w:rsidRPr="00B350A0">
              <w:rPr>
                <w:rStyle w:val="CrossReference"/>
                <w:u w:val="single"/>
              </w:rPr>
              <w:fldChar w:fldCharType="begin"/>
            </w:r>
            <w:r w:rsidR="00347931" w:rsidRPr="00B350A0">
              <w:rPr>
                <w:rStyle w:val="CrossReference"/>
                <w:u w:val="single"/>
              </w:rPr>
              <w:instrText xml:space="preserve"> REF _Ref339715067 \r \h </w:instrText>
            </w:r>
            <w:r w:rsidR="00CE39FF" w:rsidRPr="00B350A0">
              <w:rPr>
                <w:rStyle w:val="CrossReference"/>
                <w:u w:val="single"/>
              </w:rPr>
              <w:instrText xml:space="preserve"> \* MERGEFORMAT </w:instrText>
            </w:r>
            <w:r w:rsidR="00741214" w:rsidRPr="00B350A0">
              <w:rPr>
                <w:rStyle w:val="CrossReference"/>
                <w:u w:val="single"/>
              </w:rPr>
            </w:r>
            <w:r w:rsidR="00741214" w:rsidRPr="00B350A0">
              <w:rPr>
                <w:rStyle w:val="CrossReference"/>
                <w:u w:val="single"/>
              </w:rPr>
              <w:fldChar w:fldCharType="separate"/>
            </w:r>
            <w:r w:rsidR="000C7C57">
              <w:rPr>
                <w:rStyle w:val="CrossReference"/>
                <w:u w:val="single"/>
              </w:rPr>
              <w:t>4.7</w:t>
            </w:r>
            <w:r w:rsidR="00741214" w:rsidRPr="00B350A0">
              <w:rPr>
                <w:rStyle w:val="CrossReference"/>
                <w:u w:val="single"/>
              </w:rPr>
              <w:fldChar w:fldCharType="end"/>
            </w:r>
            <w:r w:rsidR="00347931" w:rsidRPr="00B350A0">
              <w:rPr>
                <w:rStyle w:val="CrossReference"/>
                <w:u w:val="single"/>
              </w:rPr>
              <w:t>).</w:t>
            </w:r>
          </w:p>
          <w:p w14:paraId="3917FEEF" w14:textId="77777777" w:rsidR="0090231E" w:rsidRPr="00B350A0" w:rsidRDefault="00347931" w:rsidP="004A51AA">
            <w:pPr>
              <w:pStyle w:val="Bullet"/>
            </w:pPr>
            <w:r w:rsidRPr="00B350A0">
              <w:t xml:space="preserve">The db_config file will be displayed in the default text editor of your </w:t>
            </w:r>
            <w:r w:rsidRPr="00B350A0">
              <w:lastRenderedPageBreak/>
              <w:t>operating system.</w:t>
            </w:r>
          </w:p>
        </w:tc>
      </w:tr>
    </w:tbl>
    <w:p w14:paraId="21665005" w14:textId="193BA339" w:rsidR="000D0A41" w:rsidRPr="00B350A0" w:rsidRDefault="000D0A41" w:rsidP="00941E8C">
      <w:pPr>
        <w:pStyle w:val="Heading2"/>
      </w:pPr>
      <w:bookmarkStart w:id="141" w:name="_Ref339715067"/>
      <w:bookmarkStart w:id="142" w:name="_Toc506895493"/>
      <w:r w:rsidRPr="00B350A0">
        <w:lastRenderedPageBreak/>
        <w:t>Preferences</w:t>
      </w:r>
      <w:bookmarkEnd w:id="140"/>
      <w:bookmarkEnd w:id="141"/>
      <w:bookmarkEnd w:id="142"/>
    </w:p>
    <w:p w14:paraId="18EECE1F" w14:textId="3D3DA162" w:rsidR="009A1180" w:rsidRPr="00B350A0" w:rsidRDefault="009A1180" w:rsidP="00FB04A5">
      <w:pPr>
        <w:rPr>
          <w:u w:val="single"/>
        </w:rPr>
      </w:pPr>
      <w:r w:rsidRPr="00EA2330">
        <w:rPr>
          <w:noProof/>
          <w:lang w:eastAsia="en-GB"/>
        </w:rPr>
        <w:drawing>
          <wp:inline distT="0" distB="0" distL="0" distR="0" wp14:anchorId="006505FF" wp14:editId="1FD31A04">
            <wp:extent cx="2028825" cy="104203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3">
                      <a:extLst>
                        <a:ext uri="{28A0092B-C50C-407E-A947-70E740481C1C}">
                          <a14:useLocalDpi xmlns:a14="http://schemas.microsoft.com/office/drawing/2010/main" val="0"/>
                        </a:ext>
                      </a:extLst>
                    </a:blip>
                    <a:srcRect r="57786" b="56934"/>
                    <a:stretch/>
                  </pic:blipFill>
                  <pic:spPr bwMode="auto">
                    <a:xfrm>
                      <a:off x="0" y="0"/>
                      <a:ext cx="2032995" cy="1044177"/>
                    </a:xfrm>
                    <a:prstGeom prst="rect">
                      <a:avLst/>
                    </a:prstGeom>
                    <a:noFill/>
                    <a:ln>
                      <a:noFill/>
                    </a:ln>
                    <a:extLst>
                      <a:ext uri="{53640926-AAD7-44D8-BBD7-CCE9431645EC}">
                        <a14:shadowObscured xmlns:a14="http://schemas.microsoft.com/office/drawing/2010/main"/>
                      </a:ext>
                    </a:extLst>
                  </pic:spPr>
                </pic:pic>
              </a:graphicData>
            </a:graphic>
          </wp:inline>
        </w:drawing>
      </w:r>
    </w:p>
    <w:p w14:paraId="6D189592" w14:textId="35014A0C" w:rsidR="000D0A41" w:rsidRPr="00B350A0" w:rsidRDefault="000D0A41" w:rsidP="004A51AA">
      <w:pPr>
        <w:pStyle w:val="Body"/>
      </w:pPr>
      <w:r w:rsidRPr="00B350A0">
        <w:t>Preferences are stored in the system settings of your computer and define</w:t>
      </w:r>
      <w:r w:rsidR="00BB1C1C" w:rsidRPr="00B350A0">
        <w:t xml:space="preserve"> some aspects of</w:t>
      </w:r>
      <w:r w:rsidRPr="00B350A0">
        <w:t xml:space="preserve"> how SPECCHIO works. </w:t>
      </w:r>
    </w:p>
    <w:p w14:paraId="0D826DC1" w14:textId="6DDFB0B7" w:rsidR="00B97520" w:rsidRPr="00B350A0" w:rsidRDefault="00B97520" w:rsidP="004A51AA">
      <w:pPr>
        <w:pStyle w:val="Body"/>
      </w:pPr>
      <w:r w:rsidRPr="00B350A0">
        <w:t>When uploading old ASD file formats</w:t>
      </w:r>
      <w:r w:rsidR="003A1FEE" w:rsidRPr="00B350A0">
        <w:t>, an optional creation of measurement unit folders can be chosen by activat</w:t>
      </w:r>
      <w:r w:rsidR="002D2D7E" w:rsidRPr="00B350A0">
        <w:t>ing</w:t>
      </w:r>
      <w:r w:rsidR="003A1FEE" w:rsidRPr="00B350A0">
        <w:t xml:space="preserve"> the relevant box.</w:t>
      </w:r>
    </w:p>
    <w:p w14:paraId="66CCD144" w14:textId="32753710" w:rsidR="003A1FEE" w:rsidRPr="00B350A0" w:rsidRDefault="00076C44" w:rsidP="004A51AA">
      <w:pPr>
        <w:pStyle w:val="Body"/>
      </w:pPr>
      <w:r w:rsidRPr="00B350A0">
        <w:t xml:space="preserve">If </w:t>
      </w:r>
      <w:r w:rsidR="003A1FEE" w:rsidRPr="00B350A0">
        <w:t>ASD DN files are to be inserted</w:t>
      </w:r>
      <w:r w:rsidRPr="00B350A0">
        <w:t>, they will be inserted</w:t>
      </w:r>
      <w:r w:rsidR="003A1FEE" w:rsidRPr="00B350A0">
        <w:t xml:space="preserve"> in addition to the </w:t>
      </w:r>
      <w:r w:rsidR="002D2D7E" w:rsidRPr="00B350A0">
        <w:t>calibrated</w:t>
      </w:r>
      <w:r w:rsidRPr="00B350A0">
        <w:t xml:space="preserve"> spectrum (e.g. Radiance).</w:t>
      </w:r>
    </w:p>
    <w:p w14:paraId="2469D2A9" w14:textId="21654C15" w:rsidR="002D2D7E" w:rsidRPr="00B350A0" w:rsidRDefault="002D2D7E" w:rsidP="004A51AA">
      <w:pPr>
        <w:pStyle w:val="Body"/>
      </w:pPr>
      <w:r w:rsidRPr="00B350A0">
        <w:t xml:space="preserve">Input and output directories define the default directories that are used for file input and output, such as during campaign export/import operations (see </w:t>
      </w:r>
      <w:r w:rsidR="00877F6F" w:rsidRPr="00B350A0">
        <w:fldChar w:fldCharType="begin"/>
      </w:r>
      <w:r w:rsidR="00877F6F" w:rsidRPr="00B350A0">
        <w:instrText xml:space="preserve"> REF _Ref505262059 \r \h </w:instrText>
      </w:r>
      <w:r w:rsidR="00B350A0">
        <w:instrText xml:space="preserve"> \* MERGEFORMAT </w:instrText>
      </w:r>
      <w:r w:rsidR="00877F6F" w:rsidRPr="00B350A0">
        <w:fldChar w:fldCharType="separate"/>
      </w:r>
      <w:r w:rsidR="000C7C57">
        <w:t>9.8</w:t>
      </w:r>
      <w:r w:rsidR="00877F6F" w:rsidRPr="00B350A0">
        <w:fldChar w:fldCharType="end"/>
      </w:r>
      <w:r w:rsidRPr="00B350A0">
        <w:t>).</w:t>
      </w:r>
    </w:p>
    <w:p w14:paraId="3368CEEA" w14:textId="77777777" w:rsidR="003E4393" w:rsidRPr="00B350A0" w:rsidRDefault="003E4393" w:rsidP="004A51AA">
      <w:pPr>
        <w:pStyle w:val="Body"/>
      </w:pPr>
    </w:p>
    <w:p w14:paraId="632F065C" w14:textId="77777777" w:rsidR="000D0A41" w:rsidRPr="00B350A0" w:rsidRDefault="000D0A41" w:rsidP="004A51AA">
      <w:pPr>
        <w:pStyle w:val="ProcessHeading"/>
      </w:pPr>
      <w:r w:rsidRPr="00B350A0">
        <w:t>To Change Preferences:</w:t>
      </w:r>
    </w:p>
    <w:tbl>
      <w:tblPr>
        <w:tblStyle w:val="Instructions"/>
        <w:tblW w:w="0" w:type="auto"/>
        <w:tblLook w:val="04A0" w:firstRow="1" w:lastRow="0" w:firstColumn="1" w:lastColumn="0" w:noHBand="0" w:noVBand="1"/>
      </w:tblPr>
      <w:tblGrid>
        <w:gridCol w:w="8533"/>
      </w:tblGrid>
      <w:tr w:rsidR="000D0A41" w:rsidRPr="00B350A0" w14:paraId="0FFAD881" w14:textId="77777777" w:rsidTr="0003452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23AE8976" w14:textId="636ACD50" w:rsidR="003E4393" w:rsidRPr="00B350A0" w:rsidRDefault="000D0A41" w:rsidP="004A51AA">
            <w:pPr>
              <w:pStyle w:val="Bullet"/>
            </w:pPr>
            <w:r w:rsidRPr="00B350A0">
              <w:t xml:space="preserve">From the Main menu, select </w:t>
            </w:r>
            <w:r w:rsidRPr="00B350A0">
              <w:rPr>
                <w:rStyle w:val="GUIWord"/>
                <w:u w:val="single"/>
              </w:rPr>
              <w:t xml:space="preserve">Database </w:t>
            </w:r>
            <w:r w:rsidR="001A5584" w:rsidRPr="00B350A0">
              <w:rPr>
                <w:rStyle w:val="GUIWord"/>
                <w:u w:val="single"/>
              </w:rPr>
              <w:t>–</w:t>
            </w:r>
            <w:r w:rsidRPr="00B350A0">
              <w:rPr>
                <w:rStyle w:val="GUIWord"/>
                <w:u w:val="single"/>
              </w:rPr>
              <w:t xml:space="preserve"> Preferences</w:t>
            </w:r>
            <w:r w:rsidR="009A1180" w:rsidRPr="00B350A0">
              <w:t xml:space="preserve">. </w:t>
            </w:r>
            <w:r w:rsidRPr="00B350A0">
              <w:t>The following dialog box will be displayed showing your current preferences:</w:t>
            </w:r>
          </w:p>
          <w:p w14:paraId="1E13EF3C" w14:textId="7AD66359" w:rsidR="000D0A41" w:rsidRPr="00B350A0" w:rsidRDefault="001A5584" w:rsidP="00EA2330">
            <w:pPr>
              <w:pStyle w:val="ProcessStep"/>
              <w:numPr>
                <w:ilvl w:val="0"/>
                <w:numId w:val="0"/>
              </w:numPr>
              <w:ind w:left="459"/>
            </w:pPr>
            <w:r w:rsidRPr="00FB04A5">
              <w:rPr>
                <w:rStyle w:val="BodyChar"/>
                <w:noProof/>
                <w:u w:val="single"/>
                <w:lang w:eastAsia="en-GB"/>
              </w:rPr>
              <w:drawing>
                <wp:inline distT="0" distB="0" distL="0" distR="0" wp14:anchorId="6F81DF45" wp14:editId="0099DF4D">
                  <wp:extent cx="2257425" cy="1152525"/>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57425" cy="1152525"/>
                          </a:xfrm>
                          <a:prstGeom prst="rect">
                            <a:avLst/>
                          </a:prstGeom>
                          <a:noFill/>
                          <a:ln>
                            <a:noFill/>
                          </a:ln>
                        </pic:spPr>
                      </pic:pic>
                    </a:graphicData>
                  </a:graphic>
                </wp:inline>
              </w:drawing>
            </w:r>
          </w:p>
          <w:p w14:paraId="52E4C5BE" w14:textId="1717546E" w:rsidR="000D0A41" w:rsidRPr="00DA48C2" w:rsidRDefault="000D0A41"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1</w:t>
            </w:r>
            <w:r w:rsidR="00397B59" w:rsidRPr="00DA48C2">
              <w:fldChar w:fldCharType="end"/>
            </w:r>
            <w:r w:rsidRPr="00DA48C2">
              <w:t>: User preferences dialog</w:t>
            </w:r>
          </w:p>
          <w:p w14:paraId="2D82FB17" w14:textId="77777777" w:rsidR="000D0A41" w:rsidRPr="00B350A0" w:rsidRDefault="000D0A41" w:rsidP="004A51AA">
            <w:pPr>
              <w:pStyle w:val="Bullet"/>
            </w:pPr>
            <w:r w:rsidRPr="00B350A0">
              <w:t xml:space="preserve">Update the information as required. </w:t>
            </w:r>
            <w:r w:rsidR="00BC10ED" w:rsidRPr="00B350A0">
              <w:t>The new settings are available immediately within SPECCHIO.</w:t>
            </w:r>
          </w:p>
          <w:p w14:paraId="14E77EDE" w14:textId="77777777" w:rsidR="000D0A41" w:rsidRPr="00B350A0" w:rsidRDefault="00BC10ED" w:rsidP="004A51AA">
            <w:pPr>
              <w:pStyle w:val="Bullet"/>
            </w:pPr>
            <w:r w:rsidRPr="00B350A0">
              <w:t>Close the window.</w:t>
            </w:r>
          </w:p>
        </w:tc>
      </w:tr>
    </w:tbl>
    <w:p w14:paraId="1ED06BA6" w14:textId="641D838A" w:rsidR="001A5584" w:rsidRPr="00B350A0" w:rsidRDefault="001A5584" w:rsidP="001A5584">
      <w:pPr>
        <w:rPr>
          <w:u w:val="single"/>
        </w:rPr>
      </w:pPr>
      <w:r w:rsidRPr="00B350A0">
        <w:rPr>
          <w:u w:val="single"/>
        </w:rPr>
        <w:t xml:space="preserve">   </w:t>
      </w:r>
    </w:p>
    <w:p w14:paraId="4C196FAA" w14:textId="77777777" w:rsidR="001A5584" w:rsidRPr="00B350A0" w:rsidRDefault="001A5584" w:rsidP="004A51AA">
      <w:pPr>
        <w:pStyle w:val="Body"/>
      </w:pPr>
    </w:p>
    <w:p w14:paraId="1AC30D84" w14:textId="21D2A636" w:rsidR="00DC6E0E" w:rsidRPr="00941E8C" w:rsidRDefault="00F040BF" w:rsidP="009E598E">
      <w:pPr>
        <w:pStyle w:val="Heading1"/>
      </w:pPr>
      <w:bookmarkStart w:id="143" w:name="_Toc398023867"/>
      <w:bookmarkStart w:id="144" w:name="_Toc506895494"/>
      <w:r w:rsidRPr="00941E8C">
        <w:lastRenderedPageBreak/>
        <w:t>Data</w:t>
      </w:r>
      <w:r w:rsidR="00B8323A" w:rsidRPr="00941E8C">
        <w:t xml:space="preserve"> structure and </w:t>
      </w:r>
      <w:bookmarkEnd w:id="143"/>
      <w:r w:rsidR="009C644E" w:rsidRPr="00941E8C">
        <w:t>c</w:t>
      </w:r>
      <w:r w:rsidR="008C62F6" w:rsidRPr="00941E8C">
        <w:t>oncepts</w:t>
      </w:r>
      <w:bookmarkEnd w:id="144"/>
    </w:p>
    <w:p w14:paraId="47EA3999" w14:textId="334844DE" w:rsidR="007344D8" w:rsidRPr="00B350A0" w:rsidRDefault="007344D8" w:rsidP="004A51AA">
      <w:pPr>
        <w:pStyle w:val="Body"/>
      </w:pPr>
      <w:r w:rsidRPr="00B350A0">
        <w:t xml:space="preserve">In this section you will find information about Campaigns and how they are structured. Please see </w:t>
      </w:r>
      <w:r w:rsidRPr="00B350A0">
        <w:rPr>
          <w:i/>
        </w:rPr>
        <w:t xml:space="preserve">Section 7 </w:t>
      </w:r>
      <w:r w:rsidR="00DA4F2C" w:rsidRPr="00B350A0">
        <w:fldChar w:fldCharType="begin"/>
      </w:r>
      <w:r w:rsidR="00DA4F2C" w:rsidRPr="00B350A0">
        <w:instrText xml:space="preserve"> REF _Ref413327320 \h  \* MERGEFORMAT </w:instrText>
      </w:r>
      <w:r w:rsidR="00DA4F2C" w:rsidRPr="00B350A0">
        <w:fldChar w:fldCharType="separate"/>
      </w:r>
      <w:r w:rsidR="000C7C57" w:rsidRPr="000C7C57">
        <w:rPr>
          <w:i/>
        </w:rPr>
        <w:t>Data Input</w:t>
      </w:r>
      <w:r w:rsidR="00DA4F2C" w:rsidRPr="00B350A0">
        <w:fldChar w:fldCharType="end"/>
      </w:r>
      <w:r w:rsidRPr="00B350A0">
        <w:rPr>
          <w:i/>
          <w:color w:val="808080" w:themeColor="background1" w:themeShade="80"/>
        </w:rPr>
        <w:t xml:space="preserve"> </w:t>
      </w:r>
      <w:r w:rsidRPr="00B350A0">
        <w:t>for information on how to set up a campaign and load metadata.</w:t>
      </w:r>
    </w:p>
    <w:p w14:paraId="7FB088B5" w14:textId="77777777" w:rsidR="00DC6E0E" w:rsidRPr="00B350A0" w:rsidRDefault="00DC6E0E" w:rsidP="004A51AA">
      <w:pPr>
        <w:pStyle w:val="Body"/>
      </w:pPr>
      <w:r w:rsidRPr="00B350A0">
        <w:t>SPECCHIO organises the Spectra for each new sampling experiment into Campaigns. The Spectral data in each Campaign can be viewed and operated on together.</w:t>
      </w:r>
    </w:p>
    <w:p w14:paraId="327977B3" w14:textId="77777777" w:rsidR="007344D8" w:rsidRDefault="00DC6E0E" w:rsidP="004A51AA">
      <w:pPr>
        <w:pStyle w:val="Body"/>
      </w:pPr>
      <w:r w:rsidRPr="00B350A0">
        <w:t>Campaigns can contain Spectra measured with different instruments and sensors, including instruments of different Sensor types and measurements done at different times using an Instrument which has been calibrated one or more times between these measurements.</w:t>
      </w:r>
    </w:p>
    <w:p w14:paraId="293F29BB" w14:textId="625E5483" w:rsidR="009C644E" w:rsidRDefault="009C644E" w:rsidP="004A51AA">
      <w:pPr>
        <w:pStyle w:val="Body"/>
      </w:pPr>
      <w:r>
        <w:t>Spectral data handling is based on the space concept; an understanding this paradigm is providing the background to understand how spectral data are handled by the software. This is of particular importance if higher-level languages (e.g. Matlab or R) are used to access SPECCHIO.</w:t>
      </w:r>
    </w:p>
    <w:p w14:paraId="2151DAB0" w14:textId="158BDA4C" w:rsidR="00316C36" w:rsidRPr="00B350A0" w:rsidRDefault="00316C36" w:rsidP="004A51AA">
      <w:pPr>
        <w:pStyle w:val="Body"/>
      </w:pPr>
      <w:r>
        <w:t xml:space="preserve">For details on the storage of metadata please refer to the following sections: </w:t>
      </w:r>
      <w:r w:rsidR="009843E5">
        <w:fldChar w:fldCharType="begin"/>
      </w:r>
      <w:r w:rsidR="009843E5">
        <w:instrText xml:space="preserve"> REF _Ref506299045 \w \h </w:instrText>
      </w:r>
      <w:r w:rsidR="009843E5">
        <w:fldChar w:fldCharType="separate"/>
      </w:r>
      <w:r w:rsidR="000C7C57">
        <w:t>8.2</w:t>
      </w:r>
      <w:r w:rsidR="009843E5">
        <w:fldChar w:fldCharType="end"/>
      </w:r>
      <w:r w:rsidR="009843E5">
        <w:t xml:space="preserve"> (</w:t>
      </w:r>
      <w:r w:rsidR="009843E5">
        <w:fldChar w:fldCharType="begin"/>
      </w:r>
      <w:r w:rsidR="009843E5">
        <w:instrText xml:space="preserve"> REF _Ref506299045 \h </w:instrText>
      </w:r>
      <w:r w:rsidR="009843E5">
        <w:fldChar w:fldCharType="separate"/>
      </w:r>
      <w:r w:rsidR="000C7C57">
        <w:t>Non-Redundant Storage</w:t>
      </w:r>
      <w:r w:rsidR="009843E5">
        <w:fldChar w:fldCharType="end"/>
      </w:r>
      <w:r w:rsidR="009843E5">
        <w:t>), (</w:t>
      </w:r>
      <w:r w:rsidR="009843E5">
        <w:fldChar w:fldCharType="begin"/>
      </w:r>
      <w:r w:rsidR="009843E5">
        <w:instrText xml:space="preserve"> REF _Ref506299126 \h </w:instrText>
      </w:r>
      <w:r w:rsidR="009843E5">
        <w:fldChar w:fldCharType="separate"/>
      </w:r>
      <w:r w:rsidR="000C7C57">
        <w:t>Metadata Storage Levels</w:t>
      </w:r>
      <w:r w:rsidR="009843E5">
        <w:fldChar w:fldCharType="end"/>
      </w:r>
      <w:r w:rsidR="009843E5">
        <w:t>) and ().</w:t>
      </w:r>
    </w:p>
    <w:p w14:paraId="78F1CFE3" w14:textId="69814144" w:rsidR="00DC6E0E" w:rsidRPr="00B350A0" w:rsidRDefault="00DC6E0E" w:rsidP="00941E8C">
      <w:pPr>
        <w:pStyle w:val="Heading2"/>
      </w:pPr>
      <w:bookmarkStart w:id="145" w:name="_Ref359575403"/>
      <w:bookmarkStart w:id="146" w:name="_Ref359575406"/>
      <w:bookmarkStart w:id="147" w:name="_Toc398023868"/>
      <w:bookmarkStart w:id="148" w:name="_Toc506895495"/>
      <w:r w:rsidRPr="00B350A0">
        <w:t>Campaign Hierarchy Structure</w:t>
      </w:r>
      <w:bookmarkEnd w:id="145"/>
      <w:bookmarkEnd w:id="146"/>
      <w:bookmarkEnd w:id="147"/>
      <w:bookmarkEnd w:id="148"/>
    </w:p>
    <w:p w14:paraId="6FC12AB4" w14:textId="77777777" w:rsidR="00DC6E0E" w:rsidRPr="00B350A0" w:rsidRDefault="00DC6E0E" w:rsidP="004A51AA">
      <w:pPr>
        <w:pStyle w:val="Body"/>
      </w:pPr>
      <w:r w:rsidRPr="00B350A0">
        <w:t>On your computer, the Spectral data files for a Campaign must be placed into a sub-folder structure which organises the Spectra according to their context or sampling design. SPECCHIO does not impose any restrictions on the complexity of Campaign and sub-folder hierarchies. SPECCHIO does not enforce any particular way of using this hierarchical structure. The hierarchy tree structure can have any number of levels and can be unbalanced, if desired. This sub-folder structure will be replicated in the SPECCHIO database when the Campaign data are uploaded.</w:t>
      </w:r>
    </w:p>
    <w:p w14:paraId="60902351" w14:textId="77777777" w:rsidR="00DC6E0E" w:rsidRPr="00B350A0" w:rsidRDefault="00DC6E0E" w:rsidP="004A51AA">
      <w:pPr>
        <w:pStyle w:val="Body"/>
      </w:pPr>
      <w:r w:rsidRPr="00B350A0">
        <w:t>The concept of a hierarchical data structure that is used in SPECCHIO has been adapted from SpectraProc</w:t>
      </w:r>
      <w:r w:rsidR="00CC011A" w:rsidRPr="00B350A0">
        <w:t xml:space="preserve"> </w:t>
      </w:r>
      <w:r w:rsidR="00741214" w:rsidRPr="00B350A0">
        <w:fldChar w:fldCharType="begin"/>
      </w:r>
      <w:r w:rsidR="00CC011A" w:rsidRPr="00B350A0">
        <w:instrText xml:space="preserve"> ADDIN EN.CITE &lt;EndNote&gt;&lt;Cite&gt;&lt;Author&gt;Hueni&lt;/Author&gt;&lt;Year&gt;2006&lt;/Year&gt;&lt;RecNum&gt;177&lt;/RecNum&gt;&lt;DisplayText&gt;(Hueni and Tuohy, 2006)&lt;/DisplayText&gt;&lt;record&gt;&lt;rec-number&gt;177&lt;/rec-number&gt;&lt;foreign-keys&gt;&lt;key app="EN" db-id="0svr2tdvgevw2ned2pb5tt5ur5tdf0savr9s" timestamp="0"&gt;177&lt;/key&gt;&lt;/foreign-keys&gt;&lt;ref-type name="Journal Article"&gt;17&lt;/ref-type&gt;&lt;contributors&gt;&lt;authors&gt;&lt;author&gt;Hueni, A.&lt;/author&gt;&lt;author&gt;Tuohy, M.&lt;/author&gt;&lt;/authors&gt;&lt;/contributors&gt;&lt;titles&gt;&lt;title&gt;Spectroradiometer Data Structuring, Pre-Processing and Analysis - An IT Based Approach&lt;/title&gt;&lt;secondary-title&gt;Journal of Spatial Science&lt;/secondary-title&gt;&lt;/titles&gt;&lt;periodical&gt;&lt;full-title&gt;Journal of Spatial Science&lt;/full-title&gt;&lt;/periodical&gt;&lt;pages&gt;93-102&lt;/pages&gt;&lt;volume&gt;51&lt;/volume&gt;&lt;number&gt;2&lt;/number&gt;&lt;dates&gt;&lt;year&gt;2006&lt;/year&gt;&lt;/dates&gt;&lt;urls&gt;&lt;/urls&gt;&lt;/record&gt;&lt;/Cite&gt;&lt;/EndNote&gt;</w:instrText>
      </w:r>
      <w:r w:rsidR="00741214" w:rsidRPr="00B350A0">
        <w:fldChar w:fldCharType="separate"/>
      </w:r>
      <w:r w:rsidR="00CC011A" w:rsidRPr="00B350A0">
        <w:rPr>
          <w:noProof/>
        </w:rPr>
        <w:t>(Hueni and Tuohy, 2006)</w:t>
      </w:r>
      <w:r w:rsidR="00741214" w:rsidRPr="00B350A0">
        <w:fldChar w:fldCharType="end"/>
      </w:r>
      <w:r w:rsidRPr="00B350A0">
        <w:t>, which was built on a fixed hierarchy of three levels. However, SPECCHIO supports hierarchies of arbitrary shape and number of levels.</w:t>
      </w:r>
    </w:p>
    <w:p w14:paraId="14A7B1DF" w14:textId="77777777" w:rsidR="00DC6E0E" w:rsidRPr="00B350A0" w:rsidRDefault="00DC6E0E" w:rsidP="004A51AA">
      <w:pPr>
        <w:pStyle w:val="Body"/>
      </w:pPr>
      <w:r w:rsidRPr="00B350A0">
        <w:t>Preferably the design of sampling experiments should include hierarchical data structuring from the beginning. However, existing data can be re-arranged to meet these requirements.</w:t>
      </w:r>
    </w:p>
    <w:p w14:paraId="005F6A85" w14:textId="77777777" w:rsidR="00DC6E0E" w:rsidRPr="00B350A0" w:rsidRDefault="00DC6E0E" w:rsidP="004A51AA">
      <w:pPr>
        <w:pStyle w:val="Body"/>
      </w:pPr>
      <w:bookmarkStart w:id="149" w:name="_Toc355280343"/>
      <w:r w:rsidRPr="00B350A0">
        <w:t>There are some specific restrictions on the Campaign hierarchy tree structure.</w:t>
      </w:r>
    </w:p>
    <w:p w14:paraId="67860DC3" w14:textId="3A4950B1" w:rsidR="00DC6E0E" w:rsidRPr="00B350A0" w:rsidRDefault="00DC6E0E" w:rsidP="004A51AA">
      <w:pPr>
        <w:pStyle w:val="Bullet"/>
      </w:pPr>
      <w:r w:rsidRPr="00B350A0">
        <w:t xml:space="preserve">No other files </w:t>
      </w:r>
      <w:r w:rsidR="00877F6F" w:rsidRPr="00B350A0">
        <w:t xml:space="preserve">should </w:t>
      </w:r>
      <w:r w:rsidRPr="00B350A0">
        <w:t>be in the sub-folder tree except Spectral files. Keep images, PDF files and other files in a separate folder, probably next to the top-level folder of your tree hierarchy structure.</w:t>
      </w:r>
      <w:r w:rsidR="00877F6F" w:rsidRPr="00B350A0">
        <w:t xml:space="preserve"> While unknown files are generally ignored by the file loading process, it is recommended to </w:t>
      </w:r>
      <w:r w:rsidR="00052480" w:rsidRPr="00B350A0">
        <w:t xml:space="preserve">not </w:t>
      </w:r>
      <w:r w:rsidR="00877F6F" w:rsidRPr="00B350A0">
        <w:t>store them in the spectral data hierarchy operated on by SPECCHIO.</w:t>
      </w:r>
    </w:p>
    <w:p w14:paraId="1CCADA72" w14:textId="77777777" w:rsidR="00DC6E0E" w:rsidRPr="00B350A0" w:rsidRDefault="00DC6E0E" w:rsidP="004A51AA">
      <w:pPr>
        <w:pStyle w:val="Bullet"/>
      </w:pPr>
      <w:r w:rsidRPr="00B350A0">
        <w:t>To conveniently use SPECCHIO’s goniometer angle calculation, all of the Spectra measured at the different angles should be put in one folder and observed in the defined sequence. There should be no other Spectra in that folder. The goniometer angle calculation has been designed for the use of the FIGOS and LAGOS goniometers system (RSL, University of Zurich).</w:t>
      </w:r>
    </w:p>
    <w:p w14:paraId="2D2AF8CB" w14:textId="332E579A" w:rsidR="00DC6E0E" w:rsidRPr="00B350A0" w:rsidRDefault="00DC6E0E" w:rsidP="004A51AA">
      <w:pPr>
        <w:pStyle w:val="Body"/>
      </w:pPr>
      <w:r w:rsidRPr="00B350A0">
        <w:t xml:space="preserve">New Spectra can be added to ongoing Campaigns by first adding the files for those Spectra into the existing Campaign sub-folder data structure on your computer’s disk and then invoking the SPECCHIO load operation for the entire Campaign again. Only </w:t>
      </w:r>
      <w:r w:rsidRPr="00B350A0">
        <w:lastRenderedPageBreak/>
        <w:t>new Spectra discovered in the sub-folder hierarchy will be added to the database. Existing Spectra will not be duplicated.</w:t>
      </w:r>
      <w:r w:rsidR="001830AA" w:rsidRPr="00B350A0">
        <w:t xml:space="preserve"> New data can also be added to an existing campaign by adding a new loading path.</w:t>
      </w:r>
    </w:p>
    <w:p w14:paraId="6497521F" w14:textId="77777777" w:rsidR="00DC6E0E" w:rsidRPr="00B350A0" w:rsidRDefault="00DC6E0E" w:rsidP="00DC6E0E">
      <w:pPr>
        <w:pStyle w:val="HeadingSubUnnumbered"/>
        <w:rPr>
          <w:u w:val="single"/>
        </w:rPr>
      </w:pPr>
      <w:r w:rsidRPr="00B350A0">
        <w:rPr>
          <w:u w:val="single"/>
        </w:rPr>
        <w:t>Example – Multiple sites for each species</w:t>
      </w:r>
    </w:p>
    <w:p w14:paraId="1C3648F4" w14:textId="77777777" w:rsidR="00DC6E0E" w:rsidRPr="00B350A0" w:rsidRDefault="00DC6E0E" w:rsidP="004A51AA">
      <w:pPr>
        <w:pStyle w:val="Body"/>
      </w:pPr>
      <w:r w:rsidRPr="00B350A0">
        <w:t>In this example, each species is sampled at a number of sample sites. The sites are numbered in the order of sampling. At each site, several readings are taken to capture the variation exhibited by the specimen in question. A site therefore contains a number of Spectra. This leads to the following hierarchical folder structure.</w:t>
      </w:r>
    </w:p>
    <w:p w14:paraId="69997C60" w14:textId="77777777" w:rsidR="00DC6E0E" w:rsidRPr="00B350A0" w:rsidRDefault="00DC6E0E" w:rsidP="00DC6E0E">
      <w:pPr>
        <w:pStyle w:val="Figure"/>
        <w:rPr>
          <w:u w:val="single"/>
        </w:rPr>
      </w:pPr>
      <w:r w:rsidRPr="00941E8C">
        <w:rPr>
          <w:lang w:val="en-GB" w:eastAsia="en-GB"/>
        </w:rPr>
        <w:drawing>
          <wp:inline distT="0" distB="0" distL="0" distR="0" wp14:anchorId="04B5CFA0" wp14:editId="00E5DC83">
            <wp:extent cx="4065370" cy="2682815"/>
            <wp:effectExtent l="0" t="0" r="0" b="3810"/>
            <wp:docPr id="11"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35" cstate="print"/>
                    <a:srcRect/>
                    <a:stretch>
                      <a:fillRect/>
                    </a:stretch>
                  </pic:blipFill>
                  <pic:spPr bwMode="auto">
                    <a:xfrm>
                      <a:off x="0" y="0"/>
                      <a:ext cx="4078143" cy="2691244"/>
                    </a:xfrm>
                    <a:prstGeom prst="rect">
                      <a:avLst/>
                    </a:prstGeom>
                    <a:noFill/>
                    <a:ln w="9525">
                      <a:noFill/>
                      <a:miter lim="800000"/>
                      <a:headEnd/>
                      <a:tailEnd/>
                    </a:ln>
                  </pic:spPr>
                </pic:pic>
              </a:graphicData>
            </a:graphic>
          </wp:inline>
        </w:drawing>
      </w:r>
    </w:p>
    <w:p w14:paraId="40455082" w14:textId="29A96D72" w:rsidR="00DC6E0E" w:rsidRPr="00DA48C2" w:rsidRDefault="00BE7C6E" w:rsidP="00941E8C">
      <w:pPr>
        <w:pStyle w:val="Caption"/>
      </w:pPr>
      <w:bookmarkStart w:id="150" w:name="_Toc129263006"/>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2</w:t>
      </w:r>
      <w:r w:rsidR="00397B59" w:rsidRPr="00DA48C2">
        <w:fldChar w:fldCharType="end"/>
      </w:r>
      <w:r w:rsidR="00DC6E0E" w:rsidRPr="00DA48C2">
        <w:t>: Hierarchical folder structure</w:t>
      </w:r>
      <w:bookmarkEnd w:id="150"/>
    </w:p>
    <w:p w14:paraId="3E2E58B4" w14:textId="77777777" w:rsidR="00DC6E0E" w:rsidRPr="00B350A0" w:rsidRDefault="00DC6E0E" w:rsidP="004A51AA">
      <w:pPr>
        <w:pStyle w:val="Body"/>
      </w:pPr>
      <w:r w:rsidRPr="00B350A0">
        <w:t>Although the term “species” is used, it essentially represents the different classes found in a study. These classes can either be assigned according to already existing classification systems, e.g. for 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a technique such as cluster analysis.</w:t>
      </w:r>
    </w:p>
    <w:bookmarkStart w:id="151" w:name="_Ref130789629"/>
    <w:p w14:paraId="130DC431" w14:textId="46248D75" w:rsidR="00DC6E0E" w:rsidRPr="00B350A0" w:rsidRDefault="00741214" w:rsidP="004A51AA">
      <w:pPr>
        <w:pStyle w:val="Body"/>
      </w:pPr>
      <w:r w:rsidRPr="00B350A0">
        <w:fldChar w:fldCharType="begin"/>
      </w:r>
      <w:r w:rsidR="00C070BC" w:rsidRPr="00B350A0">
        <w:instrText xml:space="preserve"> REF _Ref335422846 \h </w:instrText>
      </w:r>
      <w:r w:rsidR="00B350A0">
        <w:instrText xml:space="preserve"> \* MERGEFORMAT </w:instrText>
      </w:r>
      <w:r w:rsidRPr="00B350A0">
        <w:fldChar w:fldCharType="separate"/>
      </w:r>
      <w:r w:rsidR="000C7C57" w:rsidRPr="00DA48C2">
        <w:t xml:space="preserve">Figure </w:t>
      </w:r>
      <w:r w:rsidR="000C7C57">
        <w:rPr>
          <w:noProof/>
        </w:rPr>
        <w:t>13</w:t>
      </w:r>
      <w:r w:rsidRPr="00B350A0">
        <w:fldChar w:fldCharType="end"/>
      </w:r>
      <w:r w:rsidR="00C070BC" w:rsidRPr="00B350A0">
        <w:t xml:space="preserve"> </w:t>
      </w:r>
      <w:r w:rsidR="00DC6E0E" w:rsidRPr="00B350A0">
        <w:t xml:space="preserve">shows an example of a folder structure containing ASD Spectral files. The main folder </w:t>
      </w:r>
      <w:r w:rsidR="00DC6E0E" w:rsidRPr="00B350A0">
        <w:rPr>
          <w:rStyle w:val="Codeintext"/>
          <w:u w:val="single"/>
        </w:rPr>
        <w:t>Vegetation_example</w:t>
      </w:r>
      <w:r w:rsidR="00DC6E0E" w:rsidRPr="00B350A0">
        <w:t xml:space="preserve"> holds all species sub-folders for the study. This main folder is the folder that needs to be specified in the </w:t>
      </w:r>
      <w:r w:rsidR="00DC6E0E" w:rsidRPr="00B350A0">
        <w:rPr>
          <w:rStyle w:val="GUIWord"/>
          <w:u w:val="single"/>
        </w:rPr>
        <w:t>Main directory:</w:t>
      </w:r>
      <w:r w:rsidR="00DC6E0E" w:rsidRPr="00B350A0">
        <w:t xml:space="preserve"> in the</w:t>
      </w:r>
      <w:r w:rsidR="006D5FFB" w:rsidRPr="00B350A0">
        <w:t xml:space="preserve"> Campaign Creation dialog. See </w:t>
      </w:r>
      <w:r w:rsidR="006D5FFB" w:rsidRPr="00B350A0">
        <w:rPr>
          <w:i/>
        </w:rPr>
        <w:t>S</w:t>
      </w:r>
      <w:r w:rsidR="00DC6E0E" w:rsidRPr="00B350A0">
        <w:rPr>
          <w:i/>
        </w:rPr>
        <w:t xml:space="preserve">ection </w:t>
      </w:r>
      <w:r w:rsidR="006D5FFB" w:rsidRPr="00B350A0">
        <w:rPr>
          <w:i/>
        </w:rPr>
        <w:t>7.2</w:t>
      </w:r>
      <w:r w:rsidR="00DC6E0E" w:rsidRPr="00B350A0">
        <w:rPr>
          <w:rStyle w:val="CrossReference"/>
          <w:u w:val="single"/>
        </w:rPr>
        <w:t xml:space="preserve"> </w:t>
      </w:r>
      <w:r w:rsidRPr="00B350A0">
        <w:rPr>
          <w:i/>
        </w:rPr>
        <w:fldChar w:fldCharType="begin"/>
      </w:r>
      <w:r w:rsidR="001257ED" w:rsidRPr="00B350A0">
        <w:rPr>
          <w:rStyle w:val="CrossReference"/>
          <w:i w:val="0"/>
          <w:u w:val="single"/>
        </w:rPr>
        <w:instrText xml:space="preserve"> REF _Ref413327350 \h </w:instrText>
      </w:r>
      <w:r w:rsidR="001257ED" w:rsidRPr="00B350A0">
        <w:rPr>
          <w:i/>
        </w:rPr>
        <w:instrText xml:space="preserve"> \* MERGEFORMAT </w:instrText>
      </w:r>
      <w:r w:rsidRPr="00B350A0">
        <w:rPr>
          <w:i/>
        </w:rPr>
      </w:r>
      <w:r w:rsidRPr="00B350A0">
        <w:rPr>
          <w:i/>
        </w:rPr>
        <w:fldChar w:fldCharType="separate"/>
      </w:r>
      <w:r w:rsidR="000C7C57" w:rsidRPr="000C7C57">
        <w:rPr>
          <w:i/>
        </w:rPr>
        <w:t>Creating a new Campaign</w:t>
      </w:r>
      <w:r w:rsidRPr="00B350A0">
        <w:rPr>
          <w:i/>
        </w:rPr>
        <w:fldChar w:fldCharType="end"/>
      </w:r>
      <w:r w:rsidR="001257ED" w:rsidRPr="00B350A0">
        <w:rPr>
          <w:i/>
        </w:rPr>
        <w:t>.</w:t>
      </w:r>
    </w:p>
    <w:p w14:paraId="122C3444" w14:textId="77777777" w:rsidR="00DC6E0E" w:rsidRPr="00B350A0" w:rsidRDefault="00DC6E0E" w:rsidP="004A51AA">
      <w:pPr>
        <w:pStyle w:val="Body"/>
      </w:pPr>
      <w:r w:rsidRPr="00B350A0">
        <w:t xml:space="preserve">The three species folders contain their related site sub-folders. </w:t>
      </w:r>
    </w:p>
    <w:p w14:paraId="44DDCB7A" w14:textId="77777777" w:rsidR="00DC6E0E" w:rsidRPr="00B350A0" w:rsidRDefault="00DC6E0E" w:rsidP="004A51AA">
      <w:pPr>
        <w:pStyle w:val="Body"/>
      </w:pPr>
      <w:r w:rsidRPr="00B350A0">
        <w:t>The site sub-folders contain all Spectral files collected at these sites for that species.</w:t>
      </w:r>
    </w:p>
    <w:p w14:paraId="0BD3D8B2" w14:textId="77777777" w:rsidR="00DC6E0E" w:rsidRPr="00B350A0" w:rsidRDefault="00DC6E0E" w:rsidP="004A51AA">
      <w:pPr>
        <w:pStyle w:val="Body"/>
      </w:pPr>
      <w:r w:rsidRPr="00B350A0">
        <w:t>The Spectral files are auto-numbered by the ASD capturing software within each site folder.</w:t>
      </w:r>
    </w:p>
    <w:p w14:paraId="592CE22E" w14:textId="77777777" w:rsidR="00DC6E0E" w:rsidRPr="00B350A0" w:rsidRDefault="00DC6E0E" w:rsidP="00DC6E0E">
      <w:pPr>
        <w:pStyle w:val="Figure"/>
        <w:rPr>
          <w:u w:val="single"/>
        </w:rPr>
      </w:pPr>
      <w:r w:rsidRPr="00B350A0">
        <w:rPr>
          <w:u w:val="single"/>
          <w:lang w:val="en-GB" w:eastAsia="en-GB"/>
        </w:rPr>
        <w:lastRenderedPageBreak/>
        <w:drawing>
          <wp:inline distT="0" distB="0" distL="0" distR="0" wp14:anchorId="4791BBCA" wp14:editId="0D494959">
            <wp:extent cx="3901440" cy="1473200"/>
            <wp:effectExtent l="25400" t="0" r="10160" b="0"/>
            <wp:docPr id="1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36" cstate="print"/>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14:paraId="29EDDD6C" w14:textId="63D86B67" w:rsidR="00DC6E0E" w:rsidRPr="00DA48C2" w:rsidRDefault="00BE7C6E" w:rsidP="00941E8C">
      <w:pPr>
        <w:pStyle w:val="Caption"/>
      </w:pPr>
      <w:bookmarkStart w:id="152" w:name="_Ref335422846"/>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3</w:t>
      </w:r>
      <w:r w:rsidR="00397B59" w:rsidRPr="00DA48C2">
        <w:fldChar w:fldCharType="end"/>
      </w:r>
      <w:bookmarkEnd w:id="152"/>
      <w:r w:rsidR="00DC6E0E" w:rsidRPr="00DA48C2">
        <w:t>: Example of a folder structures holding Spectral files</w:t>
      </w:r>
    </w:p>
    <w:p w14:paraId="2554427E" w14:textId="77777777" w:rsidR="00DC6E0E" w:rsidRPr="00B350A0" w:rsidRDefault="00DC6E0E" w:rsidP="00DC6E0E">
      <w:pPr>
        <w:pStyle w:val="HeadingSubUnnumbered"/>
        <w:rPr>
          <w:u w:val="single"/>
        </w:rPr>
      </w:pPr>
      <w:bookmarkStart w:id="153" w:name="_Toc355280359"/>
      <w:r w:rsidRPr="00B350A0">
        <w:rPr>
          <w:u w:val="single"/>
        </w:rPr>
        <w:t>Example – Reference and Target Spectra</w:t>
      </w:r>
      <w:bookmarkEnd w:id="153"/>
    </w:p>
    <w:p w14:paraId="2C878F7A" w14:textId="1D2B45BD" w:rsidR="00DC6E0E" w:rsidRPr="00B350A0" w:rsidRDefault="00DC6E0E" w:rsidP="004A51AA">
      <w:pPr>
        <w:pStyle w:val="Body"/>
      </w:pPr>
      <w:r w:rsidRPr="00B350A0">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r w:rsidR="001830AA" w:rsidRPr="00B350A0">
        <w:t xml:space="preserve"> </w:t>
      </w:r>
      <w:r w:rsidR="001830AA" w:rsidRPr="00B350A0">
        <w:fldChar w:fldCharType="begin"/>
      </w:r>
      <w:r w:rsidR="001830AA" w:rsidRPr="00B350A0">
        <w:instrText xml:space="preserve"> ADDIN EN.CITE &lt;EndNote&gt;&lt;Cite&gt;&lt;Author&gt;Milton&lt;/Author&gt;&lt;Year&gt;2006&lt;/Year&gt;&lt;RecNum&gt;205&lt;/RecNum&gt;&lt;DisplayText&gt;(Hueni et al., 2017, Milton et al., 2006)&lt;/DisplayText&gt;&lt;record&gt;&lt;rec-number&gt;205&lt;/rec-number&gt;&lt;foreign-keys&gt;&lt;key app="EN" db-id="0svr2tdvgevw2ned2pb5tt5ur5tdf0savr9s" timestamp="0"&gt;205&lt;/key&gt;&lt;/foreign-keys&gt;&lt;ref-type name="Conference Proceedings"&gt;10&lt;/ref-type&gt;&lt;contributors&gt;&lt;authors&gt;&lt;author&gt;Milton, E. J.&lt;/author&gt;&lt;author&gt;Fox, Nigel P.&lt;/author&gt;&lt;author&gt;Schaepman, Michael&lt;/author&gt;&lt;/authors&gt;&lt;/contributors&gt;&lt;titles&gt;&lt;title&gt;Progress in Field Spectroscopy&lt;/title&gt;&lt;secondary-title&gt;Geoscience and Remote Sensing Symposium&lt;/secondary-title&gt;&lt;/titles&gt;&lt;pages&gt;1966-1968&lt;/pages&gt;&lt;dates&gt;&lt;year&gt;2006&lt;/year&gt;&lt;/dates&gt;&lt;pub-location&gt;Denver, CO, US&lt;/pub-location&gt;&lt;publisher&gt;IEEE International&lt;/publisher&gt;&lt;urls&gt;&lt;/urls&gt;&lt;/record&gt;&lt;/Cite&gt;&lt;Cite&gt;&lt;Author&gt;Hueni&lt;/Author&gt;&lt;Year&gt;2017&lt;/Year&gt;&lt;RecNum&gt;719&lt;/RecNum&gt;&lt;record&gt;&lt;rec-number&gt;719&lt;/rec-number&gt;&lt;foreign-keys&gt;&lt;key app="EN" db-id="0svr2tdvgevw2ned2pb5tt5ur5tdf0savr9s" timestamp="1451920783"&gt;719&lt;/key&gt;&lt;/foreign-keys&gt;&lt;ref-type name="Journal Article"&gt;17&lt;/ref-type&gt;&lt;contributors&gt;&lt;authors&gt;&lt;author&gt;Hueni, A.&lt;/author&gt;&lt;author&gt;Damm, A.&lt;/author&gt;&lt;author&gt;Kneubuehler, M.&lt;/author&gt;&lt;author&gt;Schläpfer, D&lt;/author&gt;&lt;author&gt;Schaepman, M.&lt;/author&gt;&lt;/authors&gt;&lt;/contributors&gt;&lt;titles&gt;&lt;title&gt;Field and Airborne Spectroscopy Cross-Validation - Some Considerations&lt;/title&gt;&lt;secondary-title&gt;IEEE Journal of Selected Topics in Applied Earth Observations and Remote Sensing&lt;/secondary-title&gt;&lt;/titles&gt;&lt;periodical&gt;&lt;full-title&gt;IEEE JOURNAL OF SELECTED TOPICS IN APPLIED EARTH OBSERVATIONS AND REMOTE SENSING&lt;/full-title&gt;&lt;/periodical&gt;&lt;pages&gt;1117 - 1135&lt;/pages&gt;&lt;volume&gt;10&lt;/volume&gt;&lt;number&gt;3&lt;/number&gt;&lt;dates&gt;&lt;year&gt;2017&lt;/year&gt;&lt;/dates&gt;&lt;urls&gt;&lt;/urls&gt;&lt;electronic-resource-num&gt;10.1109/JSTARS.2016.2593984&lt;/electronic-resource-num&gt;&lt;/record&gt;&lt;/Cite&gt;&lt;/EndNote&gt;</w:instrText>
      </w:r>
      <w:r w:rsidR="001830AA" w:rsidRPr="00B350A0">
        <w:fldChar w:fldCharType="separate"/>
      </w:r>
      <w:r w:rsidR="001830AA" w:rsidRPr="00B350A0">
        <w:rPr>
          <w:noProof/>
        </w:rPr>
        <w:t>(Hueni et al., 2017, Milton et al., 2006)</w:t>
      </w:r>
      <w:r w:rsidR="001830AA" w:rsidRPr="00B350A0">
        <w:fldChar w:fldCharType="end"/>
      </w:r>
      <w:r w:rsidRPr="00B350A0">
        <w:t>.</w:t>
      </w:r>
    </w:p>
    <w:p w14:paraId="6797FB88" w14:textId="77777777" w:rsidR="00DC6E0E" w:rsidRPr="00B350A0" w:rsidRDefault="00DC6E0E" w:rsidP="004A51AA">
      <w:pPr>
        <w:pStyle w:val="Body"/>
      </w:pPr>
      <w:r w:rsidRPr="00B350A0">
        <w:t>The structure must therefore hold target and the related reference radiance Spectra in adjacent folders.</w:t>
      </w:r>
    </w:p>
    <w:p w14:paraId="4C9983CC" w14:textId="77777777" w:rsidR="00DC6E0E" w:rsidRPr="00B350A0" w:rsidRDefault="00DC6E0E" w:rsidP="00DC6E0E">
      <w:pPr>
        <w:pStyle w:val="Figure"/>
        <w:rPr>
          <w:u w:val="single"/>
        </w:rPr>
      </w:pPr>
      <w:r w:rsidRPr="00B350A0">
        <w:rPr>
          <w:u w:val="single"/>
          <w:lang w:val="en-GB" w:eastAsia="en-GB"/>
        </w:rPr>
        <w:drawing>
          <wp:inline distT="0" distB="0" distL="0" distR="0" wp14:anchorId="2CD1BE05" wp14:editId="4F8F9C8F">
            <wp:extent cx="1503441" cy="1579245"/>
            <wp:effectExtent l="25400" t="0" r="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14:paraId="3861F876" w14:textId="009D4914" w:rsidR="00DC6E0E" w:rsidRPr="00DA48C2" w:rsidRDefault="00BE7C6E" w:rsidP="000C6BFF">
      <w:pPr>
        <w:pStyle w:val="Caption"/>
        <w:ind w:left="709" w:firstLine="4"/>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4</w:t>
      </w:r>
      <w:r w:rsidR="00397B59" w:rsidRPr="00DA48C2">
        <w:fldChar w:fldCharType="end"/>
      </w:r>
      <w:r w:rsidR="00DC6E0E" w:rsidRPr="00DA48C2">
        <w:t>: A possible structure for the storage of target and reference radiance Spectra</w:t>
      </w:r>
    </w:p>
    <w:p w14:paraId="2185880F" w14:textId="77777777" w:rsidR="00DC6E0E" w:rsidRPr="00B350A0" w:rsidRDefault="00DC6E0E" w:rsidP="004A51AA">
      <w:pPr>
        <w:pStyle w:val="Body"/>
      </w:pPr>
      <w:r w:rsidRPr="00B350A0">
        <w:t xml:space="preserve">In this example, the </w:t>
      </w:r>
      <w:r w:rsidRPr="00B350A0">
        <w:rPr>
          <w:rStyle w:val="Codeintext"/>
          <w:u w:val="single"/>
        </w:rPr>
        <w:t>Reference</w:t>
      </w:r>
      <w:r w:rsidRPr="00B350A0">
        <w:t xml:space="preserve"> sub-folder holds the reference Spectra which relate to the Spectra in the </w:t>
      </w:r>
      <w:r w:rsidRPr="00B350A0">
        <w:rPr>
          <w:rStyle w:val="Codeintext"/>
          <w:u w:val="single"/>
        </w:rPr>
        <w:t>Plant A</w:t>
      </w:r>
      <w:r w:rsidRPr="00B350A0">
        <w:t xml:space="preserve">, </w:t>
      </w:r>
      <w:r w:rsidRPr="00B350A0">
        <w:rPr>
          <w:rStyle w:val="Codeintext"/>
          <w:u w:val="single"/>
        </w:rPr>
        <w:t>Plant B</w:t>
      </w:r>
      <w:r w:rsidRPr="00B350A0">
        <w:t xml:space="preserve"> and </w:t>
      </w:r>
      <w:r w:rsidRPr="00B350A0">
        <w:rPr>
          <w:rStyle w:val="Codeintext"/>
          <w:u w:val="single"/>
        </w:rPr>
        <w:t>Plant C</w:t>
      </w:r>
      <w:r w:rsidRPr="00B350A0">
        <w:t xml:space="preserve"> sub-folders.</w:t>
      </w:r>
    </w:p>
    <w:p w14:paraId="1427F2D8" w14:textId="32B9D3B0" w:rsidR="001830AA" w:rsidRDefault="001830AA" w:rsidP="004A51AA">
      <w:pPr>
        <w:pStyle w:val="Body"/>
      </w:pPr>
      <w:r w:rsidRPr="00B350A0">
        <w:t>Note: it is also possible to deal with target and reference spectra by giving them according metaparameters.</w:t>
      </w:r>
    </w:p>
    <w:p w14:paraId="059E2CF0" w14:textId="77777777" w:rsidR="008C62F6" w:rsidRDefault="008C62F6" w:rsidP="004A51AA">
      <w:pPr>
        <w:pStyle w:val="Body"/>
      </w:pPr>
    </w:p>
    <w:p w14:paraId="613EC070" w14:textId="0477C706" w:rsidR="008C62F6" w:rsidRPr="00B350A0" w:rsidRDefault="009C644E" w:rsidP="00941E8C">
      <w:pPr>
        <w:pStyle w:val="Heading2"/>
      </w:pPr>
      <w:bookmarkStart w:id="154" w:name="_Ref97181069"/>
      <w:bookmarkStart w:id="155" w:name="_Ref354146650"/>
      <w:bookmarkStart w:id="156" w:name="_Ref354146654"/>
      <w:bookmarkStart w:id="157" w:name="_Toc355280351"/>
      <w:bookmarkStart w:id="158" w:name="_Toc398023914"/>
      <w:bookmarkStart w:id="159" w:name="_Toc506895496"/>
      <w:r>
        <w:t>Spaces and the</w:t>
      </w:r>
      <w:r w:rsidR="008C62F6" w:rsidRPr="00B350A0">
        <w:t xml:space="preserve"> Space Factory</w:t>
      </w:r>
      <w:bookmarkEnd w:id="154"/>
      <w:bookmarkEnd w:id="155"/>
      <w:bookmarkEnd w:id="156"/>
      <w:bookmarkEnd w:id="157"/>
      <w:bookmarkEnd w:id="158"/>
      <w:bookmarkEnd w:id="159"/>
    </w:p>
    <w:p w14:paraId="3F696C31" w14:textId="77777777" w:rsidR="008C62F6" w:rsidRPr="00B350A0" w:rsidRDefault="008C62F6" w:rsidP="008C62F6">
      <w:pPr>
        <w:pStyle w:val="Body"/>
      </w:pPr>
      <w:r w:rsidRPr="00B350A0">
        <w:t xml:space="preserve">SPECCHIO offers interactive, configurable data processing. The concept is based on the feature spaces </w:t>
      </w:r>
      <w:r w:rsidRPr="00B350A0">
        <w:fldChar w:fldCharType="begin"/>
      </w:r>
      <w:r w:rsidRPr="00B350A0">
        <w:instrText xml:space="preserve"> ADDIN EN.CITE &lt;EndNote&gt;&lt;Cite&gt;&lt;Author&gt;Landgrebe&lt;/Author&gt;&lt;Year&gt;1997&lt;/Year&gt;&lt;RecNum&gt;8&lt;/RecNum&gt;&lt;DisplayText&gt;(Landgrebe, 1997)&lt;/DisplayText&gt;&lt;record&gt;&lt;rec-number&gt;8&lt;/rec-number&gt;&lt;foreign-keys&gt;&lt;key app="EN" db-id="0svr2tdvgevw2ned2pb5tt5ur5tdf0savr9s" timestamp="0"&gt;8&lt;/key&gt;&lt;/foreign-keys&gt;&lt;ref-type name="Book"&gt;6&lt;/ref-type&gt;&lt;contributors&gt;&lt;authors&gt;&lt;author&gt;Landgrebe, D.&lt;/author&gt;&lt;/authors&gt;&lt;/contributors&gt;&lt;titles&gt;&lt;title&gt;On Information Extraction Principles for Hyperspectral Data&lt;/title&gt;&lt;/titles&gt;&lt;pages&gt;34&lt;/pages&gt;&lt;dates&gt;&lt;year&gt;1997&lt;/year&gt;&lt;/dates&gt;&lt;pub-location&gt;West Lafayette, IN&lt;/pub-location&gt;&lt;publisher&gt;Purdue University&lt;/publisher&gt;&lt;urls&gt;&lt;/urls&gt;&lt;/record&gt;&lt;/Cite&gt;&lt;/EndNote&gt;</w:instrText>
      </w:r>
      <w:r w:rsidRPr="00B350A0">
        <w:fldChar w:fldCharType="separate"/>
      </w:r>
      <w:r w:rsidRPr="00B350A0">
        <w:rPr>
          <w:noProof/>
        </w:rPr>
        <w:t>(Landgrebe, 1997)</w:t>
      </w:r>
      <w:r w:rsidRPr="00B350A0">
        <w:fldChar w:fldCharType="end"/>
      </w:r>
      <w:r w:rsidRPr="00B350A0">
        <w:t xml:space="preserve"> and complex process flows can be realised by building networks consisting of spaces and processing modules. For detailed information please refer to:  </w:t>
      </w:r>
      <w:r w:rsidRPr="00B350A0">
        <w:fldChar w:fldCharType="begin"/>
      </w:r>
      <w:r w:rsidRPr="00B350A0">
        <w:instrText xml:space="preserve"> ADDIN EN.CITE &lt;EndNote&gt;&lt;Cite&gt;&lt;Author&gt;Hueni&lt;/Author&gt;&lt;Year&gt;2009&lt;/Year&gt;&lt;RecNum&gt;283&lt;/RecNum&gt;&lt;DisplayText&gt;(Hueni et al., 2009)&lt;/DisplayText&gt;&lt;record&gt;&lt;rec-number&gt;283&lt;/rec-number&gt;&lt;foreign-keys&gt;&lt;key app="EN" db-id="0svr2tdvgevw2ned2pb5tt5ur5tdf0savr9s" timestamp="0"&gt;283&lt;/key&gt;&lt;/foreign-keys&gt;&lt;ref-type name="Journal Article"&gt;17&lt;/ref-type&gt;&lt;contributors&gt;&lt;authors&gt;&lt;author&gt;Hueni, A.&lt;/author&gt;&lt;author&gt;Nieke, Jens&lt;/author&gt;&lt;author&gt;Schopfer, J.&lt;/author&gt;&lt;author&gt;Kneubühler, M.&lt;/author&gt;&lt;author&gt;Itten, K.&lt;/author&gt;&lt;/authors&gt;&lt;/contributors&gt;&lt;titles&gt;&lt;title&gt;The spectral database SPECCHIO for improved long term usability and data sharing&lt;/title&gt;&lt;secondary-title&gt;Computers &amp;amp; Geosciences&lt;/secondary-title&gt;&lt;/titles&gt;&lt;periodical&gt;&lt;full-title&gt;Computers &amp;amp; Geosciences&lt;/full-title&gt;&lt;/periodical&gt;&lt;pages&gt;557-565&lt;/pages&gt;&lt;volume&gt;35&lt;/volume&gt;&lt;number&gt;3&lt;/number&gt;&lt;dates&gt;&lt;year&gt;2009&lt;/year&gt;&lt;/dates&gt;&lt;isbn&gt;0098-3004&lt;/isbn&gt;&lt;urls&gt;&lt;/urls&gt;&lt;electronic-resource-num&gt;&lt;style face="underline" font="default" size="100%"&gt;10.1016/j.cageo.2008.03.015&lt;/style&gt;&lt;/electronic-resource-num&gt;&lt;/record&gt;&lt;/Cite&gt;&lt;/EndNote&gt;</w:instrText>
      </w:r>
      <w:r w:rsidRPr="00B350A0">
        <w:fldChar w:fldCharType="separate"/>
      </w:r>
      <w:r w:rsidRPr="00B350A0">
        <w:rPr>
          <w:noProof/>
        </w:rPr>
        <w:t>(Hueni et al., 2009)</w:t>
      </w:r>
      <w:r w:rsidRPr="00B350A0">
        <w:fldChar w:fldCharType="end"/>
      </w:r>
    </w:p>
    <w:p w14:paraId="4A687608" w14:textId="77777777" w:rsidR="008C62F6" w:rsidRPr="00B350A0" w:rsidRDefault="008C62F6" w:rsidP="008C62F6">
      <w:pPr>
        <w:pStyle w:val="Body"/>
      </w:pPr>
      <w:r w:rsidRPr="00B350A0">
        <w:t>Spaces are used throughout the system for processing, visualisation and file output. In all these cases, vector data must be related to Spectral dimensions and this information is held by the space. Moreover, a space can hold only Spectra that are of the same dimension.</w:t>
      </w:r>
    </w:p>
    <w:p w14:paraId="2484EFC4" w14:textId="77777777" w:rsidR="008C62F6" w:rsidRPr="00B350A0" w:rsidRDefault="008C62F6" w:rsidP="008C62F6">
      <w:pPr>
        <w:pStyle w:val="Body"/>
      </w:pPr>
      <w:r w:rsidRPr="00B350A0">
        <w:lastRenderedPageBreak/>
        <w:t>The Space Factory is a conceptual, central component of the SPECCHIO system. It creates new spaces based on given inputs and contains the logic to form ‘non-mixed’ spaces.</w:t>
      </w:r>
    </w:p>
    <w:p w14:paraId="1AEF0A65" w14:textId="77777777" w:rsidR="008C62F6" w:rsidRPr="00B350A0" w:rsidRDefault="008C62F6" w:rsidP="008C62F6">
      <w:pPr>
        <w:pStyle w:val="Body"/>
      </w:pPr>
      <w:r w:rsidRPr="00B350A0">
        <w:t xml:space="preserve">Assume the use case of displaying Spectral plots of a number of Spectra. In a first step, the user will select the Spectra to be plotted by effecting a subspace projection </w:t>
      </w:r>
      <w:r w:rsidRPr="00B350A0">
        <w:fldChar w:fldCharType="begin"/>
      </w:r>
      <w:r w:rsidRPr="00B350A0">
        <w:instrText xml:space="preserve"> ADDIN EN.CITE &lt;EndNote&gt;&lt;Cite&gt;&lt;Author&gt;Hüni&lt;/Author&gt;&lt;Year&gt;2007&lt;/Year&gt;&lt;RecNum&gt;677&lt;/RecNum&gt;&lt;DisplayText&gt;(Hüni et al., 2007)&lt;/DisplayText&gt;&lt;record&gt;&lt;rec-number&gt;677&lt;/rec-number&gt;&lt;foreign-keys&gt;&lt;key app="EN" db-id="0svr2tdvgevw2ned2pb5tt5ur5tdf0savr9s" timestamp="1428660724"&gt;677&lt;/key&gt;&lt;/foreign-keys&gt;&lt;ref-type name="Conference Proceedings"&gt;10&lt;/ref-type&gt;&lt;contributors&gt;&lt;authors&gt;&lt;author&gt;Hüni, A.&lt;/author&gt;&lt;author&gt;Nieke, Jens&lt;/author&gt;&lt;author&gt;Schopfer, J.&lt;/author&gt;&lt;author&gt;Kneubühler, M.&lt;/author&gt;&lt;author&gt;Itten, Klaus&lt;/author&gt;&lt;/authors&gt;&lt;secondary-authors&gt;&lt;author&gt;Schaepman, M.E.  &lt;/author&gt;&lt;author&gt;Liang, S. &lt;/author&gt;&lt;author&gt;Groot, N.E. &lt;/author&gt;&lt;author&gt;Kneubühler, M.&lt;/author&gt;&lt;/secondary-authors&gt;&lt;/contributors&gt;&lt;titles&gt;&lt;title&gt;2nd Generation of RSL&amp;apos;s Spectrum Database &amp;quot;SPECCHIO&amp;quot;&lt;/title&gt;&lt;secondary-title&gt;10th Intl. Symposium on Physical Measurements and Spectral Signatures in Remote Sensing&lt;/secondary-title&gt;&lt;/titles&gt;&lt;pages&gt;505–510&lt;/pages&gt;&lt;volume&gt;XXXVI, Part 7/C50&lt;/volume&gt;&lt;dates&gt;&lt;year&gt;2007&lt;/year&gt;&lt;/dates&gt;&lt;pub-location&gt;Davos (CH)&lt;/pub-location&gt;&lt;urls&gt;&lt;related-urls&gt;&lt;url&gt;&lt;style face="underline" font="default" size="100%"&gt;http://skgr0103.wur.nl/~schae001/ispmsrs/P98_Huni_Specchio.pdf&lt;/style&gt;&lt;/url&gt;&lt;/related-urls&gt;&lt;/urls&gt;&lt;/record&gt;&lt;/Cite&gt;&lt;/EndNote&gt;</w:instrText>
      </w:r>
      <w:r w:rsidRPr="00B350A0">
        <w:fldChar w:fldCharType="separate"/>
      </w:r>
      <w:r w:rsidRPr="00B350A0">
        <w:rPr>
          <w:noProof/>
        </w:rPr>
        <w:t>(Hüni et al., 2007)</w:t>
      </w:r>
      <w:r w:rsidRPr="00B350A0">
        <w:fldChar w:fldCharType="end"/>
      </w:r>
      <w:r w:rsidRPr="00B350A0">
        <w:t xml:space="preserve">. Int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Spectra (see </w:t>
      </w:r>
      <w:r w:rsidRPr="00B350A0">
        <w:fldChar w:fldCharType="begin"/>
      </w:r>
      <w:r w:rsidRPr="00B350A0">
        <w:instrText xml:space="preserve"> REF _Ref296956011 \h </w:instrText>
      </w:r>
      <w:r>
        <w:instrText xml:space="preserve"> \* MERGEFORMAT </w:instrText>
      </w:r>
      <w:r w:rsidRPr="00B350A0">
        <w:fldChar w:fldCharType="separate"/>
      </w:r>
      <w:r w:rsidR="000C7C57" w:rsidRPr="00DA48C2">
        <w:t xml:space="preserve">Figure </w:t>
      </w:r>
      <w:r w:rsidR="000C7C57">
        <w:rPr>
          <w:noProof/>
        </w:rPr>
        <w:t>15</w:t>
      </w:r>
      <w:r w:rsidRPr="00B350A0">
        <w:fldChar w:fldCharType="end"/>
      </w:r>
      <w:r w:rsidRPr="00B350A0">
        <w:t>).</w:t>
      </w:r>
    </w:p>
    <w:p w14:paraId="5F6E9683" w14:textId="77777777" w:rsidR="008C62F6" w:rsidRPr="00941E8C" w:rsidRDefault="00654093" w:rsidP="008C62F6">
      <w:pPr>
        <w:pStyle w:val="Figure"/>
      </w:pPr>
      <w:r>
        <w:rPr>
          <w:lang w:val="en-US" w:eastAsia="en-US"/>
        </w:rPr>
      </w:r>
      <w:r>
        <w:rPr>
          <w:lang w:val="en-US" w:eastAsia="en-US"/>
        </w:rPr>
        <w:pict w14:anchorId="07CC0E3C">
          <v:group id="Canvas 318" o:spid="_x0000_s1386" style="width:441.2pt;height:178.6pt;mso-position-horizontal-relative:char;mso-position-vertical-relative:line" coordsize="56032,22682">
            <v:rect id="AutoShape 371" o:spid="_x0000_s1387" style="position:absolute;width:56032;height:22682;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" filled="f" stroked="f">
              <o:lock v:ext="edit" aspectratio="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9" o:spid="_x0000_s1388" type="#_x0000_t75" style="position:absolute;width:56032;height:22682;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">
              <v:imagedata r:id="rId38" o:title=""/>
            </v:shape>
            <v:shapetype id="_x0000_t202" coordsize="21600,21600" o:spt="202" path="m,l,21600r21600,l21600,xe">
              <v:stroke joinstyle="miter"/>
              <v:path gradientshapeok="t" o:connecttype="rect"/>
            </v:shapetype>
            <v:shape id="Text Box 320" o:spid="_x0000_s1389" type="#_x0000_t202" style="position:absolute;left:981;top:9950;width:15207;height:5702;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">
              <v:textbox style="mso-next-textbox:#Text Box 320">
                <w:txbxContent>
                  <w:p w14:paraId="3A4AC39A" w14:textId="77777777" w:rsidR="00DD2757" w:rsidRPr="00F52044" w:rsidRDefault="00DD2757" w:rsidP="008C62F6">
                    <w:pPr>
                      <w:rPr>
                        <w:sz w:val="20"/>
                        <w:lang w:val="en-AU"/>
                      </w:rPr>
                    </w:pPr>
                    <w:r w:rsidRPr="00F52044">
                      <w:rPr>
                        <w:sz w:val="20"/>
                        <w:lang w:val="en-AU"/>
                      </w:rPr>
                      <w:t>User search conditions – Query builder or Data Hierarchy Browser</w:t>
                    </w:r>
                  </w:p>
                </w:txbxContent>
              </v:textbox>
            </v:shape>
            <w10:wrap type="none"/>
            <w10:anchorlock/>
          </v:group>
        </w:pict>
      </w:r>
    </w:p>
    <w:p w14:paraId="46C32B5B" w14:textId="77777777" w:rsidR="008C62F6" w:rsidRPr="00DA48C2" w:rsidRDefault="008C62F6" w:rsidP="00941E8C">
      <w:pPr>
        <w:pStyle w:val="Caption"/>
      </w:pPr>
      <w:bookmarkStart w:id="160" w:name="_Ref95120608"/>
      <w:bookmarkStart w:id="161" w:name="_Ref296956011"/>
      <w:r w:rsidRPr="00DA48C2">
        <w:t xml:space="preserve">Figure </w:t>
      </w:r>
      <w:r w:rsidRPr="00DA48C2">
        <w:fldChar w:fldCharType="begin"/>
      </w:r>
      <w:r w:rsidRPr="00DA48C2">
        <w:instrText xml:space="preserve"> SEQ Figure \* ARABIC </w:instrText>
      </w:r>
      <w:r w:rsidRPr="00DA48C2">
        <w:fldChar w:fldCharType="separate"/>
      </w:r>
      <w:r w:rsidR="000C7C57">
        <w:rPr>
          <w:noProof/>
        </w:rPr>
        <w:t>15</w:t>
      </w:r>
      <w:r w:rsidRPr="00DA48C2">
        <w:fldChar w:fldCharType="end"/>
      </w:r>
      <w:bookmarkEnd w:id="160"/>
      <w:bookmarkEnd w:id="161"/>
      <w:r w:rsidRPr="00DA48C2">
        <w:t>: Building spaces based on user defined subspace projections</w:t>
      </w:r>
    </w:p>
    <w:p w14:paraId="48630E8F" w14:textId="77777777" w:rsidR="008C62F6" w:rsidRPr="00B350A0" w:rsidRDefault="008C62F6" w:rsidP="008C62F6">
      <w:pPr>
        <w:pStyle w:val="Body"/>
      </w:pPr>
    </w:p>
    <w:p w14:paraId="1B326F40" w14:textId="77777777" w:rsidR="008C62F6" w:rsidRPr="00B350A0" w:rsidRDefault="008C62F6" w:rsidP="008C62F6">
      <w:pPr>
        <w:pStyle w:val="Body"/>
      </w:pPr>
      <w:r w:rsidRPr="00B350A0">
        <w:t>The Space Factory returns a list of the created spaces. Each space can now in turn be used as an input argument of a plotting class instance. Utilizing the Space Factory ensures that all Spectra contained by a space have a common wavelength per band and the same measurement unit, i.e. the following processing modules do not need to carry out uniformity checks but can apply their algorithms directly, e.g. plotting of Spectral vectors against the common wavelengths of the space.</w:t>
      </w:r>
    </w:p>
    <w:p w14:paraId="7C5EB919" w14:textId="77777777" w:rsidR="008C62F6" w:rsidRPr="00B350A0" w:rsidRDefault="008C62F6" w:rsidP="004A51AA">
      <w:pPr>
        <w:pStyle w:val="Body"/>
      </w:pPr>
    </w:p>
    <w:p w14:paraId="1AC15BFA" w14:textId="40329D6D" w:rsidR="00DC6E0E" w:rsidRPr="00B350A0" w:rsidRDefault="00DC6E0E" w:rsidP="00C00955">
      <w:pPr>
        <w:pStyle w:val="Heading1"/>
      </w:pPr>
      <w:bookmarkStart w:id="162" w:name="_Toc398023869"/>
      <w:bookmarkStart w:id="163" w:name="_Toc506895497"/>
      <w:bookmarkEnd w:id="151"/>
      <w:r w:rsidRPr="00B350A0">
        <w:lastRenderedPageBreak/>
        <w:t>Operational Dataflow</w:t>
      </w:r>
      <w:bookmarkEnd w:id="162"/>
      <w:bookmarkEnd w:id="163"/>
    </w:p>
    <w:p w14:paraId="06F245F6" w14:textId="03539474" w:rsidR="00DC6E0E" w:rsidRPr="00B350A0" w:rsidRDefault="00DC6E0E" w:rsidP="004A51AA">
      <w:pPr>
        <w:pStyle w:val="Body"/>
      </w:pPr>
      <w:r w:rsidRPr="00B350A0">
        <w:t>A typical dataflow is illustrated in</w:t>
      </w:r>
      <w:r w:rsidR="002562E1" w:rsidRPr="00B350A0">
        <w:t xml:space="preserve"> </w:t>
      </w:r>
      <w:r w:rsidR="00741214" w:rsidRPr="00B350A0">
        <w:fldChar w:fldCharType="begin"/>
      </w:r>
      <w:r w:rsidR="002562E1" w:rsidRPr="00B350A0">
        <w:instrText xml:space="preserve"> REF _Ref335422761 \h </w:instrText>
      </w:r>
      <w:r w:rsidR="00B350A0">
        <w:instrText xml:space="preserve"> \* MERGEFORMAT </w:instrText>
      </w:r>
      <w:r w:rsidR="00741214" w:rsidRPr="00B350A0">
        <w:fldChar w:fldCharType="separate"/>
      </w:r>
      <w:r w:rsidR="000C7C57" w:rsidRPr="00DA48C2">
        <w:t xml:space="preserve">Figure </w:t>
      </w:r>
      <w:r w:rsidR="000C7C57">
        <w:rPr>
          <w:noProof/>
        </w:rPr>
        <w:t>16</w:t>
      </w:r>
      <w:r w:rsidR="00741214" w:rsidRPr="00B350A0">
        <w:fldChar w:fldCharType="end"/>
      </w:r>
      <w:r w:rsidRPr="00B350A0">
        <w:t>. A spectroradiometer is used to capture the radiance of field objects. Optionally a GPS connected to the field laptop (where supported by the capturing software) records the spatial position of the field object. This is a recommended setup as the spatial position can later be automatically loaded into the database. Spectra and Metadata are saved on the field laptop.</w:t>
      </w:r>
    </w:p>
    <w:p w14:paraId="1772B46E" w14:textId="77777777" w:rsidR="00DC6E0E" w:rsidRPr="00B350A0" w:rsidRDefault="00DC6E0E" w:rsidP="004A51AA">
      <w:pPr>
        <w:pStyle w:val="Body"/>
      </w:pPr>
      <w:r w:rsidRPr="00B350A0">
        <w:t>These files are transferred to a laboratory computer where they are read by the SPECCHIO application and stored in the relevant tables in the Spectral database.</w:t>
      </w:r>
    </w:p>
    <w:p w14:paraId="26808D12" w14:textId="77777777" w:rsidR="00DC6E0E" w:rsidRPr="00B350A0" w:rsidRDefault="00DC6E0E" w:rsidP="00DC6E0E">
      <w:pPr>
        <w:pStyle w:val="Figure"/>
        <w:rPr>
          <w:u w:val="single"/>
        </w:rPr>
      </w:pPr>
      <w:r w:rsidRPr="00941E8C">
        <w:rPr>
          <w:lang w:val="en-GB" w:eastAsia="en-GB"/>
        </w:rPr>
        <w:drawing>
          <wp:inline distT="0" distB="0" distL="0" distR="0" wp14:anchorId="3DC6D877" wp14:editId="5375F0A4">
            <wp:extent cx="5343525" cy="2035171"/>
            <wp:effectExtent l="0" t="0" r="0"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9" cstate="print"/>
                    <a:srcRect l="4887" r="10684" b="8800"/>
                    <a:stretch/>
                  </pic:blipFill>
                  <pic:spPr bwMode="auto">
                    <a:xfrm>
                      <a:off x="0" y="0"/>
                      <a:ext cx="5385463" cy="2051144"/>
                    </a:xfrm>
                    <a:prstGeom prst="rect">
                      <a:avLst/>
                    </a:prstGeom>
                    <a:noFill/>
                    <a:ln>
                      <a:noFill/>
                    </a:ln>
                    <a:extLst>
                      <a:ext uri="{53640926-AAD7-44D8-BBD7-CCE9431645EC}">
                        <a14:shadowObscured xmlns:a14="http://schemas.microsoft.com/office/drawing/2010/main"/>
                      </a:ext>
                    </a:extLst>
                  </pic:spPr>
                </pic:pic>
              </a:graphicData>
            </a:graphic>
          </wp:inline>
        </w:drawing>
      </w:r>
    </w:p>
    <w:p w14:paraId="2CB0AC5B" w14:textId="1DFAD012" w:rsidR="00DC6E0E" w:rsidRPr="00DA48C2" w:rsidRDefault="00BE7C6E" w:rsidP="00941E8C">
      <w:pPr>
        <w:pStyle w:val="Caption"/>
      </w:pPr>
      <w:bookmarkStart w:id="164" w:name="_Ref335422761"/>
      <w:bookmarkStart w:id="165" w:name="_Toc129431964"/>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6</w:t>
      </w:r>
      <w:r w:rsidR="00397B59" w:rsidRPr="00DA48C2">
        <w:fldChar w:fldCharType="end"/>
      </w:r>
      <w:bookmarkEnd w:id="164"/>
      <w:r w:rsidR="00DC6E0E" w:rsidRPr="00DA48C2">
        <w:t>: Dataflow and involved hardware</w:t>
      </w:r>
      <w:bookmarkEnd w:id="165"/>
    </w:p>
    <w:p w14:paraId="10D0D71C" w14:textId="77777777" w:rsidR="00DC6E0E" w:rsidRPr="00B350A0" w:rsidRDefault="00DC6E0E" w:rsidP="004A51AA">
      <w:pPr>
        <w:pStyle w:val="Body"/>
      </w:pPr>
      <w:r w:rsidRPr="00B350A0">
        <w:t>Typically, the operations carried out for each Campaign are:</w:t>
      </w:r>
    </w:p>
    <w:p w14:paraId="36D8FB8E" w14:textId="77777777" w:rsidR="00DC6E0E" w:rsidRPr="00B350A0" w:rsidRDefault="00DC6E0E" w:rsidP="004A51AA">
      <w:pPr>
        <w:pStyle w:val="Bullet"/>
      </w:pPr>
      <w:bookmarkStart w:id="166" w:name="_Ref131844226"/>
      <w:r w:rsidRPr="00B350A0">
        <w:t xml:space="preserve">Creation of a new </w:t>
      </w:r>
      <w:bookmarkEnd w:id="166"/>
      <w:r w:rsidRPr="00B350A0">
        <w:t>Campaign in SPECCHIO and linking it to the sub-folder of Spectra on your computer’s disk</w:t>
      </w:r>
    </w:p>
    <w:p w14:paraId="3D373AC5" w14:textId="77777777" w:rsidR="00DC6E0E" w:rsidRPr="00B350A0" w:rsidRDefault="00DC6E0E" w:rsidP="004A51AA">
      <w:pPr>
        <w:pStyle w:val="Bullet"/>
      </w:pPr>
      <w:r w:rsidRPr="00B350A0">
        <w:t>Uploading of Spectra data from your local disk to the SPECCHIO database</w:t>
      </w:r>
    </w:p>
    <w:p w14:paraId="0AD67CA6" w14:textId="77777777" w:rsidR="00DC6E0E" w:rsidRPr="00B350A0" w:rsidRDefault="00DC6E0E" w:rsidP="004A51AA">
      <w:pPr>
        <w:pStyle w:val="Bullet"/>
      </w:pPr>
      <w:r w:rsidRPr="00B350A0">
        <w:t>Entering of Metadata into the SPECCHIO database for the uploaded Spectra</w:t>
      </w:r>
    </w:p>
    <w:p w14:paraId="6178A10D" w14:textId="77777777" w:rsidR="00DC6E0E" w:rsidRDefault="00DC6E0E" w:rsidP="004A51AA">
      <w:pPr>
        <w:pStyle w:val="Bullet"/>
      </w:pPr>
      <w:r w:rsidRPr="00B350A0">
        <w:t>Repeated data query, visualisation, processing and file output based on the uploaded data</w:t>
      </w:r>
    </w:p>
    <w:p w14:paraId="19A2A34F" w14:textId="77777777" w:rsidR="00C00955" w:rsidRDefault="00C00955" w:rsidP="00C00955">
      <w:pPr>
        <w:pStyle w:val="Bullet"/>
        <w:numPr>
          <w:ilvl w:val="0"/>
          <w:numId w:val="0"/>
        </w:numPr>
        <w:ind w:left="1069" w:hanging="360"/>
      </w:pPr>
    </w:p>
    <w:p w14:paraId="11A10D2F" w14:textId="6A8389FB" w:rsidR="00365EF0" w:rsidRDefault="00365EF0" w:rsidP="00C00955">
      <w:pPr>
        <w:pStyle w:val="Heading1"/>
      </w:pPr>
      <w:bookmarkStart w:id="167" w:name="_Toc506895498"/>
      <w:r>
        <w:lastRenderedPageBreak/>
        <w:t>File Formats</w:t>
      </w:r>
      <w:bookmarkEnd w:id="167"/>
    </w:p>
    <w:p w14:paraId="25FD3958" w14:textId="77777777" w:rsidR="00365EF0" w:rsidRPr="00B350A0" w:rsidRDefault="00365EF0" w:rsidP="00941E8C">
      <w:pPr>
        <w:pStyle w:val="Heading2"/>
      </w:pPr>
      <w:bookmarkStart w:id="168" w:name="_Toc355280353"/>
      <w:bookmarkStart w:id="169" w:name="_Ref357161197"/>
      <w:bookmarkStart w:id="170" w:name="_Ref357161199"/>
      <w:bookmarkStart w:id="171" w:name="_Ref357583982"/>
      <w:bookmarkStart w:id="172" w:name="_Ref357583985"/>
      <w:bookmarkStart w:id="173" w:name="_Ref358132268"/>
      <w:bookmarkStart w:id="174" w:name="_Ref358132290"/>
      <w:bookmarkStart w:id="175" w:name="_Toc398023874"/>
      <w:bookmarkStart w:id="176" w:name="_Ref413328346"/>
      <w:bookmarkStart w:id="177" w:name="_Toc506895499"/>
      <w:r w:rsidRPr="00B350A0">
        <w:t>Supported Input Spectrum File Formats</w:t>
      </w:r>
      <w:bookmarkEnd w:id="168"/>
      <w:bookmarkEnd w:id="169"/>
      <w:bookmarkEnd w:id="170"/>
      <w:bookmarkEnd w:id="171"/>
      <w:bookmarkEnd w:id="172"/>
      <w:bookmarkEnd w:id="173"/>
      <w:bookmarkEnd w:id="174"/>
      <w:bookmarkEnd w:id="175"/>
      <w:bookmarkEnd w:id="176"/>
      <w:bookmarkEnd w:id="177"/>
    </w:p>
    <w:p w14:paraId="7E8D9EA9" w14:textId="77777777" w:rsidR="00365EF0" w:rsidRPr="00B350A0" w:rsidRDefault="00365EF0" w:rsidP="00365EF0">
      <w:pPr>
        <w:pStyle w:val="Body"/>
      </w:pPr>
      <w:r w:rsidRPr="00B350A0">
        <w:t>The following Spectrum file types are supported for loading into SPECCHIO Campaigns.</w:t>
      </w:r>
    </w:p>
    <w:p w14:paraId="1A0CB45B" w14:textId="77777777" w:rsidR="00365EF0" w:rsidRPr="00B350A0" w:rsidRDefault="00365EF0" w:rsidP="00365EF0">
      <w:pPr>
        <w:pStyle w:val="Body"/>
      </w:pPr>
      <w:r w:rsidRPr="00B350A0">
        <w:t>Each of the 14 file categories listed below is read by a separate file loader. Spectral files of different file types can be freely mixed in the input directories if required.</w:t>
      </w:r>
    </w:p>
    <w:p w14:paraId="746FBD61" w14:textId="77777777" w:rsidR="00365EF0" w:rsidRPr="00A8518D" w:rsidRDefault="00365EF0" w:rsidP="00365EF0">
      <w:pPr>
        <w:pStyle w:val="Heading3"/>
      </w:pPr>
      <w:bookmarkStart w:id="178" w:name="_Toc355280370"/>
      <w:bookmarkStart w:id="179" w:name="_Toc398023875"/>
      <w:bookmarkStart w:id="180" w:name="_Toc506895500"/>
      <w:bookmarkStart w:id="181" w:name="_Ref153795826"/>
      <w:r w:rsidRPr="00A8518D">
        <w:t>ASD Binary Files</w:t>
      </w:r>
      <w:bookmarkEnd w:id="178"/>
      <w:bookmarkEnd w:id="179"/>
      <w:bookmarkEnd w:id="180"/>
    </w:p>
    <w:tbl>
      <w:tblPr>
        <w:tblStyle w:val="TableGrid"/>
        <w:tblW w:w="0" w:type="auto"/>
        <w:tblInd w:w="709" w:type="dxa"/>
        <w:tblLook w:val="04A0" w:firstRow="1" w:lastRow="0" w:firstColumn="1" w:lastColumn="0" w:noHBand="0" w:noVBand="1"/>
      </w:tblPr>
      <w:tblGrid>
        <w:gridCol w:w="1626"/>
        <w:gridCol w:w="6907"/>
      </w:tblGrid>
      <w:tr w:rsidR="00365EF0" w:rsidRPr="00DC42F9" w14:paraId="0E55D00F" w14:textId="77777777" w:rsidTr="00A559D8">
        <w:tc>
          <w:tcPr>
            <w:tcW w:w="1626" w:type="dxa"/>
          </w:tcPr>
          <w:p w14:paraId="7DC12686" w14:textId="77777777" w:rsidR="00365EF0" w:rsidRPr="00DC42F9" w:rsidRDefault="00365EF0" w:rsidP="00A559D8">
            <w:pPr>
              <w:pStyle w:val="Body"/>
              <w:ind w:left="0"/>
              <w:rPr>
                <w:sz w:val="22"/>
                <w:szCs w:val="22"/>
              </w:rPr>
            </w:pPr>
            <w:r w:rsidRPr="00DC42F9">
              <w:rPr>
                <w:sz w:val="22"/>
                <w:szCs w:val="22"/>
              </w:rPr>
              <w:t>Standard or Format Owner</w:t>
            </w:r>
          </w:p>
        </w:tc>
        <w:tc>
          <w:tcPr>
            <w:tcW w:w="6907" w:type="dxa"/>
          </w:tcPr>
          <w:p w14:paraId="75EFDF48" w14:textId="77777777" w:rsidR="00365EF0" w:rsidRPr="00DC42F9" w:rsidRDefault="00365EF0" w:rsidP="00A559D8">
            <w:pPr>
              <w:pStyle w:val="Body"/>
              <w:ind w:left="0"/>
              <w:rPr>
                <w:sz w:val="22"/>
                <w:szCs w:val="22"/>
              </w:rPr>
            </w:pPr>
            <w:r w:rsidRPr="00DC42F9">
              <w:rPr>
                <w:sz w:val="22"/>
                <w:szCs w:val="22"/>
                <w:lang w:val="en-US"/>
              </w:rPr>
              <w:t>Analytical Spectral Devices</w:t>
            </w:r>
          </w:p>
        </w:tc>
      </w:tr>
      <w:tr w:rsidR="00365EF0" w:rsidRPr="00DC42F9" w14:paraId="1E1FCF97" w14:textId="77777777" w:rsidTr="00A559D8">
        <w:tc>
          <w:tcPr>
            <w:tcW w:w="1626" w:type="dxa"/>
          </w:tcPr>
          <w:p w14:paraId="0D1B8F84" w14:textId="77777777" w:rsidR="00365EF0" w:rsidRPr="00DC42F9" w:rsidRDefault="00365EF0" w:rsidP="00A559D8">
            <w:pPr>
              <w:pStyle w:val="Body"/>
              <w:ind w:left="0"/>
              <w:rPr>
                <w:sz w:val="22"/>
                <w:szCs w:val="22"/>
              </w:rPr>
            </w:pPr>
            <w:r w:rsidRPr="00DC42F9">
              <w:rPr>
                <w:sz w:val="22"/>
                <w:szCs w:val="22"/>
              </w:rPr>
              <w:t>Devices</w:t>
            </w:r>
          </w:p>
        </w:tc>
        <w:tc>
          <w:tcPr>
            <w:tcW w:w="6907" w:type="dxa"/>
          </w:tcPr>
          <w:p w14:paraId="755D7A0A" w14:textId="77777777" w:rsidR="00365EF0" w:rsidRPr="00DC42F9" w:rsidRDefault="00365EF0" w:rsidP="00A559D8">
            <w:pPr>
              <w:pStyle w:val="Body"/>
              <w:ind w:left="0"/>
              <w:rPr>
                <w:sz w:val="22"/>
                <w:szCs w:val="22"/>
              </w:rPr>
            </w:pPr>
            <w:r w:rsidRPr="00DC42F9">
              <w:rPr>
                <w:sz w:val="22"/>
                <w:szCs w:val="22"/>
              </w:rPr>
              <w:t>ASD FieldSpecPro/FS3 spectroradiometers</w:t>
            </w:r>
          </w:p>
        </w:tc>
      </w:tr>
      <w:tr w:rsidR="00365EF0" w:rsidRPr="00DC42F9" w14:paraId="4F728896" w14:textId="77777777" w:rsidTr="00A559D8">
        <w:tc>
          <w:tcPr>
            <w:tcW w:w="1626" w:type="dxa"/>
          </w:tcPr>
          <w:p w14:paraId="456B945E" w14:textId="77777777" w:rsidR="00365EF0" w:rsidRPr="00DC42F9" w:rsidRDefault="00365EF0" w:rsidP="00A559D8">
            <w:pPr>
              <w:pStyle w:val="Body"/>
              <w:ind w:left="0"/>
              <w:rPr>
                <w:sz w:val="22"/>
                <w:szCs w:val="22"/>
              </w:rPr>
            </w:pPr>
            <w:r w:rsidRPr="00DC42F9">
              <w:rPr>
                <w:sz w:val="22"/>
                <w:szCs w:val="22"/>
              </w:rPr>
              <w:t>Supported Formats</w:t>
            </w:r>
          </w:p>
        </w:tc>
        <w:tc>
          <w:tcPr>
            <w:tcW w:w="6907" w:type="dxa"/>
          </w:tcPr>
          <w:p w14:paraId="4B27C30C" w14:textId="77777777" w:rsidR="00365EF0" w:rsidRPr="00DC42F9" w:rsidRDefault="00365EF0" w:rsidP="00A559D8">
            <w:pPr>
              <w:pStyle w:val="Body"/>
              <w:ind w:left="0"/>
              <w:rPr>
                <w:sz w:val="22"/>
                <w:szCs w:val="22"/>
              </w:rPr>
            </w:pPr>
            <w:r w:rsidRPr="00DC42F9">
              <w:rPr>
                <w:sz w:val="22"/>
                <w:szCs w:val="22"/>
                <w:lang w:val="en-US"/>
              </w:rPr>
              <w:t xml:space="preserve">Old file format – </w:t>
            </w:r>
            <w:r w:rsidRPr="00DC42F9">
              <w:rPr>
                <w:sz w:val="22"/>
                <w:szCs w:val="22"/>
              </w:rPr>
              <w:t>ASD FS3, ASD FS PRO and ASD FSVNIR binary files</w:t>
            </w:r>
          </w:p>
        </w:tc>
      </w:tr>
      <w:tr w:rsidR="00365EF0" w:rsidRPr="00DC42F9" w14:paraId="74F374E3" w14:textId="77777777" w:rsidTr="00A559D8">
        <w:tc>
          <w:tcPr>
            <w:tcW w:w="1626" w:type="dxa"/>
          </w:tcPr>
          <w:p w14:paraId="77EECB8A" w14:textId="77777777" w:rsidR="00365EF0" w:rsidRPr="00DC42F9" w:rsidRDefault="00365EF0" w:rsidP="00A559D8">
            <w:pPr>
              <w:pStyle w:val="Body"/>
              <w:ind w:left="0"/>
              <w:rPr>
                <w:sz w:val="22"/>
                <w:szCs w:val="22"/>
              </w:rPr>
            </w:pPr>
            <w:r w:rsidRPr="00DC42F9">
              <w:rPr>
                <w:sz w:val="22"/>
                <w:szCs w:val="22"/>
              </w:rPr>
              <w:t>Comments</w:t>
            </w:r>
          </w:p>
        </w:tc>
        <w:tc>
          <w:tcPr>
            <w:tcW w:w="6907" w:type="dxa"/>
          </w:tcPr>
          <w:p w14:paraId="1F03604D" w14:textId="77777777" w:rsidR="00365EF0" w:rsidRPr="00DC42F9" w:rsidRDefault="00365EF0" w:rsidP="00A559D8">
            <w:pPr>
              <w:pStyle w:val="Body"/>
              <w:ind w:left="0"/>
              <w:rPr>
                <w:sz w:val="22"/>
                <w:szCs w:val="22"/>
              </w:rPr>
            </w:pPr>
            <w:r w:rsidRPr="00DC42F9">
              <w:rPr>
                <w:sz w:val="22"/>
                <w:szCs w:val="22"/>
              </w:rPr>
              <w:t xml:space="preserve">To make the hierarchies compatible with data loaded from ASD Indico Version 7 Files, the SPECCHIO Preferences (see </w:t>
            </w:r>
            <w:r w:rsidRPr="00DC42F9">
              <w:rPr>
                <w:rStyle w:val="CrossReference"/>
                <w:sz w:val="22"/>
                <w:szCs w:val="22"/>
                <w:u w:val="single"/>
              </w:rPr>
              <w:t xml:space="preserve">section </w:t>
            </w:r>
            <w:r w:rsidRPr="00DC42F9">
              <w:rPr>
                <w:rStyle w:val="CrossReference"/>
                <w:szCs w:val="22"/>
                <w:u w:val="single"/>
              </w:rPr>
              <w:fldChar w:fldCharType="begin"/>
            </w:r>
            <w:r w:rsidRPr="00DC42F9">
              <w:rPr>
                <w:rStyle w:val="CrossReference"/>
                <w:sz w:val="22"/>
                <w:szCs w:val="22"/>
                <w:u w:val="single"/>
              </w:rPr>
              <w:instrText xml:space="preserve"> REF _Ref339715067 \r \h  \* MERGEFORMAT </w:instrText>
            </w:r>
            <w:r w:rsidRPr="00DC42F9">
              <w:rPr>
                <w:rStyle w:val="CrossReference"/>
                <w:szCs w:val="22"/>
                <w:u w:val="single"/>
              </w:rPr>
            </w:r>
            <w:r w:rsidRPr="00DC42F9">
              <w:rPr>
                <w:rStyle w:val="CrossReference"/>
                <w:szCs w:val="22"/>
                <w:u w:val="single"/>
              </w:rPr>
              <w:fldChar w:fldCharType="separate"/>
            </w:r>
            <w:r w:rsidR="000C7C57">
              <w:rPr>
                <w:rStyle w:val="CrossReference"/>
                <w:sz w:val="22"/>
                <w:szCs w:val="22"/>
                <w:u w:val="single"/>
              </w:rPr>
              <w:t>4.7</w:t>
            </w:r>
            <w:r w:rsidRPr="00DC42F9">
              <w:rPr>
                <w:rStyle w:val="CrossReference"/>
                <w:szCs w:val="22"/>
                <w:u w:val="single"/>
              </w:rPr>
              <w:fldChar w:fldCharType="end"/>
            </w:r>
            <w:r w:rsidRPr="00DC42F9">
              <w:rPr>
                <w:sz w:val="22"/>
                <w:szCs w:val="22"/>
              </w:rPr>
              <w:t>) can be set to generate sub-folders for the old file format as well, e.g., for a radiance file:</w:t>
            </w:r>
          </w:p>
          <w:p w14:paraId="5F92247D" w14:textId="77777777" w:rsidR="00365EF0" w:rsidRPr="00DC42F9" w:rsidRDefault="00365EF0" w:rsidP="00A559D8">
            <w:pPr>
              <w:pStyle w:val="Body"/>
              <w:rPr>
                <w:sz w:val="22"/>
                <w:szCs w:val="22"/>
              </w:rPr>
            </w:pPr>
            <w:r w:rsidRPr="00DC42F9">
              <w:rPr>
                <w:noProof/>
                <w:szCs w:val="22"/>
                <w:lang w:eastAsia="en-GB"/>
              </w:rPr>
              <w:drawing>
                <wp:inline distT="0" distB="0" distL="0" distR="0" wp14:anchorId="35E7FADD" wp14:editId="1F8FCFBF">
                  <wp:extent cx="916940" cy="343853"/>
                  <wp:effectExtent l="0" t="0" r="0" b="12065"/>
                  <wp:docPr id="3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16940" cy="343853"/>
                          </a:xfrm>
                          <a:prstGeom prst="rect">
                            <a:avLst/>
                          </a:prstGeom>
                          <a:noFill/>
                          <a:ln>
                            <a:noFill/>
                          </a:ln>
                        </pic:spPr>
                      </pic:pic>
                    </a:graphicData>
                  </a:graphic>
                </wp:inline>
              </w:drawing>
            </w:r>
          </w:p>
          <w:p w14:paraId="048ECA4C" w14:textId="77777777" w:rsidR="00365EF0" w:rsidRPr="00DC42F9" w:rsidRDefault="00365EF0" w:rsidP="00A559D8">
            <w:pPr>
              <w:pStyle w:val="Body"/>
              <w:ind w:left="0"/>
              <w:rPr>
                <w:sz w:val="22"/>
                <w:szCs w:val="22"/>
                <w:lang w:val="en-US"/>
              </w:rPr>
            </w:pPr>
            <w:r w:rsidRPr="00DC42F9">
              <w:rPr>
                <w:sz w:val="22"/>
                <w:szCs w:val="22"/>
              </w:rPr>
              <w:t>ASD Calibration files (*.raw) as stored on ASD laptops can also be loaded using SPECCHIO’s Spectrum load functions. This permits advanced users to explore the information content of the Calibrations they describe. (In the current release, loading *.ILL, *.REF files will cause an error.)</w:t>
            </w:r>
          </w:p>
        </w:tc>
      </w:tr>
    </w:tbl>
    <w:p w14:paraId="3AD819E8" w14:textId="77777777" w:rsidR="00365EF0" w:rsidRPr="00A8518D" w:rsidRDefault="00365EF0" w:rsidP="00365EF0">
      <w:pPr>
        <w:pStyle w:val="Heading3"/>
      </w:pPr>
      <w:bookmarkStart w:id="182" w:name="_Toc398023876"/>
      <w:bookmarkStart w:id="183" w:name="OLE_LINK34"/>
      <w:bookmarkStart w:id="184" w:name="_Toc506895501"/>
      <w:bookmarkStart w:id="185" w:name="_Toc355280371"/>
      <w:r w:rsidRPr="00A8518D">
        <w:t>ASD Indico Version 7 Files</w:t>
      </w:r>
      <w:bookmarkEnd w:id="182"/>
      <w:bookmarkEnd w:id="183"/>
      <w:bookmarkEnd w:id="184"/>
    </w:p>
    <w:tbl>
      <w:tblPr>
        <w:tblStyle w:val="TableGrid"/>
        <w:tblW w:w="0" w:type="auto"/>
        <w:tblInd w:w="709" w:type="dxa"/>
        <w:tblLook w:val="04A0" w:firstRow="1" w:lastRow="0" w:firstColumn="1" w:lastColumn="0" w:noHBand="0" w:noVBand="1"/>
      </w:tblPr>
      <w:tblGrid>
        <w:gridCol w:w="1644"/>
        <w:gridCol w:w="6889"/>
      </w:tblGrid>
      <w:tr w:rsidR="00365EF0" w:rsidRPr="00DC42F9" w14:paraId="37EFBAC7" w14:textId="77777777" w:rsidTr="00A559D8">
        <w:tc>
          <w:tcPr>
            <w:tcW w:w="1644" w:type="dxa"/>
          </w:tcPr>
          <w:p w14:paraId="0F66B36C"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71FDFD6A" w14:textId="77777777" w:rsidR="00365EF0" w:rsidRPr="00DC42F9" w:rsidRDefault="00365EF0" w:rsidP="00A559D8">
            <w:pPr>
              <w:pStyle w:val="Body"/>
              <w:ind w:left="0"/>
              <w:rPr>
                <w:sz w:val="22"/>
                <w:szCs w:val="22"/>
              </w:rPr>
            </w:pPr>
            <w:r w:rsidRPr="00DC42F9">
              <w:rPr>
                <w:sz w:val="22"/>
                <w:szCs w:val="22"/>
                <w:lang w:val="en-US"/>
              </w:rPr>
              <w:t>Analytical Spectral Devices</w:t>
            </w:r>
          </w:p>
        </w:tc>
      </w:tr>
      <w:tr w:rsidR="00365EF0" w:rsidRPr="00DC42F9" w14:paraId="38EC0239" w14:textId="77777777" w:rsidTr="00A559D8">
        <w:tc>
          <w:tcPr>
            <w:tcW w:w="1644" w:type="dxa"/>
          </w:tcPr>
          <w:p w14:paraId="02DD3418"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7B24415A" w14:textId="77777777" w:rsidR="00365EF0" w:rsidRPr="00DC42F9" w:rsidRDefault="00365EF0" w:rsidP="00A559D8">
            <w:pPr>
              <w:pStyle w:val="Body"/>
              <w:ind w:left="0"/>
              <w:rPr>
                <w:sz w:val="22"/>
                <w:szCs w:val="22"/>
              </w:rPr>
            </w:pPr>
            <w:r w:rsidRPr="00DC42F9">
              <w:rPr>
                <w:sz w:val="22"/>
                <w:szCs w:val="22"/>
              </w:rPr>
              <w:t>Indico Pro Software</w:t>
            </w:r>
          </w:p>
        </w:tc>
      </w:tr>
      <w:tr w:rsidR="00365EF0" w:rsidRPr="00DC42F9" w14:paraId="33D56974" w14:textId="77777777" w:rsidTr="00A559D8">
        <w:tc>
          <w:tcPr>
            <w:tcW w:w="1644" w:type="dxa"/>
          </w:tcPr>
          <w:p w14:paraId="511E1E19"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0B757350" w14:textId="77777777" w:rsidR="00365EF0" w:rsidRPr="00DC42F9" w:rsidRDefault="00365EF0" w:rsidP="00A559D8">
            <w:pPr>
              <w:pStyle w:val="Body"/>
              <w:ind w:left="0"/>
              <w:rPr>
                <w:sz w:val="22"/>
                <w:szCs w:val="22"/>
              </w:rPr>
            </w:pPr>
            <w:r w:rsidRPr="00DC42F9">
              <w:rPr>
                <w:sz w:val="22"/>
                <w:szCs w:val="22"/>
                <w:lang w:val="en-US"/>
              </w:rPr>
              <w:t xml:space="preserve">New file format – </w:t>
            </w:r>
            <w:r w:rsidRPr="00DC42F9">
              <w:rPr>
                <w:sz w:val="22"/>
                <w:szCs w:val="22"/>
              </w:rPr>
              <w:t>Indico Version 7</w:t>
            </w:r>
          </w:p>
        </w:tc>
      </w:tr>
      <w:tr w:rsidR="00365EF0" w:rsidRPr="00DC42F9" w14:paraId="3C77D55A" w14:textId="77777777" w:rsidTr="00A559D8">
        <w:tc>
          <w:tcPr>
            <w:tcW w:w="1644" w:type="dxa"/>
          </w:tcPr>
          <w:p w14:paraId="1D3B531F"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07F086C9" w14:textId="77777777" w:rsidR="00365EF0" w:rsidRPr="00DC42F9" w:rsidRDefault="00365EF0" w:rsidP="00A559D8">
            <w:pPr>
              <w:pStyle w:val="Body"/>
              <w:ind w:left="0"/>
              <w:rPr>
                <w:sz w:val="22"/>
                <w:szCs w:val="22"/>
              </w:rPr>
            </w:pPr>
            <w:r w:rsidRPr="00DC42F9">
              <w:rPr>
                <w:sz w:val="22"/>
                <w:szCs w:val="22"/>
              </w:rPr>
              <w:t>Subfolders will be created automatically during loading, depending on the selected unit during data acquisition. DN folders holding the raw digital numbers will always be created. Metadata read from the input file and common to DN spectra and processed spectra is shared automatically.</w:t>
            </w:r>
          </w:p>
          <w:p w14:paraId="316F7B2D" w14:textId="77777777" w:rsidR="00365EF0" w:rsidRPr="00DC42F9" w:rsidRDefault="00365EF0" w:rsidP="00A559D8">
            <w:pPr>
              <w:pStyle w:val="Body"/>
              <w:rPr>
                <w:sz w:val="22"/>
                <w:szCs w:val="22"/>
              </w:rPr>
            </w:pPr>
            <w:r w:rsidRPr="00DC42F9">
              <w:rPr>
                <w:noProof/>
                <w:szCs w:val="22"/>
                <w:lang w:eastAsia="en-GB"/>
              </w:rPr>
              <w:drawing>
                <wp:inline distT="0" distB="0" distL="0" distR="0" wp14:anchorId="6B219598" wp14:editId="0274E5CD">
                  <wp:extent cx="1842864" cy="612140"/>
                  <wp:effectExtent l="0" t="0" r="11430" b="0"/>
                  <wp:docPr id="3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42864" cy="612140"/>
                          </a:xfrm>
                          <a:prstGeom prst="rect">
                            <a:avLst/>
                          </a:prstGeom>
                          <a:noFill/>
                          <a:ln>
                            <a:noFill/>
                          </a:ln>
                        </pic:spPr>
                      </pic:pic>
                    </a:graphicData>
                  </a:graphic>
                </wp:inline>
              </w:drawing>
            </w:r>
          </w:p>
          <w:p w14:paraId="1CD542FE" w14:textId="77777777" w:rsidR="00365EF0" w:rsidRPr="00DC42F9" w:rsidRDefault="00365EF0" w:rsidP="00A559D8">
            <w:pPr>
              <w:pStyle w:val="Body"/>
              <w:ind w:left="0"/>
              <w:rPr>
                <w:sz w:val="22"/>
                <w:szCs w:val="22"/>
                <w:lang w:val="en-US"/>
              </w:rPr>
            </w:pPr>
            <w:r w:rsidRPr="00DC42F9">
              <w:rPr>
                <w:sz w:val="22"/>
                <w:szCs w:val="22"/>
              </w:rPr>
              <w:t xml:space="preserve">Loading of ASD Calibration files of this version using the Spectrum </w:t>
            </w:r>
            <w:r w:rsidRPr="00DC42F9">
              <w:rPr>
                <w:sz w:val="22"/>
                <w:szCs w:val="22"/>
              </w:rPr>
              <w:lastRenderedPageBreak/>
              <w:t>load functions has not been tested and may not work.</w:t>
            </w:r>
          </w:p>
        </w:tc>
      </w:tr>
    </w:tbl>
    <w:p w14:paraId="5C40B7AF" w14:textId="77777777" w:rsidR="00365EF0" w:rsidRPr="00A8518D" w:rsidRDefault="00365EF0" w:rsidP="00365EF0">
      <w:pPr>
        <w:pStyle w:val="Heading3"/>
      </w:pPr>
      <w:bookmarkStart w:id="186" w:name="_Toc398023877"/>
      <w:bookmarkStart w:id="187" w:name="_Toc506895502"/>
      <w:r w:rsidRPr="00A8518D">
        <w:lastRenderedPageBreak/>
        <w:t>GER Signature Files</w:t>
      </w:r>
      <w:bookmarkEnd w:id="181"/>
      <w:bookmarkEnd w:id="185"/>
      <w:bookmarkEnd w:id="186"/>
      <w:bookmarkEnd w:id="187"/>
    </w:p>
    <w:tbl>
      <w:tblPr>
        <w:tblStyle w:val="TableGrid"/>
        <w:tblW w:w="0" w:type="auto"/>
        <w:tblInd w:w="709" w:type="dxa"/>
        <w:tblLook w:val="04A0" w:firstRow="1" w:lastRow="0" w:firstColumn="1" w:lastColumn="0" w:noHBand="0" w:noVBand="1"/>
      </w:tblPr>
      <w:tblGrid>
        <w:gridCol w:w="1644"/>
        <w:gridCol w:w="6889"/>
      </w:tblGrid>
      <w:tr w:rsidR="00365EF0" w:rsidRPr="00DC42F9" w14:paraId="6B5779AE" w14:textId="77777777" w:rsidTr="00A559D8">
        <w:tc>
          <w:tcPr>
            <w:tcW w:w="1644" w:type="dxa"/>
          </w:tcPr>
          <w:p w14:paraId="39D3942F"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04E8A03A" w14:textId="77777777" w:rsidR="00365EF0" w:rsidRPr="00DC42F9" w:rsidRDefault="00365EF0" w:rsidP="00A559D8">
            <w:pPr>
              <w:pStyle w:val="Body"/>
              <w:ind w:left="0"/>
              <w:rPr>
                <w:sz w:val="22"/>
                <w:szCs w:val="22"/>
              </w:rPr>
            </w:pPr>
            <w:r w:rsidRPr="00DC42F9">
              <w:rPr>
                <w:sz w:val="22"/>
                <w:szCs w:val="22"/>
              </w:rPr>
              <w:t>Spectra Vista Corporation</w:t>
            </w:r>
          </w:p>
        </w:tc>
      </w:tr>
      <w:tr w:rsidR="00365EF0" w:rsidRPr="00DC42F9" w14:paraId="3F9DA4CE" w14:textId="77777777" w:rsidTr="00A559D8">
        <w:tc>
          <w:tcPr>
            <w:tcW w:w="1644" w:type="dxa"/>
          </w:tcPr>
          <w:p w14:paraId="15E3F349"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64F900B9" w14:textId="77777777" w:rsidR="00365EF0" w:rsidRPr="00DC42F9" w:rsidRDefault="00365EF0" w:rsidP="00A559D8">
            <w:pPr>
              <w:pStyle w:val="Body"/>
              <w:ind w:left="0"/>
              <w:rPr>
                <w:sz w:val="22"/>
                <w:szCs w:val="22"/>
              </w:rPr>
            </w:pPr>
            <w:r w:rsidRPr="00DC42F9">
              <w:rPr>
                <w:sz w:val="22"/>
                <w:szCs w:val="22"/>
              </w:rPr>
              <w:t xml:space="preserve">GER 3700 </w:t>
            </w:r>
          </w:p>
        </w:tc>
      </w:tr>
      <w:tr w:rsidR="00365EF0" w:rsidRPr="00DC42F9" w14:paraId="208A91F3" w14:textId="77777777" w:rsidTr="00A559D8">
        <w:tc>
          <w:tcPr>
            <w:tcW w:w="1644" w:type="dxa"/>
          </w:tcPr>
          <w:p w14:paraId="1DC84662"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2740E562" w14:textId="77777777" w:rsidR="00365EF0" w:rsidRPr="00DC42F9" w:rsidRDefault="00365EF0" w:rsidP="00A559D8">
            <w:pPr>
              <w:pStyle w:val="TableText"/>
              <w:rPr>
                <w:sz w:val="22"/>
                <w:szCs w:val="22"/>
              </w:rPr>
            </w:pPr>
            <w:r w:rsidRPr="00DC42F9">
              <w:rPr>
                <w:sz w:val="22"/>
                <w:szCs w:val="22"/>
              </w:rPr>
              <w:t>GER 3700 signature text files</w:t>
            </w:r>
          </w:p>
          <w:p w14:paraId="7FACBAE3" w14:textId="77777777" w:rsidR="00365EF0" w:rsidRPr="00DC42F9" w:rsidRDefault="00365EF0" w:rsidP="00A559D8">
            <w:pPr>
              <w:pStyle w:val="TableText"/>
              <w:rPr>
                <w:sz w:val="22"/>
                <w:szCs w:val="22"/>
              </w:rPr>
            </w:pPr>
            <w:r w:rsidRPr="00DC42F9">
              <w:rPr>
                <w:sz w:val="22"/>
                <w:szCs w:val="22"/>
              </w:rPr>
              <w:t>(Files produced by other GER instruments are untested)</w:t>
            </w:r>
          </w:p>
        </w:tc>
      </w:tr>
      <w:tr w:rsidR="00365EF0" w:rsidRPr="00DC42F9" w14:paraId="22EB61FE" w14:textId="77777777" w:rsidTr="00A559D8">
        <w:tc>
          <w:tcPr>
            <w:tcW w:w="1644" w:type="dxa"/>
          </w:tcPr>
          <w:p w14:paraId="7F0DD7F0"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51220906" w14:textId="77777777" w:rsidR="00365EF0" w:rsidRPr="00DC42F9" w:rsidRDefault="00365EF0" w:rsidP="00A559D8">
            <w:pPr>
              <w:pStyle w:val="TableText"/>
              <w:rPr>
                <w:sz w:val="22"/>
                <w:szCs w:val="22"/>
              </w:rPr>
            </w:pPr>
            <w:r w:rsidRPr="00DC42F9">
              <w:rPr>
                <w:sz w:val="22"/>
                <w:szCs w:val="22"/>
              </w:rPr>
              <w:t xml:space="preserve">These files hold two Spectral measurements at once: the Target Spectrum and the white Reference Spectrum. When read, two sub-folders named </w:t>
            </w:r>
            <w:r w:rsidRPr="00DC42F9">
              <w:rPr>
                <w:rStyle w:val="GUIWord"/>
                <w:u w:val="single"/>
              </w:rPr>
              <w:t>targets</w:t>
            </w:r>
            <w:r w:rsidRPr="00DC42F9">
              <w:rPr>
                <w:sz w:val="22"/>
                <w:szCs w:val="22"/>
              </w:rPr>
              <w:t xml:space="preserve"> and </w:t>
            </w:r>
            <w:r w:rsidRPr="00DC42F9">
              <w:rPr>
                <w:rStyle w:val="GUIWord"/>
                <w:u w:val="single"/>
              </w:rPr>
              <w:t>references</w:t>
            </w:r>
            <w:r w:rsidRPr="00DC42F9">
              <w:rPr>
                <w:sz w:val="22"/>
                <w:szCs w:val="22"/>
              </w:rPr>
              <w:t xml:space="preserve"> are created. The input file name is used as both the Target Spectrum’s name in the </w:t>
            </w:r>
            <w:r w:rsidRPr="00DC42F9">
              <w:rPr>
                <w:rStyle w:val="GUIWord"/>
                <w:u w:val="single"/>
              </w:rPr>
              <w:t>targets</w:t>
            </w:r>
            <w:r w:rsidRPr="00DC42F9">
              <w:rPr>
                <w:sz w:val="22"/>
                <w:szCs w:val="22"/>
              </w:rPr>
              <w:t xml:space="preserve"> folder and the Reference Spectrum’s name in the </w:t>
            </w:r>
            <w:r w:rsidRPr="00DC42F9">
              <w:rPr>
                <w:rStyle w:val="GUIWord"/>
                <w:u w:val="single"/>
              </w:rPr>
              <w:t>references</w:t>
            </w:r>
            <w:r w:rsidRPr="00DC42F9">
              <w:rPr>
                <w:sz w:val="22"/>
                <w:szCs w:val="22"/>
              </w:rPr>
              <w:t xml:space="preserve"> folder. A data link is created linking the Target Spectrum to the Reference Spectrum.</w:t>
            </w:r>
          </w:p>
          <w:p w14:paraId="21C10851" w14:textId="77777777" w:rsidR="00365EF0" w:rsidRPr="00941E8C" w:rsidRDefault="00365EF0" w:rsidP="00A559D8">
            <w:pPr>
              <w:pStyle w:val="FigureinTable"/>
              <w:rPr>
                <w:sz w:val="22"/>
                <w:szCs w:val="22"/>
              </w:rPr>
            </w:pPr>
            <w:r w:rsidRPr="00941E8C">
              <w:rPr>
                <w:szCs w:val="22"/>
                <w:lang w:val="en-GB" w:eastAsia="en-GB"/>
              </w:rPr>
              <w:drawing>
                <wp:inline distT="0" distB="0" distL="0" distR="0" wp14:anchorId="59A0AD6E" wp14:editId="042A4B81">
                  <wp:extent cx="1493520" cy="802640"/>
                  <wp:effectExtent l="25400" t="0" r="5080" b="0"/>
                  <wp:docPr id="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cstate="print"/>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14:paraId="0568DCCD" w14:textId="77777777" w:rsidR="00365EF0" w:rsidRPr="00DC42F9" w:rsidRDefault="00365EF0" w:rsidP="00941E8C">
            <w:pPr>
              <w:pStyle w:val="CaptioninTable"/>
            </w:pPr>
            <w:bookmarkStart w:id="188" w:name="_Ref153795734"/>
            <w:r w:rsidRPr="00DC42F9">
              <w:t xml:space="preserve">Figure </w:t>
            </w:r>
            <w:r w:rsidRPr="00DC42F9">
              <w:fldChar w:fldCharType="begin"/>
            </w:r>
            <w:r w:rsidRPr="00DC42F9">
              <w:instrText xml:space="preserve"> SEQ Figure \* ARABIC </w:instrText>
            </w:r>
            <w:r w:rsidRPr="00DC42F9">
              <w:fldChar w:fldCharType="separate"/>
            </w:r>
            <w:r w:rsidR="000C7C57">
              <w:rPr>
                <w:noProof/>
              </w:rPr>
              <w:t>17</w:t>
            </w:r>
            <w:r w:rsidRPr="00DC42F9">
              <w:fldChar w:fldCharType="end"/>
            </w:r>
            <w:bookmarkEnd w:id="188"/>
            <w:r w:rsidRPr="00DC42F9">
              <w:rPr>
                <w:noProof/>
              </w:rPr>
              <w:t xml:space="preserve">: </w:t>
            </w:r>
            <w:r w:rsidRPr="00DC42F9">
              <w:t xml:space="preserve"> Automatically created hierarchies for GER files</w:t>
            </w:r>
          </w:p>
        </w:tc>
      </w:tr>
    </w:tbl>
    <w:p w14:paraId="3B1B059F" w14:textId="77777777" w:rsidR="00365EF0" w:rsidRPr="00A8518D" w:rsidRDefault="00365EF0" w:rsidP="00365EF0">
      <w:pPr>
        <w:pStyle w:val="Heading3"/>
      </w:pPr>
      <w:bookmarkStart w:id="189" w:name="_Toc355280372"/>
      <w:bookmarkStart w:id="190" w:name="_Toc398023878"/>
      <w:bookmarkStart w:id="191" w:name="_Toc506895503"/>
      <w:r w:rsidRPr="00A8518D">
        <w:t>MFR OUT Files</w:t>
      </w:r>
      <w:bookmarkEnd w:id="189"/>
      <w:bookmarkEnd w:id="190"/>
      <w:bookmarkEnd w:id="191"/>
    </w:p>
    <w:tbl>
      <w:tblPr>
        <w:tblStyle w:val="TableGrid"/>
        <w:tblW w:w="0" w:type="auto"/>
        <w:tblInd w:w="709" w:type="dxa"/>
        <w:tblLook w:val="04A0" w:firstRow="1" w:lastRow="0" w:firstColumn="1" w:lastColumn="0" w:noHBand="0" w:noVBand="1"/>
      </w:tblPr>
      <w:tblGrid>
        <w:gridCol w:w="1644"/>
        <w:gridCol w:w="6889"/>
      </w:tblGrid>
      <w:tr w:rsidR="00365EF0" w:rsidRPr="00DC42F9" w14:paraId="0AEA9C89" w14:textId="77777777" w:rsidTr="00A559D8">
        <w:tc>
          <w:tcPr>
            <w:tcW w:w="1644" w:type="dxa"/>
          </w:tcPr>
          <w:p w14:paraId="16B36F05"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7CB6C683" w14:textId="77777777" w:rsidR="00365EF0" w:rsidRPr="00DC42F9" w:rsidRDefault="00365EF0" w:rsidP="00A559D8">
            <w:pPr>
              <w:pStyle w:val="Body"/>
              <w:rPr>
                <w:sz w:val="22"/>
                <w:szCs w:val="22"/>
              </w:rPr>
            </w:pPr>
          </w:p>
        </w:tc>
      </w:tr>
      <w:tr w:rsidR="00365EF0" w:rsidRPr="00DC42F9" w14:paraId="745D4EEC" w14:textId="77777777" w:rsidTr="00A559D8">
        <w:tc>
          <w:tcPr>
            <w:tcW w:w="1644" w:type="dxa"/>
          </w:tcPr>
          <w:p w14:paraId="6583DA81"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0E62838C" w14:textId="77777777" w:rsidR="00365EF0" w:rsidRPr="00DC42F9" w:rsidRDefault="00365EF0" w:rsidP="00A559D8">
            <w:pPr>
              <w:pStyle w:val="Body"/>
              <w:ind w:left="0"/>
              <w:rPr>
                <w:sz w:val="22"/>
                <w:szCs w:val="22"/>
              </w:rPr>
            </w:pPr>
            <w:r w:rsidRPr="00DC42F9">
              <w:rPr>
                <w:sz w:val="22"/>
                <w:szCs w:val="22"/>
                <w:lang w:val="en-US"/>
              </w:rPr>
              <w:t>MFR Sun Photometer</w:t>
            </w:r>
          </w:p>
        </w:tc>
      </w:tr>
      <w:tr w:rsidR="00365EF0" w:rsidRPr="00DC42F9" w14:paraId="3A1806EC" w14:textId="77777777" w:rsidTr="00A559D8">
        <w:tc>
          <w:tcPr>
            <w:tcW w:w="1644" w:type="dxa"/>
          </w:tcPr>
          <w:p w14:paraId="3AA9B55C"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1B9F6D8E" w14:textId="77777777" w:rsidR="00365EF0" w:rsidRPr="00DC42F9" w:rsidRDefault="00365EF0" w:rsidP="00A559D8">
            <w:pPr>
              <w:pStyle w:val="TableText"/>
              <w:rPr>
                <w:sz w:val="22"/>
                <w:szCs w:val="22"/>
              </w:rPr>
            </w:pPr>
            <w:r w:rsidRPr="00DC42F9">
              <w:rPr>
                <w:sz w:val="22"/>
                <w:szCs w:val="22"/>
              </w:rPr>
              <w:t>MFR Photometer OUT files</w:t>
            </w:r>
          </w:p>
          <w:p w14:paraId="4E3A9FFA" w14:textId="77777777" w:rsidR="00365EF0" w:rsidRPr="00DC42F9" w:rsidRDefault="00365EF0" w:rsidP="00A559D8">
            <w:pPr>
              <w:pStyle w:val="TableText"/>
              <w:rPr>
                <w:sz w:val="22"/>
                <w:szCs w:val="22"/>
              </w:rPr>
            </w:pPr>
            <w:r w:rsidRPr="00DC42F9">
              <w:rPr>
                <w:sz w:val="22"/>
                <w:szCs w:val="22"/>
                <w:lang w:val="en-US"/>
              </w:rPr>
              <w:t>MFR 7</w:t>
            </w:r>
          </w:p>
        </w:tc>
      </w:tr>
      <w:tr w:rsidR="00365EF0" w:rsidRPr="00DC42F9" w14:paraId="6BB87D6C" w14:textId="77777777" w:rsidTr="00A559D8">
        <w:tc>
          <w:tcPr>
            <w:tcW w:w="1644" w:type="dxa"/>
          </w:tcPr>
          <w:p w14:paraId="46CE620D"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76947026" w14:textId="77777777" w:rsidR="00365EF0" w:rsidRPr="00DC42F9" w:rsidRDefault="00365EF0" w:rsidP="00A559D8">
            <w:pPr>
              <w:pStyle w:val="Body"/>
              <w:rPr>
                <w:sz w:val="22"/>
                <w:szCs w:val="22"/>
              </w:rPr>
            </w:pPr>
            <w:r w:rsidRPr="00DC42F9">
              <w:rPr>
                <w:sz w:val="22"/>
                <w:szCs w:val="22"/>
              </w:rPr>
              <w:t>These files contain the capture time, the sun zenith angle and the Spectral data for total, diffuse and direct irradiance. The sun angle and the direct irradiance data are discarded and only the total and diffuse Spectra are stored.</w:t>
            </w:r>
          </w:p>
          <w:p w14:paraId="379F636E" w14:textId="77777777" w:rsidR="00365EF0" w:rsidRPr="00DC42F9" w:rsidRDefault="00365EF0" w:rsidP="00A559D8">
            <w:pPr>
              <w:pStyle w:val="TableText"/>
              <w:rPr>
                <w:sz w:val="22"/>
                <w:szCs w:val="22"/>
              </w:rPr>
            </w:pPr>
            <w:r w:rsidRPr="00DC42F9">
              <w:rPr>
                <w:sz w:val="22"/>
                <w:szCs w:val="22"/>
              </w:rPr>
              <w:t xml:space="preserve">When read, two sub-folders named </w:t>
            </w:r>
            <w:r w:rsidRPr="00DC42F9">
              <w:rPr>
                <w:rStyle w:val="GUIWord"/>
                <w:u w:val="single"/>
              </w:rPr>
              <w:t xml:space="preserve">total </w:t>
            </w:r>
            <w:r w:rsidRPr="00DC42F9">
              <w:rPr>
                <w:sz w:val="22"/>
                <w:szCs w:val="22"/>
              </w:rPr>
              <w:t xml:space="preserve">and </w:t>
            </w:r>
            <w:r w:rsidRPr="00DC42F9">
              <w:rPr>
                <w:rStyle w:val="GUIWord"/>
                <w:u w:val="single"/>
              </w:rPr>
              <w:t>diffuse</w:t>
            </w:r>
            <w:r w:rsidRPr="00DC42F9">
              <w:rPr>
                <w:sz w:val="22"/>
                <w:szCs w:val="22"/>
              </w:rPr>
              <w:t xml:space="preserve"> are created. The input file name is used as both the name of the total Spectrum’s name in the </w:t>
            </w:r>
            <w:r w:rsidRPr="00DC42F9">
              <w:rPr>
                <w:rStyle w:val="GUIWord"/>
                <w:u w:val="single"/>
              </w:rPr>
              <w:t>total</w:t>
            </w:r>
            <w:r w:rsidRPr="00DC42F9">
              <w:rPr>
                <w:sz w:val="22"/>
                <w:szCs w:val="22"/>
              </w:rPr>
              <w:t xml:space="preserve"> folder and the diffuse Spectrum’s name in the </w:t>
            </w:r>
            <w:r w:rsidRPr="00DC42F9">
              <w:rPr>
                <w:rStyle w:val="GUIWord"/>
                <w:u w:val="single"/>
              </w:rPr>
              <w:t>diffuse</w:t>
            </w:r>
            <w:r w:rsidRPr="00DC42F9">
              <w:rPr>
                <w:sz w:val="22"/>
                <w:szCs w:val="22"/>
              </w:rPr>
              <w:t xml:space="preserve"> folder.</w:t>
            </w:r>
          </w:p>
          <w:p w14:paraId="78B65617" w14:textId="77777777" w:rsidR="00365EF0" w:rsidRPr="00941E8C" w:rsidRDefault="00365EF0" w:rsidP="00A559D8">
            <w:pPr>
              <w:pStyle w:val="FigureinTable"/>
              <w:rPr>
                <w:sz w:val="22"/>
                <w:szCs w:val="22"/>
              </w:rPr>
            </w:pPr>
            <w:r w:rsidRPr="00941E8C">
              <w:rPr>
                <w:szCs w:val="22"/>
                <w:lang w:val="en-GB" w:eastAsia="en-GB"/>
              </w:rPr>
              <w:lastRenderedPageBreak/>
              <w:drawing>
                <wp:inline distT="0" distB="0" distL="0" distR="0" wp14:anchorId="659F459D" wp14:editId="2A3E8941">
                  <wp:extent cx="2011680" cy="3352800"/>
                  <wp:effectExtent l="25400" t="0" r="0" b="0"/>
                  <wp:docPr id="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cstate="print"/>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14:paraId="0611961D" w14:textId="77777777" w:rsidR="00365EF0" w:rsidRPr="00DC42F9" w:rsidRDefault="00365EF0" w:rsidP="00941E8C">
            <w:pPr>
              <w:pStyle w:val="CaptioninTable"/>
            </w:pPr>
            <w:r w:rsidRPr="00DC42F9">
              <w:t xml:space="preserve">Figure </w:t>
            </w:r>
            <w:r w:rsidRPr="00DC42F9">
              <w:fldChar w:fldCharType="begin"/>
            </w:r>
            <w:r w:rsidRPr="00DC42F9">
              <w:instrText xml:space="preserve"> SEQ Figure \* ARABIC </w:instrText>
            </w:r>
            <w:r w:rsidRPr="00DC42F9">
              <w:fldChar w:fldCharType="separate"/>
            </w:r>
            <w:r w:rsidR="000C7C57">
              <w:rPr>
                <w:noProof/>
              </w:rPr>
              <w:t>18</w:t>
            </w:r>
            <w:r w:rsidRPr="00DC42F9">
              <w:fldChar w:fldCharType="end"/>
            </w:r>
            <w:r w:rsidRPr="00DC42F9">
              <w:t>: Automatically created hierarchies for MFR data</w:t>
            </w:r>
          </w:p>
        </w:tc>
      </w:tr>
    </w:tbl>
    <w:p w14:paraId="1FB07C7E" w14:textId="77777777" w:rsidR="00365EF0" w:rsidRPr="00A8518D" w:rsidRDefault="00365EF0" w:rsidP="00365EF0">
      <w:pPr>
        <w:pStyle w:val="Heading3"/>
      </w:pPr>
      <w:bookmarkStart w:id="192" w:name="_Toc293145191"/>
      <w:bookmarkStart w:id="193" w:name="_Toc506895504"/>
      <w:bookmarkStart w:id="194" w:name="_Toc355280373"/>
      <w:bookmarkStart w:id="195" w:name="_Toc398023879"/>
      <w:r w:rsidRPr="00A8518D">
        <w:lastRenderedPageBreak/>
        <w:t>Microtops Sun photometer Files</w:t>
      </w:r>
      <w:bookmarkEnd w:id="192"/>
      <w:bookmarkEnd w:id="193"/>
    </w:p>
    <w:tbl>
      <w:tblPr>
        <w:tblStyle w:val="TableGrid"/>
        <w:tblW w:w="0" w:type="auto"/>
        <w:tblInd w:w="709" w:type="dxa"/>
        <w:tblLook w:val="04A0" w:firstRow="1" w:lastRow="0" w:firstColumn="1" w:lastColumn="0" w:noHBand="0" w:noVBand="1"/>
      </w:tblPr>
      <w:tblGrid>
        <w:gridCol w:w="1644"/>
        <w:gridCol w:w="6889"/>
      </w:tblGrid>
      <w:tr w:rsidR="00365EF0" w:rsidRPr="00DC42F9" w14:paraId="5E63ADF0" w14:textId="77777777" w:rsidTr="00A559D8">
        <w:tc>
          <w:tcPr>
            <w:tcW w:w="1644" w:type="dxa"/>
          </w:tcPr>
          <w:p w14:paraId="50A4A2BF"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57046356" w14:textId="77777777" w:rsidR="00365EF0" w:rsidRPr="00DC42F9" w:rsidRDefault="00365EF0" w:rsidP="00A559D8">
            <w:pPr>
              <w:pStyle w:val="Body"/>
              <w:ind w:left="0"/>
              <w:rPr>
                <w:sz w:val="22"/>
                <w:szCs w:val="22"/>
              </w:rPr>
            </w:pPr>
            <w:r w:rsidRPr="00DC42F9">
              <w:rPr>
                <w:sz w:val="22"/>
                <w:szCs w:val="22"/>
              </w:rPr>
              <w:t>Solar Systems</w:t>
            </w:r>
          </w:p>
        </w:tc>
      </w:tr>
      <w:tr w:rsidR="00365EF0" w:rsidRPr="00DC42F9" w14:paraId="6DAD7762" w14:textId="77777777" w:rsidTr="00A559D8">
        <w:tc>
          <w:tcPr>
            <w:tcW w:w="1644" w:type="dxa"/>
          </w:tcPr>
          <w:p w14:paraId="3114A5E8"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002D8755" w14:textId="77777777" w:rsidR="00365EF0" w:rsidRPr="00DC42F9" w:rsidRDefault="00365EF0" w:rsidP="00A559D8">
            <w:pPr>
              <w:pStyle w:val="Body"/>
              <w:ind w:left="0"/>
              <w:rPr>
                <w:sz w:val="22"/>
                <w:szCs w:val="22"/>
              </w:rPr>
            </w:pPr>
            <w:r w:rsidRPr="00DC42F9">
              <w:rPr>
                <w:sz w:val="22"/>
                <w:szCs w:val="22"/>
              </w:rPr>
              <w:t xml:space="preserve">Microtops </w:t>
            </w:r>
            <w:r w:rsidRPr="00DC42F9">
              <w:rPr>
                <w:sz w:val="22"/>
                <w:szCs w:val="22"/>
                <w:lang w:val="en-US"/>
              </w:rPr>
              <w:t>Sun Photometer</w:t>
            </w:r>
          </w:p>
        </w:tc>
      </w:tr>
      <w:tr w:rsidR="00365EF0" w:rsidRPr="00DC42F9" w14:paraId="464EE8AC" w14:textId="77777777" w:rsidTr="00A559D8">
        <w:tc>
          <w:tcPr>
            <w:tcW w:w="1644" w:type="dxa"/>
          </w:tcPr>
          <w:p w14:paraId="32C9CA96"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026DB895" w14:textId="77777777" w:rsidR="00365EF0" w:rsidRPr="00DC42F9" w:rsidRDefault="00365EF0" w:rsidP="00A559D8">
            <w:pPr>
              <w:pStyle w:val="TableText"/>
              <w:rPr>
                <w:sz w:val="22"/>
                <w:szCs w:val="22"/>
              </w:rPr>
            </w:pPr>
            <w:r w:rsidRPr="00DC42F9">
              <w:rPr>
                <w:sz w:val="22"/>
                <w:szCs w:val="22"/>
              </w:rPr>
              <w:t>Microtops text output files (TXT file extension)</w:t>
            </w:r>
          </w:p>
        </w:tc>
      </w:tr>
      <w:tr w:rsidR="00365EF0" w:rsidRPr="00DC42F9" w14:paraId="6E6FC74C" w14:textId="77777777" w:rsidTr="00A559D8">
        <w:tc>
          <w:tcPr>
            <w:tcW w:w="1644" w:type="dxa"/>
          </w:tcPr>
          <w:p w14:paraId="5C40DF55"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3FC4B059" w14:textId="77777777" w:rsidR="00365EF0" w:rsidRPr="00DC42F9" w:rsidRDefault="00365EF0" w:rsidP="00A559D8">
            <w:pPr>
              <w:pStyle w:val="TableText"/>
              <w:rPr>
                <w:sz w:val="22"/>
                <w:szCs w:val="22"/>
              </w:rPr>
            </w:pPr>
            <w:r w:rsidRPr="00DC42F9">
              <w:rPr>
                <w:sz w:val="22"/>
                <w:szCs w:val="22"/>
              </w:rPr>
              <w:t xml:space="preserve">When read, three sub-folders named </w:t>
            </w:r>
            <w:r w:rsidRPr="00DC42F9">
              <w:rPr>
                <w:rStyle w:val="GUIWord"/>
                <w:u w:val="single"/>
              </w:rPr>
              <w:t>AOT</w:t>
            </w:r>
            <w:r w:rsidRPr="00DC42F9">
              <w:rPr>
                <w:rStyle w:val="GUIWord"/>
                <w:i w:val="0"/>
                <w:u w:val="single"/>
              </w:rPr>
              <w:t xml:space="preserve">, </w:t>
            </w:r>
            <w:r w:rsidRPr="00DC42F9">
              <w:rPr>
                <w:rStyle w:val="GUIWord"/>
                <w:u w:val="single"/>
              </w:rPr>
              <w:t xml:space="preserve">Spectrum </w:t>
            </w:r>
            <w:r w:rsidRPr="00DC42F9">
              <w:rPr>
                <w:sz w:val="22"/>
                <w:szCs w:val="22"/>
              </w:rPr>
              <w:t xml:space="preserve">and </w:t>
            </w:r>
            <w:r w:rsidRPr="00DC42F9">
              <w:rPr>
                <w:rStyle w:val="GUIWord"/>
                <w:u w:val="single"/>
              </w:rPr>
              <w:t>Spectrum StdDev</w:t>
            </w:r>
            <w:r w:rsidRPr="00DC42F9">
              <w:rPr>
                <w:sz w:val="22"/>
                <w:szCs w:val="22"/>
              </w:rPr>
              <w:t xml:space="preserve"> are created. The input file name is used as the name of the Spectrum’s name in the generated sub-folders.</w:t>
            </w:r>
          </w:p>
          <w:p w14:paraId="77AE1275" w14:textId="77777777" w:rsidR="00365EF0" w:rsidRPr="00DC42F9" w:rsidRDefault="00365EF0" w:rsidP="00A559D8">
            <w:pPr>
              <w:pStyle w:val="TableText"/>
              <w:rPr>
                <w:sz w:val="22"/>
                <w:szCs w:val="22"/>
              </w:rPr>
            </w:pPr>
            <w:r w:rsidRPr="00DC42F9">
              <w:rPr>
                <w:sz w:val="22"/>
                <w:szCs w:val="22"/>
              </w:rPr>
              <w:t>Each spectrum is augmented with its spatial position, sun zenith angle, air pressure and estimated atmospheric water content.</w:t>
            </w:r>
          </w:p>
          <w:p w14:paraId="6C070152" w14:textId="77777777" w:rsidR="00365EF0" w:rsidRPr="00941E8C" w:rsidRDefault="00365EF0" w:rsidP="00A559D8">
            <w:pPr>
              <w:pStyle w:val="FigureinTable"/>
              <w:rPr>
                <w:sz w:val="22"/>
                <w:szCs w:val="22"/>
              </w:rPr>
            </w:pPr>
            <w:r w:rsidRPr="00941E8C">
              <w:rPr>
                <w:szCs w:val="22"/>
                <w:lang w:val="en-GB" w:eastAsia="en-GB"/>
              </w:rPr>
              <w:drawing>
                <wp:inline distT="0" distB="0" distL="0" distR="0" wp14:anchorId="3C2447B3" wp14:editId="56DF63A2">
                  <wp:extent cx="2528974" cy="1797501"/>
                  <wp:effectExtent l="0" t="0" r="11430" b="6350"/>
                  <wp:docPr id="3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528974" cy="1797501"/>
                          </a:xfrm>
                          <a:prstGeom prst="rect">
                            <a:avLst/>
                          </a:prstGeom>
                          <a:noFill/>
                          <a:ln>
                            <a:noFill/>
                          </a:ln>
                        </pic:spPr>
                      </pic:pic>
                    </a:graphicData>
                  </a:graphic>
                </wp:inline>
              </w:drawing>
            </w:r>
          </w:p>
          <w:p w14:paraId="63CA9981" w14:textId="77777777" w:rsidR="00365EF0" w:rsidRPr="00DC42F9" w:rsidRDefault="00365EF0" w:rsidP="00941E8C">
            <w:pPr>
              <w:pStyle w:val="CaptioninTable"/>
            </w:pPr>
            <w:r w:rsidRPr="00DC42F9">
              <w:t xml:space="preserve">Figure </w:t>
            </w:r>
            <w:r w:rsidRPr="00DC42F9">
              <w:fldChar w:fldCharType="begin"/>
            </w:r>
            <w:r w:rsidRPr="00DC42F9">
              <w:instrText xml:space="preserve"> SEQ Figure \* ARABIC </w:instrText>
            </w:r>
            <w:r w:rsidRPr="00DC42F9">
              <w:fldChar w:fldCharType="separate"/>
            </w:r>
            <w:r w:rsidR="000C7C57">
              <w:rPr>
                <w:noProof/>
              </w:rPr>
              <w:t>19</w:t>
            </w:r>
            <w:r w:rsidRPr="00DC42F9">
              <w:fldChar w:fldCharType="end"/>
            </w:r>
            <w:r w:rsidRPr="00DC42F9">
              <w:t>: Automatically created hierarchies for MFR data</w:t>
            </w:r>
          </w:p>
        </w:tc>
      </w:tr>
    </w:tbl>
    <w:p w14:paraId="513D9BDB" w14:textId="77777777" w:rsidR="00365EF0" w:rsidRPr="00A8518D" w:rsidRDefault="00365EF0" w:rsidP="00365EF0">
      <w:pPr>
        <w:pStyle w:val="Heading3"/>
      </w:pPr>
      <w:bookmarkStart w:id="196" w:name="_Toc293145192"/>
      <w:bookmarkStart w:id="197" w:name="_Toc506895505"/>
      <w:r w:rsidRPr="00A8518D">
        <w:lastRenderedPageBreak/>
        <w:t>Bruker FTIR Files</w:t>
      </w:r>
      <w:bookmarkEnd w:id="196"/>
      <w:bookmarkEnd w:id="197"/>
    </w:p>
    <w:tbl>
      <w:tblPr>
        <w:tblStyle w:val="TableGrid"/>
        <w:tblW w:w="8579" w:type="dxa"/>
        <w:tblInd w:w="709" w:type="dxa"/>
        <w:tblLook w:val="04A0" w:firstRow="1" w:lastRow="0" w:firstColumn="1" w:lastColumn="0" w:noHBand="0" w:noVBand="1"/>
      </w:tblPr>
      <w:tblGrid>
        <w:gridCol w:w="1644"/>
        <w:gridCol w:w="6935"/>
      </w:tblGrid>
      <w:tr w:rsidR="00365EF0" w:rsidRPr="00DC42F9" w14:paraId="0C85B626" w14:textId="77777777" w:rsidTr="00A559D8">
        <w:tc>
          <w:tcPr>
            <w:tcW w:w="1644" w:type="dxa"/>
          </w:tcPr>
          <w:p w14:paraId="4390F41B" w14:textId="77777777" w:rsidR="00365EF0" w:rsidRPr="00DC42F9" w:rsidRDefault="00365EF0" w:rsidP="00A559D8">
            <w:pPr>
              <w:pStyle w:val="Body"/>
              <w:ind w:left="0"/>
              <w:rPr>
                <w:sz w:val="22"/>
                <w:szCs w:val="22"/>
              </w:rPr>
            </w:pPr>
            <w:r w:rsidRPr="00DC42F9">
              <w:rPr>
                <w:sz w:val="22"/>
                <w:szCs w:val="22"/>
              </w:rPr>
              <w:t>Standard or Format Owner</w:t>
            </w:r>
          </w:p>
        </w:tc>
        <w:tc>
          <w:tcPr>
            <w:tcW w:w="6935" w:type="dxa"/>
          </w:tcPr>
          <w:p w14:paraId="2AF17797" w14:textId="77777777" w:rsidR="00365EF0" w:rsidRPr="00DC42F9" w:rsidRDefault="00365EF0" w:rsidP="00A559D8">
            <w:pPr>
              <w:pStyle w:val="Body"/>
              <w:ind w:left="0"/>
              <w:rPr>
                <w:sz w:val="22"/>
                <w:szCs w:val="22"/>
              </w:rPr>
            </w:pPr>
            <w:r w:rsidRPr="00DC42F9">
              <w:rPr>
                <w:sz w:val="22"/>
                <w:szCs w:val="22"/>
              </w:rPr>
              <w:t>Bruker</w:t>
            </w:r>
          </w:p>
        </w:tc>
      </w:tr>
      <w:tr w:rsidR="00365EF0" w:rsidRPr="00DC42F9" w14:paraId="383CB94C" w14:textId="77777777" w:rsidTr="00A559D8">
        <w:tc>
          <w:tcPr>
            <w:tcW w:w="1644" w:type="dxa"/>
          </w:tcPr>
          <w:p w14:paraId="00A97E90" w14:textId="77777777" w:rsidR="00365EF0" w:rsidRPr="00DC42F9" w:rsidRDefault="00365EF0" w:rsidP="00A559D8">
            <w:pPr>
              <w:pStyle w:val="Body"/>
              <w:ind w:left="0"/>
              <w:rPr>
                <w:sz w:val="22"/>
                <w:szCs w:val="22"/>
              </w:rPr>
            </w:pPr>
            <w:r w:rsidRPr="00DC42F9">
              <w:rPr>
                <w:sz w:val="22"/>
                <w:szCs w:val="22"/>
              </w:rPr>
              <w:t>Devices</w:t>
            </w:r>
          </w:p>
        </w:tc>
        <w:tc>
          <w:tcPr>
            <w:tcW w:w="6935" w:type="dxa"/>
          </w:tcPr>
          <w:p w14:paraId="01691AFB" w14:textId="77777777" w:rsidR="00365EF0" w:rsidRPr="00DC42F9" w:rsidRDefault="00365EF0" w:rsidP="00A559D8">
            <w:pPr>
              <w:pStyle w:val="Body"/>
              <w:ind w:left="0"/>
              <w:rPr>
                <w:sz w:val="22"/>
                <w:szCs w:val="22"/>
              </w:rPr>
            </w:pPr>
            <w:r w:rsidRPr="00DC42F9">
              <w:rPr>
                <w:sz w:val="22"/>
                <w:szCs w:val="22"/>
              </w:rPr>
              <w:t>Bruker FTIR</w:t>
            </w:r>
          </w:p>
        </w:tc>
      </w:tr>
      <w:tr w:rsidR="00365EF0" w:rsidRPr="00DC42F9" w14:paraId="44405D69" w14:textId="77777777" w:rsidTr="00A559D8">
        <w:tc>
          <w:tcPr>
            <w:tcW w:w="1644" w:type="dxa"/>
          </w:tcPr>
          <w:p w14:paraId="0C9D5ABC" w14:textId="77777777" w:rsidR="00365EF0" w:rsidRPr="00DC42F9" w:rsidRDefault="00365EF0" w:rsidP="00A559D8">
            <w:pPr>
              <w:pStyle w:val="Body"/>
              <w:ind w:left="0"/>
              <w:rPr>
                <w:sz w:val="22"/>
                <w:szCs w:val="22"/>
              </w:rPr>
            </w:pPr>
            <w:r w:rsidRPr="00DC42F9">
              <w:rPr>
                <w:sz w:val="22"/>
                <w:szCs w:val="22"/>
              </w:rPr>
              <w:t>Supported Formats</w:t>
            </w:r>
          </w:p>
        </w:tc>
        <w:tc>
          <w:tcPr>
            <w:tcW w:w="6935" w:type="dxa"/>
          </w:tcPr>
          <w:p w14:paraId="0BAE996B" w14:textId="77777777" w:rsidR="00365EF0" w:rsidRPr="00DC42F9" w:rsidRDefault="00365EF0" w:rsidP="00A559D8">
            <w:pPr>
              <w:pStyle w:val="TableText"/>
              <w:rPr>
                <w:sz w:val="22"/>
                <w:szCs w:val="22"/>
              </w:rPr>
            </w:pPr>
            <w:r w:rsidRPr="00DC42F9">
              <w:rPr>
                <w:sz w:val="22"/>
                <w:szCs w:val="22"/>
              </w:rPr>
              <w:t>Bruker FTIR text files with dpt extension</w:t>
            </w:r>
          </w:p>
        </w:tc>
      </w:tr>
      <w:tr w:rsidR="00365EF0" w:rsidRPr="00DC42F9" w14:paraId="3655CB22" w14:textId="77777777" w:rsidTr="00A559D8">
        <w:tc>
          <w:tcPr>
            <w:tcW w:w="1644" w:type="dxa"/>
          </w:tcPr>
          <w:p w14:paraId="744C602E" w14:textId="77777777" w:rsidR="00365EF0" w:rsidRPr="00DC42F9" w:rsidRDefault="00365EF0" w:rsidP="00A559D8">
            <w:pPr>
              <w:pStyle w:val="Body"/>
              <w:ind w:left="0"/>
              <w:rPr>
                <w:sz w:val="22"/>
                <w:szCs w:val="22"/>
              </w:rPr>
            </w:pPr>
            <w:r w:rsidRPr="00DC42F9">
              <w:rPr>
                <w:sz w:val="22"/>
                <w:szCs w:val="22"/>
              </w:rPr>
              <w:t>Comments</w:t>
            </w:r>
          </w:p>
        </w:tc>
        <w:tc>
          <w:tcPr>
            <w:tcW w:w="6935" w:type="dxa"/>
          </w:tcPr>
          <w:p w14:paraId="3112B927" w14:textId="77777777" w:rsidR="00365EF0" w:rsidRPr="00DC42F9" w:rsidRDefault="00365EF0" w:rsidP="00A559D8">
            <w:pPr>
              <w:pStyle w:val="Body"/>
              <w:ind w:left="0"/>
              <w:rPr>
                <w:sz w:val="22"/>
                <w:szCs w:val="22"/>
              </w:rPr>
            </w:pPr>
            <w:r w:rsidRPr="00DC42F9">
              <w:rPr>
                <w:sz w:val="22"/>
                <w:szCs w:val="22"/>
              </w:rPr>
              <w:t>Example files supplied by CSIRO Perth.</w:t>
            </w:r>
          </w:p>
        </w:tc>
      </w:tr>
    </w:tbl>
    <w:p w14:paraId="145EB983" w14:textId="77777777" w:rsidR="00365EF0" w:rsidRPr="00B350A0" w:rsidRDefault="00365EF0" w:rsidP="00365EF0">
      <w:pPr>
        <w:pStyle w:val="HeadingSubUnnumbered"/>
        <w:rPr>
          <w:u w:val="single"/>
        </w:rPr>
      </w:pPr>
      <w:r w:rsidRPr="00B350A0">
        <w:rPr>
          <w:u w:val="single"/>
        </w:rPr>
        <w:t>Example files</w:t>
      </w:r>
    </w:p>
    <w:p w14:paraId="10FF881F" w14:textId="77777777" w:rsidR="00365EF0" w:rsidRPr="00B350A0" w:rsidRDefault="00365EF0" w:rsidP="00365EF0">
      <w:pPr>
        <w:pStyle w:val="Code"/>
      </w:pPr>
      <w:r w:rsidRPr="00B350A0">
        <w:t>3996.35288,7.62443</w:t>
      </w:r>
    </w:p>
    <w:p w14:paraId="3615C336" w14:textId="77777777" w:rsidR="00365EF0" w:rsidRPr="00B350A0" w:rsidRDefault="00365EF0" w:rsidP="00365EF0">
      <w:pPr>
        <w:pStyle w:val="Code"/>
      </w:pPr>
      <w:r w:rsidRPr="00B350A0">
        <w:t>3994.42414,7.64596</w:t>
      </w:r>
    </w:p>
    <w:p w14:paraId="7BEEC010" w14:textId="77777777" w:rsidR="00365EF0" w:rsidRPr="00B350A0" w:rsidRDefault="00365EF0" w:rsidP="00365EF0">
      <w:pPr>
        <w:pStyle w:val="Code"/>
      </w:pPr>
      <w:r w:rsidRPr="00B350A0">
        <w:t>3992.49539,7.65170</w:t>
      </w:r>
    </w:p>
    <w:p w14:paraId="114B10AA" w14:textId="77777777" w:rsidR="00365EF0" w:rsidRPr="00B350A0" w:rsidRDefault="00365EF0" w:rsidP="00365EF0">
      <w:pPr>
        <w:pStyle w:val="Code"/>
      </w:pPr>
      <w:r w:rsidRPr="00B350A0">
        <w:t>3990.56665,7.65495</w:t>
      </w:r>
    </w:p>
    <w:p w14:paraId="07CAFE23" w14:textId="77777777" w:rsidR="00365EF0" w:rsidRPr="00B350A0" w:rsidRDefault="00365EF0" w:rsidP="00365EF0">
      <w:pPr>
        <w:pStyle w:val="Code"/>
      </w:pPr>
      <w:r w:rsidRPr="00B350A0">
        <w:t>3988.63791,7.67457</w:t>
      </w:r>
    </w:p>
    <w:p w14:paraId="118436EC" w14:textId="77777777" w:rsidR="00365EF0" w:rsidRPr="00B350A0" w:rsidRDefault="00365EF0" w:rsidP="00365EF0">
      <w:pPr>
        <w:pStyle w:val="Code"/>
      </w:pPr>
      <w:r w:rsidRPr="00B350A0">
        <w:t>3986.70917,7.69236</w:t>
      </w:r>
    </w:p>
    <w:p w14:paraId="183BA3AD" w14:textId="77777777" w:rsidR="00365EF0" w:rsidRPr="00B350A0" w:rsidRDefault="00365EF0" w:rsidP="00365EF0">
      <w:pPr>
        <w:pStyle w:val="Code"/>
      </w:pPr>
      <w:r w:rsidRPr="00B350A0">
        <w:t>3984.78043,7.69543</w:t>
      </w:r>
    </w:p>
    <w:p w14:paraId="4302D035" w14:textId="77777777" w:rsidR="00365EF0" w:rsidRPr="00B350A0" w:rsidRDefault="00365EF0" w:rsidP="00365EF0">
      <w:pPr>
        <w:pStyle w:val="Code"/>
      </w:pPr>
      <w:r w:rsidRPr="00B350A0">
        <w:t>3982.85169,7.69582</w:t>
      </w:r>
    </w:p>
    <w:p w14:paraId="5DFA491C" w14:textId="77777777" w:rsidR="00365EF0" w:rsidRPr="00B350A0" w:rsidRDefault="00365EF0" w:rsidP="00365EF0">
      <w:pPr>
        <w:pStyle w:val="Code"/>
      </w:pPr>
      <w:r w:rsidRPr="00B350A0">
        <w:t>3980.92294,7.70848</w:t>
      </w:r>
    </w:p>
    <w:p w14:paraId="65D3986D" w14:textId="77777777" w:rsidR="00365EF0" w:rsidRPr="00B350A0" w:rsidRDefault="00365EF0" w:rsidP="00365EF0">
      <w:pPr>
        <w:pStyle w:val="Code"/>
      </w:pPr>
      <w:r w:rsidRPr="00B350A0">
        <w:t>3978.99420,7.72674</w:t>
      </w:r>
    </w:p>
    <w:p w14:paraId="018B84F6" w14:textId="77777777" w:rsidR="00365EF0" w:rsidRPr="00B350A0" w:rsidRDefault="00365EF0" w:rsidP="00365EF0">
      <w:pPr>
        <w:pStyle w:val="Code"/>
      </w:pPr>
      <w:r w:rsidRPr="00B350A0">
        <w:t>…</w:t>
      </w:r>
    </w:p>
    <w:p w14:paraId="60789267" w14:textId="77777777" w:rsidR="00365EF0" w:rsidRPr="00A8518D" w:rsidRDefault="00365EF0" w:rsidP="00365EF0">
      <w:pPr>
        <w:pStyle w:val="Heading3"/>
      </w:pPr>
      <w:bookmarkStart w:id="198" w:name="_Toc506895506"/>
      <w:r w:rsidRPr="00A8518D">
        <w:t>SVC HR-1024 Files</w:t>
      </w:r>
      <w:bookmarkEnd w:id="194"/>
      <w:bookmarkEnd w:id="195"/>
      <w:bookmarkEnd w:id="198"/>
    </w:p>
    <w:tbl>
      <w:tblPr>
        <w:tblStyle w:val="TableGrid"/>
        <w:tblW w:w="0" w:type="auto"/>
        <w:tblInd w:w="709" w:type="dxa"/>
        <w:tblLook w:val="04A0" w:firstRow="1" w:lastRow="0" w:firstColumn="1" w:lastColumn="0" w:noHBand="0" w:noVBand="1"/>
      </w:tblPr>
      <w:tblGrid>
        <w:gridCol w:w="1644"/>
        <w:gridCol w:w="6889"/>
      </w:tblGrid>
      <w:tr w:rsidR="00365EF0" w:rsidRPr="00B350A0" w14:paraId="550514BB" w14:textId="77777777" w:rsidTr="00A559D8">
        <w:tc>
          <w:tcPr>
            <w:tcW w:w="1644" w:type="dxa"/>
          </w:tcPr>
          <w:p w14:paraId="0C956CBD"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5B793C24" w14:textId="77777777" w:rsidR="00365EF0" w:rsidRPr="00DC42F9" w:rsidRDefault="00365EF0" w:rsidP="00460B06">
            <w:pPr>
              <w:pStyle w:val="Body"/>
              <w:ind w:left="0"/>
              <w:rPr>
                <w:sz w:val="22"/>
                <w:szCs w:val="22"/>
              </w:rPr>
            </w:pPr>
            <w:r w:rsidRPr="00DC42F9">
              <w:rPr>
                <w:sz w:val="22"/>
                <w:szCs w:val="22"/>
              </w:rPr>
              <w:t>Spectra Vista Corporation</w:t>
            </w:r>
          </w:p>
        </w:tc>
      </w:tr>
      <w:tr w:rsidR="00365EF0" w:rsidRPr="00B350A0" w14:paraId="238C14C1" w14:textId="77777777" w:rsidTr="00A559D8">
        <w:tc>
          <w:tcPr>
            <w:tcW w:w="1644" w:type="dxa"/>
          </w:tcPr>
          <w:p w14:paraId="3EF93A1A"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7A36CE0F" w14:textId="77777777" w:rsidR="00365EF0" w:rsidRPr="00DC42F9" w:rsidRDefault="00365EF0" w:rsidP="00A559D8">
            <w:pPr>
              <w:pStyle w:val="Body"/>
              <w:ind w:left="0"/>
              <w:rPr>
                <w:sz w:val="22"/>
                <w:szCs w:val="22"/>
              </w:rPr>
            </w:pPr>
            <w:r w:rsidRPr="00DC42F9">
              <w:rPr>
                <w:sz w:val="22"/>
                <w:szCs w:val="22"/>
              </w:rPr>
              <w:t>SVC HR-1024</w:t>
            </w:r>
          </w:p>
        </w:tc>
      </w:tr>
      <w:tr w:rsidR="00365EF0" w:rsidRPr="00B350A0" w14:paraId="668A64CF" w14:textId="77777777" w:rsidTr="00A559D8">
        <w:tc>
          <w:tcPr>
            <w:tcW w:w="1644" w:type="dxa"/>
          </w:tcPr>
          <w:p w14:paraId="5004FAF7"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6A1CC12D" w14:textId="7A8F3DE7" w:rsidR="00365EF0" w:rsidRPr="00DC42F9" w:rsidRDefault="005670C6" w:rsidP="00A559D8">
            <w:pPr>
              <w:pStyle w:val="Body"/>
              <w:ind w:left="0"/>
              <w:rPr>
                <w:sz w:val="22"/>
                <w:szCs w:val="22"/>
              </w:rPr>
            </w:pPr>
            <w:r>
              <w:rPr>
                <w:sz w:val="22"/>
                <w:szCs w:val="22"/>
              </w:rPr>
              <w:t>SVC HR-1024 files</w:t>
            </w:r>
          </w:p>
          <w:p w14:paraId="6C2BC751" w14:textId="3E5967F7" w:rsidR="00365EF0" w:rsidRPr="00DC42F9" w:rsidRDefault="00365EF0" w:rsidP="00A559D8">
            <w:pPr>
              <w:pStyle w:val="Body"/>
              <w:ind w:left="0"/>
              <w:rPr>
                <w:sz w:val="22"/>
                <w:szCs w:val="22"/>
              </w:rPr>
            </w:pPr>
          </w:p>
        </w:tc>
      </w:tr>
      <w:tr w:rsidR="00365EF0" w:rsidRPr="00B350A0" w14:paraId="2BE972D6" w14:textId="77777777" w:rsidTr="00A559D8">
        <w:tc>
          <w:tcPr>
            <w:tcW w:w="1644" w:type="dxa"/>
          </w:tcPr>
          <w:p w14:paraId="664A591A"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4D49169B" w14:textId="77777777" w:rsidR="00365EF0" w:rsidRPr="00DC42F9" w:rsidRDefault="00365EF0" w:rsidP="00A559D8">
            <w:pPr>
              <w:pStyle w:val="TableText"/>
              <w:rPr>
                <w:sz w:val="22"/>
                <w:szCs w:val="22"/>
              </w:rPr>
            </w:pPr>
            <w:r w:rsidRPr="00DC42F9">
              <w:rPr>
                <w:sz w:val="22"/>
                <w:szCs w:val="22"/>
              </w:rPr>
              <w:t>The HR-1024 stores radiances of reflectance panel, target and the computed target reflectance.</w:t>
            </w:r>
          </w:p>
          <w:p w14:paraId="07F52230" w14:textId="77777777" w:rsidR="00365EF0" w:rsidRPr="00DC42F9" w:rsidRDefault="00365EF0" w:rsidP="00A559D8">
            <w:pPr>
              <w:pStyle w:val="TableText"/>
              <w:rPr>
                <w:sz w:val="22"/>
                <w:szCs w:val="22"/>
              </w:rPr>
            </w:pPr>
            <w:r w:rsidRPr="00DC42F9">
              <w:rPr>
                <w:sz w:val="22"/>
                <w:szCs w:val="22"/>
              </w:rPr>
              <w:t>During the data loading, SPECCHIO generates a hierarchical structure to store these files, setting up data links that connect the reflectance to the target radiance and connecting the target radiance to the reference radiance. If the Instrument was set to acquire radiances only (i.e., no white reference taken), then no special structure will be created.</w:t>
            </w:r>
          </w:p>
          <w:p w14:paraId="622D31CD" w14:textId="77777777" w:rsidR="00365EF0" w:rsidRPr="00DC42F9" w:rsidRDefault="00365EF0" w:rsidP="00A559D8">
            <w:pPr>
              <w:pStyle w:val="TableText"/>
              <w:rPr>
                <w:sz w:val="22"/>
                <w:szCs w:val="22"/>
              </w:rPr>
            </w:pPr>
            <w:r w:rsidRPr="00DC42F9">
              <w:rPr>
                <w:sz w:val="22"/>
                <w:szCs w:val="22"/>
              </w:rPr>
              <w:t>The acquisition time may be wrongly read as it appears that the date format depends on the settings of the computer used to operate the SVC.</w:t>
            </w:r>
          </w:p>
          <w:p w14:paraId="7ADC5F4F" w14:textId="77777777" w:rsidR="00365EF0" w:rsidRPr="00DC42F9" w:rsidRDefault="00365EF0" w:rsidP="00A559D8">
            <w:pPr>
              <w:pStyle w:val="FigureinTable"/>
              <w:rPr>
                <w:noProof w:val="0"/>
                <w:sz w:val="22"/>
                <w:szCs w:val="22"/>
                <w:lang w:val="en-GB" w:eastAsia="en-US"/>
              </w:rPr>
            </w:pPr>
            <w:r w:rsidRPr="00DC42F9">
              <w:rPr>
                <w:szCs w:val="22"/>
                <w:lang w:val="en-GB" w:eastAsia="en-GB"/>
              </w:rPr>
              <w:lastRenderedPageBreak/>
              <w:drawing>
                <wp:inline distT="0" distB="0" distL="0" distR="0" wp14:anchorId="52FE343D" wp14:editId="7D26E1B2">
                  <wp:extent cx="1703494" cy="1647825"/>
                  <wp:effectExtent l="0" t="0" r="0" b="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srcRect/>
                          <a:stretch>
                            <a:fillRect/>
                          </a:stretch>
                        </pic:blipFill>
                        <pic:spPr bwMode="auto">
                          <a:xfrm>
                            <a:off x="0" y="0"/>
                            <a:ext cx="1709601" cy="1653732"/>
                          </a:xfrm>
                          <a:prstGeom prst="rect">
                            <a:avLst/>
                          </a:prstGeom>
                          <a:noFill/>
                          <a:ln w="9525">
                            <a:noFill/>
                            <a:miter lim="800000"/>
                            <a:headEnd/>
                            <a:tailEnd/>
                          </a:ln>
                        </pic:spPr>
                      </pic:pic>
                    </a:graphicData>
                  </a:graphic>
                </wp:inline>
              </w:drawing>
            </w:r>
          </w:p>
          <w:p w14:paraId="734151BB" w14:textId="77777777" w:rsidR="00365EF0" w:rsidRPr="00DC42F9" w:rsidRDefault="00365EF0" w:rsidP="00304CAA">
            <w:pPr>
              <w:pStyle w:val="CaptioninTable"/>
              <w:ind w:firstLine="0"/>
            </w:pPr>
            <w:bookmarkStart w:id="199" w:name="_Ref145054801"/>
            <w:r w:rsidRPr="00DC42F9">
              <w:t xml:space="preserve">Figure </w:t>
            </w:r>
            <w:r w:rsidRPr="00DC42F9">
              <w:fldChar w:fldCharType="begin"/>
            </w:r>
            <w:r w:rsidRPr="00DC42F9">
              <w:instrText xml:space="preserve"> SEQ Figure \* ARABIC </w:instrText>
            </w:r>
            <w:r w:rsidRPr="00DC42F9">
              <w:fldChar w:fldCharType="separate"/>
            </w:r>
            <w:r w:rsidR="000C7C57">
              <w:rPr>
                <w:noProof/>
              </w:rPr>
              <w:t>20</w:t>
            </w:r>
            <w:r w:rsidRPr="00DC42F9">
              <w:fldChar w:fldCharType="end"/>
            </w:r>
            <w:bookmarkEnd w:id="199"/>
            <w:r w:rsidRPr="00DC42F9">
              <w:t>: Automatically generated hierarchy for HR-1024 files</w:t>
            </w:r>
          </w:p>
        </w:tc>
      </w:tr>
    </w:tbl>
    <w:p w14:paraId="35E757FB" w14:textId="77777777" w:rsidR="00365EF0" w:rsidRPr="00B350A0" w:rsidRDefault="00365EF0" w:rsidP="00365EF0">
      <w:pPr>
        <w:pStyle w:val="Note"/>
      </w:pPr>
      <w:r w:rsidRPr="00B350A0">
        <w:lastRenderedPageBreak/>
        <w:t>Note</w:t>
      </w:r>
      <w:r w:rsidRPr="00B350A0">
        <w:tab/>
        <w:t>For SPECCCHIO version pre 3.1: It is highly recommended to enter the Instrument into the database and load a wavelengths calibration. The wavelengths between instruments differ quite a lot and the standard Sensor definition pre-stored in SPECCHIO is only a poor representation of the real wavelengths.</w:t>
      </w:r>
    </w:p>
    <w:p w14:paraId="072702AB" w14:textId="77777777" w:rsidR="00365EF0" w:rsidRPr="00B350A0" w:rsidRDefault="00365EF0" w:rsidP="00365EF0">
      <w:pPr>
        <w:pStyle w:val="HeadingSubUnnumbered"/>
        <w:rPr>
          <w:u w:val="single"/>
          <w:lang w:val="fr-CH"/>
        </w:rPr>
      </w:pPr>
      <w:r w:rsidRPr="00B350A0">
        <w:rPr>
          <w:u w:val="single"/>
          <w:lang w:val="fr-CH"/>
        </w:rPr>
        <w:t>Example files</w:t>
      </w:r>
    </w:p>
    <w:p w14:paraId="7E9DFC5C" w14:textId="77777777" w:rsidR="00365EF0" w:rsidRPr="00B350A0" w:rsidRDefault="00365EF0" w:rsidP="00365EF0">
      <w:pPr>
        <w:pStyle w:val="Code"/>
        <w:rPr>
          <w:lang w:val="fr-CH"/>
        </w:rPr>
      </w:pPr>
      <w:r w:rsidRPr="00B350A0">
        <w:rPr>
          <w:lang w:val="fr-CH"/>
        </w:rPr>
        <w:t>/*** Spectra Vista HR-1024 ***/</w:t>
      </w:r>
    </w:p>
    <w:p w14:paraId="0DE75601" w14:textId="77777777" w:rsidR="00365EF0" w:rsidRPr="00B350A0" w:rsidRDefault="00365EF0" w:rsidP="00365EF0">
      <w:pPr>
        <w:pStyle w:val="Code"/>
      </w:pPr>
      <w:r w:rsidRPr="00B350A0">
        <w:t>name= \My Documents\HR1024_Data\HR.071710.0017.sig</w:t>
      </w:r>
    </w:p>
    <w:p w14:paraId="7EDB0C26" w14:textId="77777777" w:rsidR="00365EF0" w:rsidRPr="00B350A0" w:rsidRDefault="00365EF0" w:rsidP="00365EF0">
      <w:pPr>
        <w:pStyle w:val="Code"/>
      </w:pPr>
      <w:r w:rsidRPr="00B350A0">
        <w:t>instrument= HR: 0761008</w:t>
      </w:r>
    </w:p>
    <w:p w14:paraId="346DF8F4" w14:textId="77777777" w:rsidR="00365EF0" w:rsidRPr="00B350A0" w:rsidRDefault="00365EF0" w:rsidP="00365EF0">
      <w:pPr>
        <w:pStyle w:val="Code"/>
      </w:pPr>
      <w:r w:rsidRPr="00B350A0">
        <w:t>integration= 2, 22, 20, 12, 50, 30</w:t>
      </w:r>
    </w:p>
    <w:p w14:paraId="79F478E3" w14:textId="77777777" w:rsidR="00365EF0" w:rsidRPr="00B350A0" w:rsidRDefault="00365EF0" w:rsidP="00365EF0">
      <w:pPr>
        <w:pStyle w:val="Code"/>
      </w:pPr>
      <w:r w:rsidRPr="00B350A0">
        <w:t>scan time=1, 1</w:t>
      </w:r>
    </w:p>
    <w:p w14:paraId="32CE8AE9" w14:textId="77777777" w:rsidR="00365EF0" w:rsidRPr="00B350A0" w:rsidRDefault="00365EF0" w:rsidP="00365EF0">
      <w:pPr>
        <w:pStyle w:val="Code"/>
      </w:pPr>
      <w:r w:rsidRPr="00B350A0">
        <w:t>optic= LENS14, LENS14</w:t>
      </w:r>
    </w:p>
    <w:p w14:paraId="38B3DC98" w14:textId="77777777" w:rsidR="00365EF0" w:rsidRPr="00B350A0" w:rsidRDefault="00365EF0" w:rsidP="00365EF0">
      <w:pPr>
        <w:pStyle w:val="Code"/>
      </w:pPr>
      <w:r w:rsidRPr="00B350A0">
        <w:t>temp= 31.29, 0.41, -5.71, 31.53, 0.41, -5.77</w:t>
      </w:r>
    </w:p>
    <w:p w14:paraId="672285CA" w14:textId="77777777" w:rsidR="00365EF0" w:rsidRPr="00B350A0" w:rsidRDefault="00365EF0" w:rsidP="00365EF0">
      <w:pPr>
        <w:pStyle w:val="Code"/>
      </w:pPr>
      <w:r w:rsidRPr="00B350A0">
        <w:t>battery= 7.7, 7.7</w:t>
      </w:r>
    </w:p>
    <w:p w14:paraId="327376AB" w14:textId="77777777" w:rsidR="00365EF0" w:rsidRPr="00B350A0" w:rsidRDefault="00365EF0" w:rsidP="00365EF0">
      <w:pPr>
        <w:pStyle w:val="Code"/>
      </w:pPr>
      <w:r w:rsidRPr="00B350A0">
        <w:t>error= 0, 0</w:t>
      </w:r>
    </w:p>
    <w:p w14:paraId="129C4143" w14:textId="77777777" w:rsidR="00365EF0" w:rsidRPr="00B350A0" w:rsidRDefault="00365EF0" w:rsidP="00365EF0">
      <w:pPr>
        <w:pStyle w:val="Code"/>
      </w:pPr>
      <w:r w:rsidRPr="00B350A0">
        <w:t>units= Radiance, Radiance</w:t>
      </w:r>
    </w:p>
    <w:p w14:paraId="0F80513A" w14:textId="77777777" w:rsidR="00365EF0" w:rsidRPr="00B350A0" w:rsidRDefault="00365EF0" w:rsidP="00365EF0">
      <w:pPr>
        <w:pStyle w:val="Code"/>
      </w:pPr>
      <w:r w:rsidRPr="00B350A0">
        <w:t>time= 7/18/10 9:47:09 AM, 7/18/10 9:47:31 AM</w:t>
      </w:r>
    </w:p>
    <w:p w14:paraId="48B8E627" w14:textId="77777777" w:rsidR="00365EF0" w:rsidRPr="00B350A0" w:rsidRDefault="00365EF0" w:rsidP="00365EF0">
      <w:pPr>
        <w:pStyle w:val="Code"/>
      </w:pPr>
      <w:r w:rsidRPr="00B350A0">
        <w:t>longitude= 11121.2335,W, 11121.2324,W</w:t>
      </w:r>
    </w:p>
    <w:p w14:paraId="786235F7" w14:textId="77777777" w:rsidR="00365EF0" w:rsidRPr="00B350A0" w:rsidRDefault="00365EF0" w:rsidP="00365EF0">
      <w:pPr>
        <w:pStyle w:val="Code"/>
      </w:pPr>
      <w:r w:rsidRPr="00B350A0">
        <w:t>latitude= 5330.5955,N, 5330.5964,N</w:t>
      </w:r>
    </w:p>
    <w:p w14:paraId="6ABD2FBA" w14:textId="77777777" w:rsidR="00365EF0" w:rsidRPr="00B350A0" w:rsidRDefault="00365EF0" w:rsidP="00365EF0">
      <w:pPr>
        <w:pStyle w:val="Code"/>
      </w:pPr>
      <w:r w:rsidRPr="00B350A0">
        <w:t>gpstime= 154336.000, 154356.000</w:t>
      </w:r>
    </w:p>
    <w:p w14:paraId="76DCDB18" w14:textId="77777777" w:rsidR="00365EF0" w:rsidRPr="00B350A0" w:rsidRDefault="00365EF0" w:rsidP="00365EF0">
      <w:pPr>
        <w:pStyle w:val="Code"/>
      </w:pPr>
      <w:r w:rsidRPr="00B350A0">
        <w:t xml:space="preserve">comm= </w:t>
      </w:r>
    </w:p>
    <w:p w14:paraId="11CE1079" w14:textId="77777777" w:rsidR="00365EF0" w:rsidRPr="00B350A0" w:rsidRDefault="00365EF0" w:rsidP="00365EF0">
      <w:pPr>
        <w:pStyle w:val="Code"/>
      </w:pPr>
      <w:r w:rsidRPr="00B350A0">
        <w:t>memory slot= 0, 0</w:t>
      </w:r>
    </w:p>
    <w:p w14:paraId="295AA309" w14:textId="77777777" w:rsidR="00365EF0" w:rsidRPr="00B350A0" w:rsidRDefault="00365EF0" w:rsidP="00365EF0">
      <w:pPr>
        <w:pStyle w:val="Code"/>
      </w:pPr>
      <w:r w:rsidRPr="00B350A0">
        <w:t xml:space="preserve">factors= </w:t>
      </w:r>
    </w:p>
    <w:p w14:paraId="152D6923" w14:textId="77777777" w:rsidR="00365EF0" w:rsidRPr="00B350A0" w:rsidRDefault="00365EF0" w:rsidP="00365EF0">
      <w:pPr>
        <w:pStyle w:val="Code"/>
        <w:rPr>
          <w:lang w:val="it-IT"/>
        </w:rPr>
      </w:pPr>
      <w:r w:rsidRPr="00B350A0">
        <w:rPr>
          <w:lang w:val="it-IT"/>
        </w:rPr>
        <w:t xml:space="preserve">data= </w:t>
      </w:r>
    </w:p>
    <w:p w14:paraId="0A272787" w14:textId="77777777" w:rsidR="00365EF0" w:rsidRPr="00B350A0" w:rsidRDefault="00365EF0" w:rsidP="00365EF0">
      <w:pPr>
        <w:pStyle w:val="Code"/>
        <w:rPr>
          <w:lang w:val="it-IT"/>
        </w:rPr>
      </w:pPr>
      <w:r w:rsidRPr="00B350A0">
        <w:rPr>
          <w:lang w:val="it-IT"/>
        </w:rPr>
        <w:t>344.2 56023.55 4381.86 7.82</w:t>
      </w:r>
    </w:p>
    <w:p w14:paraId="1B242848" w14:textId="77777777" w:rsidR="00365EF0" w:rsidRPr="00B350A0" w:rsidRDefault="00365EF0" w:rsidP="00365EF0">
      <w:pPr>
        <w:pStyle w:val="Code"/>
        <w:rPr>
          <w:lang w:val="it-IT"/>
        </w:rPr>
      </w:pPr>
      <w:r w:rsidRPr="00B350A0">
        <w:rPr>
          <w:lang w:val="it-IT"/>
        </w:rPr>
        <w:t>345.8 54418.00 4186.00 7.69</w:t>
      </w:r>
    </w:p>
    <w:p w14:paraId="552A1B83" w14:textId="77777777" w:rsidR="00365EF0" w:rsidRPr="00B350A0" w:rsidRDefault="00365EF0" w:rsidP="00365EF0">
      <w:pPr>
        <w:pStyle w:val="Code"/>
        <w:rPr>
          <w:lang w:val="it-IT"/>
        </w:rPr>
      </w:pPr>
      <w:r w:rsidRPr="00B350A0">
        <w:rPr>
          <w:lang w:val="it-IT"/>
        </w:rPr>
        <w:t>347.3 56037.65 4365.57 7.79</w:t>
      </w:r>
    </w:p>
    <w:p w14:paraId="4B6E43C3" w14:textId="77777777" w:rsidR="00365EF0" w:rsidRPr="00B350A0" w:rsidRDefault="00365EF0" w:rsidP="00365EF0">
      <w:pPr>
        <w:pStyle w:val="Code"/>
        <w:rPr>
          <w:lang w:val="it-IT"/>
        </w:rPr>
      </w:pPr>
      <w:r w:rsidRPr="00B350A0">
        <w:rPr>
          <w:lang w:val="it-IT"/>
        </w:rPr>
        <w:t>348.9 59474.63 4568.75 7.68</w:t>
      </w:r>
    </w:p>
    <w:p w14:paraId="602A5B24" w14:textId="77777777" w:rsidR="00365EF0" w:rsidRPr="00B350A0" w:rsidRDefault="00365EF0" w:rsidP="00365EF0">
      <w:pPr>
        <w:pStyle w:val="Code"/>
        <w:rPr>
          <w:lang w:val="it-IT"/>
        </w:rPr>
      </w:pPr>
      <w:r w:rsidRPr="00B350A0">
        <w:rPr>
          <w:lang w:val="it-IT"/>
        </w:rPr>
        <w:t>…</w:t>
      </w:r>
    </w:p>
    <w:p w14:paraId="53F762F9" w14:textId="77777777" w:rsidR="00365EF0" w:rsidRPr="00B350A0" w:rsidRDefault="00365EF0" w:rsidP="00365EF0">
      <w:pPr>
        <w:pStyle w:val="Body"/>
        <w:rPr>
          <w:lang w:val="it-IT"/>
        </w:rPr>
      </w:pPr>
    </w:p>
    <w:p w14:paraId="549CBDB4" w14:textId="77777777" w:rsidR="00365EF0" w:rsidRPr="00B350A0" w:rsidRDefault="00365EF0" w:rsidP="00365EF0">
      <w:pPr>
        <w:pStyle w:val="Code"/>
        <w:rPr>
          <w:lang w:val="it-IT"/>
        </w:rPr>
      </w:pPr>
      <w:r w:rsidRPr="00B350A0">
        <w:rPr>
          <w:lang w:val="it-IT"/>
        </w:rPr>
        <w:t>/*** Spectra Vista SIG Data ***/</w:t>
      </w:r>
    </w:p>
    <w:p w14:paraId="1C2674AA" w14:textId="77777777" w:rsidR="00365EF0" w:rsidRPr="00B350A0" w:rsidRDefault="00365EF0" w:rsidP="00365EF0">
      <w:pPr>
        <w:pStyle w:val="Code"/>
      </w:pPr>
      <w:r w:rsidRPr="00B350A0">
        <w:t>name= \My Documents\HR1024_Data\HR.080910.0010.sig</w:t>
      </w:r>
    </w:p>
    <w:p w14:paraId="0A56622C" w14:textId="77777777" w:rsidR="00365EF0" w:rsidRPr="00B350A0" w:rsidRDefault="00365EF0" w:rsidP="00365EF0">
      <w:pPr>
        <w:pStyle w:val="Code"/>
      </w:pPr>
      <w:r w:rsidRPr="00B350A0">
        <w:t>instrument= HR: 0971030</w:t>
      </w:r>
    </w:p>
    <w:p w14:paraId="2F00DF3E" w14:textId="77777777" w:rsidR="00365EF0" w:rsidRPr="00B350A0" w:rsidRDefault="00365EF0" w:rsidP="00365EF0">
      <w:pPr>
        <w:pStyle w:val="Code"/>
      </w:pPr>
      <w:r w:rsidRPr="00B350A0">
        <w:t>integration= 20, 19.2, 30, 200, 60, 30</w:t>
      </w:r>
    </w:p>
    <w:p w14:paraId="4F811C46" w14:textId="77777777" w:rsidR="00365EF0" w:rsidRPr="00B350A0" w:rsidRDefault="00365EF0" w:rsidP="00365EF0">
      <w:pPr>
        <w:pStyle w:val="Code"/>
      </w:pPr>
      <w:r w:rsidRPr="00B350A0">
        <w:t>scan time= 3, 3</w:t>
      </w:r>
    </w:p>
    <w:p w14:paraId="27267F99" w14:textId="77777777" w:rsidR="00365EF0" w:rsidRPr="00B350A0" w:rsidRDefault="00365EF0" w:rsidP="00365EF0">
      <w:pPr>
        <w:pStyle w:val="Code"/>
        <w:rPr>
          <w:lang w:val="it-IT"/>
        </w:rPr>
      </w:pPr>
      <w:r w:rsidRPr="00B350A0">
        <w:rPr>
          <w:lang w:val="it-IT"/>
        </w:rPr>
        <w:t>scan settings= AD, AI, AD, AI</w:t>
      </w:r>
    </w:p>
    <w:p w14:paraId="0AF9E614" w14:textId="77777777" w:rsidR="00365EF0" w:rsidRPr="00B350A0" w:rsidRDefault="00365EF0" w:rsidP="00365EF0">
      <w:pPr>
        <w:pStyle w:val="Code"/>
      </w:pPr>
      <w:r w:rsidRPr="00B350A0">
        <w:t>external data set1= 8224, 8224, 8224, 8224, 8224, 8224, 8224, 8224, 8224, 8224, 8224, 8224, 8224, 8224, 8224, 8224</w:t>
      </w:r>
    </w:p>
    <w:p w14:paraId="2FFC4A69" w14:textId="77777777" w:rsidR="00365EF0" w:rsidRPr="00B350A0" w:rsidRDefault="00365EF0" w:rsidP="00365EF0">
      <w:pPr>
        <w:pStyle w:val="Code"/>
      </w:pPr>
      <w:r w:rsidRPr="00B350A0">
        <w:t>external data set2= 8224, 8224, 8224, 8224, 8224, 8224, 8224, 8224, 8224, 8224, 8224, 8224, 8224, 8224, 8224, 8224</w:t>
      </w:r>
    </w:p>
    <w:p w14:paraId="7CBF5A02" w14:textId="77777777" w:rsidR="00365EF0" w:rsidRPr="00B350A0" w:rsidRDefault="00365EF0" w:rsidP="00365EF0">
      <w:pPr>
        <w:pStyle w:val="Code"/>
      </w:pPr>
      <w:r w:rsidRPr="00B350A0">
        <w:t>external data dark= 0,0,0,0,0,0,0,0</w:t>
      </w:r>
    </w:p>
    <w:p w14:paraId="53ED03F3" w14:textId="77777777" w:rsidR="00365EF0" w:rsidRPr="00B350A0" w:rsidRDefault="00365EF0" w:rsidP="00365EF0">
      <w:pPr>
        <w:pStyle w:val="Code"/>
      </w:pPr>
      <w:r w:rsidRPr="00B350A0">
        <w:t>external data mask= 0</w:t>
      </w:r>
    </w:p>
    <w:p w14:paraId="46BD599E" w14:textId="77777777" w:rsidR="00365EF0" w:rsidRPr="00B350A0" w:rsidRDefault="00365EF0" w:rsidP="00365EF0">
      <w:pPr>
        <w:pStyle w:val="Code"/>
      </w:pPr>
      <w:r w:rsidRPr="00B350A0">
        <w:lastRenderedPageBreak/>
        <w:t>optic= LENS 4, LENS 4</w:t>
      </w:r>
    </w:p>
    <w:p w14:paraId="6923E228" w14:textId="77777777" w:rsidR="00365EF0" w:rsidRPr="00B350A0" w:rsidRDefault="00365EF0" w:rsidP="00365EF0">
      <w:pPr>
        <w:pStyle w:val="Code"/>
      </w:pPr>
      <w:r w:rsidRPr="00B350A0">
        <w:t>temp= 36.21, 9.08, -5.30, 36.45, 9.08, -5.37</w:t>
      </w:r>
    </w:p>
    <w:p w14:paraId="20A7F79E" w14:textId="77777777" w:rsidR="00365EF0" w:rsidRPr="00B350A0" w:rsidRDefault="00365EF0" w:rsidP="00365EF0">
      <w:pPr>
        <w:pStyle w:val="Code"/>
      </w:pPr>
      <w:r w:rsidRPr="00B350A0">
        <w:t>battery= 7.5, 7.4</w:t>
      </w:r>
    </w:p>
    <w:p w14:paraId="66D32F21" w14:textId="77777777" w:rsidR="00365EF0" w:rsidRPr="00B350A0" w:rsidRDefault="00365EF0" w:rsidP="00365EF0">
      <w:pPr>
        <w:pStyle w:val="Code"/>
      </w:pPr>
      <w:r w:rsidRPr="00B350A0">
        <w:t>error= 0, 0</w:t>
      </w:r>
    </w:p>
    <w:p w14:paraId="4EC3F0CF" w14:textId="77777777" w:rsidR="00365EF0" w:rsidRPr="00B350A0" w:rsidRDefault="00365EF0" w:rsidP="00365EF0">
      <w:pPr>
        <w:pStyle w:val="Code"/>
      </w:pPr>
      <w:r w:rsidRPr="00B350A0">
        <w:t>units= Radiance, Radiance</w:t>
      </w:r>
    </w:p>
    <w:p w14:paraId="4DFA1DA6" w14:textId="77777777" w:rsidR="00365EF0" w:rsidRPr="00B350A0" w:rsidRDefault="00365EF0" w:rsidP="00365EF0">
      <w:pPr>
        <w:pStyle w:val="Code"/>
      </w:pPr>
      <w:r w:rsidRPr="00B350A0">
        <w:t>time= 8/9/10 10:49:47 AM, 8/9/10 10:52:36 AM</w:t>
      </w:r>
    </w:p>
    <w:p w14:paraId="0F504B17" w14:textId="77777777" w:rsidR="00365EF0" w:rsidRPr="00B350A0" w:rsidRDefault="00365EF0" w:rsidP="00365EF0">
      <w:pPr>
        <w:pStyle w:val="Code"/>
        <w:rPr>
          <w:lang w:val="it-IT"/>
        </w:rPr>
      </w:pPr>
      <w:r w:rsidRPr="00B350A0">
        <w:rPr>
          <w:lang w:val="it-IT"/>
        </w:rPr>
        <w:t>longitude= 01116.9879,E, 01116.9933,E</w:t>
      </w:r>
    </w:p>
    <w:p w14:paraId="165D6668" w14:textId="77777777" w:rsidR="00365EF0" w:rsidRPr="00B350A0" w:rsidRDefault="00365EF0" w:rsidP="00365EF0">
      <w:pPr>
        <w:pStyle w:val="Code"/>
        <w:rPr>
          <w:lang w:val="it-IT"/>
        </w:rPr>
      </w:pPr>
      <w:r w:rsidRPr="00B350A0">
        <w:rPr>
          <w:lang w:val="it-IT"/>
        </w:rPr>
        <w:t>latitude= 4806.4988,N, 4806.5075,N</w:t>
      </w:r>
    </w:p>
    <w:p w14:paraId="182E6E56" w14:textId="77777777" w:rsidR="00365EF0" w:rsidRPr="00B350A0" w:rsidRDefault="00365EF0" w:rsidP="00365EF0">
      <w:pPr>
        <w:pStyle w:val="Code"/>
        <w:rPr>
          <w:lang w:val="fr-CH"/>
        </w:rPr>
      </w:pPr>
      <w:r w:rsidRPr="00B350A0">
        <w:rPr>
          <w:lang w:val="fr-CH"/>
        </w:rPr>
        <w:t>gpstime= 084748.000, 085034.000</w:t>
      </w:r>
    </w:p>
    <w:p w14:paraId="484BA8D1" w14:textId="77777777" w:rsidR="00365EF0" w:rsidRPr="00B350A0" w:rsidRDefault="00365EF0" w:rsidP="00365EF0">
      <w:pPr>
        <w:pStyle w:val="Code"/>
        <w:rPr>
          <w:lang w:val="fr-CH"/>
        </w:rPr>
      </w:pPr>
      <w:r w:rsidRPr="00B350A0">
        <w:rPr>
          <w:lang w:val="fr-CH"/>
        </w:rPr>
        <w:t xml:space="preserve">comm= </w:t>
      </w:r>
    </w:p>
    <w:p w14:paraId="19983005" w14:textId="77777777" w:rsidR="00365EF0" w:rsidRPr="00B350A0" w:rsidRDefault="00365EF0" w:rsidP="00365EF0">
      <w:pPr>
        <w:pStyle w:val="Code"/>
      </w:pPr>
      <w:r w:rsidRPr="00B350A0">
        <w:t>memory slot= 0, 0</w:t>
      </w:r>
    </w:p>
    <w:p w14:paraId="7E76FE56" w14:textId="77777777" w:rsidR="00365EF0" w:rsidRPr="00B350A0" w:rsidRDefault="00365EF0" w:rsidP="00365EF0">
      <w:pPr>
        <w:pStyle w:val="Code"/>
      </w:pPr>
      <w:r w:rsidRPr="00B350A0">
        <w:t xml:space="preserve">factors= </w:t>
      </w:r>
    </w:p>
    <w:p w14:paraId="3608373B" w14:textId="77777777" w:rsidR="00365EF0" w:rsidRPr="00B350A0" w:rsidRDefault="00365EF0" w:rsidP="00365EF0">
      <w:pPr>
        <w:pStyle w:val="Code"/>
      </w:pPr>
      <w:r w:rsidRPr="00B350A0">
        <w:t xml:space="preserve">data= </w:t>
      </w:r>
    </w:p>
    <w:p w14:paraId="743BB45D" w14:textId="77777777" w:rsidR="00365EF0" w:rsidRPr="00B350A0" w:rsidRDefault="00365EF0" w:rsidP="00365EF0">
      <w:pPr>
        <w:pStyle w:val="Code"/>
      </w:pPr>
      <w:r w:rsidRPr="00B350A0">
        <w:t>350.6 127369.73 4658.17 3.66</w:t>
      </w:r>
    </w:p>
    <w:p w14:paraId="31833D23" w14:textId="77777777" w:rsidR="00365EF0" w:rsidRPr="00B350A0" w:rsidRDefault="00365EF0" w:rsidP="00365EF0">
      <w:pPr>
        <w:pStyle w:val="Code"/>
      </w:pPr>
      <w:r w:rsidRPr="00B350A0">
        <w:t>352.1 130962.30 4815.39 3.68</w:t>
      </w:r>
    </w:p>
    <w:p w14:paraId="12CD2A2E" w14:textId="77777777" w:rsidR="00365EF0" w:rsidRPr="00B350A0" w:rsidRDefault="00365EF0" w:rsidP="00365EF0">
      <w:pPr>
        <w:pStyle w:val="Code"/>
      </w:pPr>
      <w:r w:rsidRPr="00B350A0">
        <w:t>353.7 132239.65 4916.35 3.72</w:t>
      </w:r>
    </w:p>
    <w:p w14:paraId="63D7DE9B" w14:textId="77777777" w:rsidR="00365EF0" w:rsidRPr="00B350A0" w:rsidRDefault="00365EF0" w:rsidP="00365EF0">
      <w:pPr>
        <w:pStyle w:val="Code"/>
      </w:pPr>
      <w:r w:rsidRPr="00B350A0">
        <w:t>355.3 128726.40 4836.48 3.76</w:t>
      </w:r>
    </w:p>
    <w:p w14:paraId="6B83CD7A" w14:textId="77777777" w:rsidR="00365EF0" w:rsidRPr="00B350A0" w:rsidRDefault="00365EF0" w:rsidP="00365EF0">
      <w:pPr>
        <w:pStyle w:val="Code"/>
      </w:pPr>
      <w:r w:rsidRPr="00B350A0">
        <w:t>356.8 124030.10 4677.99 3.77</w:t>
      </w:r>
    </w:p>
    <w:p w14:paraId="3A6EB41C" w14:textId="77777777" w:rsidR="00365EF0" w:rsidRPr="00B350A0" w:rsidRDefault="00365EF0" w:rsidP="00365EF0">
      <w:pPr>
        <w:pStyle w:val="Code"/>
      </w:pPr>
      <w:r w:rsidRPr="00B350A0">
        <w:t>358.4 123421.08 4677.13 3.79</w:t>
      </w:r>
    </w:p>
    <w:p w14:paraId="44007A80" w14:textId="77777777" w:rsidR="00365EF0" w:rsidRPr="00B350A0" w:rsidRDefault="00365EF0" w:rsidP="00365EF0">
      <w:pPr>
        <w:pStyle w:val="Code"/>
      </w:pPr>
      <w:r w:rsidRPr="00B350A0">
        <w:t>359.9 130810.10 4966.42 3.80</w:t>
      </w:r>
    </w:p>
    <w:p w14:paraId="616862A8" w14:textId="77777777" w:rsidR="00365EF0" w:rsidRPr="00B350A0" w:rsidRDefault="00365EF0" w:rsidP="00365EF0">
      <w:pPr>
        <w:pStyle w:val="Code"/>
      </w:pPr>
      <w:r w:rsidRPr="00B350A0">
        <w:t>…</w:t>
      </w:r>
    </w:p>
    <w:p w14:paraId="7C9D9EEB" w14:textId="77777777" w:rsidR="00365EF0" w:rsidRPr="00A8518D" w:rsidRDefault="00365EF0" w:rsidP="00365EF0">
      <w:pPr>
        <w:pStyle w:val="Heading3"/>
      </w:pPr>
      <w:bookmarkStart w:id="200" w:name="_Toc355280374"/>
      <w:bookmarkStart w:id="201" w:name="_Toc398023880"/>
      <w:bookmarkStart w:id="202" w:name="_Toc506895507"/>
      <w:r w:rsidRPr="00A8518D">
        <w:t>Apogee Files</w:t>
      </w:r>
      <w:bookmarkEnd w:id="200"/>
      <w:bookmarkEnd w:id="201"/>
      <w:bookmarkEnd w:id="202"/>
    </w:p>
    <w:tbl>
      <w:tblPr>
        <w:tblStyle w:val="TableGrid"/>
        <w:tblW w:w="0" w:type="auto"/>
        <w:tblInd w:w="709" w:type="dxa"/>
        <w:tblLook w:val="04A0" w:firstRow="1" w:lastRow="0" w:firstColumn="1" w:lastColumn="0" w:noHBand="0" w:noVBand="1"/>
      </w:tblPr>
      <w:tblGrid>
        <w:gridCol w:w="1644"/>
        <w:gridCol w:w="6889"/>
      </w:tblGrid>
      <w:tr w:rsidR="00365EF0" w:rsidRPr="00B350A0" w14:paraId="20FC72B0" w14:textId="77777777" w:rsidTr="00A559D8">
        <w:tc>
          <w:tcPr>
            <w:tcW w:w="1644" w:type="dxa"/>
          </w:tcPr>
          <w:p w14:paraId="45E6A00C"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3B96BDCF" w14:textId="77777777" w:rsidR="00365EF0" w:rsidRPr="00DC42F9" w:rsidRDefault="00365EF0" w:rsidP="00A559D8">
            <w:pPr>
              <w:pStyle w:val="Body"/>
              <w:ind w:left="0"/>
              <w:rPr>
                <w:sz w:val="22"/>
                <w:szCs w:val="22"/>
              </w:rPr>
            </w:pPr>
            <w:r w:rsidRPr="00DC42F9">
              <w:rPr>
                <w:sz w:val="22"/>
                <w:szCs w:val="22"/>
              </w:rPr>
              <w:t>Apogee Instruments</w:t>
            </w:r>
          </w:p>
        </w:tc>
      </w:tr>
      <w:tr w:rsidR="00365EF0" w:rsidRPr="00B350A0" w14:paraId="31AC6A02" w14:textId="77777777" w:rsidTr="00A559D8">
        <w:tc>
          <w:tcPr>
            <w:tcW w:w="1644" w:type="dxa"/>
          </w:tcPr>
          <w:p w14:paraId="0FC87E2A"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199CDBE4" w14:textId="77777777" w:rsidR="00365EF0" w:rsidRPr="00DC42F9" w:rsidRDefault="00365EF0" w:rsidP="00A559D8">
            <w:pPr>
              <w:pStyle w:val="Body"/>
              <w:ind w:left="0"/>
              <w:rPr>
                <w:sz w:val="22"/>
                <w:szCs w:val="22"/>
              </w:rPr>
            </w:pPr>
          </w:p>
        </w:tc>
      </w:tr>
      <w:tr w:rsidR="00365EF0" w:rsidRPr="00B350A0" w14:paraId="321C8534" w14:textId="77777777" w:rsidTr="00A559D8">
        <w:tc>
          <w:tcPr>
            <w:tcW w:w="1644" w:type="dxa"/>
          </w:tcPr>
          <w:p w14:paraId="3E6BA0B3"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4200C1ED" w14:textId="77777777" w:rsidR="00365EF0" w:rsidRPr="00DC42F9" w:rsidRDefault="00365EF0" w:rsidP="00A559D8">
            <w:pPr>
              <w:pStyle w:val="Body"/>
              <w:ind w:left="0"/>
              <w:rPr>
                <w:sz w:val="22"/>
                <w:szCs w:val="22"/>
              </w:rPr>
            </w:pPr>
            <w:r w:rsidRPr="00DC42F9">
              <w:rPr>
                <w:sz w:val="22"/>
                <w:szCs w:val="22"/>
              </w:rPr>
              <w:t>Apogee text files (restricted to a few tested files only – see example below)</w:t>
            </w:r>
          </w:p>
        </w:tc>
      </w:tr>
      <w:tr w:rsidR="00365EF0" w:rsidRPr="00B350A0" w14:paraId="686E0E11" w14:textId="77777777" w:rsidTr="00A559D8">
        <w:tc>
          <w:tcPr>
            <w:tcW w:w="1644" w:type="dxa"/>
          </w:tcPr>
          <w:p w14:paraId="0B2EE925"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21B2EE56" w14:textId="77777777" w:rsidR="00365EF0" w:rsidRPr="00DC42F9" w:rsidRDefault="00365EF0" w:rsidP="00A559D8">
            <w:pPr>
              <w:pStyle w:val="TableText"/>
              <w:rPr>
                <w:sz w:val="22"/>
                <w:szCs w:val="22"/>
              </w:rPr>
            </w:pPr>
            <w:r w:rsidRPr="00DC42F9">
              <w:rPr>
                <w:sz w:val="22"/>
                <w:szCs w:val="22"/>
              </w:rPr>
              <w:t>The SPECCHIO Apogee file loader was added to SPECCHIO for one special case. That is the only Apogee file example that has been available for testing. Therefore, this file reader has not been well tested. It is provided “as is” and should be used with caution.</w:t>
            </w:r>
          </w:p>
        </w:tc>
      </w:tr>
    </w:tbl>
    <w:p w14:paraId="611E7E30" w14:textId="77777777" w:rsidR="00365EF0" w:rsidRPr="00B350A0" w:rsidRDefault="00365EF0" w:rsidP="00365EF0">
      <w:pPr>
        <w:pStyle w:val="HeadingSubUnnumbered"/>
        <w:rPr>
          <w:u w:val="single"/>
        </w:rPr>
      </w:pPr>
      <w:r w:rsidRPr="00B350A0">
        <w:rPr>
          <w:u w:val="single"/>
        </w:rPr>
        <w:t>Example of supported Apogee format text file</w:t>
      </w:r>
    </w:p>
    <w:p w14:paraId="69DBD35F" w14:textId="77777777" w:rsidR="00365EF0" w:rsidRPr="00B350A0" w:rsidRDefault="00365EF0" w:rsidP="00365EF0">
      <w:pPr>
        <w:pStyle w:val="Code"/>
      </w:pPr>
      <w:r w:rsidRPr="00B350A0">
        <w:t>" File: cachimbalito2\p5_2.TRM</w:t>
      </w:r>
    </w:p>
    <w:p w14:paraId="3148DED8" w14:textId="77777777" w:rsidR="00365EF0" w:rsidRPr="00B350A0" w:rsidRDefault="00365EF0" w:rsidP="00365EF0">
      <w:pPr>
        <w:pStyle w:val="Code"/>
      </w:pPr>
      <w:r w:rsidRPr="00B350A0">
        <w:t xml:space="preserve">" TRANS-&gt;  Wave:733.53nm  Pix:1050  Val: 25.767  Time:23ms  Avg:7  Sm:0  Sg:0  Tc:on  Xt:1  Ch:1 </w:t>
      </w:r>
    </w:p>
    <w:p w14:paraId="5399DD8F" w14:textId="77777777" w:rsidR="00365EF0" w:rsidRPr="00B350A0" w:rsidRDefault="00365EF0" w:rsidP="00365EF0">
      <w:pPr>
        <w:pStyle w:val="Code"/>
        <w:rPr>
          <w:lang w:val="it-IT"/>
        </w:rPr>
      </w:pPr>
      <w:r w:rsidRPr="00B350A0">
        <w:t xml:space="preserve"> </w:t>
      </w:r>
      <w:r w:rsidRPr="00B350A0">
        <w:rPr>
          <w:lang w:val="it-IT"/>
        </w:rPr>
        <w:t>400.00  1.102E+000</w:t>
      </w:r>
    </w:p>
    <w:p w14:paraId="50D58FAA" w14:textId="77777777" w:rsidR="00365EF0" w:rsidRPr="00B350A0" w:rsidRDefault="00365EF0" w:rsidP="00365EF0">
      <w:pPr>
        <w:pStyle w:val="Code"/>
        <w:rPr>
          <w:lang w:val="it-IT"/>
        </w:rPr>
      </w:pPr>
      <w:r w:rsidRPr="00B350A0">
        <w:rPr>
          <w:lang w:val="it-IT"/>
        </w:rPr>
        <w:t xml:space="preserve"> 400.50  1.131E+000</w:t>
      </w:r>
    </w:p>
    <w:p w14:paraId="2BF548FF" w14:textId="77777777" w:rsidR="00365EF0" w:rsidRPr="00B350A0" w:rsidRDefault="00365EF0" w:rsidP="00365EF0">
      <w:pPr>
        <w:pStyle w:val="Code"/>
        <w:rPr>
          <w:lang w:val="it-IT"/>
        </w:rPr>
      </w:pPr>
      <w:r w:rsidRPr="00B350A0">
        <w:rPr>
          <w:lang w:val="it-IT"/>
        </w:rPr>
        <w:t xml:space="preserve"> 401.00  1.205E+000</w:t>
      </w:r>
    </w:p>
    <w:p w14:paraId="7BFE291D" w14:textId="77777777" w:rsidR="00365EF0" w:rsidRPr="00B350A0" w:rsidRDefault="00365EF0" w:rsidP="00365EF0">
      <w:pPr>
        <w:pStyle w:val="Code"/>
        <w:rPr>
          <w:lang w:val="it-IT"/>
        </w:rPr>
      </w:pPr>
      <w:r w:rsidRPr="00B350A0">
        <w:rPr>
          <w:lang w:val="it-IT"/>
        </w:rPr>
        <w:t xml:space="preserve"> 401.50  1.257E+000</w:t>
      </w:r>
    </w:p>
    <w:p w14:paraId="607C2C81" w14:textId="77777777" w:rsidR="00365EF0" w:rsidRPr="00B350A0" w:rsidRDefault="00365EF0" w:rsidP="00365EF0">
      <w:pPr>
        <w:pStyle w:val="Code"/>
        <w:rPr>
          <w:lang w:val="it-IT"/>
        </w:rPr>
      </w:pPr>
      <w:r w:rsidRPr="00B350A0">
        <w:rPr>
          <w:lang w:val="it-IT"/>
        </w:rPr>
        <w:t xml:space="preserve"> 402.00  1.260E+000</w:t>
      </w:r>
    </w:p>
    <w:p w14:paraId="16C42B28" w14:textId="77777777" w:rsidR="00365EF0" w:rsidRPr="00B350A0" w:rsidRDefault="00365EF0" w:rsidP="00365EF0">
      <w:pPr>
        <w:pStyle w:val="Code"/>
        <w:rPr>
          <w:lang w:val="it-IT"/>
        </w:rPr>
      </w:pPr>
      <w:r w:rsidRPr="00B350A0">
        <w:rPr>
          <w:lang w:val="it-IT"/>
        </w:rPr>
        <w:t xml:space="preserve"> 402.50  1.336E+000</w:t>
      </w:r>
    </w:p>
    <w:p w14:paraId="7EB84C48" w14:textId="77777777" w:rsidR="00365EF0" w:rsidRPr="00B350A0" w:rsidRDefault="00365EF0" w:rsidP="00365EF0">
      <w:pPr>
        <w:pStyle w:val="Code"/>
        <w:rPr>
          <w:lang w:val="it-IT"/>
        </w:rPr>
      </w:pPr>
      <w:r w:rsidRPr="00B350A0">
        <w:rPr>
          <w:lang w:val="it-IT"/>
        </w:rPr>
        <w:t xml:space="preserve"> 403.00  1.341E+000</w:t>
      </w:r>
    </w:p>
    <w:p w14:paraId="7F53738B" w14:textId="77777777" w:rsidR="00365EF0" w:rsidRPr="00B350A0" w:rsidRDefault="00365EF0" w:rsidP="00365EF0">
      <w:pPr>
        <w:pStyle w:val="Code"/>
        <w:rPr>
          <w:lang w:val="it-IT"/>
        </w:rPr>
      </w:pPr>
      <w:r w:rsidRPr="00B350A0">
        <w:rPr>
          <w:lang w:val="it-IT"/>
        </w:rPr>
        <w:t xml:space="preserve"> 403.50  1.418E+000</w:t>
      </w:r>
    </w:p>
    <w:p w14:paraId="3F849268" w14:textId="77777777" w:rsidR="00365EF0" w:rsidRPr="00B350A0" w:rsidRDefault="00365EF0" w:rsidP="00365EF0">
      <w:pPr>
        <w:pStyle w:val="Code"/>
        <w:rPr>
          <w:lang w:val="it-IT"/>
        </w:rPr>
      </w:pPr>
      <w:r w:rsidRPr="00B350A0">
        <w:rPr>
          <w:lang w:val="it-IT"/>
        </w:rPr>
        <w:t xml:space="preserve"> 404.00  1.451E+000</w:t>
      </w:r>
    </w:p>
    <w:p w14:paraId="5BF183CF" w14:textId="77777777" w:rsidR="00365EF0" w:rsidRPr="00B350A0" w:rsidRDefault="00365EF0" w:rsidP="00365EF0">
      <w:pPr>
        <w:pStyle w:val="Code"/>
        <w:rPr>
          <w:lang w:val="it-IT"/>
        </w:rPr>
      </w:pPr>
      <w:r w:rsidRPr="00B350A0">
        <w:rPr>
          <w:lang w:val="it-IT"/>
        </w:rPr>
        <w:t xml:space="preserve"> 404.50  1.444E+000</w:t>
      </w:r>
    </w:p>
    <w:p w14:paraId="5B5A88D8" w14:textId="77777777" w:rsidR="00365EF0" w:rsidRPr="00B350A0" w:rsidRDefault="00365EF0" w:rsidP="00365EF0">
      <w:pPr>
        <w:pStyle w:val="Code"/>
      </w:pPr>
      <w:r w:rsidRPr="00B350A0">
        <w:rPr>
          <w:lang w:val="it-IT"/>
        </w:rPr>
        <w:t xml:space="preserve"> </w:t>
      </w:r>
      <w:r w:rsidRPr="00B350A0">
        <w:t>405.00  1.488E+000</w:t>
      </w:r>
    </w:p>
    <w:p w14:paraId="3B40AED8" w14:textId="77777777" w:rsidR="00365EF0" w:rsidRPr="00B350A0" w:rsidRDefault="00365EF0" w:rsidP="00365EF0">
      <w:pPr>
        <w:pStyle w:val="Code"/>
      </w:pPr>
      <w:r w:rsidRPr="00B350A0">
        <w:t>…</w:t>
      </w:r>
    </w:p>
    <w:p w14:paraId="3B806F48" w14:textId="77777777" w:rsidR="00365EF0" w:rsidRPr="00B350A0" w:rsidRDefault="00365EF0" w:rsidP="00365EF0">
      <w:pPr>
        <w:spacing w:after="200" w:line="276" w:lineRule="auto"/>
        <w:rPr>
          <w:b/>
          <w:szCs w:val="22"/>
          <w:u w:val="single"/>
        </w:rPr>
      </w:pPr>
      <w:bookmarkStart w:id="203" w:name="_Ref355167308"/>
      <w:bookmarkStart w:id="204" w:name="_Ref355167311"/>
      <w:bookmarkStart w:id="205" w:name="_Toc355280375"/>
      <w:bookmarkStart w:id="206" w:name="_Toc398023881"/>
    </w:p>
    <w:p w14:paraId="4939FCB1" w14:textId="77777777" w:rsidR="00365EF0" w:rsidRPr="00A8518D" w:rsidRDefault="00365EF0" w:rsidP="00365EF0">
      <w:pPr>
        <w:pStyle w:val="Heading3"/>
      </w:pPr>
      <w:bookmarkStart w:id="207" w:name="_Ref499981312"/>
      <w:bookmarkStart w:id="208" w:name="_Toc506895508"/>
      <w:r w:rsidRPr="00A8518D">
        <w:lastRenderedPageBreak/>
        <w:t>ENVI Spectral Library Files</w:t>
      </w:r>
      <w:bookmarkEnd w:id="203"/>
      <w:bookmarkEnd w:id="204"/>
      <w:bookmarkEnd w:id="205"/>
      <w:bookmarkEnd w:id="206"/>
      <w:bookmarkEnd w:id="207"/>
      <w:bookmarkEnd w:id="208"/>
    </w:p>
    <w:tbl>
      <w:tblPr>
        <w:tblStyle w:val="TableGrid"/>
        <w:tblW w:w="0" w:type="auto"/>
        <w:tblInd w:w="709" w:type="dxa"/>
        <w:tblLook w:val="04A0" w:firstRow="1" w:lastRow="0" w:firstColumn="1" w:lastColumn="0" w:noHBand="0" w:noVBand="1"/>
      </w:tblPr>
      <w:tblGrid>
        <w:gridCol w:w="1644"/>
        <w:gridCol w:w="6889"/>
      </w:tblGrid>
      <w:tr w:rsidR="00365EF0" w:rsidRPr="00DC42F9" w14:paraId="101B15FE" w14:textId="77777777" w:rsidTr="00A559D8">
        <w:tc>
          <w:tcPr>
            <w:tcW w:w="1644" w:type="dxa"/>
          </w:tcPr>
          <w:p w14:paraId="509FDC7B"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1FDA2DC8" w14:textId="77777777" w:rsidR="00365EF0" w:rsidRPr="00DC42F9" w:rsidRDefault="00365EF0" w:rsidP="00A559D8">
            <w:pPr>
              <w:pStyle w:val="Body"/>
              <w:ind w:left="0"/>
              <w:rPr>
                <w:sz w:val="22"/>
                <w:szCs w:val="22"/>
              </w:rPr>
            </w:pPr>
            <w:r w:rsidRPr="00DC42F9">
              <w:rPr>
                <w:sz w:val="22"/>
                <w:szCs w:val="22"/>
              </w:rPr>
              <w:t>Exelis Visual Information Systems</w:t>
            </w:r>
          </w:p>
        </w:tc>
      </w:tr>
      <w:tr w:rsidR="00365EF0" w:rsidRPr="00DC42F9" w14:paraId="7BCF6308" w14:textId="77777777" w:rsidTr="00A559D8">
        <w:tc>
          <w:tcPr>
            <w:tcW w:w="1644" w:type="dxa"/>
          </w:tcPr>
          <w:p w14:paraId="7A277DEC"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5816BFF8" w14:textId="77777777" w:rsidR="00365EF0" w:rsidRPr="00DC42F9" w:rsidRDefault="00365EF0" w:rsidP="00A559D8">
            <w:pPr>
              <w:pStyle w:val="Body"/>
              <w:ind w:left="0"/>
              <w:rPr>
                <w:sz w:val="22"/>
                <w:szCs w:val="22"/>
              </w:rPr>
            </w:pPr>
            <w:r w:rsidRPr="00DC42F9">
              <w:rPr>
                <w:sz w:val="22"/>
                <w:szCs w:val="22"/>
              </w:rPr>
              <w:t>ENVI Software Library</w:t>
            </w:r>
          </w:p>
        </w:tc>
      </w:tr>
      <w:tr w:rsidR="00365EF0" w:rsidRPr="00DC42F9" w14:paraId="29276B78" w14:textId="77777777" w:rsidTr="00A559D8">
        <w:tc>
          <w:tcPr>
            <w:tcW w:w="1644" w:type="dxa"/>
          </w:tcPr>
          <w:p w14:paraId="5E173738"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3BAE4F5D" w14:textId="77777777" w:rsidR="00365EF0" w:rsidRPr="00DC42F9" w:rsidRDefault="00365EF0" w:rsidP="00A559D8">
            <w:pPr>
              <w:pStyle w:val="Body"/>
              <w:ind w:left="0"/>
              <w:rPr>
                <w:sz w:val="22"/>
                <w:szCs w:val="22"/>
              </w:rPr>
            </w:pPr>
            <w:r w:rsidRPr="00DC42F9">
              <w:rPr>
                <w:sz w:val="22"/>
                <w:szCs w:val="22"/>
              </w:rPr>
              <w:t>ENVI Spectral library files (SLB and SLI)</w:t>
            </w:r>
          </w:p>
        </w:tc>
      </w:tr>
      <w:tr w:rsidR="00365EF0" w:rsidRPr="00DC42F9" w14:paraId="130A0A6B" w14:textId="77777777" w:rsidTr="00A559D8">
        <w:tc>
          <w:tcPr>
            <w:tcW w:w="1644" w:type="dxa"/>
          </w:tcPr>
          <w:p w14:paraId="68529569"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433ACD89" w14:textId="77777777" w:rsidR="00365EF0" w:rsidRPr="00DC42F9" w:rsidRDefault="00365EF0" w:rsidP="00A559D8">
            <w:pPr>
              <w:pStyle w:val="TableText"/>
              <w:rPr>
                <w:sz w:val="22"/>
                <w:szCs w:val="22"/>
              </w:rPr>
            </w:pPr>
            <w:r w:rsidRPr="00DC42F9">
              <w:rPr>
                <w:sz w:val="22"/>
                <w:szCs w:val="22"/>
              </w:rPr>
              <w:t xml:space="preserve">The import routine reads each </w:t>
            </w:r>
            <w:r w:rsidRPr="00DC42F9">
              <w:rPr>
                <w:rStyle w:val="Codeintext"/>
                <w:sz w:val="22"/>
                <w:szCs w:val="22"/>
                <w:u w:val="single"/>
              </w:rPr>
              <w:t>.hdr</w:t>
            </w:r>
            <w:r w:rsidRPr="00DC42F9">
              <w:rPr>
                <w:sz w:val="22"/>
                <w:szCs w:val="22"/>
              </w:rPr>
              <w:t xml:space="preserve"> file in the folder. Each </w:t>
            </w:r>
            <w:r w:rsidRPr="00DC42F9">
              <w:rPr>
                <w:rStyle w:val="Codeintext"/>
                <w:sz w:val="22"/>
                <w:szCs w:val="22"/>
                <w:u w:val="single"/>
              </w:rPr>
              <w:t>.hdr</w:t>
            </w:r>
            <w:r w:rsidRPr="00DC42F9">
              <w:rPr>
                <w:sz w:val="22"/>
                <w:szCs w:val="22"/>
              </w:rPr>
              <w:t xml:space="preserve"> file refers to either an </w:t>
            </w:r>
            <w:r w:rsidRPr="00DC42F9">
              <w:rPr>
                <w:rStyle w:val="Codeintext"/>
                <w:sz w:val="22"/>
                <w:szCs w:val="22"/>
                <w:u w:val="single"/>
              </w:rPr>
              <w:t>.slb</w:t>
            </w:r>
            <w:r w:rsidRPr="00DC42F9">
              <w:rPr>
                <w:sz w:val="22"/>
                <w:szCs w:val="22"/>
              </w:rPr>
              <w:t xml:space="preserve"> or </w:t>
            </w:r>
            <w:r w:rsidRPr="00DC42F9">
              <w:rPr>
                <w:rStyle w:val="Codeintext"/>
                <w:sz w:val="22"/>
                <w:szCs w:val="22"/>
                <w:u w:val="single"/>
              </w:rPr>
              <w:t>.sli</w:t>
            </w:r>
            <w:r w:rsidRPr="00DC42F9">
              <w:rPr>
                <w:sz w:val="22"/>
                <w:szCs w:val="22"/>
              </w:rPr>
              <w:t xml:space="preserve"> file for the body of the Spectrum data. That is, Spectrum data are stored in pairs of files. For example:</w:t>
            </w:r>
          </w:p>
          <w:p w14:paraId="41EBEC4B" w14:textId="77777777" w:rsidR="00365EF0" w:rsidRPr="00DC42F9" w:rsidRDefault="00365EF0" w:rsidP="00A559D8">
            <w:pPr>
              <w:pStyle w:val="CodeinTable"/>
              <w:rPr>
                <w:sz w:val="22"/>
                <w:szCs w:val="22"/>
              </w:rPr>
            </w:pPr>
            <w:r w:rsidRPr="00DC42F9">
              <w:rPr>
                <w:sz w:val="22"/>
                <w:szCs w:val="22"/>
              </w:rPr>
              <w:t>my_spectra.hdr</w:t>
            </w:r>
          </w:p>
          <w:p w14:paraId="12D4C5D3" w14:textId="77777777" w:rsidR="00365EF0" w:rsidRPr="00DC42F9" w:rsidRDefault="00365EF0" w:rsidP="00A559D8">
            <w:pPr>
              <w:pStyle w:val="CodeinTable"/>
              <w:rPr>
                <w:sz w:val="22"/>
                <w:szCs w:val="22"/>
              </w:rPr>
            </w:pPr>
            <w:r w:rsidRPr="00DC42F9">
              <w:rPr>
                <w:sz w:val="22"/>
                <w:szCs w:val="22"/>
              </w:rPr>
              <w:t>my_spectra.slb</w:t>
            </w:r>
          </w:p>
          <w:p w14:paraId="07B5FB8F" w14:textId="77777777" w:rsidR="00365EF0" w:rsidRPr="00DC42F9" w:rsidRDefault="00365EF0" w:rsidP="00A559D8">
            <w:pPr>
              <w:pStyle w:val="TableText"/>
              <w:rPr>
                <w:sz w:val="22"/>
                <w:szCs w:val="22"/>
              </w:rPr>
            </w:pPr>
            <w:r w:rsidRPr="00DC42F9">
              <w:rPr>
                <w:sz w:val="22"/>
                <w:szCs w:val="22"/>
              </w:rPr>
              <w:t>or</w:t>
            </w:r>
          </w:p>
          <w:p w14:paraId="6B80507F" w14:textId="77777777" w:rsidR="00365EF0" w:rsidRPr="00DC42F9" w:rsidRDefault="00365EF0" w:rsidP="00A559D8">
            <w:pPr>
              <w:pStyle w:val="CodeinTable"/>
              <w:rPr>
                <w:sz w:val="22"/>
                <w:szCs w:val="22"/>
              </w:rPr>
            </w:pPr>
            <w:r w:rsidRPr="00DC42F9">
              <w:rPr>
                <w:sz w:val="22"/>
                <w:szCs w:val="22"/>
              </w:rPr>
              <w:t>my_spectra.hdr</w:t>
            </w:r>
          </w:p>
          <w:p w14:paraId="349D1724" w14:textId="77777777" w:rsidR="00365EF0" w:rsidRPr="00DC42F9" w:rsidRDefault="00365EF0" w:rsidP="00A559D8">
            <w:pPr>
              <w:pStyle w:val="CodeinTable"/>
              <w:rPr>
                <w:sz w:val="22"/>
                <w:szCs w:val="22"/>
              </w:rPr>
            </w:pPr>
            <w:r w:rsidRPr="00DC42F9">
              <w:rPr>
                <w:sz w:val="22"/>
                <w:szCs w:val="22"/>
              </w:rPr>
              <w:t>my_spectra.sli</w:t>
            </w:r>
          </w:p>
          <w:p w14:paraId="098D956D" w14:textId="77777777" w:rsidR="00365EF0" w:rsidRPr="00DC42F9" w:rsidRDefault="00365EF0" w:rsidP="00A559D8">
            <w:pPr>
              <w:pStyle w:val="TableText"/>
              <w:rPr>
                <w:sz w:val="22"/>
                <w:szCs w:val="22"/>
              </w:rPr>
            </w:pPr>
            <w:r w:rsidRPr="00DC42F9">
              <w:rPr>
                <w:sz w:val="22"/>
                <w:szCs w:val="22"/>
              </w:rPr>
              <w:t xml:space="preserve">Both </w:t>
            </w:r>
            <w:r w:rsidRPr="00DC42F9">
              <w:rPr>
                <w:rStyle w:val="Codeintext"/>
                <w:sz w:val="22"/>
                <w:szCs w:val="22"/>
                <w:u w:val="single"/>
              </w:rPr>
              <w:t>.slb</w:t>
            </w:r>
            <w:r w:rsidRPr="00DC42F9">
              <w:rPr>
                <w:sz w:val="22"/>
                <w:szCs w:val="22"/>
              </w:rPr>
              <w:t xml:space="preserve"> and </w:t>
            </w:r>
            <w:r w:rsidRPr="00DC42F9">
              <w:rPr>
                <w:rStyle w:val="Codeintext"/>
                <w:sz w:val="22"/>
                <w:szCs w:val="22"/>
                <w:u w:val="single"/>
              </w:rPr>
              <w:t>.sli</w:t>
            </w:r>
            <w:r w:rsidRPr="00DC42F9">
              <w:rPr>
                <w:sz w:val="22"/>
                <w:szCs w:val="22"/>
              </w:rPr>
              <w:t xml:space="preserve"> files can be uploaded in the same sub-folder.</w:t>
            </w:r>
          </w:p>
          <w:p w14:paraId="17AA25CE" w14:textId="77777777" w:rsidR="00365EF0" w:rsidRPr="00DC42F9" w:rsidRDefault="00365EF0" w:rsidP="00A559D8">
            <w:pPr>
              <w:pStyle w:val="TableText"/>
              <w:rPr>
                <w:sz w:val="22"/>
                <w:szCs w:val="22"/>
              </w:rPr>
            </w:pPr>
            <w:r w:rsidRPr="00DC42F9">
              <w:rPr>
                <w:sz w:val="22"/>
                <w:szCs w:val="22"/>
              </w:rPr>
              <w:t>Each file pair can contain more than one Spectrum. If present, Spectrum names are read from the header file and stored in the database in the Filename Metadata Attribute.</w:t>
            </w:r>
          </w:p>
          <w:p w14:paraId="757913F1" w14:textId="77777777" w:rsidR="00365EF0" w:rsidRPr="00DC42F9" w:rsidRDefault="00365EF0" w:rsidP="00A559D8">
            <w:pPr>
              <w:pStyle w:val="TableText"/>
              <w:rPr>
                <w:sz w:val="22"/>
                <w:szCs w:val="22"/>
              </w:rPr>
            </w:pPr>
            <w:r w:rsidRPr="00DC42F9">
              <w:rPr>
                <w:sz w:val="22"/>
                <w:szCs w:val="22"/>
              </w:rPr>
              <w:t xml:space="preserve">The File Type Metadata Attribute is set to </w:t>
            </w:r>
            <w:r w:rsidRPr="00DC42F9">
              <w:rPr>
                <w:rStyle w:val="GUIWord"/>
                <w:u w:val="single"/>
              </w:rPr>
              <w:t>ENVI Hdr</w:t>
            </w:r>
            <w:r w:rsidRPr="00DC42F9">
              <w:rPr>
                <w:sz w:val="22"/>
                <w:szCs w:val="22"/>
              </w:rPr>
              <w:t>.</w:t>
            </w:r>
          </w:p>
          <w:p w14:paraId="40FF0906" w14:textId="77777777" w:rsidR="00365EF0" w:rsidRPr="00DC42F9" w:rsidRDefault="00365EF0" w:rsidP="00A559D8">
            <w:pPr>
              <w:pStyle w:val="TableText"/>
              <w:rPr>
                <w:sz w:val="22"/>
                <w:szCs w:val="22"/>
              </w:rPr>
            </w:pPr>
            <w:r w:rsidRPr="00DC42F9">
              <w:rPr>
                <w:sz w:val="22"/>
                <w:szCs w:val="22"/>
              </w:rPr>
              <w:t xml:space="preserve">The Sensor definition (i.e. central wavelengths) is not read from the ENVI header file. You should define the correct Sensor using the </w:t>
            </w:r>
            <w:r w:rsidRPr="00DC42F9">
              <w:rPr>
                <w:rStyle w:val="GUIWord"/>
                <w:u w:val="single"/>
              </w:rPr>
              <w:t>Data Maintenance - Load sensor definition</w:t>
            </w:r>
            <w:r w:rsidRPr="00DC42F9">
              <w:rPr>
                <w:sz w:val="22"/>
                <w:szCs w:val="22"/>
              </w:rPr>
              <w:t xml:space="preserve"> menu functions. See </w:t>
            </w:r>
            <w:r w:rsidRPr="00DC42F9">
              <w:rPr>
                <w:i/>
                <w:sz w:val="22"/>
                <w:szCs w:val="22"/>
              </w:rPr>
              <w:t>Section</w:t>
            </w:r>
            <w:r w:rsidRPr="00DC42F9">
              <w:rPr>
                <w:sz w:val="22"/>
                <w:szCs w:val="22"/>
              </w:rPr>
              <w:t xml:space="preserve"> </w:t>
            </w:r>
            <w:r w:rsidRPr="00DC42F9">
              <w:rPr>
                <w:szCs w:val="22"/>
              </w:rPr>
              <w:fldChar w:fldCharType="begin"/>
            </w:r>
            <w:r w:rsidRPr="00DC42F9">
              <w:rPr>
                <w:sz w:val="22"/>
                <w:szCs w:val="22"/>
              </w:rPr>
              <w:instrText xml:space="preserve"> REF _Ref413327484 \r \h  \* MERGEFORMAT </w:instrText>
            </w:r>
            <w:r w:rsidRPr="00DC42F9">
              <w:rPr>
                <w:szCs w:val="22"/>
              </w:rPr>
            </w:r>
            <w:r w:rsidRPr="00DC42F9">
              <w:rPr>
                <w:szCs w:val="22"/>
              </w:rPr>
              <w:fldChar w:fldCharType="separate"/>
            </w:r>
            <w:r w:rsidR="000C7C57" w:rsidRPr="000C7C57">
              <w:rPr>
                <w:rStyle w:val="CrossReference"/>
              </w:rPr>
              <w:t>12.2</w:t>
            </w:r>
            <w:r w:rsidRPr="00DC42F9">
              <w:rPr>
                <w:szCs w:val="22"/>
              </w:rPr>
              <w:fldChar w:fldCharType="end"/>
            </w:r>
            <w:r w:rsidRPr="00DC42F9">
              <w:rPr>
                <w:sz w:val="22"/>
                <w:szCs w:val="22"/>
              </w:rPr>
              <w:t>.</w:t>
            </w:r>
          </w:p>
        </w:tc>
      </w:tr>
    </w:tbl>
    <w:p w14:paraId="033E592E" w14:textId="77777777" w:rsidR="00365EF0" w:rsidRPr="00A8518D" w:rsidRDefault="00365EF0" w:rsidP="00365EF0">
      <w:pPr>
        <w:pStyle w:val="Heading3"/>
      </w:pPr>
      <w:bookmarkStart w:id="209" w:name="_Toc355280376"/>
      <w:bookmarkStart w:id="210" w:name="_Ref356813987"/>
      <w:bookmarkStart w:id="211" w:name="_Ref356813989"/>
      <w:bookmarkStart w:id="212" w:name="_Toc398023882"/>
      <w:bookmarkStart w:id="213" w:name="_Ref413327559"/>
      <w:bookmarkStart w:id="214" w:name="_Ref500010080"/>
      <w:bookmarkStart w:id="215" w:name="_Ref500010081"/>
      <w:bookmarkStart w:id="216" w:name="_Toc506895509"/>
      <w:r w:rsidRPr="00A8518D">
        <w:t>Ocean Optics SpectraSuite Data Files</w:t>
      </w:r>
      <w:bookmarkEnd w:id="209"/>
      <w:bookmarkEnd w:id="210"/>
      <w:bookmarkEnd w:id="211"/>
      <w:bookmarkEnd w:id="212"/>
      <w:bookmarkEnd w:id="213"/>
      <w:bookmarkEnd w:id="214"/>
      <w:bookmarkEnd w:id="215"/>
      <w:bookmarkEnd w:id="216"/>
    </w:p>
    <w:tbl>
      <w:tblPr>
        <w:tblStyle w:val="TableGrid"/>
        <w:tblW w:w="0" w:type="auto"/>
        <w:tblInd w:w="709" w:type="dxa"/>
        <w:tblLook w:val="04A0" w:firstRow="1" w:lastRow="0" w:firstColumn="1" w:lastColumn="0" w:noHBand="0" w:noVBand="1"/>
      </w:tblPr>
      <w:tblGrid>
        <w:gridCol w:w="1644"/>
        <w:gridCol w:w="6889"/>
      </w:tblGrid>
      <w:tr w:rsidR="00365EF0" w:rsidRPr="00B350A0" w14:paraId="2BE41458" w14:textId="77777777" w:rsidTr="00A559D8">
        <w:tc>
          <w:tcPr>
            <w:tcW w:w="1644" w:type="dxa"/>
          </w:tcPr>
          <w:p w14:paraId="09EFF6EE"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55E0CB4C" w14:textId="77777777" w:rsidR="00365EF0" w:rsidRPr="00DC42F9" w:rsidRDefault="00365EF0" w:rsidP="00A559D8">
            <w:pPr>
              <w:pStyle w:val="TableText"/>
              <w:rPr>
                <w:sz w:val="22"/>
                <w:szCs w:val="22"/>
              </w:rPr>
            </w:pPr>
            <w:r w:rsidRPr="00DC42F9">
              <w:rPr>
                <w:sz w:val="22"/>
                <w:szCs w:val="22"/>
              </w:rPr>
              <w:t>Ocean Optics</w:t>
            </w:r>
          </w:p>
        </w:tc>
      </w:tr>
      <w:tr w:rsidR="00365EF0" w:rsidRPr="00B350A0" w14:paraId="67F800CB" w14:textId="77777777" w:rsidTr="00A559D8">
        <w:tc>
          <w:tcPr>
            <w:tcW w:w="1644" w:type="dxa"/>
          </w:tcPr>
          <w:p w14:paraId="67ED342E"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11F7BC1B" w14:textId="77777777" w:rsidR="00365EF0" w:rsidRPr="00DC42F9" w:rsidRDefault="00365EF0" w:rsidP="00A559D8">
            <w:pPr>
              <w:pStyle w:val="Body"/>
              <w:ind w:left="0"/>
              <w:rPr>
                <w:sz w:val="22"/>
                <w:szCs w:val="22"/>
              </w:rPr>
            </w:pPr>
            <w:r w:rsidRPr="00DC42F9">
              <w:rPr>
                <w:sz w:val="22"/>
                <w:szCs w:val="22"/>
              </w:rPr>
              <w:t>Ocean Optics Spectra Suite</w:t>
            </w:r>
          </w:p>
        </w:tc>
      </w:tr>
      <w:tr w:rsidR="00365EF0" w:rsidRPr="00B350A0" w14:paraId="12459FA4" w14:textId="77777777" w:rsidTr="00A559D8">
        <w:tc>
          <w:tcPr>
            <w:tcW w:w="1644" w:type="dxa"/>
          </w:tcPr>
          <w:p w14:paraId="3043534C"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21DF6580" w14:textId="77777777" w:rsidR="00365EF0" w:rsidRPr="00DC42F9" w:rsidRDefault="00365EF0" w:rsidP="00A559D8">
            <w:pPr>
              <w:pStyle w:val="Body"/>
              <w:ind w:left="0"/>
              <w:rPr>
                <w:sz w:val="22"/>
                <w:szCs w:val="22"/>
              </w:rPr>
            </w:pPr>
            <w:r w:rsidRPr="00DC42F9">
              <w:rPr>
                <w:sz w:val="22"/>
                <w:szCs w:val="22"/>
              </w:rPr>
              <w:t>Ocean Optics Spectra Suite text files</w:t>
            </w:r>
          </w:p>
        </w:tc>
      </w:tr>
      <w:tr w:rsidR="00365EF0" w:rsidRPr="00B350A0" w14:paraId="15CB5CC1" w14:textId="77777777" w:rsidTr="00A559D8">
        <w:tc>
          <w:tcPr>
            <w:tcW w:w="1644" w:type="dxa"/>
          </w:tcPr>
          <w:p w14:paraId="140A1CA4"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62F96CAF" w14:textId="77777777" w:rsidR="00365EF0" w:rsidRPr="00DC42F9" w:rsidRDefault="00365EF0" w:rsidP="00A559D8">
            <w:pPr>
              <w:pStyle w:val="TableText"/>
              <w:rPr>
                <w:sz w:val="22"/>
                <w:szCs w:val="22"/>
              </w:rPr>
            </w:pPr>
            <w:r w:rsidRPr="00DC42F9">
              <w:rPr>
                <w:sz w:val="22"/>
                <w:szCs w:val="22"/>
              </w:rPr>
              <w:t xml:space="preserve">The required file extension is </w:t>
            </w:r>
            <w:r w:rsidRPr="00DC42F9">
              <w:t>.csv</w:t>
            </w:r>
            <w:r w:rsidRPr="00DC42F9">
              <w:rPr>
                <w:sz w:val="22"/>
                <w:szCs w:val="22"/>
              </w:rPr>
              <w:t>, although the files are not comma separated.</w:t>
            </w:r>
          </w:p>
        </w:tc>
      </w:tr>
    </w:tbl>
    <w:p w14:paraId="35B21029" w14:textId="77777777" w:rsidR="00365EF0" w:rsidRPr="00B350A0" w:rsidRDefault="00365EF0" w:rsidP="00365EF0">
      <w:pPr>
        <w:pStyle w:val="HeadingSubUnnumbered"/>
        <w:rPr>
          <w:u w:val="single"/>
        </w:rPr>
      </w:pPr>
      <w:r w:rsidRPr="00B350A0">
        <w:rPr>
          <w:u w:val="single"/>
        </w:rPr>
        <w:t>Example file</w:t>
      </w:r>
    </w:p>
    <w:p w14:paraId="0B22C9A4" w14:textId="77777777" w:rsidR="00365EF0" w:rsidRPr="00B350A0" w:rsidRDefault="00365EF0" w:rsidP="00365EF0">
      <w:pPr>
        <w:pStyle w:val="Code"/>
      </w:pPr>
      <w:r w:rsidRPr="00B350A0">
        <w:t>SpectraSuite Data File</w:t>
      </w:r>
    </w:p>
    <w:p w14:paraId="509E5CC3" w14:textId="77777777" w:rsidR="00365EF0" w:rsidRPr="00B350A0" w:rsidRDefault="00365EF0" w:rsidP="00365EF0">
      <w:pPr>
        <w:pStyle w:val="Code"/>
      </w:pPr>
      <w:r w:rsidRPr="00B350A0">
        <w:t>++++++++++++++++++++++++++++++++++++</w:t>
      </w:r>
    </w:p>
    <w:p w14:paraId="665989EB" w14:textId="77777777" w:rsidR="00365EF0" w:rsidRPr="00B350A0" w:rsidRDefault="00365EF0" w:rsidP="00365EF0">
      <w:pPr>
        <w:pStyle w:val="Code"/>
      </w:pPr>
      <w:r w:rsidRPr="00B350A0">
        <w:t>Date: Wed Sep 15 19:14:15 CEST 2010</w:t>
      </w:r>
    </w:p>
    <w:p w14:paraId="140CD77D" w14:textId="77777777" w:rsidR="00365EF0" w:rsidRPr="00B350A0" w:rsidRDefault="00365EF0" w:rsidP="00365EF0">
      <w:pPr>
        <w:pStyle w:val="Code"/>
      </w:pPr>
      <w:r w:rsidRPr="00B350A0">
        <w:t>User: telerilevamento</w:t>
      </w:r>
    </w:p>
    <w:p w14:paraId="4BB38517" w14:textId="77777777" w:rsidR="00365EF0" w:rsidRPr="00B350A0" w:rsidRDefault="00365EF0" w:rsidP="00365EF0">
      <w:pPr>
        <w:pStyle w:val="Code"/>
      </w:pPr>
      <w:r w:rsidRPr="00B350A0">
        <w:t>Dark Spectrum Present: No</w:t>
      </w:r>
    </w:p>
    <w:p w14:paraId="4105A36A" w14:textId="77777777" w:rsidR="00365EF0" w:rsidRPr="00B350A0" w:rsidRDefault="00365EF0" w:rsidP="00365EF0">
      <w:pPr>
        <w:pStyle w:val="Code"/>
      </w:pPr>
      <w:r w:rsidRPr="00B350A0">
        <w:t>Reference Spectrum Present: No</w:t>
      </w:r>
    </w:p>
    <w:p w14:paraId="105AEE1B" w14:textId="77777777" w:rsidR="00365EF0" w:rsidRPr="00B350A0" w:rsidRDefault="00365EF0" w:rsidP="00365EF0">
      <w:pPr>
        <w:pStyle w:val="Code"/>
      </w:pPr>
      <w:r w:rsidRPr="00B350A0">
        <w:t>Number of Sampled Component Spectra: 1</w:t>
      </w:r>
    </w:p>
    <w:p w14:paraId="0B6D380F" w14:textId="77777777" w:rsidR="00365EF0" w:rsidRPr="00B350A0" w:rsidRDefault="00365EF0" w:rsidP="00365EF0">
      <w:pPr>
        <w:pStyle w:val="Code"/>
      </w:pPr>
      <w:r w:rsidRPr="00B350A0">
        <w:t>Spectrometers: HR4C1076</w:t>
      </w:r>
    </w:p>
    <w:p w14:paraId="780C5E67" w14:textId="77777777" w:rsidR="00365EF0" w:rsidRPr="00B350A0" w:rsidRDefault="00365EF0" w:rsidP="00365EF0">
      <w:pPr>
        <w:pStyle w:val="Code"/>
      </w:pPr>
      <w:r w:rsidRPr="00B350A0">
        <w:lastRenderedPageBreak/>
        <w:t>Integration Time (usec): 1000000 (HR4C1076)</w:t>
      </w:r>
    </w:p>
    <w:p w14:paraId="0D8E9626" w14:textId="77777777" w:rsidR="00365EF0" w:rsidRPr="00B350A0" w:rsidRDefault="00365EF0" w:rsidP="00365EF0">
      <w:pPr>
        <w:pStyle w:val="Code"/>
      </w:pPr>
      <w:r w:rsidRPr="00B350A0">
        <w:t>Spectra Averaged: 10 (HR4C1076)</w:t>
      </w:r>
    </w:p>
    <w:p w14:paraId="3222E5AE" w14:textId="77777777" w:rsidR="00365EF0" w:rsidRPr="00B350A0" w:rsidRDefault="00365EF0" w:rsidP="00365EF0">
      <w:pPr>
        <w:pStyle w:val="Code"/>
      </w:pPr>
      <w:r w:rsidRPr="00B350A0">
        <w:t>Boxcar Smoothing: 0 (HR4C1076)</w:t>
      </w:r>
    </w:p>
    <w:p w14:paraId="7FD20EB0" w14:textId="77777777" w:rsidR="00365EF0" w:rsidRPr="00B350A0" w:rsidRDefault="00365EF0" w:rsidP="00365EF0">
      <w:pPr>
        <w:pStyle w:val="Code"/>
      </w:pPr>
      <w:r w:rsidRPr="00B350A0">
        <w:t>Correct for Electrical Dark: No (HR4C1076)</w:t>
      </w:r>
    </w:p>
    <w:p w14:paraId="388A64E8" w14:textId="77777777" w:rsidR="00365EF0" w:rsidRPr="00B350A0" w:rsidRDefault="00365EF0" w:rsidP="00365EF0">
      <w:pPr>
        <w:pStyle w:val="Code"/>
      </w:pPr>
      <w:r w:rsidRPr="00B350A0">
        <w:t>Strobe/Lamp Enabled: No (HR4C1076)</w:t>
      </w:r>
    </w:p>
    <w:p w14:paraId="304DF292" w14:textId="77777777" w:rsidR="00365EF0" w:rsidRPr="00B350A0" w:rsidRDefault="00365EF0" w:rsidP="00365EF0">
      <w:pPr>
        <w:pStyle w:val="Code"/>
      </w:pPr>
      <w:r w:rsidRPr="00B350A0">
        <w:t>Correct for Detector Non-linearity: No (HR4C1076)</w:t>
      </w:r>
    </w:p>
    <w:p w14:paraId="395FA029" w14:textId="77777777" w:rsidR="00365EF0" w:rsidRPr="00B350A0" w:rsidRDefault="00365EF0" w:rsidP="00365EF0">
      <w:pPr>
        <w:pStyle w:val="Code"/>
      </w:pPr>
      <w:r w:rsidRPr="00B350A0">
        <w:t>Correct for Stray Light: No (HR4C1076)</w:t>
      </w:r>
    </w:p>
    <w:p w14:paraId="2490058F" w14:textId="77777777" w:rsidR="00365EF0" w:rsidRPr="00B350A0" w:rsidRDefault="00365EF0" w:rsidP="00365EF0">
      <w:pPr>
        <w:pStyle w:val="Code"/>
      </w:pPr>
      <w:r w:rsidRPr="00B350A0">
        <w:t>Number of Pixels in Processed Spectrum: 3648</w:t>
      </w:r>
    </w:p>
    <w:p w14:paraId="44320F6C" w14:textId="77777777" w:rsidR="00365EF0" w:rsidRPr="00B350A0" w:rsidRDefault="00365EF0" w:rsidP="00365EF0">
      <w:pPr>
        <w:pStyle w:val="Code"/>
      </w:pPr>
      <w:r w:rsidRPr="00B350A0">
        <w:t>&gt;&gt;&gt;&gt;&gt;Begin Processed Spectral Data&lt;&lt;&lt;&lt;&lt;</w:t>
      </w:r>
    </w:p>
    <w:p w14:paraId="4F867F38" w14:textId="77777777" w:rsidR="00365EF0" w:rsidRPr="00B350A0" w:rsidRDefault="00365EF0" w:rsidP="00365EF0">
      <w:pPr>
        <w:pStyle w:val="Code"/>
      </w:pPr>
      <w:r w:rsidRPr="00B350A0">
        <w:t>Wavelength(nm); radiance(W*m-2*sr-1*nm-1)</w:t>
      </w:r>
    </w:p>
    <w:p w14:paraId="75CB7124" w14:textId="77777777" w:rsidR="00365EF0" w:rsidRPr="00B350A0" w:rsidRDefault="00365EF0" w:rsidP="00365EF0">
      <w:pPr>
        <w:pStyle w:val="Code"/>
      </w:pPr>
      <w:r w:rsidRPr="00B350A0">
        <w:t>717.00000;0.17904775</w:t>
      </w:r>
    </w:p>
    <w:p w14:paraId="18C05E34" w14:textId="77777777" w:rsidR="00365EF0" w:rsidRPr="00B350A0" w:rsidRDefault="00365EF0" w:rsidP="00365EF0">
      <w:pPr>
        <w:pStyle w:val="Code"/>
      </w:pPr>
      <w:r w:rsidRPr="00B350A0">
        <w:t>717.02000;0.17878146</w:t>
      </w:r>
    </w:p>
    <w:p w14:paraId="26EAA890" w14:textId="77777777" w:rsidR="00365EF0" w:rsidRPr="00B350A0" w:rsidRDefault="00365EF0" w:rsidP="00365EF0">
      <w:pPr>
        <w:pStyle w:val="Code"/>
      </w:pPr>
      <w:r w:rsidRPr="00B350A0">
        <w:t>717.04000;0.17849983</w:t>
      </w:r>
    </w:p>
    <w:p w14:paraId="13517495" w14:textId="77777777" w:rsidR="00365EF0" w:rsidRPr="00B350A0" w:rsidRDefault="00365EF0" w:rsidP="00365EF0">
      <w:pPr>
        <w:pStyle w:val="Code"/>
      </w:pPr>
      <w:r w:rsidRPr="00B350A0">
        <w:t>717.06000;0.17820124</w:t>
      </w:r>
    </w:p>
    <w:p w14:paraId="36F22A8E" w14:textId="77777777" w:rsidR="00365EF0" w:rsidRPr="00B350A0" w:rsidRDefault="00365EF0" w:rsidP="00365EF0">
      <w:pPr>
        <w:pStyle w:val="Code"/>
      </w:pPr>
      <w:r w:rsidRPr="00B350A0">
        <w:t>…</w:t>
      </w:r>
    </w:p>
    <w:p w14:paraId="03576CCC" w14:textId="77777777" w:rsidR="00365EF0" w:rsidRPr="00A8518D" w:rsidRDefault="00365EF0" w:rsidP="00365EF0">
      <w:pPr>
        <w:pStyle w:val="Heading3"/>
      </w:pPr>
      <w:bookmarkStart w:id="217" w:name="_Toc293145197"/>
      <w:bookmarkStart w:id="218" w:name="_Toc506895510"/>
      <w:bookmarkStart w:id="219" w:name="_Toc355280377"/>
      <w:bookmarkStart w:id="220" w:name="_Toc398023883"/>
      <w:r w:rsidRPr="00A8518D">
        <w:t>Ocean Optics Ocean View Data Files</w:t>
      </w:r>
      <w:bookmarkEnd w:id="217"/>
      <w:bookmarkEnd w:id="218"/>
    </w:p>
    <w:tbl>
      <w:tblPr>
        <w:tblStyle w:val="TableGrid"/>
        <w:tblW w:w="0" w:type="auto"/>
        <w:tblInd w:w="709" w:type="dxa"/>
        <w:tblLook w:val="04A0" w:firstRow="1" w:lastRow="0" w:firstColumn="1" w:lastColumn="0" w:noHBand="0" w:noVBand="1"/>
      </w:tblPr>
      <w:tblGrid>
        <w:gridCol w:w="1644"/>
        <w:gridCol w:w="6845"/>
      </w:tblGrid>
      <w:tr w:rsidR="00365EF0" w:rsidRPr="00DC42F9" w14:paraId="57A97E13" w14:textId="77777777" w:rsidTr="00A559D8">
        <w:tc>
          <w:tcPr>
            <w:tcW w:w="1644" w:type="dxa"/>
          </w:tcPr>
          <w:p w14:paraId="4BF56E1A" w14:textId="77777777" w:rsidR="00365EF0" w:rsidRPr="00DC42F9" w:rsidRDefault="00365EF0" w:rsidP="00A559D8">
            <w:pPr>
              <w:pStyle w:val="Body"/>
              <w:ind w:left="0"/>
              <w:rPr>
                <w:sz w:val="22"/>
                <w:szCs w:val="22"/>
              </w:rPr>
            </w:pPr>
            <w:r w:rsidRPr="00DC42F9">
              <w:rPr>
                <w:sz w:val="22"/>
                <w:szCs w:val="22"/>
              </w:rPr>
              <w:t>Standard or Format Owner</w:t>
            </w:r>
          </w:p>
        </w:tc>
        <w:tc>
          <w:tcPr>
            <w:tcW w:w="6845" w:type="dxa"/>
          </w:tcPr>
          <w:p w14:paraId="218DCACA" w14:textId="77777777" w:rsidR="00365EF0" w:rsidRPr="00DC42F9" w:rsidRDefault="00365EF0" w:rsidP="00A559D8">
            <w:pPr>
              <w:pStyle w:val="TableText"/>
              <w:rPr>
                <w:sz w:val="22"/>
                <w:szCs w:val="22"/>
              </w:rPr>
            </w:pPr>
            <w:r w:rsidRPr="00DC42F9">
              <w:rPr>
                <w:sz w:val="22"/>
                <w:szCs w:val="22"/>
              </w:rPr>
              <w:t>Ocean Optics</w:t>
            </w:r>
          </w:p>
        </w:tc>
      </w:tr>
      <w:tr w:rsidR="00365EF0" w:rsidRPr="00DC42F9" w14:paraId="1CE72133" w14:textId="77777777" w:rsidTr="00A559D8">
        <w:tc>
          <w:tcPr>
            <w:tcW w:w="1644" w:type="dxa"/>
          </w:tcPr>
          <w:p w14:paraId="1C567ED0" w14:textId="77777777" w:rsidR="00365EF0" w:rsidRPr="00DC42F9" w:rsidRDefault="00365EF0" w:rsidP="00A559D8">
            <w:pPr>
              <w:pStyle w:val="Body"/>
              <w:ind w:left="0"/>
              <w:rPr>
                <w:sz w:val="22"/>
                <w:szCs w:val="22"/>
              </w:rPr>
            </w:pPr>
            <w:r w:rsidRPr="00DC42F9">
              <w:rPr>
                <w:sz w:val="22"/>
                <w:szCs w:val="22"/>
              </w:rPr>
              <w:t>Devices</w:t>
            </w:r>
          </w:p>
        </w:tc>
        <w:tc>
          <w:tcPr>
            <w:tcW w:w="6845" w:type="dxa"/>
          </w:tcPr>
          <w:p w14:paraId="3D4BB838" w14:textId="77777777" w:rsidR="00365EF0" w:rsidRPr="00DC42F9" w:rsidRDefault="00365EF0" w:rsidP="00A559D8">
            <w:pPr>
              <w:pStyle w:val="Body"/>
              <w:ind w:left="0"/>
              <w:rPr>
                <w:sz w:val="22"/>
                <w:szCs w:val="22"/>
              </w:rPr>
            </w:pPr>
            <w:r w:rsidRPr="00DC42F9">
              <w:rPr>
                <w:sz w:val="22"/>
                <w:szCs w:val="22"/>
              </w:rPr>
              <w:t>Ocean Optics Ocean View Software</w:t>
            </w:r>
          </w:p>
        </w:tc>
      </w:tr>
      <w:tr w:rsidR="00365EF0" w:rsidRPr="00DC42F9" w14:paraId="51947053" w14:textId="77777777" w:rsidTr="00A559D8">
        <w:tc>
          <w:tcPr>
            <w:tcW w:w="1644" w:type="dxa"/>
          </w:tcPr>
          <w:p w14:paraId="69F167BC" w14:textId="77777777" w:rsidR="00365EF0" w:rsidRPr="00DC42F9" w:rsidRDefault="00365EF0" w:rsidP="00A559D8">
            <w:pPr>
              <w:pStyle w:val="Body"/>
              <w:ind w:left="0"/>
              <w:rPr>
                <w:sz w:val="22"/>
                <w:szCs w:val="22"/>
              </w:rPr>
            </w:pPr>
            <w:r w:rsidRPr="00DC42F9">
              <w:rPr>
                <w:sz w:val="22"/>
                <w:szCs w:val="22"/>
              </w:rPr>
              <w:t>Supported Formats</w:t>
            </w:r>
          </w:p>
        </w:tc>
        <w:tc>
          <w:tcPr>
            <w:tcW w:w="6845" w:type="dxa"/>
          </w:tcPr>
          <w:p w14:paraId="6D2578B4" w14:textId="77777777" w:rsidR="00365EF0" w:rsidRPr="00DC42F9" w:rsidRDefault="00365EF0" w:rsidP="00A559D8">
            <w:pPr>
              <w:pStyle w:val="Body"/>
              <w:ind w:left="0"/>
              <w:rPr>
                <w:sz w:val="22"/>
                <w:szCs w:val="22"/>
              </w:rPr>
            </w:pPr>
            <w:r w:rsidRPr="00DC42F9">
              <w:rPr>
                <w:sz w:val="22"/>
                <w:szCs w:val="22"/>
              </w:rPr>
              <w:t>Ocean Optics Ocean View text files</w:t>
            </w:r>
          </w:p>
        </w:tc>
      </w:tr>
      <w:tr w:rsidR="00365EF0" w:rsidRPr="00DC42F9" w14:paraId="5606236E" w14:textId="77777777" w:rsidTr="00A559D8">
        <w:tc>
          <w:tcPr>
            <w:tcW w:w="1644" w:type="dxa"/>
          </w:tcPr>
          <w:p w14:paraId="46A5FF63" w14:textId="77777777" w:rsidR="00365EF0" w:rsidRPr="00DC42F9" w:rsidRDefault="00365EF0" w:rsidP="00A559D8">
            <w:pPr>
              <w:pStyle w:val="Body"/>
              <w:ind w:left="0"/>
              <w:rPr>
                <w:sz w:val="22"/>
                <w:szCs w:val="22"/>
              </w:rPr>
            </w:pPr>
            <w:r w:rsidRPr="00DC42F9">
              <w:rPr>
                <w:sz w:val="22"/>
                <w:szCs w:val="22"/>
              </w:rPr>
              <w:t>Comments</w:t>
            </w:r>
          </w:p>
        </w:tc>
        <w:tc>
          <w:tcPr>
            <w:tcW w:w="6845" w:type="dxa"/>
          </w:tcPr>
          <w:p w14:paraId="69434DA2" w14:textId="77777777" w:rsidR="00365EF0" w:rsidRPr="00DC42F9" w:rsidRDefault="00365EF0" w:rsidP="00A559D8">
            <w:pPr>
              <w:pStyle w:val="TableText"/>
              <w:rPr>
                <w:sz w:val="22"/>
                <w:szCs w:val="22"/>
              </w:rPr>
            </w:pPr>
            <w:r w:rsidRPr="00DC42F9">
              <w:rPr>
                <w:sz w:val="22"/>
                <w:szCs w:val="22"/>
              </w:rPr>
              <w:t xml:space="preserve">The required file extension is </w:t>
            </w:r>
            <w:r w:rsidRPr="00DC42F9">
              <w:rPr>
                <w:rStyle w:val="Codeintext"/>
                <w:sz w:val="22"/>
                <w:szCs w:val="22"/>
                <w:u w:val="single"/>
              </w:rPr>
              <w:t>.txt</w:t>
            </w:r>
            <w:r w:rsidRPr="00DC42F9">
              <w:rPr>
                <w:sz w:val="22"/>
                <w:szCs w:val="22"/>
              </w:rPr>
              <w:t>.</w:t>
            </w:r>
          </w:p>
        </w:tc>
      </w:tr>
    </w:tbl>
    <w:p w14:paraId="448A1C29" w14:textId="77777777" w:rsidR="00365EF0" w:rsidRPr="00B350A0" w:rsidRDefault="00365EF0" w:rsidP="00365EF0">
      <w:pPr>
        <w:pStyle w:val="HeadingSubUnnumbered"/>
        <w:rPr>
          <w:u w:val="single"/>
        </w:rPr>
      </w:pPr>
      <w:r w:rsidRPr="00B350A0">
        <w:rPr>
          <w:u w:val="single"/>
        </w:rPr>
        <w:t>Example file</w:t>
      </w:r>
    </w:p>
    <w:p w14:paraId="01672BA3" w14:textId="77777777" w:rsidR="00365EF0" w:rsidRPr="00B350A0" w:rsidRDefault="00365EF0" w:rsidP="00365EF0">
      <w:pPr>
        <w:pStyle w:val="Code"/>
      </w:pPr>
      <w:r w:rsidRPr="00B350A0">
        <w:t>Data from Tree1_Day1_am_MAYP1114952_10-08-17-448.txt Node</w:t>
      </w:r>
    </w:p>
    <w:p w14:paraId="6E01BE6A" w14:textId="77777777" w:rsidR="00365EF0" w:rsidRPr="00B350A0" w:rsidRDefault="00365EF0" w:rsidP="00365EF0">
      <w:pPr>
        <w:pStyle w:val="Code"/>
      </w:pPr>
    </w:p>
    <w:p w14:paraId="53F2DD2C" w14:textId="77777777" w:rsidR="00365EF0" w:rsidRPr="00B350A0" w:rsidRDefault="00365EF0" w:rsidP="00365EF0">
      <w:pPr>
        <w:pStyle w:val="Code"/>
      </w:pPr>
      <w:r w:rsidRPr="00B350A0">
        <w:t>Date: Wed Mar 25 10:08:17 GMT 2015</w:t>
      </w:r>
    </w:p>
    <w:p w14:paraId="271BBF52" w14:textId="77777777" w:rsidR="00365EF0" w:rsidRPr="00B350A0" w:rsidRDefault="00365EF0" w:rsidP="00365EF0">
      <w:pPr>
        <w:pStyle w:val="Code"/>
      </w:pPr>
      <w:r w:rsidRPr="00B350A0">
        <w:t>User: amacarth</w:t>
      </w:r>
    </w:p>
    <w:p w14:paraId="6E877A90" w14:textId="77777777" w:rsidR="00365EF0" w:rsidRPr="00B350A0" w:rsidRDefault="00365EF0" w:rsidP="00365EF0">
      <w:pPr>
        <w:pStyle w:val="Code"/>
      </w:pPr>
      <w:r w:rsidRPr="00B350A0">
        <w:t>Spectrometer: MAYP111495</w:t>
      </w:r>
    </w:p>
    <w:p w14:paraId="5E75D4FB" w14:textId="77777777" w:rsidR="00365EF0" w:rsidRPr="00B350A0" w:rsidRDefault="00365EF0" w:rsidP="00365EF0">
      <w:pPr>
        <w:pStyle w:val="Code"/>
      </w:pPr>
      <w:r w:rsidRPr="00B350A0">
        <w:t>Autoset integration time: false</w:t>
      </w:r>
    </w:p>
    <w:p w14:paraId="697885F6" w14:textId="77777777" w:rsidR="00365EF0" w:rsidRPr="00B350A0" w:rsidRDefault="00365EF0" w:rsidP="00365EF0">
      <w:pPr>
        <w:pStyle w:val="Code"/>
      </w:pPr>
      <w:r w:rsidRPr="00B350A0">
        <w:t>Trigger mode: 0</w:t>
      </w:r>
    </w:p>
    <w:p w14:paraId="4FB813F8" w14:textId="77777777" w:rsidR="00365EF0" w:rsidRPr="00B350A0" w:rsidRDefault="00365EF0" w:rsidP="00365EF0">
      <w:pPr>
        <w:pStyle w:val="Code"/>
      </w:pPr>
      <w:r w:rsidRPr="00B350A0">
        <w:t>Integration Time (sec): 8.500000E-1</w:t>
      </w:r>
    </w:p>
    <w:p w14:paraId="63E2F69F" w14:textId="77777777" w:rsidR="00365EF0" w:rsidRPr="00B350A0" w:rsidRDefault="00365EF0" w:rsidP="00365EF0">
      <w:pPr>
        <w:pStyle w:val="Code"/>
      </w:pPr>
      <w:r w:rsidRPr="00B350A0">
        <w:t>Scans to average: 1</w:t>
      </w:r>
    </w:p>
    <w:p w14:paraId="151C1053" w14:textId="77777777" w:rsidR="00365EF0" w:rsidRPr="00B350A0" w:rsidRDefault="00365EF0" w:rsidP="00365EF0">
      <w:pPr>
        <w:pStyle w:val="Code"/>
      </w:pPr>
      <w:r w:rsidRPr="00B350A0">
        <w:t>Electric dark correction enabled: true</w:t>
      </w:r>
    </w:p>
    <w:p w14:paraId="70AAFC78" w14:textId="77777777" w:rsidR="00365EF0" w:rsidRPr="00B350A0" w:rsidRDefault="00365EF0" w:rsidP="00365EF0">
      <w:pPr>
        <w:pStyle w:val="Code"/>
      </w:pPr>
      <w:r w:rsidRPr="00B350A0">
        <w:t>Nonlinearity correction enabled: true</w:t>
      </w:r>
    </w:p>
    <w:p w14:paraId="6AA469E6" w14:textId="77777777" w:rsidR="00365EF0" w:rsidRPr="00B350A0" w:rsidRDefault="00365EF0" w:rsidP="00365EF0">
      <w:pPr>
        <w:pStyle w:val="Code"/>
      </w:pPr>
      <w:r w:rsidRPr="00B350A0">
        <w:t>Boxcar width: 0</w:t>
      </w:r>
    </w:p>
    <w:p w14:paraId="407F8262" w14:textId="77777777" w:rsidR="00365EF0" w:rsidRPr="00B350A0" w:rsidRDefault="00365EF0" w:rsidP="00365EF0">
      <w:pPr>
        <w:pStyle w:val="Code"/>
      </w:pPr>
      <w:r w:rsidRPr="00B350A0">
        <w:t>XAxis mode: Wavelengths</w:t>
      </w:r>
    </w:p>
    <w:p w14:paraId="76B9BDAB" w14:textId="77777777" w:rsidR="00365EF0" w:rsidRPr="00B350A0" w:rsidRDefault="00365EF0" w:rsidP="00365EF0">
      <w:pPr>
        <w:pStyle w:val="Code"/>
      </w:pPr>
      <w:r w:rsidRPr="00B350A0">
        <w:t>Stop averaging: false</w:t>
      </w:r>
    </w:p>
    <w:p w14:paraId="4EAE41AE" w14:textId="77777777" w:rsidR="00365EF0" w:rsidRPr="00B350A0" w:rsidRDefault="00365EF0" w:rsidP="00365EF0">
      <w:pPr>
        <w:pStyle w:val="Code"/>
      </w:pPr>
      <w:r w:rsidRPr="00B350A0">
        <w:t>Number of Pixels in Spectrum: 2068</w:t>
      </w:r>
    </w:p>
    <w:p w14:paraId="0E1A9418" w14:textId="77777777" w:rsidR="00365EF0" w:rsidRPr="00B350A0" w:rsidRDefault="00365EF0" w:rsidP="00365EF0">
      <w:pPr>
        <w:pStyle w:val="Code"/>
      </w:pPr>
      <w:r w:rsidRPr="00B350A0">
        <w:t>&gt;&gt;&gt;&gt;&gt;Begin Spectral Data&lt;&lt;&lt;&lt;&lt;</w:t>
      </w:r>
    </w:p>
    <w:p w14:paraId="2CB01511" w14:textId="77777777" w:rsidR="00365EF0" w:rsidRPr="00B350A0" w:rsidRDefault="00365EF0" w:rsidP="00365EF0">
      <w:pPr>
        <w:pStyle w:val="Code"/>
      </w:pPr>
      <w:r w:rsidRPr="00B350A0">
        <w:t>649.693</w:t>
      </w:r>
      <w:r w:rsidRPr="00B350A0">
        <w:tab/>
        <w:t>838.02</w:t>
      </w:r>
    </w:p>
    <w:p w14:paraId="7A24F76D" w14:textId="77777777" w:rsidR="00365EF0" w:rsidRPr="00B350A0" w:rsidRDefault="00365EF0" w:rsidP="00365EF0">
      <w:pPr>
        <w:pStyle w:val="Code"/>
      </w:pPr>
      <w:r w:rsidRPr="00B350A0">
        <w:t>649.795</w:t>
      </w:r>
      <w:r w:rsidRPr="00B350A0">
        <w:tab/>
        <w:t>-180.19</w:t>
      </w:r>
    </w:p>
    <w:p w14:paraId="77351106" w14:textId="77777777" w:rsidR="00365EF0" w:rsidRPr="00B350A0" w:rsidRDefault="00365EF0" w:rsidP="00365EF0">
      <w:pPr>
        <w:pStyle w:val="Code"/>
      </w:pPr>
      <w:r w:rsidRPr="00B350A0">
        <w:t>649.896</w:t>
      </w:r>
      <w:r w:rsidRPr="00B350A0">
        <w:tab/>
        <w:t>-91.96</w:t>
      </w:r>
    </w:p>
    <w:p w14:paraId="49DAF9E8" w14:textId="77777777" w:rsidR="00365EF0" w:rsidRPr="00B350A0" w:rsidRDefault="00365EF0" w:rsidP="00365EF0">
      <w:pPr>
        <w:pStyle w:val="Code"/>
      </w:pPr>
      <w:r w:rsidRPr="00B350A0">
        <w:t>649.997</w:t>
      </w:r>
      <w:r w:rsidRPr="00B350A0">
        <w:tab/>
        <w:t xml:space="preserve">-111.79 </w:t>
      </w:r>
    </w:p>
    <w:p w14:paraId="70B21451" w14:textId="77777777" w:rsidR="00365EF0" w:rsidRPr="00B350A0" w:rsidRDefault="00365EF0" w:rsidP="00365EF0">
      <w:pPr>
        <w:pStyle w:val="Code"/>
      </w:pPr>
      <w:r w:rsidRPr="00B350A0">
        <w:t>…</w:t>
      </w:r>
    </w:p>
    <w:p w14:paraId="7AC25BDC" w14:textId="77777777" w:rsidR="00365EF0" w:rsidRPr="00A8518D" w:rsidRDefault="00365EF0" w:rsidP="00365EF0">
      <w:pPr>
        <w:pStyle w:val="Heading3"/>
      </w:pPr>
      <w:bookmarkStart w:id="221" w:name="_Toc506895511"/>
      <w:r w:rsidRPr="00A8518D">
        <w:t>HDF5 Files containing FGI goniometer measurements</w:t>
      </w:r>
      <w:bookmarkEnd w:id="219"/>
      <w:bookmarkEnd w:id="220"/>
      <w:bookmarkEnd w:id="221"/>
    </w:p>
    <w:tbl>
      <w:tblPr>
        <w:tblStyle w:val="TableGrid"/>
        <w:tblW w:w="0" w:type="auto"/>
        <w:tblInd w:w="709" w:type="dxa"/>
        <w:tblLook w:val="04A0" w:firstRow="1" w:lastRow="0" w:firstColumn="1" w:lastColumn="0" w:noHBand="0" w:noVBand="1"/>
      </w:tblPr>
      <w:tblGrid>
        <w:gridCol w:w="1644"/>
        <w:gridCol w:w="6889"/>
      </w:tblGrid>
      <w:tr w:rsidR="00365EF0" w:rsidRPr="00B350A0" w14:paraId="69648D8F" w14:textId="77777777" w:rsidTr="00A559D8">
        <w:tc>
          <w:tcPr>
            <w:tcW w:w="1644" w:type="dxa"/>
          </w:tcPr>
          <w:p w14:paraId="0D4B119E"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13EF9645" w14:textId="77777777" w:rsidR="00365EF0" w:rsidRPr="00DC42F9" w:rsidRDefault="00365EF0" w:rsidP="00A559D8">
            <w:pPr>
              <w:pStyle w:val="Body"/>
              <w:ind w:left="0"/>
              <w:rPr>
                <w:sz w:val="22"/>
                <w:szCs w:val="22"/>
              </w:rPr>
            </w:pPr>
            <w:r w:rsidRPr="00DC42F9">
              <w:rPr>
                <w:sz w:val="22"/>
                <w:szCs w:val="22"/>
              </w:rPr>
              <w:t>Finnish Geodetic Institute proprietary format</w:t>
            </w:r>
          </w:p>
        </w:tc>
      </w:tr>
      <w:tr w:rsidR="00365EF0" w:rsidRPr="00B350A0" w14:paraId="5B5A7BE6" w14:textId="77777777" w:rsidTr="00A559D8">
        <w:tc>
          <w:tcPr>
            <w:tcW w:w="1644" w:type="dxa"/>
          </w:tcPr>
          <w:p w14:paraId="5197A581" w14:textId="77777777" w:rsidR="00365EF0" w:rsidRPr="00DC42F9" w:rsidRDefault="00365EF0" w:rsidP="00A559D8">
            <w:pPr>
              <w:pStyle w:val="Body"/>
              <w:ind w:left="0"/>
              <w:rPr>
                <w:sz w:val="22"/>
                <w:szCs w:val="22"/>
              </w:rPr>
            </w:pPr>
            <w:r w:rsidRPr="00DC42F9">
              <w:rPr>
                <w:sz w:val="22"/>
                <w:szCs w:val="22"/>
              </w:rPr>
              <w:lastRenderedPageBreak/>
              <w:t>Devices</w:t>
            </w:r>
          </w:p>
        </w:tc>
        <w:tc>
          <w:tcPr>
            <w:tcW w:w="0" w:type="auto"/>
          </w:tcPr>
          <w:p w14:paraId="41B517AF" w14:textId="77777777" w:rsidR="00365EF0" w:rsidRPr="00DC42F9" w:rsidRDefault="00365EF0" w:rsidP="00A559D8">
            <w:pPr>
              <w:pStyle w:val="Body"/>
              <w:ind w:left="0"/>
              <w:rPr>
                <w:sz w:val="22"/>
                <w:szCs w:val="22"/>
              </w:rPr>
            </w:pPr>
            <w:r w:rsidRPr="00DC42F9">
              <w:rPr>
                <w:sz w:val="22"/>
                <w:szCs w:val="22"/>
              </w:rPr>
              <w:t>ASD in combination with the FIGIFIGO goniometer</w:t>
            </w:r>
          </w:p>
        </w:tc>
      </w:tr>
      <w:tr w:rsidR="00365EF0" w:rsidRPr="00B350A0" w14:paraId="32EC87A8" w14:textId="77777777" w:rsidTr="00A559D8">
        <w:tc>
          <w:tcPr>
            <w:tcW w:w="1644" w:type="dxa"/>
          </w:tcPr>
          <w:p w14:paraId="395012E7"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4FF1F46B" w14:textId="77777777" w:rsidR="00365EF0" w:rsidRPr="00DC42F9" w:rsidRDefault="00365EF0" w:rsidP="00A559D8">
            <w:pPr>
              <w:pStyle w:val="Body"/>
              <w:ind w:left="0"/>
              <w:rPr>
                <w:sz w:val="22"/>
                <w:szCs w:val="22"/>
              </w:rPr>
            </w:pPr>
            <w:r w:rsidRPr="00DC42F9">
              <w:rPr>
                <w:sz w:val="22"/>
                <w:szCs w:val="22"/>
              </w:rPr>
              <w:t>HDF5 files and XML files containing measurement data from FGI (Finish Geodetic Institute) goniometer measurements</w:t>
            </w:r>
          </w:p>
          <w:p w14:paraId="103A982C" w14:textId="77777777" w:rsidR="00365EF0" w:rsidRPr="00DC42F9" w:rsidRDefault="00365EF0" w:rsidP="00A559D8">
            <w:pPr>
              <w:pStyle w:val="Body"/>
              <w:ind w:left="0"/>
              <w:rPr>
                <w:sz w:val="22"/>
                <w:szCs w:val="22"/>
              </w:rPr>
            </w:pPr>
            <w:r w:rsidRPr="00DC42F9">
              <w:rPr>
                <w:sz w:val="22"/>
                <w:szCs w:val="22"/>
              </w:rPr>
              <w:t>The newest data structure version (with a coupled xml-file, containing all the Metadata) is still experimental and is not yet not fully supported.</w:t>
            </w:r>
          </w:p>
        </w:tc>
      </w:tr>
      <w:tr w:rsidR="00365EF0" w:rsidRPr="00B350A0" w14:paraId="36738843" w14:textId="77777777" w:rsidTr="00A559D8">
        <w:tc>
          <w:tcPr>
            <w:tcW w:w="1644" w:type="dxa"/>
          </w:tcPr>
          <w:p w14:paraId="371D104C"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71070C66" w14:textId="77777777" w:rsidR="00365EF0" w:rsidRPr="00DC42F9" w:rsidRDefault="00365EF0" w:rsidP="00A559D8">
            <w:pPr>
              <w:pStyle w:val="TableText"/>
              <w:rPr>
                <w:sz w:val="22"/>
                <w:szCs w:val="22"/>
              </w:rPr>
            </w:pPr>
            <w:r w:rsidRPr="00DC42F9">
              <w:rPr>
                <w:sz w:val="22"/>
                <w:szCs w:val="22"/>
              </w:rPr>
              <w:t>As there is more than one Spectrum per file, each Spectrum is saved separately. The name of each Spectrum is constructed from the Campaign name, the beam geometry (if HDRF or BRF), a data structure identifier and an auto numbered identifier (e.g. Snow7.HDRF.lib2.14).</w:t>
            </w:r>
          </w:p>
        </w:tc>
      </w:tr>
    </w:tbl>
    <w:p w14:paraId="093F38B4" w14:textId="77777777" w:rsidR="00365EF0" w:rsidRPr="00A8518D" w:rsidRDefault="00365EF0" w:rsidP="00365EF0">
      <w:pPr>
        <w:pStyle w:val="Heading3"/>
      </w:pPr>
      <w:bookmarkStart w:id="222" w:name="_Toc398023884"/>
      <w:bookmarkStart w:id="223" w:name="_Toc506895512"/>
      <w:bookmarkStart w:id="224" w:name="_Toc355280378"/>
      <w:r w:rsidRPr="00A8518D">
        <w:t>UniSpec Single Channel</w:t>
      </w:r>
      <w:bookmarkEnd w:id="222"/>
      <w:bookmarkEnd w:id="223"/>
    </w:p>
    <w:tbl>
      <w:tblPr>
        <w:tblStyle w:val="TableGrid"/>
        <w:tblW w:w="8471" w:type="dxa"/>
        <w:tblInd w:w="709" w:type="dxa"/>
        <w:tblLook w:val="04A0" w:firstRow="1" w:lastRow="0" w:firstColumn="1" w:lastColumn="0" w:noHBand="0" w:noVBand="1"/>
      </w:tblPr>
      <w:tblGrid>
        <w:gridCol w:w="1644"/>
        <w:gridCol w:w="6827"/>
      </w:tblGrid>
      <w:tr w:rsidR="00365EF0" w:rsidRPr="00B350A0" w14:paraId="105633C8" w14:textId="77777777" w:rsidTr="00A559D8">
        <w:tc>
          <w:tcPr>
            <w:tcW w:w="1644" w:type="dxa"/>
          </w:tcPr>
          <w:p w14:paraId="596EF402" w14:textId="77777777" w:rsidR="00365EF0" w:rsidRPr="00DC42F9" w:rsidRDefault="00365EF0" w:rsidP="00A559D8">
            <w:pPr>
              <w:pStyle w:val="Body"/>
              <w:ind w:left="0"/>
              <w:rPr>
                <w:sz w:val="22"/>
                <w:szCs w:val="22"/>
              </w:rPr>
            </w:pPr>
            <w:r w:rsidRPr="00DC42F9">
              <w:rPr>
                <w:sz w:val="22"/>
                <w:szCs w:val="22"/>
              </w:rPr>
              <w:t>Standard or Format Owner</w:t>
            </w:r>
          </w:p>
        </w:tc>
        <w:tc>
          <w:tcPr>
            <w:tcW w:w="6827" w:type="dxa"/>
          </w:tcPr>
          <w:p w14:paraId="1093C76C" w14:textId="77777777" w:rsidR="00365EF0" w:rsidRPr="00DC42F9" w:rsidRDefault="00365EF0" w:rsidP="00A559D8">
            <w:pPr>
              <w:pStyle w:val="Body"/>
              <w:ind w:left="0"/>
              <w:rPr>
                <w:sz w:val="22"/>
                <w:szCs w:val="22"/>
              </w:rPr>
            </w:pPr>
            <w:r w:rsidRPr="00DC42F9">
              <w:rPr>
                <w:sz w:val="22"/>
                <w:szCs w:val="22"/>
              </w:rPr>
              <w:t xml:space="preserve">PP Systems </w:t>
            </w:r>
          </w:p>
        </w:tc>
      </w:tr>
      <w:tr w:rsidR="00365EF0" w:rsidRPr="00B350A0" w14:paraId="3BB9B094" w14:textId="77777777" w:rsidTr="00A559D8">
        <w:tc>
          <w:tcPr>
            <w:tcW w:w="1644" w:type="dxa"/>
          </w:tcPr>
          <w:p w14:paraId="560D4650" w14:textId="77777777" w:rsidR="00365EF0" w:rsidRPr="00DC42F9" w:rsidRDefault="00365EF0" w:rsidP="00A559D8">
            <w:pPr>
              <w:pStyle w:val="Body"/>
              <w:ind w:left="0"/>
              <w:rPr>
                <w:sz w:val="22"/>
                <w:szCs w:val="22"/>
              </w:rPr>
            </w:pPr>
            <w:r w:rsidRPr="00DC42F9">
              <w:rPr>
                <w:sz w:val="22"/>
                <w:szCs w:val="22"/>
              </w:rPr>
              <w:t>Devices</w:t>
            </w:r>
          </w:p>
        </w:tc>
        <w:tc>
          <w:tcPr>
            <w:tcW w:w="6827" w:type="dxa"/>
          </w:tcPr>
          <w:p w14:paraId="564F4FEA" w14:textId="77777777" w:rsidR="00365EF0" w:rsidRPr="00DC42F9" w:rsidRDefault="00365EF0" w:rsidP="00A559D8">
            <w:pPr>
              <w:pStyle w:val="TableText"/>
              <w:rPr>
                <w:sz w:val="22"/>
                <w:szCs w:val="22"/>
              </w:rPr>
            </w:pPr>
            <w:r w:rsidRPr="00DC42F9">
              <w:rPr>
                <w:sz w:val="22"/>
                <w:szCs w:val="22"/>
              </w:rPr>
              <w:t>UniSpec SC</w:t>
            </w:r>
          </w:p>
        </w:tc>
      </w:tr>
      <w:tr w:rsidR="00365EF0" w:rsidRPr="00B350A0" w14:paraId="02802B89" w14:textId="77777777" w:rsidTr="00A559D8">
        <w:tc>
          <w:tcPr>
            <w:tcW w:w="1644" w:type="dxa"/>
          </w:tcPr>
          <w:p w14:paraId="5DB7FF2C" w14:textId="77777777" w:rsidR="00365EF0" w:rsidRPr="00DC42F9" w:rsidRDefault="00365EF0" w:rsidP="00A559D8">
            <w:pPr>
              <w:pStyle w:val="Body"/>
              <w:ind w:left="0"/>
              <w:rPr>
                <w:sz w:val="22"/>
                <w:szCs w:val="22"/>
              </w:rPr>
            </w:pPr>
            <w:r w:rsidRPr="00DC42F9">
              <w:rPr>
                <w:sz w:val="22"/>
                <w:szCs w:val="22"/>
              </w:rPr>
              <w:t>Supported Formats</w:t>
            </w:r>
          </w:p>
        </w:tc>
        <w:tc>
          <w:tcPr>
            <w:tcW w:w="6827" w:type="dxa"/>
          </w:tcPr>
          <w:p w14:paraId="76C519EA" w14:textId="77777777" w:rsidR="00365EF0" w:rsidRPr="00DC42F9" w:rsidRDefault="00365EF0" w:rsidP="00A559D8">
            <w:pPr>
              <w:pStyle w:val="Body"/>
              <w:ind w:left="0"/>
              <w:rPr>
                <w:sz w:val="22"/>
                <w:szCs w:val="22"/>
              </w:rPr>
            </w:pPr>
            <w:r w:rsidRPr="00DC42F9">
              <w:rPr>
                <w:sz w:val="22"/>
                <w:szCs w:val="22"/>
              </w:rPr>
              <w:t>UniSpec Single Beam text files</w:t>
            </w:r>
          </w:p>
        </w:tc>
      </w:tr>
      <w:tr w:rsidR="00365EF0" w:rsidRPr="00B350A0" w14:paraId="4DC153D3" w14:textId="77777777" w:rsidTr="00A559D8">
        <w:tc>
          <w:tcPr>
            <w:tcW w:w="1644" w:type="dxa"/>
          </w:tcPr>
          <w:p w14:paraId="0A12CE43" w14:textId="77777777" w:rsidR="00365EF0" w:rsidRPr="00DC42F9" w:rsidRDefault="00365EF0" w:rsidP="00A559D8">
            <w:pPr>
              <w:pStyle w:val="Body"/>
              <w:ind w:left="0"/>
              <w:rPr>
                <w:sz w:val="22"/>
                <w:szCs w:val="22"/>
              </w:rPr>
            </w:pPr>
            <w:r w:rsidRPr="00DC42F9">
              <w:rPr>
                <w:sz w:val="22"/>
                <w:szCs w:val="22"/>
              </w:rPr>
              <w:t>Comments</w:t>
            </w:r>
          </w:p>
        </w:tc>
        <w:tc>
          <w:tcPr>
            <w:tcW w:w="6827" w:type="dxa"/>
          </w:tcPr>
          <w:p w14:paraId="0E7F8942" w14:textId="77777777" w:rsidR="00365EF0" w:rsidRPr="00DC42F9" w:rsidRDefault="00365EF0" w:rsidP="00A559D8">
            <w:pPr>
              <w:pStyle w:val="TableText"/>
              <w:rPr>
                <w:sz w:val="22"/>
                <w:szCs w:val="22"/>
              </w:rPr>
            </w:pPr>
          </w:p>
        </w:tc>
      </w:tr>
    </w:tbl>
    <w:p w14:paraId="0CB9B2B7" w14:textId="77777777" w:rsidR="00365EF0" w:rsidRPr="00A8518D" w:rsidRDefault="00365EF0" w:rsidP="00365EF0">
      <w:pPr>
        <w:pStyle w:val="Heading3"/>
      </w:pPr>
      <w:bookmarkStart w:id="225" w:name="_Toc398023885"/>
      <w:bookmarkStart w:id="226" w:name="_Toc506895513"/>
      <w:r w:rsidRPr="00A8518D">
        <w:t>UniSpec Double Channel SPU</w:t>
      </w:r>
      <w:bookmarkEnd w:id="225"/>
      <w:bookmarkEnd w:id="226"/>
    </w:p>
    <w:tbl>
      <w:tblPr>
        <w:tblStyle w:val="TableGrid"/>
        <w:tblW w:w="8471" w:type="dxa"/>
        <w:tblInd w:w="709" w:type="dxa"/>
        <w:tblLook w:val="04A0" w:firstRow="1" w:lastRow="0" w:firstColumn="1" w:lastColumn="0" w:noHBand="0" w:noVBand="1"/>
      </w:tblPr>
      <w:tblGrid>
        <w:gridCol w:w="1644"/>
        <w:gridCol w:w="6827"/>
      </w:tblGrid>
      <w:tr w:rsidR="00365EF0" w:rsidRPr="00B350A0" w14:paraId="4E14F020" w14:textId="77777777" w:rsidTr="00A559D8">
        <w:tc>
          <w:tcPr>
            <w:tcW w:w="1644" w:type="dxa"/>
          </w:tcPr>
          <w:p w14:paraId="4B09C53C" w14:textId="77777777" w:rsidR="00365EF0" w:rsidRPr="00DC42F9" w:rsidRDefault="00365EF0" w:rsidP="00A559D8">
            <w:pPr>
              <w:pStyle w:val="Body"/>
              <w:ind w:left="0"/>
              <w:rPr>
                <w:sz w:val="22"/>
                <w:szCs w:val="22"/>
              </w:rPr>
            </w:pPr>
            <w:r w:rsidRPr="00DC42F9">
              <w:rPr>
                <w:sz w:val="22"/>
                <w:szCs w:val="22"/>
              </w:rPr>
              <w:t>Standard or Format Owner</w:t>
            </w:r>
          </w:p>
        </w:tc>
        <w:tc>
          <w:tcPr>
            <w:tcW w:w="6827" w:type="dxa"/>
          </w:tcPr>
          <w:p w14:paraId="50E075D3" w14:textId="77777777" w:rsidR="00365EF0" w:rsidRPr="00DC42F9" w:rsidRDefault="00365EF0" w:rsidP="00A559D8">
            <w:pPr>
              <w:pStyle w:val="Body"/>
              <w:ind w:left="0"/>
              <w:rPr>
                <w:sz w:val="22"/>
                <w:szCs w:val="22"/>
              </w:rPr>
            </w:pPr>
            <w:r w:rsidRPr="00DC42F9">
              <w:rPr>
                <w:sz w:val="22"/>
                <w:szCs w:val="22"/>
              </w:rPr>
              <w:t xml:space="preserve">PP Systems </w:t>
            </w:r>
          </w:p>
        </w:tc>
      </w:tr>
      <w:tr w:rsidR="00365EF0" w:rsidRPr="00B350A0" w14:paraId="2E1761B7" w14:textId="77777777" w:rsidTr="00A559D8">
        <w:tc>
          <w:tcPr>
            <w:tcW w:w="1644" w:type="dxa"/>
          </w:tcPr>
          <w:p w14:paraId="144CD89D" w14:textId="77777777" w:rsidR="00365EF0" w:rsidRPr="00DC42F9" w:rsidRDefault="00365EF0" w:rsidP="00A559D8">
            <w:pPr>
              <w:pStyle w:val="Body"/>
              <w:ind w:left="0"/>
              <w:rPr>
                <w:sz w:val="22"/>
                <w:szCs w:val="22"/>
              </w:rPr>
            </w:pPr>
            <w:r w:rsidRPr="00DC42F9">
              <w:rPr>
                <w:sz w:val="22"/>
                <w:szCs w:val="22"/>
              </w:rPr>
              <w:t>Devices</w:t>
            </w:r>
          </w:p>
        </w:tc>
        <w:tc>
          <w:tcPr>
            <w:tcW w:w="6827" w:type="dxa"/>
          </w:tcPr>
          <w:p w14:paraId="631EC278" w14:textId="77777777" w:rsidR="00365EF0" w:rsidRPr="00DC42F9" w:rsidRDefault="00365EF0" w:rsidP="00A559D8">
            <w:pPr>
              <w:pStyle w:val="TableText"/>
              <w:rPr>
                <w:sz w:val="22"/>
                <w:szCs w:val="22"/>
              </w:rPr>
            </w:pPr>
            <w:r w:rsidRPr="00DC42F9">
              <w:rPr>
                <w:sz w:val="22"/>
                <w:szCs w:val="22"/>
              </w:rPr>
              <w:t>UniSpec DC</w:t>
            </w:r>
          </w:p>
        </w:tc>
      </w:tr>
      <w:tr w:rsidR="00365EF0" w:rsidRPr="00B350A0" w14:paraId="43E9F23E" w14:textId="77777777" w:rsidTr="00A559D8">
        <w:tc>
          <w:tcPr>
            <w:tcW w:w="1644" w:type="dxa"/>
          </w:tcPr>
          <w:p w14:paraId="520C8771" w14:textId="77777777" w:rsidR="00365EF0" w:rsidRPr="00DC42F9" w:rsidRDefault="00365EF0" w:rsidP="00A559D8">
            <w:pPr>
              <w:pStyle w:val="Body"/>
              <w:ind w:left="0"/>
              <w:rPr>
                <w:sz w:val="22"/>
                <w:szCs w:val="22"/>
              </w:rPr>
            </w:pPr>
            <w:r w:rsidRPr="00DC42F9">
              <w:rPr>
                <w:sz w:val="22"/>
                <w:szCs w:val="22"/>
              </w:rPr>
              <w:t>Supported Formats</w:t>
            </w:r>
          </w:p>
        </w:tc>
        <w:tc>
          <w:tcPr>
            <w:tcW w:w="6827" w:type="dxa"/>
          </w:tcPr>
          <w:p w14:paraId="45B4CB59" w14:textId="77777777" w:rsidR="00365EF0" w:rsidRPr="00DC42F9" w:rsidRDefault="00365EF0" w:rsidP="00A559D8">
            <w:pPr>
              <w:pStyle w:val="Body"/>
              <w:ind w:left="0"/>
              <w:rPr>
                <w:sz w:val="22"/>
                <w:szCs w:val="22"/>
              </w:rPr>
            </w:pPr>
            <w:r w:rsidRPr="00DC42F9">
              <w:rPr>
                <w:sz w:val="22"/>
                <w:szCs w:val="22"/>
              </w:rPr>
              <w:t>UniSpec Dual Beam text files</w:t>
            </w:r>
          </w:p>
        </w:tc>
      </w:tr>
      <w:tr w:rsidR="00365EF0" w:rsidRPr="00B350A0" w14:paraId="25161FC7" w14:textId="77777777" w:rsidTr="00A559D8">
        <w:trPr>
          <w:trHeight w:val="977"/>
        </w:trPr>
        <w:tc>
          <w:tcPr>
            <w:tcW w:w="1644" w:type="dxa"/>
          </w:tcPr>
          <w:p w14:paraId="00FF175C" w14:textId="77777777" w:rsidR="00365EF0" w:rsidRPr="00DC42F9" w:rsidRDefault="00365EF0" w:rsidP="00A559D8">
            <w:pPr>
              <w:pStyle w:val="Body"/>
              <w:ind w:left="0"/>
              <w:rPr>
                <w:sz w:val="22"/>
                <w:szCs w:val="22"/>
              </w:rPr>
            </w:pPr>
            <w:r w:rsidRPr="00DC42F9">
              <w:rPr>
                <w:sz w:val="22"/>
                <w:szCs w:val="22"/>
              </w:rPr>
              <w:t>Comments</w:t>
            </w:r>
          </w:p>
        </w:tc>
        <w:tc>
          <w:tcPr>
            <w:tcW w:w="6827" w:type="dxa"/>
          </w:tcPr>
          <w:p w14:paraId="552FC7F0" w14:textId="77777777" w:rsidR="00365EF0" w:rsidRPr="00DC42F9" w:rsidRDefault="00365EF0" w:rsidP="00A559D8">
            <w:pPr>
              <w:pStyle w:val="TableText"/>
              <w:rPr>
                <w:sz w:val="22"/>
                <w:szCs w:val="22"/>
              </w:rPr>
            </w:pPr>
          </w:p>
        </w:tc>
      </w:tr>
    </w:tbl>
    <w:p w14:paraId="5CCDCF36" w14:textId="77777777" w:rsidR="00365EF0" w:rsidRPr="00A8518D" w:rsidRDefault="00365EF0" w:rsidP="00365EF0">
      <w:pPr>
        <w:pStyle w:val="Heading3"/>
      </w:pPr>
      <w:bookmarkStart w:id="227" w:name="_Toc398023886"/>
      <w:bookmarkStart w:id="228" w:name="_Toc506895514"/>
      <w:r w:rsidRPr="00A8518D">
        <w:t>SPECPR</w:t>
      </w:r>
      <w:bookmarkEnd w:id="227"/>
      <w:bookmarkEnd w:id="228"/>
    </w:p>
    <w:tbl>
      <w:tblPr>
        <w:tblStyle w:val="TableGrid"/>
        <w:tblW w:w="0" w:type="auto"/>
        <w:tblInd w:w="709" w:type="dxa"/>
        <w:tblLook w:val="04A0" w:firstRow="1" w:lastRow="0" w:firstColumn="1" w:lastColumn="0" w:noHBand="0" w:noVBand="1"/>
      </w:tblPr>
      <w:tblGrid>
        <w:gridCol w:w="1644"/>
        <w:gridCol w:w="6889"/>
      </w:tblGrid>
      <w:tr w:rsidR="00365EF0" w:rsidRPr="00B350A0" w14:paraId="3D0E00E3" w14:textId="77777777" w:rsidTr="00A559D8">
        <w:tc>
          <w:tcPr>
            <w:tcW w:w="1644" w:type="dxa"/>
          </w:tcPr>
          <w:p w14:paraId="5E93341D"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50433325" w14:textId="77777777" w:rsidR="00365EF0" w:rsidRPr="00DC42F9" w:rsidRDefault="00365EF0" w:rsidP="00A559D8">
            <w:pPr>
              <w:pStyle w:val="Body"/>
              <w:ind w:left="0"/>
              <w:rPr>
                <w:sz w:val="22"/>
                <w:szCs w:val="22"/>
              </w:rPr>
            </w:pPr>
            <w:r w:rsidRPr="00DC42F9">
              <w:rPr>
                <w:sz w:val="22"/>
                <w:szCs w:val="22"/>
              </w:rPr>
              <w:t>U.S. Geological Survey</w:t>
            </w:r>
          </w:p>
        </w:tc>
      </w:tr>
      <w:tr w:rsidR="00365EF0" w:rsidRPr="00B350A0" w14:paraId="125D40C5" w14:textId="77777777" w:rsidTr="00A559D8">
        <w:tc>
          <w:tcPr>
            <w:tcW w:w="1644" w:type="dxa"/>
          </w:tcPr>
          <w:p w14:paraId="5D44D443"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348FF957" w14:textId="77777777" w:rsidR="00365EF0" w:rsidRPr="00DC42F9" w:rsidRDefault="00365EF0" w:rsidP="00A559D8">
            <w:pPr>
              <w:pStyle w:val="Body"/>
              <w:ind w:left="0"/>
              <w:rPr>
                <w:sz w:val="22"/>
                <w:szCs w:val="22"/>
              </w:rPr>
            </w:pPr>
            <w:r w:rsidRPr="00DC42F9">
              <w:rPr>
                <w:sz w:val="22"/>
                <w:szCs w:val="22"/>
              </w:rPr>
              <w:t>USGS PRISM software</w:t>
            </w:r>
          </w:p>
        </w:tc>
      </w:tr>
      <w:tr w:rsidR="00365EF0" w:rsidRPr="00B350A0" w14:paraId="4ADC05C1" w14:textId="77777777" w:rsidTr="00A559D8">
        <w:tc>
          <w:tcPr>
            <w:tcW w:w="1644" w:type="dxa"/>
          </w:tcPr>
          <w:p w14:paraId="1E8A87F5"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438E72EF" w14:textId="77777777" w:rsidR="00365EF0" w:rsidRPr="00DC42F9" w:rsidRDefault="00365EF0" w:rsidP="00A559D8">
            <w:pPr>
              <w:pStyle w:val="Body"/>
              <w:ind w:left="0"/>
              <w:rPr>
                <w:sz w:val="22"/>
                <w:szCs w:val="22"/>
              </w:rPr>
            </w:pPr>
            <w:r w:rsidRPr="00DC42F9">
              <w:rPr>
                <w:sz w:val="22"/>
                <w:szCs w:val="22"/>
              </w:rPr>
              <w:t>SPECPR</w:t>
            </w:r>
          </w:p>
        </w:tc>
      </w:tr>
      <w:tr w:rsidR="00365EF0" w:rsidRPr="00B350A0" w14:paraId="2C6A1AB9" w14:textId="77777777" w:rsidTr="00A559D8">
        <w:tc>
          <w:tcPr>
            <w:tcW w:w="1644" w:type="dxa"/>
          </w:tcPr>
          <w:p w14:paraId="75D5892A"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1BFBF81C" w14:textId="77777777" w:rsidR="00365EF0" w:rsidRPr="00DC42F9" w:rsidRDefault="00365EF0" w:rsidP="00A559D8">
            <w:pPr>
              <w:pStyle w:val="TableText"/>
              <w:rPr>
                <w:sz w:val="22"/>
                <w:szCs w:val="22"/>
              </w:rPr>
            </w:pPr>
            <w:r w:rsidRPr="00DC42F9">
              <w:rPr>
                <w:sz w:val="22"/>
                <w:szCs w:val="22"/>
              </w:rPr>
              <w:t>Search for more information about PRISM software and the SPECPR file format from the U.S. Geological web site.</w:t>
            </w:r>
          </w:p>
        </w:tc>
      </w:tr>
    </w:tbl>
    <w:p w14:paraId="7D8FE8CB" w14:textId="77777777" w:rsidR="00365EF0" w:rsidRPr="00A8518D" w:rsidRDefault="00365EF0" w:rsidP="00365EF0">
      <w:pPr>
        <w:pStyle w:val="Heading3"/>
      </w:pPr>
      <w:bookmarkStart w:id="229" w:name="_Toc398023887"/>
      <w:bookmarkStart w:id="230" w:name="_Toc506895515"/>
      <w:r w:rsidRPr="00A8518D">
        <w:lastRenderedPageBreak/>
        <w:t>Modtran Albedo File</w:t>
      </w:r>
      <w:bookmarkEnd w:id="229"/>
      <w:bookmarkEnd w:id="230"/>
    </w:p>
    <w:tbl>
      <w:tblPr>
        <w:tblStyle w:val="TableGrid"/>
        <w:tblW w:w="0" w:type="auto"/>
        <w:tblInd w:w="709" w:type="dxa"/>
        <w:tblLook w:val="04A0" w:firstRow="1" w:lastRow="0" w:firstColumn="1" w:lastColumn="0" w:noHBand="0" w:noVBand="1"/>
      </w:tblPr>
      <w:tblGrid>
        <w:gridCol w:w="1644"/>
        <w:gridCol w:w="6889"/>
      </w:tblGrid>
      <w:tr w:rsidR="00365EF0" w:rsidRPr="00B350A0" w14:paraId="2B737844" w14:textId="77777777" w:rsidTr="00A559D8">
        <w:tc>
          <w:tcPr>
            <w:tcW w:w="1644" w:type="dxa"/>
          </w:tcPr>
          <w:p w14:paraId="14E2BFCA" w14:textId="77777777" w:rsidR="00365EF0" w:rsidRPr="003A3104" w:rsidRDefault="00365EF0" w:rsidP="00A559D8">
            <w:pPr>
              <w:pStyle w:val="Body"/>
              <w:ind w:left="0"/>
              <w:rPr>
                <w:sz w:val="22"/>
                <w:szCs w:val="22"/>
              </w:rPr>
            </w:pPr>
            <w:r w:rsidRPr="003A3104">
              <w:rPr>
                <w:sz w:val="22"/>
                <w:szCs w:val="22"/>
              </w:rPr>
              <w:t>Standard or Format Owner</w:t>
            </w:r>
          </w:p>
        </w:tc>
        <w:tc>
          <w:tcPr>
            <w:tcW w:w="0" w:type="auto"/>
          </w:tcPr>
          <w:p w14:paraId="59E46E97" w14:textId="77777777" w:rsidR="00365EF0" w:rsidRPr="003A3104" w:rsidRDefault="00365EF0" w:rsidP="00A559D8">
            <w:pPr>
              <w:pStyle w:val="Body"/>
              <w:ind w:left="0"/>
              <w:rPr>
                <w:sz w:val="22"/>
                <w:szCs w:val="22"/>
              </w:rPr>
            </w:pPr>
            <w:r w:rsidRPr="003A3104">
              <w:rPr>
                <w:sz w:val="22"/>
                <w:szCs w:val="22"/>
              </w:rPr>
              <w:t>Spectral Sciences Inc. and U.S. Air Force Research Laboratory</w:t>
            </w:r>
          </w:p>
        </w:tc>
      </w:tr>
      <w:tr w:rsidR="00365EF0" w:rsidRPr="00B350A0" w14:paraId="674B238E" w14:textId="77777777" w:rsidTr="00A559D8">
        <w:tc>
          <w:tcPr>
            <w:tcW w:w="1644" w:type="dxa"/>
          </w:tcPr>
          <w:p w14:paraId="07D98147" w14:textId="77777777" w:rsidR="00365EF0" w:rsidRPr="003A3104" w:rsidRDefault="00365EF0" w:rsidP="00A559D8">
            <w:pPr>
              <w:pStyle w:val="Body"/>
              <w:ind w:left="0"/>
              <w:rPr>
                <w:sz w:val="22"/>
                <w:szCs w:val="22"/>
              </w:rPr>
            </w:pPr>
            <w:r w:rsidRPr="003A3104">
              <w:rPr>
                <w:sz w:val="22"/>
                <w:szCs w:val="22"/>
              </w:rPr>
              <w:t>Devices</w:t>
            </w:r>
          </w:p>
        </w:tc>
        <w:tc>
          <w:tcPr>
            <w:tcW w:w="0" w:type="auto"/>
          </w:tcPr>
          <w:p w14:paraId="3E413997" w14:textId="77777777" w:rsidR="00365EF0" w:rsidRPr="003A3104" w:rsidRDefault="00365EF0" w:rsidP="00A559D8">
            <w:pPr>
              <w:pStyle w:val="Body"/>
              <w:ind w:left="0"/>
              <w:rPr>
                <w:sz w:val="22"/>
                <w:szCs w:val="22"/>
              </w:rPr>
            </w:pPr>
            <w:r w:rsidRPr="003A3104">
              <w:rPr>
                <w:sz w:val="22"/>
                <w:szCs w:val="22"/>
              </w:rPr>
              <w:t>Modtran5 atmospheric radiative transfer model software</w:t>
            </w:r>
          </w:p>
        </w:tc>
      </w:tr>
      <w:tr w:rsidR="00365EF0" w:rsidRPr="00B350A0" w14:paraId="2953793B" w14:textId="77777777" w:rsidTr="00A559D8">
        <w:tc>
          <w:tcPr>
            <w:tcW w:w="1644" w:type="dxa"/>
          </w:tcPr>
          <w:p w14:paraId="489FE649" w14:textId="77777777" w:rsidR="00365EF0" w:rsidRPr="003A3104" w:rsidRDefault="00365EF0" w:rsidP="00A559D8">
            <w:pPr>
              <w:pStyle w:val="Body"/>
              <w:ind w:left="0"/>
              <w:rPr>
                <w:sz w:val="22"/>
                <w:szCs w:val="22"/>
              </w:rPr>
            </w:pPr>
            <w:r w:rsidRPr="003A3104">
              <w:rPr>
                <w:sz w:val="22"/>
                <w:szCs w:val="22"/>
              </w:rPr>
              <w:t>Supported Formats</w:t>
            </w:r>
          </w:p>
        </w:tc>
        <w:tc>
          <w:tcPr>
            <w:tcW w:w="0" w:type="auto"/>
          </w:tcPr>
          <w:p w14:paraId="39526758" w14:textId="77777777" w:rsidR="00365EF0" w:rsidRPr="003A3104" w:rsidRDefault="00365EF0" w:rsidP="00A559D8">
            <w:pPr>
              <w:pStyle w:val="Body"/>
              <w:ind w:left="0"/>
              <w:rPr>
                <w:sz w:val="22"/>
                <w:szCs w:val="22"/>
              </w:rPr>
            </w:pPr>
            <w:r w:rsidRPr="003A3104">
              <w:rPr>
                <w:sz w:val="22"/>
                <w:szCs w:val="22"/>
              </w:rPr>
              <w:t>Modtran Albedo files</w:t>
            </w:r>
          </w:p>
        </w:tc>
      </w:tr>
      <w:tr w:rsidR="00365EF0" w:rsidRPr="00B350A0" w14:paraId="1543B79D" w14:textId="77777777" w:rsidTr="00A559D8">
        <w:tc>
          <w:tcPr>
            <w:tcW w:w="1644" w:type="dxa"/>
          </w:tcPr>
          <w:p w14:paraId="025E933F" w14:textId="77777777" w:rsidR="00365EF0" w:rsidRPr="003A3104" w:rsidRDefault="00365EF0" w:rsidP="00A559D8">
            <w:pPr>
              <w:pStyle w:val="Body"/>
              <w:ind w:left="0"/>
              <w:rPr>
                <w:sz w:val="22"/>
                <w:szCs w:val="22"/>
              </w:rPr>
            </w:pPr>
            <w:r w:rsidRPr="003A3104">
              <w:rPr>
                <w:sz w:val="22"/>
                <w:szCs w:val="22"/>
              </w:rPr>
              <w:t>Comments</w:t>
            </w:r>
          </w:p>
        </w:tc>
        <w:tc>
          <w:tcPr>
            <w:tcW w:w="0" w:type="auto"/>
          </w:tcPr>
          <w:p w14:paraId="01437DF4" w14:textId="77777777" w:rsidR="00365EF0" w:rsidRPr="003A3104" w:rsidRDefault="00365EF0" w:rsidP="00A559D8">
            <w:pPr>
              <w:pStyle w:val="TableText"/>
              <w:rPr>
                <w:sz w:val="22"/>
                <w:szCs w:val="22"/>
              </w:rPr>
            </w:pPr>
            <w:r w:rsidRPr="003A3104">
              <w:rPr>
                <w:sz w:val="22"/>
                <w:szCs w:val="22"/>
              </w:rPr>
              <w:t xml:space="preserve">More information can be found on the Modtran web site at </w:t>
            </w:r>
            <w:hyperlink r:id="rId46" w:history="1">
              <w:r w:rsidRPr="003A3104">
                <w:rPr>
                  <w:rStyle w:val="Hyperlink"/>
                  <w:sz w:val="22"/>
                  <w:szCs w:val="22"/>
                </w:rPr>
                <w:t>http://www.Modtran5.com</w:t>
              </w:r>
            </w:hyperlink>
            <w:r w:rsidRPr="003A3104">
              <w:rPr>
                <w:sz w:val="22"/>
                <w:szCs w:val="22"/>
              </w:rPr>
              <w:t>.</w:t>
            </w:r>
          </w:p>
        </w:tc>
      </w:tr>
    </w:tbl>
    <w:p w14:paraId="61E7AE76" w14:textId="77777777" w:rsidR="00365EF0" w:rsidRPr="00A8518D" w:rsidRDefault="00365EF0" w:rsidP="00365EF0">
      <w:pPr>
        <w:pStyle w:val="Heading3"/>
      </w:pPr>
      <w:bookmarkStart w:id="231" w:name="_Toc398023888"/>
      <w:bookmarkStart w:id="232" w:name="_Toc506895516"/>
      <w:r w:rsidRPr="00A8518D">
        <w:t>Excel files</w:t>
      </w:r>
      <w:bookmarkEnd w:id="224"/>
      <w:bookmarkEnd w:id="231"/>
      <w:bookmarkEnd w:id="232"/>
    </w:p>
    <w:tbl>
      <w:tblPr>
        <w:tblStyle w:val="TableGrid"/>
        <w:tblW w:w="0" w:type="auto"/>
        <w:tblInd w:w="709" w:type="dxa"/>
        <w:tblLook w:val="04A0" w:firstRow="1" w:lastRow="0" w:firstColumn="1" w:lastColumn="0" w:noHBand="0" w:noVBand="1"/>
      </w:tblPr>
      <w:tblGrid>
        <w:gridCol w:w="1644"/>
        <w:gridCol w:w="6889"/>
      </w:tblGrid>
      <w:tr w:rsidR="00365EF0" w:rsidRPr="00B350A0" w14:paraId="4DED8774" w14:textId="77777777" w:rsidTr="00A559D8">
        <w:tc>
          <w:tcPr>
            <w:tcW w:w="1644" w:type="dxa"/>
          </w:tcPr>
          <w:p w14:paraId="101CC6EF" w14:textId="77777777" w:rsidR="00365EF0" w:rsidRPr="00D86006" w:rsidRDefault="00365EF0" w:rsidP="00A559D8">
            <w:pPr>
              <w:pStyle w:val="Body"/>
              <w:ind w:left="0"/>
              <w:rPr>
                <w:sz w:val="22"/>
                <w:szCs w:val="22"/>
              </w:rPr>
            </w:pPr>
            <w:r w:rsidRPr="00D86006">
              <w:rPr>
                <w:sz w:val="22"/>
                <w:szCs w:val="22"/>
              </w:rPr>
              <w:t>Standard or Format Owner</w:t>
            </w:r>
          </w:p>
        </w:tc>
        <w:tc>
          <w:tcPr>
            <w:tcW w:w="0" w:type="auto"/>
          </w:tcPr>
          <w:p w14:paraId="3B087140" w14:textId="77777777" w:rsidR="00365EF0" w:rsidRPr="00D86006" w:rsidRDefault="00365EF0" w:rsidP="00A559D8">
            <w:pPr>
              <w:pStyle w:val="Body"/>
              <w:ind w:left="0"/>
              <w:rPr>
                <w:sz w:val="22"/>
                <w:szCs w:val="22"/>
              </w:rPr>
            </w:pPr>
            <w:r w:rsidRPr="00D86006">
              <w:rPr>
                <w:sz w:val="22"/>
                <w:szCs w:val="22"/>
              </w:rPr>
              <w:t>Microsoft Excel Spreadsheet files</w:t>
            </w:r>
          </w:p>
        </w:tc>
      </w:tr>
      <w:tr w:rsidR="00365EF0" w:rsidRPr="00B350A0" w14:paraId="038AD366" w14:textId="77777777" w:rsidTr="00A559D8">
        <w:tc>
          <w:tcPr>
            <w:tcW w:w="1644" w:type="dxa"/>
          </w:tcPr>
          <w:p w14:paraId="2C7259DD" w14:textId="77777777" w:rsidR="00365EF0" w:rsidRPr="00D86006" w:rsidRDefault="00365EF0" w:rsidP="00A559D8">
            <w:pPr>
              <w:pStyle w:val="Body"/>
              <w:ind w:left="0"/>
              <w:rPr>
                <w:sz w:val="22"/>
                <w:szCs w:val="22"/>
              </w:rPr>
            </w:pPr>
            <w:r w:rsidRPr="00D86006">
              <w:rPr>
                <w:sz w:val="22"/>
                <w:szCs w:val="22"/>
              </w:rPr>
              <w:t>Devices</w:t>
            </w:r>
          </w:p>
        </w:tc>
        <w:tc>
          <w:tcPr>
            <w:tcW w:w="0" w:type="auto"/>
          </w:tcPr>
          <w:p w14:paraId="39EE3C44" w14:textId="77777777" w:rsidR="00365EF0" w:rsidRPr="00D86006" w:rsidRDefault="00365EF0" w:rsidP="00A559D8">
            <w:pPr>
              <w:pStyle w:val="Body"/>
              <w:ind w:left="0"/>
              <w:rPr>
                <w:sz w:val="22"/>
                <w:szCs w:val="22"/>
              </w:rPr>
            </w:pPr>
            <w:r w:rsidRPr="00D86006">
              <w:rPr>
                <w:sz w:val="22"/>
                <w:szCs w:val="22"/>
              </w:rPr>
              <w:t>N/A</w:t>
            </w:r>
          </w:p>
        </w:tc>
      </w:tr>
      <w:tr w:rsidR="00365EF0" w:rsidRPr="00B350A0" w14:paraId="697EED8D" w14:textId="77777777" w:rsidTr="00A559D8">
        <w:tc>
          <w:tcPr>
            <w:tcW w:w="1644" w:type="dxa"/>
          </w:tcPr>
          <w:p w14:paraId="7FDCA999" w14:textId="77777777" w:rsidR="00365EF0" w:rsidRPr="00D86006" w:rsidRDefault="00365EF0" w:rsidP="00A559D8">
            <w:pPr>
              <w:pStyle w:val="Body"/>
              <w:ind w:left="0"/>
              <w:rPr>
                <w:sz w:val="22"/>
                <w:szCs w:val="22"/>
              </w:rPr>
            </w:pPr>
            <w:r w:rsidRPr="00D86006">
              <w:rPr>
                <w:sz w:val="22"/>
                <w:szCs w:val="22"/>
              </w:rPr>
              <w:t>Supported Formats</w:t>
            </w:r>
          </w:p>
        </w:tc>
        <w:tc>
          <w:tcPr>
            <w:tcW w:w="0" w:type="auto"/>
          </w:tcPr>
          <w:p w14:paraId="4F633F9A" w14:textId="77777777" w:rsidR="00365EF0" w:rsidRPr="00D86006" w:rsidRDefault="00365EF0" w:rsidP="00A559D8">
            <w:pPr>
              <w:pStyle w:val="Body"/>
              <w:ind w:left="0"/>
              <w:rPr>
                <w:sz w:val="22"/>
                <w:szCs w:val="22"/>
              </w:rPr>
            </w:pPr>
            <w:r w:rsidRPr="00D86006">
              <w:rPr>
                <w:sz w:val="22"/>
                <w:szCs w:val="22"/>
              </w:rPr>
              <w:t>.XLS files only - .CSV, .XLSX etc are not supported</w:t>
            </w:r>
          </w:p>
          <w:p w14:paraId="2D8BDBE0" w14:textId="77777777" w:rsidR="00365EF0" w:rsidRPr="00D86006" w:rsidRDefault="00365EF0" w:rsidP="00A559D8">
            <w:pPr>
              <w:pStyle w:val="Body"/>
              <w:ind w:left="0"/>
              <w:rPr>
                <w:sz w:val="22"/>
                <w:szCs w:val="22"/>
              </w:rPr>
            </w:pPr>
            <w:r w:rsidRPr="00D86006">
              <w:rPr>
                <w:sz w:val="22"/>
                <w:szCs w:val="22"/>
              </w:rPr>
              <w:t xml:space="preserve">(.CSV files may be erroneously read as Ocean Optics SpectraSuite Data Files. See Section </w:t>
            </w:r>
            <w:r w:rsidRPr="00D86006">
              <w:rPr>
                <w:i/>
              </w:rPr>
              <w:fldChar w:fldCharType="begin"/>
            </w:r>
            <w:r w:rsidRPr="00D86006">
              <w:rPr>
                <w:i/>
              </w:rPr>
              <w:instrText xml:space="preserve"> REF _Ref500010080 \r \h  \* MERGEFORMAT </w:instrText>
            </w:r>
            <w:r w:rsidRPr="00D86006">
              <w:rPr>
                <w:i/>
              </w:rPr>
            </w:r>
            <w:r w:rsidRPr="00D86006">
              <w:rPr>
                <w:i/>
              </w:rPr>
              <w:fldChar w:fldCharType="separate"/>
            </w:r>
            <w:r w:rsidR="000C7C57">
              <w:rPr>
                <w:i/>
              </w:rPr>
              <w:t>7.1.10</w:t>
            </w:r>
            <w:r w:rsidRPr="00D86006">
              <w:rPr>
                <w:i/>
              </w:rPr>
              <w:fldChar w:fldCharType="end"/>
            </w:r>
            <w:r w:rsidRPr="00D86006">
              <w:rPr>
                <w:sz w:val="22"/>
                <w:szCs w:val="22"/>
              </w:rPr>
              <w:t>.)</w:t>
            </w:r>
          </w:p>
        </w:tc>
      </w:tr>
      <w:tr w:rsidR="00365EF0" w:rsidRPr="00B350A0" w14:paraId="0DB89BE9" w14:textId="77777777" w:rsidTr="00A559D8">
        <w:tc>
          <w:tcPr>
            <w:tcW w:w="1644" w:type="dxa"/>
          </w:tcPr>
          <w:p w14:paraId="456C1782" w14:textId="77777777" w:rsidR="00365EF0" w:rsidRPr="00D86006" w:rsidRDefault="00365EF0" w:rsidP="00A559D8">
            <w:pPr>
              <w:pStyle w:val="Body"/>
              <w:ind w:left="0"/>
              <w:rPr>
                <w:sz w:val="22"/>
                <w:szCs w:val="22"/>
              </w:rPr>
            </w:pPr>
            <w:r w:rsidRPr="00D86006">
              <w:rPr>
                <w:sz w:val="22"/>
                <w:szCs w:val="22"/>
              </w:rPr>
              <w:t>Comments</w:t>
            </w:r>
          </w:p>
        </w:tc>
        <w:tc>
          <w:tcPr>
            <w:tcW w:w="0" w:type="auto"/>
          </w:tcPr>
          <w:p w14:paraId="5ECEB589" w14:textId="77777777" w:rsidR="00365EF0" w:rsidRPr="00D86006" w:rsidRDefault="00365EF0" w:rsidP="00A559D8">
            <w:pPr>
              <w:pStyle w:val="TableText"/>
              <w:rPr>
                <w:sz w:val="22"/>
                <w:szCs w:val="22"/>
              </w:rPr>
            </w:pPr>
            <w:r w:rsidRPr="00D86006">
              <w:rPr>
                <w:sz w:val="22"/>
                <w:szCs w:val="22"/>
              </w:rPr>
              <w:t>The first column of the Excel file must contain the Wavelength values in increasing order, with a heading in the first row.</w:t>
            </w:r>
          </w:p>
          <w:p w14:paraId="3B172468" w14:textId="77777777" w:rsidR="00365EF0" w:rsidRPr="00D86006" w:rsidRDefault="00365EF0" w:rsidP="00A559D8">
            <w:pPr>
              <w:pStyle w:val="TableText"/>
              <w:rPr>
                <w:sz w:val="22"/>
                <w:szCs w:val="22"/>
              </w:rPr>
            </w:pPr>
            <w:r w:rsidRPr="00D86006">
              <w:rPr>
                <w:sz w:val="22"/>
                <w:szCs w:val="22"/>
              </w:rPr>
              <w:t>Each of the second and subsequent columns contains the data for a single Spectrum. The first row is the name of the Spectrum. Subsequent rows in the column contain the Spectrum values for the wavelengths specified in the first column.</w:t>
            </w:r>
          </w:p>
          <w:p w14:paraId="01DC893E" w14:textId="77777777" w:rsidR="00365EF0" w:rsidRPr="00D86006" w:rsidRDefault="00365EF0" w:rsidP="00A559D8">
            <w:pPr>
              <w:pStyle w:val="TableText"/>
              <w:rPr>
                <w:sz w:val="22"/>
                <w:szCs w:val="22"/>
              </w:rPr>
            </w:pPr>
            <w:r w:rsidRPr="00D86006">
              <w:rPr>
                <w:sz w:val="22"/>
                <w:szCs w:val="22"/>
              </w:rPr>
              <w:t>The Spectra’s File name Metadata Attribute values are constructed from the Excel file name and the Spectrum name in the first row of the spreadsheet, separated with a “_” character.</w:t>
            </w:r>
          </w:p>
          <w:p w14:paraId="0489D2BD" w14:textId="77777777" w:rsidR="00365EF0" w:rsidRPr="00D86006" w:rsidRDefault="00365EF0" w:rsidP="00A559D8">
            <w:pPr>
              <w:pStyle w:val="TableText"/>
              <w:rPr>
                <w:sz w:val="22"/>
                <w:szCs w:val="22"/>
              </w:rPr>
            </w:pPr>
            <w:r w:rsidRPr="00D86006">
              <w:rPr>
                <w:sz w:val="22"/>
                <w:szCs w:val="22"/>
              </w:rPr>
              <w:t>There can be no other data in the spreadsheet and the table of data must be rectangular with no gaps. Excel formatting is ignored.</w:t>
            </w:r>
          </w:p>
          <w:p w14:paraId="36664D84" w14:textId="77777777" w:rsidR="00365EF0" w:rsidRPr="00D86006" w:rsidRDefault="00365EF0" w:rsidP="00A559D8">
            <w:pPr>
              <w:pStyle w:val="TableText"/>
              <w:rPr>
                <w:sz w:val="22"/>
                <w:szCs w:val="22"/>
              </w:rPr>
            </w:pPr>
            <w:r w:rsidRPr="00D86006">
              <w:rPr>
                <w:sz w:val="22"/>
                <w:szCs w:val="22"/>
              </w:rPr>
              <w:t>Only the first datasheet is read.</w:t>
            </w:r>
          </w:p>
        </w:tc>
      </w:tr>
    </w:tbl>
    <w:p w14:paraId="7E41F176" w14:textId="77777777" w:rsidR="00365EF0" w:rsidRPr="00B350A0" w:rsidRDefault="00365EF0" w:rsidP="00365EF0">
      <w:pPr>
        <w:pStyle w:val="HeadingSubUnnumbered"/>
        <w:rPr>
          <w:u w:val="single"/>
          <w:lang w:val="en-AU"/>
        </w:rPr>
      </w:pPr>
      <w:r w:rsidRPr="00B350A0">
        <w:rPr>
          <w:u w:val="single"/>
          <w:lang w:val="en-AU"/>
        </w:rPr>
        <w:lastRenderedPageBreak/>
        <w:t>Example file</w:t>
      </w:r>
    </w:p>
    <w:p w14:paraId="42D9486F" w14:textId="77777777" w:rsidR="00365EF0" w:rsidRPr="00B350A0" w:rsidRDefault="00365EF0" w:rsidP="00365EF0">
      <w:pPr>
        <w:pStyle w:val="Figure"/>
        <w:rPr>
          <w:u w:val="single"/>
          <w:lang w:val="en-AU"/>
        </w:rPr>
      </w:pPr>
      <w:r w:rsidRPr="00B350A0">
        <w:rPr>
          <w:u w:val="single"/>
          <w:lang w:val="en-GB" w:eastAsia="en-GB"/>
        </w:rPr>
        <w:drawing>
          <wp:inline distT="0" distB="0" distL="0" distR="0" wp14:anchorId="57AD6C30" wp14:editId="331C5776">
            <wp:extent cx="5273723" cy="3267511"/>
            <wp:effectExtent l="0" t="19050" r="79327" b="66239"/>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cstate="print"/>
                    <a:srcRect l="791" t="12644" r="737" b="4639"/>
                    <a:stretch>
                      <a:fillRect/>
                    </a:stretch>
                  </pic:blipFill>
                  <pic:spPr bwMode="auto">
                    <a:xfrm>
                      <a:off x="0" y="0"/>
                      <a:ext cx="5273723" cy="326751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4BC9AE0" w14:textId="77777777" w:rsidR="00365EF0" w:rsidRPr="00DA48C2" w:rsidRDefault="00365EF0" w:rsidP="00941E8C">
      <w:pPr>
        <w:pStyle w:val="Caption"/>
      </w:pPr>
      <w:r w:rsidRPr="00DA48C2">
        <w:t xml:space="preserve">Figure </w:t>
      </w:r>
      <w:r w:rsidRPr="00DA48C2">
        <w:fldChar w:fldCharType="begin"/>
      </w:r>
      <w:r w:rsidRPr="00DA48C2">
        <w:instrText xml:space="preserve"> SEQ Figure \* ARABIC </w:instrText>
      </w:r>
      <w:r w:rsidRPr="00DA48C2">
        <w:fldChar w:fldCharType="separate"/>
      </w:r>
      <w:r w:rsidR="000C7C57">
        <w:rPr>
          <w:noProof/>
        </w:rPr>
        <w:t>21</w:t>
      </w:r>
      <w:r w:rsidRPr="00DA48C2">
        <w:fldChar w:fldCharType="end"/>
      </w:r>
      <w:r w:rsidRPr="00DA48C2">
        <w:t>: Top-left corner of example Spectrum spreadsheet</w:t>
      </w:r>
    </w:p>
    <w:p w14:paraId="728E40F7" w14:textId="77777777" w:rsidR="00365EF0" w:rsidRPr="00A8518D" w:rsidRDefault="00365EF0" w:rsidP="00365EF0">
      <w:pPr>
        <w:pStyle w:val="Heading3"/>
      </w:pPr>
      <w:bookmarkStart w:id="233" w:name="_Toc355280379"/>
      <w:bookmarkStart w:id="234" w:name="_Toc398023889"/>
      <w:bookmarkStart w:id="235" w:name="_Toc506895517"/>
      <w:r w:rsidRPr="00A8518D">
        <w:t>TXT Space Formatted Text Files</w:t>
      </w:r>
      <w:bookmarkEnd w:id="233"/>
      <w:bookmarkEnd w:id="234"/>
      <w:bookmarkEnd w:id="235"/>
    </w:p>
    <w:p w14:paraId="565F2968" w14:textId="77777777" w:rsidR="00365EF0" w:rsidRPr="00B350A0" w:rsidRDefault="00365EF0" w:rsidP="00365EF0">
      <w:pPr>
        <w:pStyle w:val="Note"/>
      </w:pPr>
      <w:r w:rsidRPr="00B350A0">
        <w:t>Note</w:t>
      </w:r>
      <w:r w:rsidRPr="00B350A0">
        <w:tab/>
        <w:t>TXT files are deprecated, except in the case where Reference Panel calibrations are loaded as Spectra. Please use the Excel file format instead.</w:t>
      </w:r>
    </w:p>
    <w:tbl>
      <w:tblPr>
        <w:tblStyle w:val="TableGrid"/>
        <w:tblW w:w="0" w:type="auto"/>
        <w:tblInd w:w="709" w:type="dxa"/>
        <w:tblLook w:val="04A0" w:firstRow="1" w:lastRow="0" w:firstColumn="1" w:lastColumn="0" w:noHBand="0" w:noVBand="1"/>
      </w:tblPr>
      <w:tblGrid>
        <w:gridCol w:w="1644"/>
        <w:gridCol w:w="6889"/>
      </w:tblGrid>
      <w:tr w:rsidR="00365EF0" w:rsidRPr="00B350A0" w14:paraId="03D8C962" w14:textId="77777777" w:rsidTr="00A559D8">
        <w:tc>
          <w:tcPr>
            <w:tcW w:w="1644" w:type="dxa"/>
          </w:tcPr>
          <w:p w14:paraId="1BC4675B" w14:textId="77777777" w:rsidR="00365EF0" w:rsidRPr="00D86006" w:rsidRDefault="00365EF0" w:rsidP="00A559D8">
            <w:pPr>
              <w:pStyle w:val="Body"/>
              <w:ind w:left="0"/>
              <w:rPr>
                <w:sz w:val="22"/>
                <w:szCs w:val="22"/>
              </w:rPr>
            </w:pPr>
            <w:r w:rsidRPr="00D86006">
              <w:rPr>
                <w:sz w:val="22"/>
                <w:szCs w:val="22"/>
              </w:rPr>
              <w:t>Standard or Format Owner</w:t>
            </w:r>
          </w:p>
        </w:tc>
        <w:tc>
          <w:tcPr>
            <w:tcW w:w="0" w:type="auto"/>
          </w:tcPr>
          <w:p w14:paraId="58BDC91A" w14:textId="77777777" w:rsidR="00365EF0" w:rsidRPr="00D86006" w:rsidRDefault="00365EF0" w:rsidP="00A559D8">
            <w:pPr>
              <w:pStyle w:val="Body"/>
              <w:ind w:left="0"/>
              <w:rPr>
                <w:sz w:val="22"/>
                <w:szCs w:val="22"/>
              </w:rPr>
            </w:pPr>
            <w:r w:rsidRPr="00D86006">
              <w:rPr>
                <w:sz w:val="22"/>
                <w:szCs w:val="22"/>
              </w:rPr>
              <w:t>N/A</w:t>
            </w:r>
          </w:p>
        </w:tc>
      </w:tr>
      <w:tr w:rsidR="00365EF0" w:rsidRPr="00B350A0" w14:paraId="573266D0" w14:textId="77777777" w:rsidTr="00A559D8">
        <w:tc>
          <w:tcPr>
            <w:tcW w:w="1644" w:type="dxa"/>
          </w:tcPr>
          <w:p w14:paraId="2EB26D66" w14:textId="77777777" w:rsidR="00365EF0" w:rsidRPr="00D86006" w:rsidRDefault="00365EF0" w:rsidP="00A559D8">
            <w:pPr>
              <w:pStyle w:val="Body"/>
              <w:ind w:left="0"/>
              <w:rPr>
                <w:sz w:val="22"/>
                <w:szCs w:val="22"/>
              </w:rPr>
            </w:pPr>
            <w:r w:rsidRPr="00D86006">
              <w:rPr>
                <w:sz w:val="22"/>
                <w:szCs w:val="22"/>
              </w:rPr>
              <w:t>Devices</w:t>
            </w:r>
          </w:p>
        </w:tc>
        <w:tc>
          <w:tcPr>
            <w:tcW w:w="0" w:type="auto"/>
          </w:tcPr>
          <w:p w14:paraId="0E1BAFC2" w14:textId="77777777" w:rsidR="00365EF0" w:rsidRPr="00D86006" w:rsidRDefault="00365EF0" w:rsidP="00A559D8">
            <w:pPr>
              <w:pStyle w:val="Body"/>
              <w:ind w:left="0"/>
              <w:rPr>
                <w:sz w:val="22"/>
                <w:szCs w:val="22"/>
              </w:rPr>
            </w:pPr>
            <w:r w:rsidRPr="00D86006">
              <w:rPr>
                <w:sz w:val="22"/>
                <w:szCs w:val="22"/>
              </w:rPr>
              <w:t>IDL (Interactive Data Language) or ENVI text file output</w:t>
            </w:r>
          </w:p>
        </w:tc>
      </w:tr>
      <w:tr w:rsidR="00365EF0" w:rsidRPr="00B350A0" w14:paraId="02E98DE2" w14:textId="77777777" w:rsidTr="00A559D8">
        <w:tc>
          <w:tcPr>
            <w:tcW w:w="1644" w:type="dxa"/>
          </w:tcPr>
          <w:p w14:paraId="439F2263" w14:textId="77777777" w:rsidR="00365EF0" w:rsidRPr="00D86006" w:rsidRDefault="00365EF0" w:rsidP="00A559D8">
            <w:pPr>
              <w:pStyle w:val="Body"/>
              <w:ind w:left="0"/>
              <w:rPr>
                <w:sz w:val="22"/>
                <w:szCs w:val="22"/>
              </w:rPr>
            </w:pPr>
            <w:r w:rsidRPr="00D86006">
              <w:rPr>
                <w:sz w:val="22"/>
                <w:szCs w:val="22"/>
              </w:rPr>
              <w:t>Supported Formats</w:t>
            </w:r>
          </w:p>
        </w:tc>
        <w:tc>
          <w:tcPr>
            <w:tcW w:w="0" w:type="auto"/>
          </w:tcPr>
          <w:p w14:paraId="4AF70E39" w14:textId="77777777" w:rsidR="00365EF0" w:rsidRPr="00D86006" w:rsidRDefault="00365EF0" w:rsidP="00A559D8">
            <w:pPr>
              <w:pStyle w:val="Body"/>
              <w:ind w:left="0"/>
              <w:rPr>
                <w:sz w:val="22"/>
                <w:szCs w:val="22"/>
              </w:rPr>
            </w:pPr>
            <w:r w:rsidRPr="00D86006">
              <w:rPr>
                <w:sz w:val="22"/>
                <w:szCs w:val="22"/>
              </w:rPr>
              <w:t>White space separated text files (as produced by IDL programs or ENVI when writing Spectral data to text files)</w:t>
            </w:r>
          </w:p>
        </w:tc>
      </w:tr>
      <w:tr w:rsidR="00365EF0" w:rsidRPr="00B350A0" w14:paraId="514CCD1C" w14:textId="77777777" w:rsidTr="00A559D8">
        <w:tc>
          <w:tcPr>
            <w:tcW w:w="1644" w:type="dxa"/>
          </w:tcPr>
          <w:p w14:paraId="54F4BD2A" w14:textId="77777777" w:rsidR="00365EF0" w:rsidRPr="00D86006" w:rsidRDefault="00365EF0" w:rsidP="00A559D8">
            <w:pPr>
              <w:pStyle w:val="Body"/>
              <w:ind w:left="0"/>
              <w:rPr>
                <w:sz w:val="22"/>
                <w:szCs w:val="22"/>
              </w:rPr>
            </w:pPr>
            <w:r w:rsidRPr="00D86006">
              <w:rPr>
                <w:sz w:val="22"/>
                <w:szCs w:val="22"/>
              </w:rPr>
              <w:t>Comments</w:t>
            </w:r>
          </w:p>
        </w:tc>
        <w:tc>
          <w:tcPr>
            <w:tcW w:w="0" w:type="auto"/>
          </w:tcPr>
          <w:p w14:paraId="4C09D897" w14:textId="77777777" w:rsidR="00365EF0" w:rsidRPr="00D86006" w:rsidRDefault="00365EF0" w:rsidP="00A559D8">
            <w:pPr>
              <w:pStyle w:val="TableText"/>
              <w:rPr>
                <w:sz w:val="22"/>
                <w:szCs w:val="22"/>
              </w:rPr>
            </w:pPr>
            <w:r w:rsidRPr="00D86006">
              <w:rPr>
                <w:sz w:val="22"/>
                <w:szCs w:val="22"/>
              </w:rPr>
              <w:t>TXT Spectrum files can be created or viewed with a text editor.</w:t>
            </w:r>
          </w:p>
          <w:p w14:paraId="30C6EBA7" w14:textId="77777777" w:rsidR="00365EF0" w:rsidRPr="00D86006" w:rsidRDefault="00365EF0" w:rsidP="00A559D8">
            <w:pPr>
              <w:pStyle w:val="Bullet"/>
              <w:ind w:left="0"/>
              <w:rPr>
                <w:sz w:val="22"/>
                <w:szCs w:val="22"/>
              </w:rPr>
            </w:pPr>
            <w:r w:rsidRPr="00D86006">
              <w:rPr>
                <w:sz w:val="22"/>
                <w:szCs w:val="22"/>
              </w:rPr>
              <w:t>Each file can hold one or more Spectra.</w:t>
            </w:r>
          </w:p>
          <w:p w14:paraId="5A4B347E" w14:textId="77777777" w:rsidR="00365EF0" w:rsidRPr="00D86006" w:rsidRDefault="00365EF0" w:rsidP="00A559D8">
            <w:pPr>
              <w:pStyle w:val="Bullet"/>
              <w:ind w:left="0"/>
              <w:rPr>
                <w:sz w:val="22"/>
                <w:szCs w:val="22"/>
              </w:rPr>
            </w:pPr>
            <w:r w:rsidRPr="00D86006">
              <w:rPr>
                <w:sz w:val="22"/>
                <w:szCs w:val="22"/>
              </w:rPr>
              <w:t>Values in each line are white space separated. Tabs are OK.</w:t>
            </w:r>
          </w:p>
          <w:p w14:paraId="1229A2EA" w14:textId="77777777" w:rsidR="00365EF0" w:rsidRPr="00D86006" w:rsidRDefault="00365EF0" w:rsidP="00A559D8">
            <w:pPr>
              <w:pStyle w:val="Bullet"/>
              <w:ind w:left="0"/>
            </w:pPr>
            <w:r w:rsidRPr="00D86006">
              <w:rPr>
                <w:sz w:val="22"/>
                <w:szCs w:val="22"/>
              </w:rPr>
              <w:t>Starting each line with whitespace is optional.</w:t>
            </w:r>
          </w:p>
          <w:p w14:paraId="625B9604" w14:textId="77777777" w:rsidR="00365EF0" w:rsidRPr="00D86006" w:rsidRDefault="00365EF0" w:rsidP="00A559D8">
            <w:pPr>
              <w:pStyle w:val="Bullet"/>
              <w:ind w:left="0"/>
              <w:rPr>
                <w:sz w:val="22"/>
                <w:szCs w:val="22"/>
              </w:rPr>
            </w:pPr>
            <w:r w:rsidRPr="00D86006">
              <w:rPr>
                <w:sz w:val="22"/>
                <w:szCs w:val="22"/>
              </w:rPr>
              <w:t>The first line of the file is a heading line. The first value on this heading line must be “wvl”. Its subsequent values are used as the File name Metadata Attribute values for the Spectra in SPECCHIO.</w:t>
            </w:r>
          </w:p>
          <w:p w14:paraId="6E96FB54" w14:textId="77777777" w:rsidR="00365EF0" w:rsidRPr="00D86006" w:rsidRDefault="00365EF0" w:rsidP="00A559D8">
            <w:pPr>
              <w:pStyle w:val="Bullet"/>
              <w:ind w:left="0"/>
            </w:pPr>
            <w:r w:rsidRPr="00D86006">
              <w:rPr>
                <w:sz w:val="22"/>
                <w:szCs w:val="22"/>
              </w:rPr>
              <w:t>Spectrum names cannot include spaces.</w:t>
            </w:r>
          </w:p>
          <w:p w14:paraId="3134CA97" w14:textId="77777777" w:rsidR="00365EF0" w:rsidRPr="00D86006" w:rsidRDefault="00365EF0" w:rsidP="00A559D8">
            <w:pPr>
              <w:pStyle w:val="Bullet"/>
              <w:ind w:left="0"/>
              <w:rPr>
                <w:sz w:val="22"/>
                <w:szCs w:val="22"/>
              </w:rPr>
            </w:pPr>
            <w:r w:rsidRPr="00D86006">
              <w:rPr>
                <w:sz w:val="22"/>
                <w:szCs w:val="22"/>
              </w:rPr>
              <w:t>All values on subsequent lines must be numeric. The first column is the wavelength in nanometres. Subsequent columns are the Spectrum values for each Spectrum at that wavelength.</w:t>
            </w:r>
          </w:p>
        </w:tc>
      </w:tr>
    </w:tbl>
    <w:p w14:paraId="0A65853D" w14:textId="77777777" w:rsidR="00365EF0" w:rsidRPr="00B350A0" w:rsidRDefault="00365EF0" w:rsidP="00365EF0">
      <w:pPr>
        <w:pStyle w:val="HeadingSubUnnumbered"/>
        <w:rPr>
          <w:u w:val="single"/>
        </w:rPr>
      </w:pPr>
      <w:r w:rsidRPr="00B350A0">
        <w:rPr>
          <w:u w:val="single"/>
        </w:rPr>
        <w:lastRenderedPageBreak/>
        <w:t>Example</w:t>
      </w:r>
    </w:p>
    <w:p w14:paraId="73B5355F" w14:textId="77777777" w:rsidR="00365EF0" w:rsidRPr="00B350A0" w:rsidRDefault="00365EF0" w:rsidP="00365EF0">
      <w:pPr>
        <w:pStyle w:val="Body"/>
      </w:pPr>
      <w:r w:rsidRPr="00B350A0">
        <w:t xml:space="preserve">The following TXT Spectrum file example defines two Spectra named </w:t>
      </w:r>
      <w:r w:rsidRPr="00B350A0">
        <w:rPr>
          <w:rStyle w:val="Codeintext"/>
          <w:u w:val="single"/>
        </w:rPr>
        <w:t>mean_090499</w:t>
      </w:r>
      <w:r w:rsidRPr="00B350A0">
        <w:t xml:space="preserve"> and </w:t>
      </w:r>
      <w:r w:rsidRPr="00B350A0">
        <w:rPr>
          <w:rStyle w:val="Codeintext"/>
          <w:u w:val="single"/>
        </w:rPr>
        <w:t>mean_020599</w:t>
      </w:r>
      <w:r w:rsidRPr="00B350A0">
        <w:t>. They each have observations at wavelengths from 350nm to 361nm.</w:t>
      </w:r>
    </w:p>
    <w:p w14:paraId="09CD70E8" w14:textId="77777777" w:rsidR="00365EF0" w:rsidRPr="00B350A0" w:rsidRDefault="00365EF0" w:rsidP="00365EF0">
      <w:pPr>
        <w:pStyle w:val="Code"/>
      </w:pPr>
      <w:r w:rsidRPr="00B350A0">
        <w:t xml:space="preserve">        wvl              mean_090499              mean_020599           </w:t>
      </w:r>
    </w:p>
    <w:p w14:paraId="29711D45" w14:textId="77777777" w:rsidR="00365EF0" w:rsidRPr="00B350A0" w:rsidRDefault="00365EF0" w:rsidP="00365EF0">
      <w:pPr>
        <w:pStyle w:val="Code"/>
      </w:pPr>
      <w:r w:rsidRPr="00B350A0">
        <w:t xml:space="preserve">      350.000                0.0246756                0.0229771         </w:t>
      </w:r>
    </w:p>
    <w:p w14:paraId="737CA140" w14:textId="77777777" w:rsidR="00365EF0" w:rsidRPr="00B350A0" w:rsidRDefault="00365EF0" w:rsidP="00365EF0">
      <w:pPr>
        <w:pStyle w:val="Code"/>
      </w:pPr>
      <w:r w:rsidRPr="00B350A0">
        <w:t xml:space="preserve">      351.000                0.0246917                0.0228430         </w:t>
      </w:r>
    </w:p>
    <w:p w14:paraId="0F431581" w14:textId="77777777" w:rsidR="00365EF0" w:rsidRPr="00B350A0" w:rsidRDefault="00365EF0" w:rsidP="00365EF0">
      <w:pPr>
        <w:pStyle w:val="Code"/>
      </w:pPr>
      <w:r w:rsidRPr="00B350A0">
        <w:t xml:space="preserve">      352.000                0.0247316                0.0229652         </w:t>
      </w:r>
    </w:p>
    <w:p w14:paraId="1B9CB614" w14:textId="77777777" w:rsidR="00365EF0" w:rsidRPr="00B350A0" w:rsidRDefault="00365EF0" w:rsidP="00365EF0">
      <w:pPr>
        <w:pStyle w:val="Code"/>
      </w:pPr>
      <w:r w:rsidRPr="00B350A0">
        <w:t xml:space="preserve">      353.000                0.0248502                0.0231014         </w:t>
      </w:r>
    </w:p>
    <w:p w14:paraId="6601EA4A" w14:textId="77777777" w:rsidR="00365EF0" w:rsidRPr="00B350A0" w:rsidRDefault="00365EF0" w:rsidP="00365EF0">
      <w:pPr>
        <w:pStyle w:val="Code"/>
      </w:pPr>
      <w:r w:rsidRPr="00B350A0">
        <w:t xml:space="preserve">      354.000                0.0250081                0.0232272         </w:t>
      </w:r>
    </w:p>
    <w:p w14:paraId="72860E98" w14:textId="77777777" w:rsidR="00365EF0" w:rsidRPr="00B350A0" w:rsidRDefault="00365EF0" w:rsidP="00365EF0">
      <w:pPr>
        <w:pStyle w:val="Code"/>
      </w:pPr>
      <w:r w:rsidRPr="00B350A0">
        <w:t xml:space="preserve">      355.000                0.0250736                0.0232273         </w:t>
      </w:r>
    </w:p>
    <w:p w14:paraId="1BEAC4C6" w14:textId="77777777" w:rsidR="00365EF0" w:rsidRPr="00B350A0" w:rsidRDefault="00365EF0" w:rsidP="00365EF0">
      <w:pPr>
        <w:pStyle w:val="Code"/>
      </w:pPr>
      <w:r w:rsidRPr="00B350A0">
        <w:t xml:space="preserve">      356.000                0.0249883                0.0233005         </w:t>
      </w:r>
    </w:p>
    <w:p w14:paraId="188B949B" w14:textId="77777777" w:rsidR="00365EF0" w:rsidRPr="00B350A0" w:rsidRDefault="00365EF0" w:rsidP="00365EF0">
      <w:pPr>
        <w:pStyle w:val="Code"/>
      </w:pPr>
      <w:r w:rsidRPr="00B350A0">
        <w:t xml:space="preserve">      357.000                0.0249174                0.0233962         </w:t>
      </w:r>
    </w:p>
    <w:p w14:paraId="3DD0CC62" w14:textId="77777777" w:rsidR="00365EF0" w:rsidRPr="00B350A0" w:rsidRDefault="00365EF0" w:rsidP="00365EF0">
      <w:pPr>
        <w:pStyle w:val="Code"/>
      </w:pPr>
      <w:r w:rsidRPr="00B350A0">
        <w:t xml:space="preserve">      358.000                0.0250481                0.0234734         </w:t>
      </w:r>
    </w:p>
    <w:p w14:paraId="0E3DAFC9" w14:textId="77777777" w:rsidR="00365EF0" w:rsidRPr="00B350A0" w:rsidRDefault="00365EF0" w:rsidP="00365EF0">
      <w:pPr>
        <w:pStyle w:val="Code"/>
      </w:pPr>
      <w:r w:rsidRPr="00B350A0">
        <w:t xml:space="preserve">      359.000                0.0252141                0.0235376         </w:t>
      </w:r>
    </w:p>
    <w:p w14:paraId="6F8D5FE0" w14:textId="77777777" w:rsidR="00365EF0" w:rsidRPr="00B350A0" w:rsidRDefault="00365EF0" w:rsidP="00365EF0">
      <w:pPr>
        <w:pStyle w:val="Code"/>
      </w:pPr>
      <w:r w:rsidRPr="00B350A0">
        <w:t xml:space="preserve">      360.000                0.0253346                0.0236057         </w:t>
      </w:r>
    </w:p>
    <w:p w14:paraId="1DA3F483" w14:textId="77777777" w:rsidR="00365EF0" w:rsidRPr="00B350A0" w:rsidRDefault="00365EF0" w:rsidP="00365EF0">
      <w:pPr>
        <w:pStyle w:val="Code"/>
      </w:pPr>
      <w:r w:rsidRPr="00B350A0">
        <w:t xml:space="preserve">      361.000                0.0253806                0.0236832         </w:t>
      </w:r>
    </w:p>
    <w:p w14:paraId="497198BC" w14:textId="77777777" w:rsidR="00365EF0" w:rsidRDefault="00365EF0" w:rsidP="00365EF0"/>
    <w:p w14:paraId="1637A12C" w14:textId="77777777" w:rsidR="00365EF0" w:rsidRPr="00B350A0" w:rsidRDefault="00365EF0" w:rsidP="00941E8C">
      <w:pPr>
        <w:pStyle w:val="Heading2"/>
      </w:pPr>
      <w:bookmarkStart w:id="236" w:name="_Toc398023890"/>
      <w:bookmarkStart w:id="237" w:name="_Toc506895518"/>
      <w:bookmarkStart w:id="238" w:name="_Ref356491633"/>
      <w:r w:rsidRPr="00B350A0">
        <w:t>Supported Output Spectrum File Formats</w:t>
      </w:r>
      <w:bookmarkEnd w:id="236"/>
      <w:bookmarkEnd w:id="237"/>
    </w:p>
    <w:p w14:paraId="6F2ECBFB" w14:textId="77777777" w:rsidR="00365EF0" w:rsidRPr="00B350A0" w:rsidRDefault="00365EF0" w:rsidP="00365EF0">
      <w:pPr>
        <w:pStyle w:val="Body"/>
      </w:pPr>
      <w:r w:rsidRPr="00B350A0">
        <w:t>Spectrum data can be written in two data formats.</w:t>
      </w:r>
    </w:p>
    <w:p w14:paraId="71544275" w14:textId="77777777" w:rsidR="00365EF0" w:rsidRPr="00B350A0" w:rsidRDefault="00365EF0" w:rsidP="00365EF0">
      <w:pPr>
        <w:pStyle w:val="Bullet"/>
      </w:pPr>
      <w:r w:rsidRPr="00B350A0">
        <w:t>CSV (Comma Separated Values) for subsequent import into various 3</w:t>
      </w:r>
      <w:r w:rsidRPr="00B350A0">
        <w:rPr>
          <w:vertAlign w:val="superscript"/>
        </w:rPr>
        <w:t>rd</w:t>
      </w:r>
      <w:r w:rsidRPr="00B350A0">
        <w:t xml:space="preserve"> party applications like spreadsheets or statistical packages</w:t>
      </w:r>
    </w:p>
    <w:p w14:paraId="48868075" w14:textId="77777777" w:rsidR="00365EF0" w:rsidRPr="00B350A0" w:rsidRDefault="00365EF0" w:rsidP="00365EF0">
      <w:pPr>
        <w:pStyle w:val="Bullet"/>
      </w:pPr>
      <w:r w:rsidRPr="00B350A0">
        <w:t>ENVI Spectral Library (SLB)</w:t>
      </w:r>
    </w:p>
    <w:bookmarkEnd w:id="238"/>
    <w:p w14:paraId="417841C2" w14:textId="77777777" w:rsidR="00365EF0" w:rsidRPr="00365EF0" w:rsidRDefault="00365EF0" w:rsidP="00365EF0"/>
    <w:p w14:paraId="77C5E18D" w14:textId="6E29AEE2" w:rsidR="00C00955" w:rsidRDefault="00C00955" w:rsidP="00C00955">
      <w:pPr>
        <w:pStyle w:val="Heading1"/>
      </w:pPr>
      <w:bookmarkStart w:id="239" w:name="_Toc506895519"/>
      <w:r>
        <w:lastRenderedPageBreak/>
        <w:t>Metadata</w:t>
      </w:r>
      <w:bookmarkEnd w:id="239"/>
    </w:p>
    <w:p w14:paraId="6BC76B21" w14:textId="3BE3F80A" w:rsidR="00DC6E0E" w:rsidRPr="00B350A0" w:rsidRDefault="00DC6E0E" w:rsidP="00941E8C">
      <w:pPr>
        <w:pStyle w:val="Heading2"/>
      </w:pPr>
      <w:bookmarkStart w:id="240" w:name="_Ref358394245"/>
      <w:bookmarkStart w:id="241" w:name="_Toc398023870"/>
      <w:bookmarkStart w:id="242" w:name="_Toc506895520"/>
      <w:r w:rsidRPr="00B350A0">
        <w:t xml:space="preserve">Research Groups and Accessing SPECCHIO </w:t>
      </w:r>
      <w:bookmarkEnd w:id="149"/>
      <w:r w:rsidRPr="00B350A0">
        <w:t>Campaigns</w:t>
      </w:r>
      <w:bookmarkEnd w:id="240"/>
      <w:bookmarkEnd w:id="241"/>
      <w:bookmarkEnd w:id="242"/>
    </w:p>
    <w:p w14:paraId="5C65B10C" w14:textId="77777777" w:rsidR="00DC6E0E" w:rsidRPr="00B350A0" w:rsidRDefault="00DC6E0E" w:rsidP="004A51AA">
      <w:pPr>
        <w:pStyle w:val="Body"/>
      </w:pPr>
      <w:r w:rsidRPr="00B350A0">
        <w:t>When you upload data for a Campaign to SPECCHIO, all Users of your SPECCHIO database can access your Campaign. However, only you can modify or delete your Campaign unless you specifically allow others to have write access to it. This access is controlled by setting a Research Group of Users for each Campaign that you upload. Just as you can add other Users to the Campaign’s Research Group, so you can remove them too.</w:t>
      </w:r>
    </w:p>
    <w:p w14:paraId="69C07566" w14:textId="77777777" w:rsidR="000C7C57" w:rsidRPr="000C7C57" w:rsidRDefault="00DC6E0E" w:rsidP="000C7C57">
      <w:pPr>
        <w:pStyle w:val="Body"/>
        <w:rPr>
          <w:i/>
        </w:rPr>
      </w:pPr>
      <w:r w:rsidRPr="00B350A0">
        <w:t>The membership of each Research Group is stored as Metadata for the Campaign. Each Research Group applies only to one Campaign. (</w:t>
      </w:r>
      <w:r w:rsidR="00BD4BE6" w:rsidRPr="00B350A0">
        <w:t xml:space="preserve">See </w:t>
      </w:r>
      <w:r w:rsidR="006953DD" w:rsidRPr="00B350A0">
        <w:rPr>
          <w:i/>
        </w:rPr>
        <w:t>S</w:t>
      </w:r>
      <w:r w:rsidR="00BD4BE6" w:rsidRPr="00B350A0">
        <w:rPr>
          <w:i/>
        </w:rPr>
        <w:t>ection</w:t>
      </w:r>
      <w:r w:rsidR="00BD4BE6" w:rsidRPr="00B350A0">
        <w:t xml:space="preserve"> </w:t>
      </w:r>
      <w:r w:rsidR="00BD4BE6" w:rsidRPr="00B350A0">
        <w:rPr>
          <w:i/>
        </w:rPr>
        <w:t>6.9</w:t>
      </w:r>
      <w:r w:rsidRPr="00B350A0">
        <w:rPr>
          <w:rStyle w:val="CrossReference"/>
          <w:u w:val="single"/>
        </w:rPr>
        <w:t xml:space="preserve">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Pr="00B350A0">
        <w:t xml:space="preserve"> for more information about Metadata and </w:t>
      </w:r>
      <w:r w:rsidR="006953DD" w:rsidRPr="00B350A0">
        <w:rPr>
          <w:i/>
        </w:rPr>
        <w:t>S</w:t>
      </w:r>
      <w:r w:rsidR="00BD4BE6" w:rsidRPr="00B350A0">
        <w:rPr>
          <w:i/>
        </w:rPr>
        <w:t>ection</w:t>
      </w:r>
      <w:r w:rsidR="00BD4BE6" w:rsidRPr="00B350A0">
        <w:t xml:space="preserve"> </w:t>
      </w:r>
      <w:r w:rsidR="00BD4BE6" w:rsidRPr="00B350A0">
        <w:rPr>
          <w:i/>
        </w:rPr>
        <w:t>7.5.2</w:t>
      </w:r>
      <w:r w:rsidR="008E0FCC" w:rsidRPr="00B350A0">
        <w:t xml:space="preserve"> </w:t>
      </w:r>
      <w:r w:rsidR="00DA4F2C" w:rsidRPr="00B350A0">
        <w:fldChar w:fldCharType="begin"/>
      </w:r>
      <w:r w:rsidR="00DA4F2C" w:rsidRPr="00B350A0">
        <w:instrText xml:space="preserve"> REF _Ref413327410 \h  \* MERGEFORMAT </w:instrText>
      </w:r>
      <w:r w:rsidR="00DA4F2C" w:rsidRPr="00B350A0">
        <w:fldChar w:fldCharType="separate"/>
      </w:r>
      <w:r w:rsidR="000C7C57" w:rsidRPr="000C7C57">
        <w:rPr>
          <w:i/>
        </w:rPr>
        <w:t>Drag &amp; Drop Options</w:t>
      </w:r>
    </w:p>
    <w:p w14:paraId="1764C191" w14:textId="77777777" w:rsidR="000C7C57" w:rsidRDefault="000C7C57" w:rsidP="000C7C57">
      <w:pPr>
        <w:pStyle w:val="Body"/>
      </w:pPr>
      <w:r w:rsidRPr="000C7C57">
        <w:rPr>
          <w:i/>
        </w:rPr>
        <w:t>Drag</w:t>
      </w:r>
      <w:r>
        <w:t xml:space="preserve"> &amp; Drop is currently implemented for spatial metadata only. KML files containing points, polylines or polygons can be drag and dropped onto spatial fields to populate them.</w:t>
      </w:r>
    </w:p>
    <w:p w14:paraId="0F62A6A7" w14:textId="77777777" w:rsidR="000C7C57" w:rsidRDefault="000C7C57" w:rsidP="00B74AA1"/>
    <w:p w14:paraId="56A01960" w14:textId="77777777" w:rsidR="000C7C57" w:rsidRDefault="000C7C57" w:rsidP="00B74AA1">
      <w:r w:rsidRPr="00FC723C">
        <w:rPr>
          <w:noProof/>
          <w:lang w:eastAsia="en-GB"/>
        </w:rPr>
        <w:drawing>
          <wp:inline distT="0" distB="0" distL="0" distR="0" wp14:anchorId="7312CCAA" wp14:editId="22CF72DD">
            <wp:extent cx="5731510" cy="889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889000"/>
                    </a:xfrm>
                    <a:prstGeom prst="rect">
                      <a:avLst/>
                    </a:prstGeom>
                  </pic:spPr>
                </pic:pic>
              </a:graphicData>
            </a:graphic>
          </wp:inline>
        </w:drawing>
      </w:r>
    </w:p>
    <w:p w14:paraId="56FA675E" w14:textId="77777777" w:rsidR="000C7C57" w:rsidRDefault="000C7C57" w:rsidP="00FC723C">
      <w:pPr>
        <w:pStyle w:val="Caption"/>
      </w:pPr>
      <w:r>
        <w:t xml:space="preserve">Figure </w:t>
      </w:r>
      <w:r>
        <w:rPr>
          <w:noProof/>
        </w:rPr>
        <w:t>32</w:t>
      </w:r>
      <w:r>
        <w:t>: Dragging of a KML file onto a Spatial Position metadata field</w:t>
      </w:r>
    </w:p>
    <w:p w14:paraId="5F5C65C7" w14:textId="77777777" w:rsidR="000C7C57" w:rsidRPr="00B74AA1" w:rsidRDefault="000C7C57" w:rsidP="00B74AA1"/>
    <w:p w14:paraId="4445EE1A" w14:textId="61658A6E" w:rsidR="00DC6E0E" w:rsidRPr="00B350A0" w:rsidRDefault="000C7C57" w:rsidP="004A51AA">
      <w:pPr>
        <w:pStyle w:val="Body"/>
        <w:rPr>
          <w:color w:val="FF0000"/>
        </w:rPr>
      </w:pPr>
      <w:r w:rsidRPr="00A8518D">
        <w:t>Displaying and Editing Campaign Metadata</w:t>
      </w:r>
      <w:r w:rsidR="00DA4F2C" w:rsidRPr="00B350A0">
        <w:fldChar w:fldCharType="end"/>
      </w:r>
      <w:r w:rsidR="00DC6E0E" w:rsidRPr="00B350A0">
        <w:t xml:space="preserve"> for </w:t>
      </w:r>
      <w:r w:rsidR="001E3D8F" w:rsidRPr="00B350A0">
        <w:t>instruction</w:t>
      </w:r>
      <w:r w:rsidR="00DC6E0E" w:rsidRPr="00B350A0">
        <w:t xml:space="preserve">s </w:t>
      </w:r>
      <w:r w:rsidR="001A4668" w:rsidRPr="00B350A0">
        <w:t xml:space="preserve">to </w:t>
      </w:r>
      <w:r w:rsidR="00DC6E0E" w:rsidRPr="00B350A0">
        <w:t>updat</w:t>
      </w:r>
      <w:r w:rsidR="001A4668" w:rsidRPr="00B350A0">
        <w:t>e</w:t>
      </w:r>
      <w:r w:rsidR="00DC6E0E" w:rsidRPr="00B350A0">
        <w:t xml:space="preserve"> it.)</w:t>
      </w:r>
    </w:p>
    <w:p w14:paraId="49CC45FE" w14:textId="77777777" w:rsidR="00DC6E0E" w:rsidRPr="00B350A0" w:rsidRDefault="00DC6E0E" w:rsidP="004A51AA">
      <w:pPr>
        <w:pStyle w:val="Body"/>
      </w:pPr>
      <w:r w:rsidRPr="00B350A0">
        <w:t>When you add another SPECCHIO User to the Research Group for your Campaign, that User gets all the rights that you have for that Campaign. That is, they can modify the data, add to it or remove it. They can also change the membership of the Research Group.</w:t>
      </w:r>
    </w:p>
    <w:p w14:paraId="3CA6065A" w14:textId="77777777" w:rsidR="00DC6E0E" w:rsidRPr="00B350A0" w:rsidRDefault="00DC6E0E" w:rsidP="004A51AA">
      <w:pPr>
        <w:pStyle w:val="Body"/>
      </w:pPr>
      <w:r w:rsidRPr="00B350A0">
        <w:t>It is not possible to remove yourself from the list of Users in the Research group.</w:t>
      </w:r>
    </w:p>
    <w:p w14:paraId="3F34E3B4" w14:textId="70E61137" w:rsidR="00BF36D2" w:rsidRDefault="00BF36D2" w:rsidP="00941E8C">
      <w:pPr>
        <w:pStyle w:val="Heading2"/>
      </w:pPr>
      <w:bookmarkStart w:id="243" w:name="_Ref506299045"/>
      <w:bookmarkStart w:id="244" w:name="_Toc506895521"/>
      <w:bookmarkStart w:id="245" w:name="_Toc355280344"/>
      <w:bookmarkStart w:id="246" w:name="_Toc398023871"/>
      <w:r>
        <w:t>Non-Redundant Storage</w:t>
      </w:r>
      <w:bookmarkEnd w:id="243"/>
      <w:bookmarkEnd w:id="244"/>
    </w:p>
    <w:p w14:paraId="3CA2B933" w14:textId="77949DCB" w:rsidR="00BF36D2" w:rsidRDefault="00747DA7" w:rsidP="00BF36D2">
      <w:pPr>
        <w:pStyle w:val="Body"/>
      </w:pPr>
      <w:r>
        <w:t>Many metaparameters constituting the spectral metadata are highly redundant, in particular as often measurements are being replicated for statistical reasons.</w:t>
      </w:r>
    </w:p>
    <w:p w14:paraId="28FD648C" w14:textId="7A83CED6" w:rsidR="009843E5" w:rsidRDefault="00747DA7" w:rsidP="009843E5">
      <w:pPr>
        <w:pStyle w:val="Body"/>
      </w:pPr>
      <w:r>
        <w:t>S</w:t>
      </w:r>
      <w:r w:rsidR="009843E5">
        <w:t>PECCHIO supports non-redundant storage of metadata by creating links between spectra and values, allowing unique values to be stored only once for a group of spectra.</w:t>
      </w:r>
    </w:p>
    <w:p w14:paraId="58B358BE" w14:textId="6E4BF401" w:rsidR="009843E5" w:rsidRPr="00B350A0" w:rsidRDefault="00501C04" w:rsidP="009843E5">
      <w:pPr>
        <w:pStyle w:val="Body"/>
      </w:pPr>
      <w:r>
        <w:t>There are two storage methods within SPECCHIO:</w:t>
      </w:r>
    </w:p>
    <w:p w14:paraId="73605114" w14:textId="77777777" w:rsidR="009843E5" w:rsidRPr="00B350A0" w:rsidRDefault="009843E5" w:rsidP="009843E5">
      <w:pPr>
        <w:pStyle w:val="Body"/>
      </w:pPr>
    </w:p>
    <w:tbl>
      <w:tblPr>
        <w:tblStyle w:val="TableGrid"/>
        <w:tblW w:w="0" w:type="auto"/>
        <w:tblInd w:w="817" w:type="dxa"/>
        <w:tblLook w:val="04A0" w:firstRow="1" w:lastRow="0" w:firstColumn="1" w:lastColumn="0" w:noHBand="0" w:noVBand="1"/>
      </w:tblPr>
      <w:tblGrid>
        <w:gridCol w:w="2126"/>
        <w:gridCol w:w="6299"/>
      </w:tblGrid>
      <w:tr w:rsidR="009843E5" w:rsidRPr="007C5F44" w14:paraId="73733A9D" w14:textId="77777777" w:rsidTr="00925189">
        <w:tc>
          <w:tcPr>
            <w:tcW w:w="2126" w:type="dxa"/>
          </w:tcPr>
          <w:p w14:paraId="51136739" w14:textId="1AD2CAC6" w:rsidR="009843E5" w:rsidRPr="007C5F44" w:rsidRDefault="009843E5" w:rsidP="00925189">
            <w:pPr>
              <w:pStyle w:val="HangingIndent"/>
              <w:ind w:left="183" w:firstLine="0"/>
              <w:rPr>
                <w:sz w:val="22"/>
                <w:szCs w:val="22"/>
              </w:rPr>
            </w:pPr>
            <w:r>
              <w:rPr>
                <w:rStyle w:val="Strong"/>
                <w:sz w:val="22"/>
                <w:szCs w:val="22"/>
                <w:u w:val="single"/>
              </w:rPr>
              <w:t>Non-EAV</w:t>
            </w:r>
            <w:r w:rsidRPr="007C5F44">
              <w:rPr>
                <w:rStyle w:val="Strong"/>
                <w:sz w:val="22"/>
                <w:szCs w:val="22"/>
                <w:u w:val="single"/>
              </w:rPr>
              <w:t xml:space="preserve"> Metadata</w:t>
            </w:r>
            <w:r w:rsidRPr="007C5F44">
              <w:rPr>
                <w:sz w:val="22"/>
                <w:szCs w:val="22"/>
              </w:rPr>
              <w:t xml:space="preserve">   </w:t>
            </w:r>
          </w:p>
        </w:tc>
        <w:tc>
          <w:tcPr>
            <w:tcW w:w="6299" w:type="dxa"/>
          </w:tcPr>
          <w:p w14:paraId="706BD264" w14:textId="77777777" w:rsidR="009843E5" w:rsidRPr="007C5F44" w:rsidRDefault="009843E5" w:rsidP="00925189">
            <w:pPr>
              <w:pStyle w:val="HangingIndent"/>
              <w:ind w:left="0" w:firstLine="0"/>
              <w:rPr>
                <w:sz w:val="22"/>
                <w:szCs w:val="22"/>
              </w:rPr>
            </w:pPr>
            <w:r w:rsidRPr="007C5F44">
              <w:rPr>
                <w:sz w:val="22"/>
                <w:szCs w:val="22"/>
              </w:rPr>
              <w:t xml:space="preserve">The following attributes are stored for all Spectra and are always displayed – Measurement unit, File format, Sensor, Instrument and Reference. If they are not relevant or no data is available, set them to </w:t>
            </w:r>
            <w:r w:rsidRPr="007C5F44">
              <w:rPr>
                <w:rStyle w:val="GUIWord"/>
                <w:u w:val="single"/>
              </w:rPr>
              <w:t>Nil</w:t>
            </w:r>
            <w:r w:rsidRPr="007C5F44">
              <w:rPr>
                <w:sz w:val="22"/>
                <w:szCs w:val="22"/>
              </w:rPr>
              <w:t>.</w:t>
            </w:r>
          </w:p>
        </w:tc>
      </w:tr>
      <w:tr w:rsidR="009843E5" w:rsidRPr="007C5F44" w14:paraId="1C3CEBE4" w14:textId="77777777" w:rsidTr="00925189">
        <w:tc>
          <w:tcPr>
            <w:tcW w:w="2126" w:type="dxa"/>
          </w:tcPr>
          <w:p w14:paraId="269C95A5" w14:textId="77777777" w:rsidR="009843E5" w:rsidRPr="007C5F44" w:rsidRDefault="009843E5" w:rsidP="00925189">
            <w:pPr>
              <w:pStyle w:val="HangingIndent"/>
              <w:ind w:hanging="2227"/>
              <w:rPr>
                <w:sz w:val="22"/>
                <w:szCs w:val="22"/>
              </w:rPr>
            </w:pPr>
            <w:r w:rsidRPr="007C5F44">
              <w:rPr>
                <w:rStyle w:val="Strong"/>
                <w:sz w:val="22"/>
                <w:szCs w:val="22"/>
                <w:u w:val="single"/>
              </w:rPr>
              <w:t>EAV Metadata</w:t>
            </w:r>
            <w:r w:rsidRPr="007C5F44">
              <w:rPr>
                <w:sz w:val="22"/>
                <w:szCs w:val="22"/>
              </w:rPr>
              <w:t xml:space="preserve">   </w:t>
            </w:r>
          </w:p>
        </w:tc>
        <w:tc>
          <w:tcPr>
            <w:tcW w:w="6299" w:type="dxa"/>
          </w:tcPr>
          <w:p w14:paraId="6025911D" w14:textId="06B68145" w:rsidR="009843E5" w:rsidRPr="007C5F44" w:rsidRDefault="009843E5" w:rsidP="00501C04">
            <w:pPr>
              <w:pStyle w:val="HangingIndent"/>
              <w:ind w:left="0" w:firstLine="0"/>
              <w:rPr>
                <w:sz w:val="22"/>
                <w:szCs w:val="22"/>
              </w:rPr>
            </w:pPr>
            <w:r w:rsidRPr="007C5F44">
              <w:rPr>
                <w:sz w:val="22"/>
                <w:szCs w:val="22"/>
              </w:rPr>
              <w:t xml:space="preserve">So that space is optimised, for all other Metadata Attributes </w:t>
            </w:r>
            <w:r w:rsidRPr="007C5F44">
              <w:rPr>
                <w:sz w:val="22"/>
                <w:szCs w:val="22"/>
              </w:rPr>
              <w:lastRenderedPageBreak/>
              <w:t xml:space="preserve">SPECCHIO stores only those values which are set. They are stored in an Entity/Attribute/Value table, where one Metadata value is stored in each row of the table as an Attribute=Value pair (such as Ambient Temp=23.5). </w:t>
            </w:r>
            <w:r>
              <w:rPr>
                <w:sz w:val="22"/>
                <w:szCs w:val="22"/>
              </w:rPr>
              <w:t>A cross-relation table between the Entity (i.e. the spectrum</w:t>
            </w:r>
            <w:r w:rsidR="00501C04">
              <w:rPr>
                <w:sz w:val="22"/>
                <w:szCs w:val="22"/>
              </w:rPr>
              <w:t xml:space="preserve"> or the hierarchy (for details see </w:t>
            </w:r>
            <w:r w:rsidR="00501C04">
              <w:rPr>
                <w:szCs w:val="22"/>
              </w:rPr>
              <w:fldChar w:fldCharType="begin"/>
            </w:r>
            <w:r w:rsidR="00501C04">
              <w:rPr>
                <w:sz w:val="22"/>
                <w:szCs w:val="22"/>
              </w:rPr>
              <w:instrText xml:space="preserve"> REF _Ref506299126 \r \h </w:instrText>
            </w:r>
            <w:r w:rsidR="00501C04">
              <w:rPr>
                <w:szCs w:val="22"/>
              </w:rPr>
            </w:r>
            <w:r w:rsidR="00501C04">
              <w:rPr>
                <w:szCs w:val="22"/>
              </w:rPr>
              <w:fldChar w:fldCharType="separate"/>
            </w:r>
            <w:r w:rsidR="000C7C57">
              <w:rPr>
                <w:sz w:val="22"/>
                <w:szCs w:val="22"/>
              </w:rPr>
              <w:t>8.3</w:t>
            </w:r>
            <w:r w:rsidR="00501C04">
              <w:rPr>
                <w:szCs w:val="22"/>
              </w:rPr>
              <w:fldChar w:fldCharType="end"/>
            </w:r>
            <w:r w:rsidR="00501C04">
              <w:rPr>
                <w:sz w:val="22"/>
                <w:szCs w:val="22"/>
              </w:rPr>
              <w:t>)</w:t>
            </w:r>
            <w:r>
              <w:rPr>
                <w:sz w:val="22"/>
                <w:szCs w:val="22"/>
              </w:rPr>
              <w:t>) and the Value</w:t>
            </w:r>
            <w:r w:rsidRPr="007C5F44">
              <w:rPr>
                <w:sz w:val="22"/>
                <w:szCs w:val="22"/>
              </w:rPr>
              <w:t xml:space="preserve"> stores a list of Spectra which are associated with this particular Attribute and Value.</w:t>
            </w:r>
            <w:r>
              <w:rPr>
                <w:sz w:val="22"/>
                <w:szCs w:val="22"/>
              </w:rPr>
              <w:t xml:space="preserve"> Details may be found in </w:t>
            </w:r>
            <w:r w:rsidR="00501C04">
              <w:rPr>
                <w:szCs w:val="22"/>
              </w:rPr>
              <w:fldChar w:fldCharType="begin"/>
            </w:r>
            <w:r w:rsidR="00501C04">
              <w:rPr>
                <w:sz w:val="22"/>
                <w:szCs w:val="22"/>
              </w:rPr>
              <w:instrText xml:space="preserve"> ADDIN EN.CITE &lt;EndNote&gt;&lt;Cite&gt;&lt;Author&gt;Hueni&lt;/Author&gt;&lt;Year&gt;2012&lt;/Year&gt;&lt;RecNum&gt;679&lt;/RecNum&gt;&lt;DisplayText&gt;(Hueni et al., 2012)&lt;/DisplayText&gt;&lt;record&gt;&lt;rec-number&gt;679&lt;/rec-number&gt;&lt;foreign-keys&gt;&lt;key app="EN" db-id="0svr2tdvgevw2ned2pb5tt5ur5tdf0savr9s" timestamp="1428660813"&gt;679&lt;/key&gt;&lt;/foreign-keys&gt;&lt;ref-type name="Conference Paper"&gt;47&lt;/ref-type&gt;&lt;contributors&gt;&lt;authors&gt;&lt;author&gt;Hueni, A.&lt;/author&gt;&lt;author&gt;Chisholm, L.&lt;/author&gt;&lt;author&gt;Suarez, L.&lt;/author&gt;&lt;author&gt;Ong, Cindy&lt;/author&gt;&lt;author&gt;Wyatt, M.&lt;/author&gt;&lt;/authors&gt;&lt;/contributors&gt;&lt;titles&gt;&lt;title&gt;Spectral Information System Development for Australia&lt;/title&gt;&lt;secondary-title&gt;Geospatial Science Research Symposium&lt;/secondary-title&gt;&lt;/titles&gt;&lt;pages&gt;1-11&lt;/pages&gt;&lt;volume&gt;1328&lt;/volume&gt;&lt;dates&gt;&lt;year&gt;2012&lt;/year&gt;&lt;pub-dates&gt;&lt;date&gt;10.-12. Dec.&lt;/date&gt;&lt;/pub-dates&gt;&lt;/dates&gt;&lt;pub-location&gt;Melbourne, Australia&lt;/pub-location&gt;&lt;urls&gt;&lt;related-urls&gt;&lt;url&gt;http://ceur-ws.org/Vol-1328/&lt;/url&gt;&lt;/related-urls&gt;&lt;/urls&gt;&lt;/record&gt;&lt;/Cite&gt;&lt;/EndNote&gt;</w:instrText>
            </w:r>
            <w:r w:rsidR="00501C04">
              <w:rPr>
                <w:szCs w:val="22"/>
              </w:rPr>
              <w:fldChar w:fldCharType="separate"/>
            </w:r>
            <w:r w:rsidR="00501C04">
              <w:rPr>
                <w:noProof/>
                <w:sz w:val="22"/>
                <w:szCs w:val="22"/>
              </w:rPr>
              <w:t>(Hueni et al., 2012)</w:t>
            </w:r>
            <w:r w:rsidR="00501C04">
              <w:rPr>
                <w:szCs w:val="22"/>
              </w:rPr>
              <w:fldChar w:fldCharType="end"/>
            </w:r>
            <w:r w:rsidR="00501C04">
              <w:rPr>
                <w:sz w:val="22"/>
                <w:szCs w:val="22"/>
              </w:rPr>
              <w:t>.</w:t>
            </w:r>
          </w:p>
        </w:tc>
      </w:tr>
    </w:tbl>
    <w:p w14:paraId="09609150" w14:textId="77777777" w:rsidR="009843E5" w:rsidRPr="00BF36D2" w:rsidRDefault="009843E5" w:rsidP="00BF36D2">
      <w:pPr>
        <w:pStyle w:val="Body"/>
      </w:pPr>
    </w:p>
    <w:p w14:paraId="5A680ABC" w14:textId="366AA688" w:rsidR="00BF36D2" w:rsidRDefault="00BF36D2" w:rsidP="00941E8C">
      <w:pPr>
        <w:pStyle w:val="Heading2"/>
      </w:pPr>
      <w:bookmarkStart w:id="247" w:name="_Ref506299126"/>
      <w:bookmarkStart w:id="248" w:name="_Toc506895522"/>
      <w:r>
        <w:t>Metadata Storage Levels</w:t>
      </w:r>
      <w:bookmarkEnd w:id="247"/>
      <w:bookmarkEnd w:id="248"/>
    </w:p>
    <w:p w14:paraId="2933770B" w14:textId="76A210F0" w:rsidR="00BF36D2" w:rsidRDefault="00BF36D2" w:rsidP="00BF36D2">
      <w:pPr>
        <w:pStyle w:val="Body"/>
      </w:pPr>
      <w:r>
        <w:t>Starting with V3.3.0, SPECCHIO supports two different storage levels:</w:t>
      </w:r>
    </w:p>
    <w:p w14:paraId="4270B5A2" w14:textId="1D42CB2A" w:rsidR="00BF36D2" w:rsidRDefault="00501C04" w:rsidP="007E778A">
      <w:pPr>
        <w:pStyle w:val="Body"/>
        <w:numPr>
          <w:ilvl w:val="0"/>
          <w:numId w:val="17"/>
        </w:numPr>
      </w:pPr>
      <w:r>
        <w:t>Spectrum Level: metadata values are linked to individual spectra</w:t>
      </w:r>
    </w:p>
    <w:p w14:paraId="2289D87C" w14:textId="35853D7B" w:rsidR="00501C04" w:rsidRDefault="00501C04" w:rsidP="007E778A">
      <w:pPr>
        <w:pStyle w:val="Body"/>
        <w:numPr>
          <w:ilvl w:val="0"/>
          <w:numId w:val="17"/>
        </w:numPr>
      </w:pPr>
      <w:r>
        <w:t>Hierarchy Level: metadata values are linked to hierarchies</w:t>
      </w:r>
    </w:p>
    <w:p w14:paraId="56E54B43" w14:textId="77777777" w:rsidR="00501C04" w:rsidRDefault="00501C04" w:rsidP="00501C04">
      <w:pPr>
        <w:pStyle w:val="Body"/>
      </w:pPr>
    </w:p>
    <w:p w14:paraId="0AEFEAA0" w14:textId="122915E4" w:rsidR="00501C04" w:rsidRPr="00BF36D2" w:rsidRDefault="00501C04" w:rsidP="00501C04">
      <w:pPr>
        <w:pStyle w:val="Body"/>
      </w:pPr>
      <w:r>
        <w:t xml:space="preserve">Storage at hierarchy level results in a virtual inheritance of metaparamters set for a hierarchy to all spectra beneath this hierarchy. The significance of this can be appreciated by looking at an example. Consider a large campaign comprising 100’000 spectra. Some metadata, like and experimental design description, will apply to all spectra. If </w:t>
      </w:r>
    </w:p>
    <w:p w14:paraId="484E85CF" w14:textId="3521AA87" w:rsidR="00DC6E0E" w:rsidRPr="00B350A0" w:rsidRDefault="00DC6E0E" w:rsidP="00941E8C">
      <w:pPr>
        <w:pStyle w:val="Heading2"/>
      </w:pPr>
      <w:bookmarkStart w:id="249" w:name="_Toc506895523"/>
      <w:r w:rsidRPr="00B350A0">
        <w:t>Time Data</w:t>
      </w:r>
      <w:bookmarkEnd w:id="245"/>
      <w:bookmarkEnd w:id="246"/>
      <w:bookmarkEnd w:id="249"/>
    </w:p>
    <w:p w14:paraId="07702B3F" w14:textId="77777777" w:rsidR="00DC6E0E" w:rsidRPr="00B350A0" w:rsidRDefault="00DC6E0E" w:rsidP="004A51AA">
      <w:pPr>
        <w:pStyle w:val="Body"/>
      </w:pPr>
      <w:r w:rsidRPr="00B350A0">
        <w:t>SPECCHIO expects acquisition times for Spectra acquisition to be in UTC (Coordinated Universal Time). For practical purposes UTC is considered equivalent to GMT. However, the term UTC is recommended for technical contexts</w:t>
      </w:r>
      <w:r w:rsidR="00FF6181" w:rsidRPr="00B350A0">
        <w:t xml:space="preserve"> </w:t>
      </w:r>
      <w:r w:rsidR="00741214" w:rsidRPr="00B350A0">
        <w:fldChar w:fldCharType="begin"/>
      </w:r>
      <w:r w:rsidR="00CC011A" w:rsidRPr="00B350A0">
        <w:instrText xml:space="preserve"> ADDIN EN.CITE &lt;EndNote&gt;&lt;Cite&gt;&lt;Author&gt;NOAA&lt;/Author&gt;&lt;Year&gt;2003&lt;/Year&gt;&lt;RecNum&gt;182&lt;/RecNum&gt;&lt;DisplayText&gt;(NOAA, 2003)&lt;/DisplayText&gt;&lt;record&gt;&lt;rec-number&gt;182&lt;/rec-number&gt;&lt;foreign-keys&gt;&lt;key app="EN" db-id="0svr2tdvgevw2ned2pb5tt5ur5tdf0savr9s" timestamp="0"&gt;182&lt;/key&gt;&lt;/foreign-keys&gt;&lt;ref-type name="Web Page"&gt;12&lt;/ref-type&gt;&lt;contributors&gt;&lt;authors&gt;&lt;author&gt;NOAA&lt;/author&gt;&lt;/authors&gt;&lt;/contributors&gt;&lt;titles&gt;&lt;title&gt;What is UTC or GMT Time?&lt;/title&gt;&lt;/titles&gt;&lt;dates&gt;&lt;year&gt;2003&lt;/year&gt;&lt;/dates&gt;&lt;urls&gt;&lt;related-urls&gt;&lt;url&gt;http://www.nhc.noaa.gov/aboututc.shtml&lt;/url&gt;&lt;/related-urls&gt;&lt;/urls&gt;&lt;/record&gt;&lt;/Cite&gt;&lt;/EndNote&gt;</w:instrText>
      </w:r>
      <w:r w:rsidR="00741214" w:rsidRPr="00B350A0">
        <w:fldChar w:fldCharType="separate"/>
      </w:r>
      <w:r w:rsidR="00CC011A" w:rsidRPr="00B350A0">
        <w:rPr>
          <w:noProof/>
        </w:rPr>
        <w:t>(NOAA, 2003)</w:t>
      </w:r>
      <w:r w:rsidR="00741214" w:rsidRPr="00B350A0">
        <w:fldChar w:fldCharType="end"/>
      </w:r>
      <w:r w:rsidRPr="00B350A0">
        <w:t>.</w:t>
      </w:r>
    </w:p>
    <w:p w14:paraId="7537C994" w14:textId="2055D1EB" w:rsidR="00DC6E0E" w:rsidRPr="00B350A0" w:rsidRDefault="00DC6E0E" w:rsidP="004A51AA">
      <w:pPr>
        <w:pStyle w:val="Body"/>
      </w:pPr>
      <w:r w:rsidRPr="00B350A0">
        <w:t>The above implies that all computers capturing data for use in SPECCHIO should have their time zone set to GMT and their system time adjusted to UTC. However, this is not usual, so the Spectrum acquisition date/time can be modified in the database if a time different from UTC was used.</w:t>
      </w:r>
      <w:r w:rsidR="00034371" w:rsidRPr="00B350A0">
        <w:t xml:space="preserve"> To deal with this general problem in a generic and traceable way, a metaparameter named Acquisition Time (UTC) has been added to enable the storage of both computer system time and UTC time for a spectrum.</w:t>
      </w:r>
    </w:p>
    <w:p w14:paraId="783D2DB8" w14:textId="78F27FC7" w:rsidR="00DC6E0E" w:rsidRPr="00B350A0" w:rsidRDefault="00DC6E0E" w:rsidP="004A51AA">
      <w:pPr>
        <w:pStyle w:val="Body"/>
      </w:pPr>
      <w:r w:rsidRPr="00B350A0">
        <w:t>Other times, such as Spectra upload times and calibration times, are usually stored in local time</w:t>
      </w:r>
      <w:r w:rsidR="00034371" w:rsidRPr="00B350A0">
        <w:t>, that is, the time of the SPECCHIO server</w:t>
      </w:r>
      <w:r w:rsidRPr="00B350A0">
        <w:t>.</w:t>
      </w:r>
    </w:p>
    <w:p w14:paraId="5E0FEEE4" w14:textId="60259768" w:rsidR="00DC6E0E" w:rsidRPr="00B350A0" w:rsidRDefault="00DC6E0E" w:rsidP="00941E8C">
      <w:pPr>
        <w:pStyle w:val="Heading2"/>
      </w:pPr>
      <w:bookmarkStart w:id="250" w:name="_Ref153677830"/>
      <w:bookmarkStart w:id="251" w:name="_Toc355280345"/>
      <w:bookmarkStart w:id="252" w:name="_Toc398023872"/>
      <w:bookmarkStart w:id="253" w:name="_Toc506895524"/>
      <w:r w:rsidRPr="00B350A0">
        <w:t>Data Links</w:t>
      </w:r>
      <w:bookmarkEnd w:id="250"/>
      <w:bookmarkEnd w:id="251"/>
      <w:bookmarkEnd w:id="252"/>
      <w:bookmarkEnd w:id="253"/>
    </w:p>
    <w:p w14:paraId="244C9532" w14:textId="77777777" w:rsidR="008E0FCC" w:rsidRPr="00B350A0" w:rsidRDefault="008E0FCC" w:rsidP="004A51AA">
      <w:pPr>
        <w:pStyle w:val="Body"/>
      </w:pPr>
      <w:r w:rsidRPr="00B350A0">
        <w:t>For some calculations on Spectra, such as the conversion of a Radiance Spectrum to a Reflectance Factor Spectrum, SPECCHIO needs to know the related White Reference Spectrum for each Target Spectrum. Data links are used to define these relationships.</w:t>
      </w:r>
    </w:p>
    <w:p w14:paraId="29045603" w14:textId="77777777" w:rsidR="008E0FCC" w:rsidRPr="00B350A0" w:rsidRDefault="008E0FCC" w:rsidP="004A51AA">
      <w:pPr>
        <w:pStyle w:val="Body"/>
      </w:pPr>
      <w:r w:rsidRPr="00B350A0">
        <w:t xml:space="preserve">A Reference Data Link is a reference from a Target Spectrum to its related Reference Spectrum. </w:t>
      </w:r>
    </w:p>
    <w:p w14:paraId="2664896F" w14:textId="77777777" w:rsidR="008E0FCC" w:rsidRPr="00B350A0" w:rsidRDefault="008E0FCC" w:rsidP="004A51AA">
      <w:pPr>
        <w:pStyle w:val="Body"/>
      </w:pPr>
      <w:r w:rsidRPr="00B350A0">
        <w:t>A Target Data Link is a reference from a Reference Spectrum to its related Target Spectrum or from a Target Spectrum to another Target Spectrum when an object was sampled with different instruments.</w:t>
      </w:r>
    </w:p>
    <w:tbl>
      <w:tblPr>
        <w:tblStyle w:val="TableGrid"/>
        <w:tblW w:w="0" w:type="auto"/>
        <w:tblInd w:w="787" w:type="dxa"/>
        <w:tblLook w:val="04A0" w:firstRow="1" w:lastRow="0" w:firstColumn="1" w:lastColumn="0" w:noHBand="0" w:noVBand="1"/>
      </w:tblPr>
      <w:tblGrid>
        <w:gridCol w:w="1884"/>
        <w:gridCol w:w="6239"/>
      </w:tblGrid>
      <w:tr w:rsidR="00A35064" w:rsidRPr="00DC42F9" w14:paraId="5F4CA1C9" w14:textId="77777777" w:rsidTr="00DC42F9">
        <w:trPr>
          <w:trHeight w:val="2627"/>
        </w:trPr>
        <w:tc>
          <w:tcPr>
            <w:tcW w:w="1884" w:type="dxa"/>
          </w:tcPr>
          <w:p w14:paraId="680F13DD" w14:textId="77777777" w:rsidR="00A35064" w:rsidRPr="00DC42F9" w:rsidRDefault="00A35064" w:rsidP="00DC42F9">
            <w:pPr>
              <w:pStyle w:val="HangingIndent"/>
              <w:ind w:hanging="2410"/>
              <w:rPr>
                <w:sz w:val="22"/>
                <w:szCs w:val="22"/>
              </w:rPr>
            </w:pPr>
            <w:r w:rsidRPr="00DC42F9">
              <w:rPr>
                <w:rStyle w:val="Strong"/>
                <w:sz w:val="22"/>
                <w:szCs w:val="22"/>
                <w:u w:val="single"/>
              </w:rPr>
              <w:lastRenderedPageBreak/>
              <w:t>Manufacturer</w:t>
            </w:r>
          </w:p>
        </w:tc>
        <w:tc>
          <w:tcPr>
            <w:tcW w:w="6239" w:type="dxa"/>
          </w:tcPr>
          <w:p w14:paraId="2579E8F1" w14:textId="77777777" w:rsidR="00A35064" w:rsidRPr="00DC42F9" w:rsidRDefault="00A35064" w:rsidP="00DC42F9">
            <w:pPr>
              <w:pStyle w:val="HangingIndent"/>
              <w:ind w:left="0" w:firstLine="0"/>
              <w:rPr>
                <w:sz w:val="22"/>
                <w:szCs w:val="22"/>
              </w:rPr>
            </w:pPr>
            <w:r w:rsidRPr="00DC42F9">
              <w:rPr>
                <w:sz w:val="22"/>
                <w:szCs w:val="22"/>
              </w:rPr>
              <w:t>A manufacturer of spectroradiometric instruments.</w:t>
            </w:r>
          </w:p>
          <w:p w14:paraId="50EA2F5B" w14:textId="77777777" w:rsidR="00A35064" w:rsidRPr="00DC42F9" w:rsidRDefault="00A35064" w:rsidP="00DC42F9">
            <w:pPr>
              <w:pStyle w:val="HangingIndent"/>
              <w:ind w:left="0" w:firstLine="0"/>
              <w:rPr>
                <w:sz w:val="22"/>
                <w:szCs w:val="22"/>
              </w:rPr>
            </w:pPr>
            <w:r w:rsidRPr="00DC42F9">
              <w:rPr>
                <w:sz w:val="22"/>
                <w:szCs w:val="22"/>
              </w:rPr>
              <w:t xml:space="preserve">The list of possible Manufacturers is a fixed table in SPECCHIO. Users cannot add to it, change it or even view it. If you require a new Manufacturer to be added, you must contact your System Administrator. The table as released with this version of SPECCHIO can be found in </w:t>
            </w:r>
            <w:r w:rsidRPr="00DC42F9">
              <w:rPr>
                <w:szCs w:val="22"/>
              </w:rPr>
              <w:fldChar w:fldCharType="begin"/>
            </w:r>
            <w:r w:rsidRPr="00DC42F9">
              <w:rPr>
                <w:sz w:val="22"/>
                <w:szCs w:val="22"/>
              </w:rPr>
              <w:instrText xml:space="preserve"> REF _Ref357589894 \r \h  \* MERGEFORMAT </w:instrText>
            </w:r>
            <w:r w:rsidRPr="00DC42F9">
              <w:rPr>
                <w:szCs w:val="22"/>
              </w:rPr>
            </w:r>
            <w:r w:rsidRPr="00DC42F9">
              <w:rPr>
                <w:szCs w:val="22"/>
              </w:rPr>
              <w:fldChar w:fldCharType="separate"/>
            </w:r>
            <w:r w:rsidR="000C7C57" w:rsidRPr="000C7C57">
              <w:rPr>
                <w:rStyle w:val="CrossReference"/>
              </w:rPr>
              <w:t xml:space="preserve">Appendix B: </w:t>
            </w:r>
            <w:r w:rsidRPr="00DC42F9">
              <w:rPr>
                <w:szCs w:val="22"/>
              </w:rPr>
              <w:fldChar w:fldCharType="end"/>
            </w:r>
            <w:r w:rsidRPr="00DC42F9">
              <w:rPr>
                <w:szCs w:val="22"/>
              </w:rPr>
              <w:fldChar w:fldCharType="begin"/>
            </w:r>
            <w:r w:rsidRPr="00DC42F9">
              <w:rPr>
                <w:sz w:val="22"/>
                <w:szCs w:val="22"/>
              </w:rPr>
              <w:instrText xml:space="preserve"> REF _Ref357589894 \h  \* MERGEFORMAT </w:instrText>
            </w:r>
            <w:r w:rsidRPr="00DC42F9">
              <w:rPr>
                <w:szCs w:val="22"/>
              </w:rPr>
            </w:r>
            <w:r w:rsidRPr="00DC42F9">
              <w:rPr>
                <w:szCs w:val="22"/>
              </w:rPr>
              <w:fldChar w:fldCharType="separate"/>
            </w:r>
            <w:r w:rsidR="000C7C57" w:rsidRPr="000C7C57">
              <w:rPr>
                <w:rStyle w:val="CrossReference"/>
                <w:sz w:val="22"/>
                <w:szCs w:val="22"/>
              </w:rPr>
              <w:t>Predefined Manufacturer Table</w:t>
            </w:r>
            <w:r w:rsidRPr="00DC42F9">
              <w:rPr>
                <w:szCs w:val="22"/>
              </w:rPr>
              <w:fldChar w:fldCharType="end"/>
            </w:r>
            <w:r w:rsidRPr="00DC42F9">
              <w:rPr>
                <w:sz w:val="22"/>
                <w:szCs w:val="22"/>
              </w:rPr>
              <w:t xml:space="preserve"> of this document.</w:t>
            </w:r>
          </w:p>
          <w:p w14:paraId="43278CAD" w14:textId="77777777" w:rsidR="00A35064" w:rsidRPr="00DC42F9" w:rsidRDefault="00A35064" w:rsidP="00DC42F9">
            <w:pPr>
              <w:pStyle w:val="HangingIndent"/>
              <w:ind w:left="0" w:firstLine="0"/>
              <w:rPr>
                <w:sz w:val="22"/>
                <w:szCs w:val="22"/>
              </w:rPr>
            </w:pPr>
            <w:r w:rsidRPr="00DC42F9">
              <w:rPr>
                <w:sz w:val="22"/>
                <w:szCs w:val="22"/>
              </w:rPr>
              <w:t>Each Manufacturer is assigned an integer Manufacturer ID.</w:t>
            </w:r>
          </w:p>
        </w:tc>
      </w:tr>
      <w:tr w:rsidR="00A35064" w:rsidRPr="00DC42F9" w14:paraId="3EF4E994" w14:textId="77777777" w:rsidTr="00DC42F9">
        <w:trPr>
          <w:trHeight w:val="4711"/>
        </w:trPr>
        <w:tc>
          <w:tcPr>
            <w:tcW w:w="1884" w:type="dxa"/>
          </w:tcPr>
          <w:p w14:paraId="19E78D2A" w14:textId="77777777" w:rsidR="00A35064" w:rsidRPr="00DC42F9" w:rsidRDefault="00A35064" w:rsidP="00DC42F9">
            <w:pPr>
              <w:pStyle w:val="HangingIndent"/>
              <w:ind w:hanging="2410"/>
              <w:rPr>
                <w:sz w:val="22"/>
                <w:szCs w:val="22"/>
              </w:rPr>
            </w:pPr>
            <w:r w:rsidRPr="00DC42F9">
              <w:rPr>
                <w:rStyle w:val="Strong"/>
                <w:sz w:val="22"/>
                <w:szCs w:val="22"/>
                <w:u w:val="single"/>
              </w:rPr>
              <w:t>Sensor</w:t>
            </w:r>
          </w:p>
        </w:tc>
        <w:tc>
          <w:tcPr>
            <w:tcW w:w="6239" w:type="dxa"/>
          </w:tcPr>
          <w:p w14:paraId="631F425F" w14:textId="77777777" w:rsidR="00A35064" w:rsidRPr="00DC42F9" w:rsidRDefault="00A35064" w:rsidP="00DC42F9">
            <w:pPr>
              <w:pStyle w:val="HangingIndent"/>
              <w:ind w:left="0" w:firstLine="0"/>
              <w:rPr>
                <w:sz w:val="22"/>
                <w:szCs w:val="22"/>
              </w:rPr>
            </w:pPr>
            <w:r w:rsidRPr="00DC42F9">
              <w:rPr>
                <w:sz w:val="22"/>
                <w:szCs w:val="22"/>
              </w:rPr>
              <w:t>A description of a physical setup of a Sensor or a model of a spectroradiometric Instrument. A Sensor is usually identified by a Sensor type designator (also referred to as an “Instrument type” or “Instrument model”) which is generally defined by the manufacturer.</w:t>
            </w:r>
          </w:p>
          <w:p w14:paraId="4142269B" w14:textId="77777777" w:rsidR="00A35064" w:rsidRPr="00DC42F9" w:rsidRDefault="00A35064" w:rsidP="00DC42F9">
            <w:pPr>
              <w:pStyle w:val="HangingIndent"/>
              <w:ind w:left="0" w:firstLine="0"/>
              <w:rPr>
                <w:i/>
                <w:sz w:val="22"/>
                <w:szCs w:val="22"/>
              </w:rPr>
            </w:pPr>
            <w:r w:rsidRPr="00DC42F9">
              <w:rPr>
                <w:sz w:val="22"/>
                <w:szCs w:val="22"/>
              </w:rPr>
              <w:t xml:space="preserve">Each Sensor has a fixed number of bands, average wavelengths and FWHM (Full Width at Half Maximum) per channel, and a Sensor type number (usually a numeric code given by the manufacturer). Each Sensor Type is defined only once in the database. As released, SPECCHIO has a standard set of Sensors already defined in its database. The table as released with this version of SPECCHIO can be found in </w:t>
            </w:r>
            <w:r w:rsidRPr="00DC42F9">
              <w:rPr>
                <w:i/>
                <w:sz w:val="22"/>
                <w:szCs w:val="22"/>
              </w:rPr>
              <w:t xml:space="preserve">Appendix C </w:t>
            </w:r>
            <w:r w:rsidRPr="00DC42F9">
              <w:rPr>
                <w:szCs w:val="22"/>
              </w:rPr>
              <w:fldChar w:fldCharType="begin"/>
            </w:r>
            <w:r w:rsidRPr="00DC42F9">
              <w:rPr>
                <w:sz w:val="22"/>
                <w:szCs w:val="22"/>
              </w:rPr>
              <w:instrText xml:space="preserve"> REF _Ref358389791 \h  \* MERGEFORMAT </w:instrText>
            </w:r>
            <w:r w:rsidRPr="00DC42F9">
              <w:rPr>
                <w:szCs w:val="22"/>
              </w:rPr>
            </w:r>
            <w:r w:rsidRPr="00DC42F9">
              <w:rPr>
                <w:szCs w:val="22"/>
              </w:rPr>
              <w:fldChar w:fldCharType="separate"/>
            </w:r>
            <w:r w:rsidR="000C7C57" w:rsidRPr="000C7C57">
              <w:rPr>
                <w:i/>
                <w:sz w:val="22"/>
                <w:szCs w:val="22"/>
              </w:rPr>
              <w:t>Predefined Sensor Table</w:t>
            </w:r>
            <w:r w:rsidRPr="00DC42F9">
              <w:rPr>
                <w:szCs w:val="22"/>
              </w:rPr>
              <w:fldChar w:fldCharType="end"/>
            </w:r>
            <w:r w:rsidRPr="00DC42F9">
              <w:rPr>
                <w:sz w:val="22"/>
                <w:szCs w:val="22"/>
              </w:rPr>
              <w:t xml:space="preserve"> of this document. However, new Sensors can be added to this list. Refer to </w:t>
            </w:r>
            <w:r w:rsidRPr="00DC42F9">
              <w:rPr>
                <w:i/>
                <w:sz w:val="22"/>
                <w:szCs w:val="22"/>
              </w:rPr>
              <w:t xml:space="preserve">Section 9.4 </w:t>
            </w:r>
            <w:r w:rsidRPr="00DC42F9">
              <w:rPr>
                <w:szCs w:val="22"/>
              </w:rPr>
              <w:fldChar w:fldCharType="begin"/>
            </w:r>
            <w:r w:rsidRPr="00DC42F9">
              <w:rPr>
                <w:sz w:val="22"/>
                <w:szCs w:val="22"/>
              </w:rPr>
              <w:instrText xml:space="preserve"> REF _Ref413327484 \h  \* MERGEFORMAT </w:instrText>
            </w:r>
            <w:r w:rsidRPr="00DC42F9">
              <w:rPr>
                <w:szCs w:val="22"/>
              </w:rPr>
            </w:r>
            <w:r w:rsidRPr="00DC42F9">
              <w:rPr>
                <w:szCs w:val="22"/>
              </w:rPr>
              <w:fldChar w:fldCharType="separate"/>
            </w:r>
            <w:r w:rsidR="000C7C57" w:rsidRPr="000C7C57">
              <w:rPr>
                <w:i/>
                <w:sz w:val="22"/>
                <w:szCs w:val="22"/>
              </w:rPr>
              <w:t>Load sensor definition</w:t>
            </w:r>
            <w:r w:rsidRPr="00DC42F9">
              <w:rPr>
                <w:szCs w:val="22"/>
              </w:rPr>
              <w:fldChar w:fldCharType="end"/>
            </w:r>
            <w:r w:rsidRPr="00DC42F9">
              <w:rPr>
                <w:i/>
                <w:sz w:val="22"/>
                <w:szCs w:val="22"/>
              </w:rPr>
              <w:t>.</w:t>
            </w:r>
          </w:p>
          <w:p w14:paraId="21CFD7F6" w14:textId="77777777" w:rsidR="00A35064" w:rsidRPr="00DC42F9" w:rsidRDefault="00A35064" w:rsidP="00DC42F9">
            <w:pPr>
              <w:pStyle w:val="HangingIndent"/>
              <w:ind w:left="0" w:firstLine="0"/>
              <w:rPr>
                <w:sz w:val="22"/>
                <w:szCs w:val="22"/>
              </w:rPr>
            </w:pPr>
            <w:r w:rsidRPr="00DC42F9">
              <w:rPr>
                <w:sz w:val="22"/>
                <w:szCs w:val="22"/>
              </w:rPr>
              <w:t>As of V3.1 of SPECCHIO, new sensors are automatically generated if no appropriate sensor is found during the loading of spectral input files.</w:t>
            </w:r>
          </w:p>
          <w:p w14:paraId="3D9CAF11" w14:textId="77777777" w:rsidR="00A35064" w:rsidRPr="00DC42F9" w:rsidRDefault="00A35064" w:rsidP="00DC42F9">
            <w:pPr>
              <w:pStyle w:val="HangingIndent"/>
              <w:ind w:left="0" w:firstLine="0"/>
              <w:rPr>
                <w:sz w:val="22"/>
                <w:szCs w:val="22"/>
              </w:rPr>
            </w:pPr>
            <w:r w:rsidRPr="00DC42F9">
              <w:rPr>
                <w:sz w:val="22"/>
                <w:szCs w:val="22"/>
              </w:rPr>
              <w:t>Each Sensor is assigned a unique integer Sensor ID by SPECCHIO.</w:t>
            </w:r>
          </w:p>
        </w:tc>
      </w:tr>
      <w:tr w:rsidR="00A35064" w:rsidRPr="00DC42F9" w14:paraId="0F7396FC" w14:textId="77777777" w:rsidTr="00DC42F9">
        <w:trPr>
          <w:trHeight w:val="710"/>
        </w:trPr>
        <w:tc>
          <w:tcPr>
            <w:tcW w:w="1884" w:type="dxa"/>
          </w:tcPr>
          <w:p w14:paraId="54B1BAC4" w14:textId="77777777" w:rsidR="00A35064" w:rsidRPr="00DC42F9" w:rsidRDefault="00A35064" w:rsidP="00DC42F9">
            <w:pPr>
              <w:pStyle w:val="HangingIndent"/>
              <w:ind w:hanging="2410"/>
              <w:rPr>
                <w:sz w:val="22"/>
                <w:szCs w:val="22"/>
              </w:rPr>
            </w:pPr>
            <w:r w:rsidRPr="00DC42F9">
              <w:rPr>
                <w:rStyle w:val="Strong"/>
                <w:sz w:val="22"/>
                <w:szCs w:val="22"/>
                <w:u w:val="single"/>
              </w:rPr>
              <w:t>Instrument</w:t>
            </w:r>
          </w:p>
        </w:tc>
        <w:tc>
          <w:tcPr>
            <w:tcW w:w="6239" w:type="dxa"/>
          </w:tcPr>
          <w:p w14:paraId="4156CF8A" w14:textId="77777777" w:rsidR="00A35064" w:rsidRPr="00DC42F9" w:rsidRDefault="00A35064" w:rsidP="00DC42F9">
            <w:pPr>
              <w:pStyle w:val="HangingIndent"/>
              <w:ind w:left="0" w:firstLine="0"/>
              <w:rPr>
                <w:sz w:val="22"/>
                <w:szCs w:val="22"/>
              </w:rPr>
            </w:pPr>
            <w:r w:rsidRPr="00DC42F9">
              <w:rPr>
                <w:sz w:val="22"/>
                <w:szCs w:val="22"/>
              </w:rPr>
              <w:t>An instance of a certain Sensor Type. There can be several different Instruments that are all of one Sensor Type. Each Instrument has a defined owner. Each Instrument record in the Instrument Table refers to its related entry in the Sensor table so that its standard Sensor technical details can be accessed.</w:t>
            </w:r>
          </w:p>
          <w:p w14:paraId="3A64AEE9" w14:textId="77777777" w:rsidR="00A35064" w:rsidRPr="00DC42F9" w:rsidRDefault="00A35064" w:rsidP="00DC42F9">
            <w:pPr>
              <w:pStyle w:val="HangingIndent"/>
              <w:ind w:left="0" w:firstLine="0"/>
              <w:rPr>
                <w:sz w:val="22"/>
                <w:szCs w:val="22"/>
              </w:rPr>
            </w:pPr>
            <w:r w:rsidRPr="00DC42F9">
              <w:rPr>
                <w:sz w:val="22"/>
                <w:szCs w:val="22"/>
              </w:rPr>
              <w:t>As of V3.1 of SPECCHIO, new instruments are automatically added to the database when no matching instrument can be identified during data loading.</w:t>
            </w:r>
          </w:p>
          <w:p w14:paraId="4396E8F3" w14:textId="77777777" w:rsidR="00A35064" w:rsidRPr="00DC42F9" w:rsidRDefault="00A35064" w:rsidP="00DC42F9">
            <w:pPr>
              <w:pStyle w:val="HangingIndent"/>
              <w:ind w:left="0" w:firstLine="0"/>
              <w:rPr>
                <w:sz w:val="22"/>
                <w:szCs w:val="22"/>
              </w:rPr>
            </w:pPr>
            <w:r w:rsidRPr="00DC42F9">
              <w:rPr>
                <w:sz w:val="22"/>
                <w:szCs w:val="22"/>
              </w:rPr>
              <w:t>Each Instrument is assigned a unique integer Instrument Number.</w:t>
            </w:r>
          </w:p>
        </w:tc>
      </w:tr>
      <w:tr w:rsidR="00A35064" w:rsidRPr="00DC42F9" w14:paraId="2BD9D597" w14:textId="77777777" w:rsidTr="00DC42F9">
        <w:tc>
          <w:tcPr>
            <w:tcW w:w="1884" w:type="dxa"/>
          </w:tcPr>
          <w:p w14:paraId="6073F9D1" w14:textId="77777777" w:rsidR="00A35064" w:rsidRPr="00DC42F9" w:rsidRDefault="00A35064" w:rsidP="00DC42F9">
            <w:pPr>
              <w:pStyle w:val="HangingIndent"/>
              <w:ind w:hanging="2410"/>
              <w:rPr>
                <w:sz w:val="22"/>
                <w:szCs w:val="22"/>
              </w:rPr>
            </w:pPr>
            <w:r w:rsidRPr="00DC42F9">
              <w:rPr>
                <w:rStyle w:val="Strong"/>
                <w:sz w:val="22"/>
                <w:szCs w:val="22"/>
                <w:u w:val="single"/>
              </w:rPr>
              <w:t>Calibration</w:t>
            </w:r>
          </w:p>
        </w:tc>
        <w:tc>
          <w:tcPr>
            <w:tcW w:w="6239" w:type="dxa"/>
          </w:tcPr>
          <w:p w14:paraId="5C43B093" w14:textId="77777777" w:rsidR="00A35064" w:rsidRPr="00DC42F9" w:rsidRDefault="00A35064" w:rsidP="00DC42F9">
            <w:pPr>
              <w:pStyle w:val="HangingIndent"/>
              <w:ind w:left="0" w:firstLine="0"/>
              <w:rPr>
                <w:sz w:val="22"/>
                <w:szCs w:val="22"/>
              </w:rPr>
            </w:pPr>
            <w:r w:rsidRPr="00DC42F9">
              <w:rPr>
                <w:sz w:val="22"/>
                <w:szCs w:val="22"/>
              </w:rPr>
              <w:t xml:space="preserve">Instruments optionally have a history of Calibrations. There are generally multiple Calibrations in that history, each Calibration being identified by either a date, and/or a Calibration Number which is a sequence number incremented each time the Instrument is sent for calibration. Calibration Numbers are unique for an Instrument. An Instrument Calibration defines an updated set of average wavelengths </w:t>
            </w:r>
            <w:r w:rsidRPr="00DC42F9">
              <w:rPr>
                <w:sz w:val="22"/>
                <w:szCs w:val="22"/>
              </w:rPr>
              <w:lastRenderedPageBreak/>
              <w:t>per band. When a Calibration is available, its information overrides the information in the Sensor record for the Instrument. As of V3.1 of SPECCHIO, new wavelength calibrations are automatically added to known instruments if differences in centre wavelengths are encountered during data loading.</w:t>
            </w:r>
          </w:p>
        </w:tc>
      </w:tr>
    </w:tbl>
    <w:p w14:paraId="79F920B7" w14:textId="77777777" w:rsidR="008E0FCC" w:rsidRPr="00B350A0" w:rsidRDefault="008E0FCC" w:rsidP="004A51AA">
      <w:pPr>
        <w:pStyle w:val="Body"/>
      </w:pPr>
      <w:r w:rsidRPr="00B350A0">
        <w:lastRenderedPageBreak/>
        <w:t>A Provenance Data Link is a reference from a higher-level product to the spectral input data used in its production. Provenance Data Links are e.g. generated automatically when a spectral input contains target and reference radiances as well as derived reflectance factors, e.g. for SVC or Spectral Evolution instruments.</w:t>
      </w:r>
    </w:p>
    <w:p w14:paraId="656911ED" w14:textId="31565838" w:rsidR="008E0FCC" w:rsidRPr="00B350A0" w:rsidRDefault="008E0FCC" w:rsidP="004A51AA">
      <w:pPr>
        <w:pStyle w:val="Body"/>
      </w:pPr>
      <w:r w:rsidRPr="00B350A0">
        <w:t>There are two types of calculation for which SPECCHIO uses Reference Spectra. The type is selected automatically based on Reference Spectrum’s Metadata Attributes.</w:t>
      </w:r>
    </w:p>
    <w:p w14:paraId="588339C7" w14:textId="77777777" w:rsidR="009C1088" w:rsidRPr="00B350A0" w:rsidRDefault="009C1088" w:rsidP="004A51AA">
      <w:pPr>
        <w:pStyle w:val="Body"/>
      </w:pPr>
    </w:p>
    <w:tbl>
      <w:tblPr>
        <w:tblStyle w:val="TableGrid"/>
        <w:tblW w:w="0" w:type="auto"/>
        <w:tblInd w:w="817" w:type="dxa"/>
        <w:tblLook w:val="04A0" w:firstRow="1" w:lastRow="0" w:firstColumn="1" w:lastColumn="0" w:noHBand="0" w:noVBand="1"/>
      </w:tblPr>
      <w:tblGrid>
        <w:gridCol w:w="1791"/>
        <w:gridCol w:w="6634"/>
      </w:tblGrid>
      <w:tr w:rsidR="00DC42F9" w:rsidRPr="00DC42F9" w14:paraId="60848B1A" w14:textId="77777777" w:rsidTr="00DC42F9">
        <w:tc>
          <w:tcPr>
            <w:tcW w:w="1791" w:type="dxa"/>
          </w:tcPr>
          <w:p w14:paraId="0AE19E46" w14:textId="77777777" w:rsidR="00DD09B7" w:rsidRPr="00DC42F9" w:rsidRDefault="00DD09B7" w:rsidP="00DC42F9">
            <w:pPr>
              <w:rPr>
                <w:sz w:val="22"/>
                <w:szCs w:val="22"/>
              </w:rPr>
            </w:pPr>
            <w:r w:rsidRPr="00DC42F9">
              <w:rPr>
                <w:sz w:val="22"/>
                <w:szCs w:val="22"/>
              </w:rPr>
              <w:t>White Reference</w:t>
            </w:r>
          </w:p>
        </w:tc>
        <w:tc>
          <w:tcPr>
            <w:tcW w:w="6634" w:type="dxa"/>
          </w:tcPr>
          <w:p w14:paraId="0C81897F" w14:textId="77777777" w:rsidR="00DD09B7" w:rsidRPr="00DC42F9" w:rsidRDefault="008E0FCC" w:rsidP="00DC42F9">
            <w:pPr>
              <w:rPr>
                <w:sz w:val="22"/>
                <w:szCs w:val="22"/>
              </w:rPr>
            </w:pPr>
            <w:r w:rsidRPr="00DC42F9">
              <w:rPr>
                <w:sz w:val="22"/>
                <w:szCs w:val="22"/>
              </w:rPr>
              <w:t>The linked Spectrum is the Radiance Spectrum of a white Reference Panel, such as a Spectralon panel, in the same illumination conditions.</w:t>
            </w:r>
          </w:p>
        </w:tc>
      </w:tr>
      <w:tr w:rsidR="00DC42F9" w:rsidRPr="00DC42F9" w14:paraId="6861430D" w14:textId="77777777" w:rsidTr="00DC42F9">
        <w:tc>
          <w:tcPr>
            <w:tcW w:w="1791" w:type="dxa"/>
          </w:tcPr>
          <w:p w14:paraId="57D9469A" w14:textId="77777777" w:rsidR="00DD09B7" w:rsidRPr="00DC42F9" w:rsidRDefault="00DD09B7" w:rsidP="00DC42F9">
            <w:pPr>
              <w:rPr>
                <w:sz w:val="22"/>
                <w:szCs w:val="22"/>
              </w:rPr>
            </w:pPr>
            <w:r w:rsidRPr="00DC42F9">
              <w:rPr>
                <w:sz w:val="22"/>
                <w:szCs w:val="22"/>
              </w:rPr>
              <w:t>Cosine</w:t>
            </w:r>
          </w:p>
        </w:tc>
        <w:tc>
          <w:tcPr>
            <w:tcW w:w="6634" w:type="dxa"/>
          </w:tcPr>
          <w:p w14:paraId="457659D6" w14:textId="77777777" w:rsidR="00DD09B7" w:rsidRPr="00DC42F9" w:rsidRDefault="008E0FCC" w:rsidP="00DC42F9">
            <w:pPr>
              <w:rPr>
                <w:sz w:val="22"/>
                <w:szCs w:val="22"/>
              </w:rPr>
            </w:pPr>
            <w:r w:rsidRPr="00DC42F9">
              <w:rPr>
                <w:sz w:val="22"/>
                <w:szCs w:val="22"/>
              </w:rPr>
              <w:t>The linked Spectrum is an Irradiance Spectrum, usually acquired with a cosine receptor.</w:t>
            </w:r>
          </w:p>
        </w:tc>
      </w:tr>
    </w:tbl>
    <w:p w14:paraId="76564188" w14:textId="77777777" w:rsidR="00DD09B7" w:rsidRPr="00B350A0" w:rsidRDefault="00DD09B7" w:rsidP="004A51AA">
      <w:pPr>
        <w:pStyle w:val="HangingIndent"/>
      </w:pPr>
    </w:p>
    <w:p w14:paraId="661CE941" w14:textId="77777777" w:rsidR="00DC6E0E" w:rsidRPr="00B350A0" w:rsidRDefault="00DC6E0E" w:rsidP="004A51AA">
      <w:pPr>
        <w:pStyle w:val="Body"/>
      </w:pPr>
      <w:r w:rsidRPr="00B350A0">
        <w:t>In some cases data links are set up automatically during Campaign data loading. For example, GER signature files include the Spectra of both target and white reference.</w:t>
      </w:r>
    </w:p>
    <w:p w14:paraId="7E2D3D59" w14:textId="77777777" w:rsidR="00DC6E0E" w:rsidRPr="00B350A0" w:rsidRDefault="00DC6E0E" w:rsidP="004A51AA">
      <w:pPr>
        <w:pStyle w:val="Note"/>
      </w:pPr>
      <w:r w:rsidRPr="00B350A0">
        <w:t xml:space="preserve">Note </w:t>
      </w:r>
      <w:r w:rsidRPr="00B350A0">
        <w:tab/>
        <w:t>Data links do not make sense for Target Spectra with Measurement Units other than Radiance and for Reference Spectra other than Radiance or Irradiance. In other cases the results are undefined and they should not be set.</w:t>
      </w:r>
    </w:p>
    <w:p w14:paraId="678146D5" w14:textId="11FDD48D" w:rsidR="00034371" w:rsidRPr="00B350A0" w:rsidRDefault="00034371" w:rsidP="004A51AA">
      <w:pPr>
        <w:pStyle w:val="Note"/>
      </w:pPr>
      <w:r w:rsidRPr="00B350A0">
        <w:t xml:space="preserve">Note </w:t>
      </w:r>
      <w:r w:rsidRPr="00B350A0">
        <w:tab/>
        <w:t>The reflectance factor computation implemented in SPECCHIO is a simplified version, as each target spectrum needs to be linked to a reference spectrum. More scientific calculation can be achieved by using external code (e.g. Matlab or R).</w:t>
      </w:r>
    </w:p>
    <w:p w14:paraId="39721F5D" w14:textId="77777777" w:rsidR="00034371" w:rsidRPr="00B350A0" w:rsidRDefault="00034371" w:rsidP="004A51AA">
      <w:pPr>
        <w:pStyle w:val="Body"/>
      </w:pPr>
    </w:p>
    <w:p w14:paraId="28977E43" w14:textId="4FADD88A" w:rsidR="00DC6E0E" w:rsidRPr="00B350A0" w:rsidRDefault="00DC6E0E" w:rsidP="00941E8C">
      <w:pPr>
        <w:pStyle w:val="Heading2"/>
      </w:pPr>
      <w:bookmarkStart w:id="254" w:name="_Ref153696358"/>
      <w:bookmarkStart w:id="255" w:name="_Toc355280346"/>
      <w:bookmarkStart w:id="256" w:name="_Toc398023873"/>
      <w:bookmarkStart w:id="257" w:name="_Toc506895525"/>
      <w:r w:rsidRPr="00B350A0">
        <w:t>Manufacturers, Sensors, Instruments</w:t>
      </w:r>
      <w:bookmarkEnd w:id="254"/>
      <w:bookmarkEnd w:id="255"/>
      <w:r w:rsidRPr="00B350A0">
        <w:t xml:space="preserve"> and Calibrations</w:t>
      </w:r>
      <w:bookmarkEnd w:id="256"/>
      <w:bookmarkEnd w:id="257"/>
    </w:p>
    <w:p w14:paraId="56D39ECA" w14:textId="77777777" w:rsidR="00DC6E0E" w:rsidRPr="00B350A0" w:rsidRDefault="00DC6E0E" w:rsidP="004A51AA">
      <w:pPr>
        <w:pStyle w:val="Body"/>
      </w:pPr>
      <w:r w:rsidRPr="00B350A0">
        <w:t>SPECCHIO defines Manufacturers, Sensors, Instruments and Calibrations, which each have their own table in the database.</w:t>
      </w:r>
    </w:p>
    <w:p w14:paraId="4DCEB6DE" w14:textId="77777777" w:rsidR="00DC6E0E" w:rsidRPr="00B350A0" w:rsidRDefault="00DC6E0E" w:rsidP="00DC6E0E">
      <w:pPr>
        <w:pStyle w:val="HeadingSubUnnumbered"/>
        <w:rPr>
          <w:u w:val="single"/>
        </w:rPr>
      </w:pPr>
      <w:r w:rsidRPr="00B350A0">
        <w:rPr>
          <w:u w:val="single"/>
        </w:rPr>
        <w:lastRenderedPageBreak/>
        <w:t>Example</w:t>
      </w:r>
    </w:p>
    <w:p w14:paraId="0E4A3A05" w14:textId="77777777" w:rsidR="00DC6E0E" w:rsidRPr="00B350A0" w:rsidRDefault="00654093" w:rsidP="00DC6E0E">
      <w:pPr>
        <w:pStyle w:val="Figure"/>
        <w:rPr>
          <w:u w:val="single"/>
        </w:rPr>
      </w:pPr>
      <w:r>
        <w:rPr>
          <w:u w:val="single"/>
          <w:lang w:val="en-US" w:eastAsia="en-US"/>
        </w:rPr>
      </w:r>
      <w:r>
        <w:rPr>
          <w:u w:val="single"/>
          <w:lang w:val="en-US" w:eastAsia="en-US"/>
        </w:rPr>
        <w:pict w14:anchorId="13622DEA">
          <v:group id="Canvas 62" o:spid="_x0000_s1054" style="width:435.95pt;height:154.3pt;mso-position-horizontal-relative:char;mso-position-vertical-relative:line" coordsize="55365,19596">
            <v:rect id="AutoShape 406" o:spid="_x0000_s1055" style="position:absolute;width:55365;height:19596;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" fillcolor="#f2f2f2 [3052]" stroked="f">
              <o:lock v:ext="edit" aspectratio="t"/>
            </v:rect>
            <v:rect id="Rectangle 68" o:spid="_x0000_s1056" style="position:absolute;left:41973;top:4540;width:11265;height:9074;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">
              <v:textbox style="mso-next-textbox:#Rectangle 68">
                <w:txbxContent>
                  <w:p w14:paraId="7B2EB4A8" w14:textId="77777777" w:rsidR="00DD2757" w:rsidRPr="00F650F0" w:rsidRDefault="00DD2757" w:rsidP="00DC6E0E">
                    <w:pPr>
                      <w:rPr>
                        <w:rStyle w:val="Strong"/>
                        <w:sz w:val="20"/>
                      </w:rPr>
                    </w:pPr>
                    <w:r w:rsidRPr="00F650F0">
                      <w:rPr>
                        <w:rStyle w:val="Strong"/>
                        <w:sz w:val="20"/>
                      </w:rPr>
                      <w:t>Calibration 1</w:t>
                    </w:r>
                  </w:p>
                </w:txbxContent>
              </v:textbox>
            </v:rect>
            <v:rect id="Rectangle 67" o:spid="_x0000_s1057" style="position:absolute;left:41351;top:6038;width:11258;height:9068;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">
              <v:textbox style="mso-next-textbox:#Rectangle 67">
                <w:txbxContent>
                  <w:p w14:paraId="20E1002B" w14:textId="77777777" w:rsidR="00DD2757" w:rsidRPr="00F650F0" w:rsidRDefault="00DD2757" w:rsidP="00DC6E0E">
                    <w:pPr>
                      <w:rPr>
                        <w:rStyle w:val="Strong"/>
                        <w:sz w:val="20"/>
                      </w:rPr>
                    </w:pPr>
                    <w:r w:rsidRPr="00F650F0">
                      <w:rPr>
                        <w:rStyle w:val="Strong"/>
                        <w:sz w:val="20"/>
                      </w:rPr>
                      <w:t>Calibration 2</w:t>
                    </w:r>
                  </w:p>
                </w:txbxContent>
              </v:textbox>
            </v:rect>
            <v:rect id="Rectangle 63" o:spid="_x0000_s1058" style="position:absolute;left:27165;top:787;width:10255;height:13183;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">
              <v:textbox style="mso-next-textbox:#Rectangle 63">
                <w:txbxContent>
                  <w:p w14:paraId="373195FC" w14:textId="77777777" w:rsidR="00DD2757" w:rsidRPr="00F650F0" w:rsidRDefault="00DD2757" w:rsidP="00DC6E0E">
                    <w:pPr>
                      <w:rPr>
                        <w:rStyle w:val="Strong"/>
                        <w:sz w:val="20"/>
                      </w:rPr>
                    </w:pPr>
                    <w:r w:rsidRPr="00F650F0">
                      <w:rPr>
                        <w:rStyle w:val="Strong"/>
                        <w:sz w:val="20"/>
                      </w:rPr>
                      <w:t>Instrument “Joe’s GER 3700”</w:t>
                    </w:r>
                  </w:p>
                  <w:p w14:paraId="0453C6A2" w14:textId="77777777" w:rsidR="00DD2757" w:rsidRPr="00F650F0" w:rsidRDefault="00DD2757" w:rsidP="00DC6E0E">
                    <w:pPr>
                      <w:rPr>
                        <w:sz w:val="14"/>
                        <w:szCs w:val="18"/>
                        <w:lang w:val="en-AU"/>
                      </w:rPr>
                    </w:pPr>
                  </w:p>
                  <w:p w14:paraId="1CF7DF6A" w14:textId="77777777" w:rsidR="00DD2757" w:rsidRDefault="00DD2757" w:rsidP="00DC6E0E">
                    <w:pPr>
                      <w:rPr>
                        <w:sz w:val="14"/>
                        <w:szCs w:val="18"/>
                        <w:lang w:val="en-AU"/>
                      </w:rPr>
                    </w:pPr>
                    <w:r>
                      <w:rPr>
                        <w:sz w:val="14"/>
                        <w:szCs w:val="18"/>
                        <w:lang w:val="en-AU"/>
                      </w:rPr>
                      <w:t>Instrument Number,</w:t>
                    </w:r>
                  </w:p>
                  <w:p w14:paraId="6C429F93" w14:textId="77777777" w:rsidR="00DD2757" w:rsidRPr="00F650F0" w:rsidRDefault="00DD2757" w:rsidP="00DC6E0E">
                    <w:pPr>
                      <w:rPr>
                        <w:sz w:val="14"/>
                        <w:szCs w:val="18"/>
                        <w:lang w:val="en-AU"/>
                      </w:rPr>
                    </w:pPr>
                    <w:r w:rsidRPr="00F650F0">
                      <w:rPr>
                        <w:sz w:val="14"/>
                        <w:szCs w:val="18"/>
                        <w:lang w:val="en-AU"/>
                      </w:rPr>
                      <w:t>Name,</w:t>
                    </w:r>
                  </w:p>
                  <w:p w14:paraId="52F0C1D6" w14:textId="77777777" w:rsidR="00DD2757" w:rsidRPr="00F650F0" w:rsidRDefault="00DD2757" w:rsidP="00DC6E0E">
                    <w:pPr>
                      <w:rPr>
                        <w:sz w:val="14"/>
                        <w:szCs w:val="18"/>
                        <w:lang w:val="en-AU"/>
                      </w:rPr>
                    </w:pPr>
                    <w:r>
                      <w:rPr>
                        <w:sz w:val="14"/>
                        <w:szCs w:val="18"/>
                        <w:lang w:val="en-AU"/>
                      </w:rPr>
                      <w:t>Owning Institute,</w:t>
                    </w:r>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v:textbox>
            </v:rect>
            <v:rect id="Rectangle 64" o:spid="_x0000_s1059" style="position:absolute;left:15151;top:3835;width:9550;height:13849;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">
              <v:textbox style="mso-next-textbox:#Rectangle 64">
                <w:txbxContent>
                  <w:p w14:paraId="04F46A1C" w14:textId="77777777" w:rsidR="00DD2757" w:rsidRPr="007024F8" w:rsidRDefault="00DD2757" w:rsidP="00DC6E0E">
                    <w:pPr>
                      <w:rPr>
                        <w:rStyle w:val="Strong"/>
                        <w:sz w:val="20"/>
                        <w:lang w:val="de-CH"/>
                      </w:rPr>
                    </w:pPr>
                    <w:r w:rsidRPr="007024F8">
                      <w:rPr>
                        <w:rStyle w:val="Strong"/>
                        <w:sz w:val="20"/>
                        <w:lang w:val="de-CH"/>
                      </w:rPr>
                      <w:t>Sensor “GER 3700”</w:t>
                    </w:r>
                  </w:p>
                  <w:p w14:paraId="2F9774D6" w14:textId="77777777" w:rsidR="00DD2757" w:rsidRPr="007024F8" w:rsidRDefault="00DD2757" w:rsidP="00DC6E0E">
                    <w:pPr>
                      <w:rPr>
                        <w:sz w:val="14"/>
                        <w:szCs w:val="18"/>
                        <w:lang w:val="de-CH"/>
                      </w:rPr>
                    </w:pPr>
                  </w:p>
                  <w:p w14:paraId="606A0637" w14:textId="77777777" w:rsidR="00DD2757" w:rsidRPr="007024F8" w:rsidRDefault="00DD2757" w:rsidP="00DC6E0E">
                    <w:pPr>
                      <w:rPr>
                        <w:sz w:val="14"/>
                        <w:szCs w:val="18"/>
                        <w:lang w:val="de-CH"/>
                      </w:rPr>
                    </w:pPr>
                    <w:r w:rsidRPr="007024F8">
                      <w:rPr>
                        <w:sz w:val="14"/>
                        <w:szCs w:val="18"/>
                        <w:lang w:val="de-CH"/>
                      </w:rPr>
                      <w:t>Sensor ID,</w:t>
                    </w:r>
                    <w:r w:rsidRPr="007024F8">
                      <w:rPr>
                        <w:sz w:val="14"/>
                        <w:szCs w:val="18"/>
                        <w:lang w:val="de-CH"/>
                      </w:rPr>
                      <w:br/>
                      <w:t>Name,</w:t>
                    </w:r>
                  </w:p>
                  <w:p w14:paraId="5E7D48F7" w14:textId="77777777" w:rsidR="00DD2757" w:rsidRPr="00F650F0" w:rsidRDefault="00DD2757" w:rsidP="00DC6E0E">
                    <w:pPr>
                      <w:rPr>
                        <w:sz w:val="14"/>
                        <w:szCs w:val="18"/>
                        <w:lang w:val="en-AU"/>
                      </w:rPr>
                    </w:pPr>
                    <w:r w:rsidRPr="00F650F0">
                      <w:rPr>
                        <w:sz w:val="14"/>
                        <w:szCs w:val="18"/>
                        <w:lang w:val="en-AU"/>
                      </w:rPr>
                      <w:t>Description,</w:t>
                    </w:r>
                  </w:p>
                  <w:p w14:paraId="07651588" w14:textId="77777777" w:rsidR="00DD2757" w:rsidRPr="00F650F0" w:rsidRDefault="00DD2757" w:rsidP="00DC6E0E">
                    <w:pPr>
                      <w:rPr>
                        <w:sz w:val="14"/>
                        <w:szCs w:val="18"/>
                        <w:lang w:val="en-AU"/>
                      </w:rPr>
                    </w:pPr>
                    <w:r w:rsidRPr="00F650F0">
                      <w:rPr>
                        <w:sz w:val="14"/>
                        <w:szCs w:val="18"/>
                        <w:lang w:val="en-AU"/>
                      </w:rPr>
                      <w:t>Manufacturer ID,</w:t>
                    </w:r>
                  </w:p>
                  <w:p w14:paraId="4BF7C82A" w14:textId="77777777" w:rsidR="00DD2757" w:rsidRPr="00F650F0" w:rsidRDefault="00DD2757" w:rsidP="00DC6E0E">
                    <w:pPr>
                      <w:rPr>
                        <w:sz w:val="14"/>
                        <w:szCs w:val="18"/>
                        <w:lang w:val="en-AU"/>
                      </w:rPr>
                    </w:pPr>
                    <w:r w:rsidRPr="00F650F0">
                      <w:rPr>
                        <w:sz w:val="14"/>
                        <w:szCs w:val="18"/>
                        <w:lang w:val="en-AU"/>
                      </w:rPr>
                      <w:t>Type No,</w:t>
                    </w:r>
                  </w:p>
                  <w:p w14:paraId="7BC6D137" w14:textId="77777777" w:rsidR="00DD2757" w:rsidRPr="00F650F0" w:rsidRDefault="00DD2757" w:rsidP="00DC6E0E">
                    <w:pPr>
                      <w:rPr>
                        <w:sz w:val="14"/>
                        <w:szCs w:val="18"/>
                        <w:lang w:val="en-AU"/>
                      </w:rPr>
                    </w:pPr>
                    <w:r w:rsidRPr="00F650F0">
                      <w:rPr>
                        <w:sz w:val="14"/>
                        <w:szCs w:val="18"/>
                        <w:lang w:val="en-AU"/>
                      </w:rPr>
                      <w:t>No of Bands,</w:t>
                    </w:r>
                  </w:p>
                  <w:p w14:paraId="155522A5" w14:textId="77777777" w:rsidR="00DD2757" w:rsidRPr="00F650F0" w:rsidRDefault="00DD2757" w:rsidP="00DC6E0E">
                    <w:pPr>
                      <w:rPr>
                        <w:sz w:val="14"/>
                        <w:szCs w:val="18"/>
                        <w:lang w:val="en-AU"/>
                      </w:rPr>
                    </w:pPr>
                    <w:r w:rsidRPr="00F650F0">
                      <w:rPr>
                        <w:sz w:val="14"/>
                        <w:szCs w:val="18"/>
                        <w:lang w:val="en-AU"/>
                      </w:rPr>
                      <w:t>Wavelength at each band</w:t>
                    </w:r>
                  </w:p>
                </w:txbxContent>
              </v:textbox>
            </v:rect>
            <v:rect id="Rectangle 66" o:spid="_x0000_s1060" style="position:absolute;left:40532;top:7327;width:11264;height:9075;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">
              <v:textbox style="mso-next-textbox:#Rectangle 66">
                <w:txbxContent>
                  <w:p w14:paraId="7E4DE01C" w14:textId="77777777" w:rsidR="00DD2757" w:rsidRPr="00F650F0" w:rsidRDefault="00DD2757" w:rsidP="00DC6E0E">
                    <w:pPr>
                      <w:rPr>
                        <w:rStyle w:val="Strong"/>
                        <w:sz w:val="20"/>
                      </w:rPr>
                    </w:pPr>
                    <w:r w:rsidRPr="00F650F0">
                      <w:rPr>
                        <w:rStyle w:val="Strong"/>
                        <w:sz w:val="20"/>
                      </w:rPr>
                      <w:t>Calibration 3</w:t>
                    </w:r>
                  </w:p>
                  <w:p w14:paraId="0C9B7E4C" w14:textId="77777777" w:rsidR="00DD2757" w:rsidRPr="00F650F0" w:rsidRDefault="00DD2757" w:rsidP="00DC6E0E">
                    <w:pPr>
                      <w:rPr>
                        <w:sz w:val="14"/>
                        <w:szCs w:val="18"/>
                        <w:lang w:val="en-AU"/>
                      </w:rPr>
                    </w:pPr>
                  </w:p>
                  <w:p w14:paraId="4448E148" w14:textId="77777777" w:rsidR="00DD2757" w:rsidRPr="00F650F0" w:rsidRDefault="00DD2757" w:rsidP="00DC6E0E">
                    <w:pPr>
                      <w:rPr>
                        <w:sz w:val="14"/>
                        <w:szCs w:val="18"/>
                        <w:lang w:val="en-AU"/>
                      </w:rPr>
                    </w:pPr>
                    <w:r w:rsidRPr="00F650F0">
                      <w:rPr>
                        <w:sz w:val="14"/>
                        <w:szCs w:val="18"/>
                        <w:lang w:val="en-AU"/>
                      </w:rPr>
                      <w:t>Date,</w:t>
                    </w:r>
                  </w:p>
                  <w:p w14:paraId="3AF75F6C" w14:textId="77777777" w:rsidR="00DD2757" w:rsidRPr="00F650F0" w:rsidRDefault="00DD2757" w:rsidP="00DC6E0E">
                    <w:pPr>
                      <w:rPr>
                        <w:sz w:val="14"/>
                        <w:szCs w:val="18"/>
                        <w:lang w:val="en-AU"/>
                      </w:rPr>
                    </w:pPr>
                    <w:r w:rsidRPr="00F650F0">
                      <w:rPr>
                        <w:sz w:val="14"/>
                        <w:szCs w:val="18"/>
                        <w:lang w:val="en-AU"/>
                      </w:rPr>
                      <w:t>Calibration Number, Comments,</w:t>
                    </w:r>
                  </w:p>
                  <w:p w14:paraId="3F148B06" w14:textId="77777777" w:rsidR="00DD2757" w:rsidRPr="00F650F0" w:rsidRDefault="00DD2757" w:rsidP="00DC6E0E">
                    <w:pPr>
                      <w:rPr>
                        <w:sz w:val="14"/>
                        <w:szCs w:val="18"/>
                        <w:lang w:val="en-AU"/>
                      </w:rPr>
                    </w:pPr>
                    <w:r w:rsidRPr="00F650F0">
                      <w:rPr>
                        <w:sz w:val="14"/>
                        <w:szCs w:val="18"/>
                        <w:lang w:val="en-AU"/>
                      </w:rPr>
                      <w:t>Measured wavelength at each band</w:t>
                    </w:r>
                  </w:p>
                </w:txbxContent>
              </v:textbox>
            </v:rect>
            <v:rect id="Rectangle 69" o:spid="_x0000_s1061" style="position:absolute;left:39579;top:3835;width:14459;height:13373;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" filled="f">
              <v:stroke dashstyle="dash"/>
            </v:rect>
            <v:shapetype id="_x0000_t32" coordsize="21600,21600" o:spt="32" o:oned="t" path="m,l21600,21600e" filled="f">
              <v:path arrowok="t" fillok="f" o:connecttype="none"/>
              <o:lock v:ext="edit" shapetype="t"/>
            </v:shapetype>
            <v:shape id="AutoShape 70" o:spid="_x0000_s1062" type="#_x0000_t32" style="position:absolute;left:37420;top:7378;width:2159;height:3143;visibility:visibl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">
              <v:stroke endarrow="block"/>
            </v:shape>
            <v:shape id="Text Box 71" o:spid="_x0000_s1063" type="#_x0000_t202" style="position:absolute;left:38893;top:1873;width:14808;height:2667;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" filled="f" stroked="f">
              <v:textbox style="mso-next-textbox:#Text Box 71">
                <w:txbxContent>
                  <w:p w14:paraId="61B3C452" w14:textId="77777777" w:rsidR="00DD2757" w:rsidRPr="006B7D47" w:rsidRDefault="00DD2757" w:rsidP="00DC6E0E">
                    <w:pPr>
                      <w:rPr>
                        <w:sz w:val="18"/>
                        <w:szCs w:val="18"/>
                        <w:lang w:val="en-AU"/>
                      </w:rPr>
                    </w:pPr>
                    <w:r>
                      <w:rPr>
                        <w:sz w:val="18"/>
                        <w:szCs w:val="18"/>
                        <w:lang w:val="en-AU"/>
                      </w:rPr>
                      <w:t>Calibration</w:t>
                    </w:r>
                    <w:r w:rsidRPr="006B7D47">
                      <w:rPr>
                        <w:sz w:val="18"/>
                        <w:szCs w:val="18"/>
                        <w:lang w:val="en-AU"/>
                      </w:rPr>
                      <w:t xml:space="preserve"> History</w:t>
                    </w:r>
                  </w:p>
                </w:txbxContent>
              </v:textbox>
            </v:shape>
            <v:rect id="Rectangle 74" o:spid="_x0000_s1064" style="position:absolute;left:1365;top:9226;width:10846;height:9481;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">
              <v:textbox style="mso-next-textbox:#Rectangle 74">
                <w:txbxContent>
                  <w:p w14:paraId="5B8A880B" w14:textId="77777777" w:rsidR="00DD2757" w:rsidRPr="00F650F0" w:rsidRDefault="00DD2757" w:rsidP="00DC6E0E">
                    <w:pPr>
                      <w:rPr>
                        <w:rStyle w:val="Strong"/>
                        <w:sz w:val="20"/>
                      </w:rPr>
                    </w:pPr>
                    <w:r>
                      <w:rPr>
                        <w:rStyle w:val="Strong"/>
                        <w:sz w:val="20"/>
                      </w:rPr>
                      <w:t>Manufacturer</w:t>
                    </w:r>
                    <w:r w:rsidRPr="00F650F0">
                      <w:rPr>
                        <w:rStyle w:val="Strong"/>
                        <w:sz w:val="20"/>
                      </w:rPr>
                      <w:t xml:space="preserve"> “GER”</w:t>
                    </w:r>
                  </w:p>
                  <w:p w14:paraId="6C91EDE7" w14:textId="77777777" w:rsidR="00DD2757" w:rsidRPr="00F650F0" w:rsidRDefault="00DD2757" w:rsidP="00DC6E0E">
                    <w:pPr>
                      <w:rPr>
                        <w:sz w:val="14"/>
                        <w:szCs w:val="18"/>
                        <w:lang w:val="en-AU"/>
                      </w:rPr>
                    </w:pPr>
                  </w:p>
                  <w:p w14:paraId="3560A3F1" w14:textId="77777777" w:rsidR="00DD2757" w:rsidRPr="00F650F0" w:rsidRDefault="00DD2757" w:rsidP="00DC6E0E">
                    <w:pPr>
                      <w:rPr>
                        <w:sz w:val="14"/>
                        <w:szCs w:val="18"/>
                        <w:lang w:val="en-AU"/>
                      </w:rPr>
                    </w:pPr>
                    <w:r w:rsidRPr="00F650F0">
                      <w:rPr>
                        <w:sz w:val="14"/>
                        <w:szCs w:val="18"/>
                        <w:lang w:val="en-AU"/>
                      </w:rPr>
                      <w:t>Manufacturer ID,</w:t>
                    </w:r>
                  </w:p>
                  <w:p w14:paraId="577E131D" w14:textId="77777777" w:rsidR="00DD2757" w:rsidRDefault="00DD2757" w:rsidP="00DC6E0E">
                    <w:pPr>
                      <w:rPr>
                        <w:sz w:val="14"/>
                        <w:szCs w:val="18"/>
                        <w:lang w:val="en-AU"/>
                      </w:rPr>
                    </w:pPr>
                    <w:r w:rsidRPr="00F650F0">
                      <w:rPr>
                        <w:sz w:val="14"/>
                        <w:szCs w:val="18"/>
                        <w:lang w:val="en-AU"/>
                      </w:rPr>
                      <w:t>Name,</w:t>
                    </w:r>
                    <w:r>
                      <w:rPr>
                        <w:sz w:val="14"/>
                        <w:szCs w:val="18"/>
                        <w:lang w:val="en-AU"/>
                      </w:rPr>
                      <w:br/>
                      <w:t>URL,</w:t>
                    </w:r>
                  </w:p>
                  <w:p w14:paraId="1AB03314" w14:textId="77777777" w:rsidR="00DD2757" w:rsidRPr="00F650F0" w:rsidRDefault="00DD2757" w:rsidP="00DC6E0E">
                    <w:pPr>
                      <w:rPr>
                        <w:sz w:val="14"/>
                        <w:szCs w:val="18"/>
                        <w:lang w:val="en-AU"/>
                      </w:rPr>
                    </w:pPr>
                    <w:r>
                      <w:rPr>
                        <w:sz w:val="14"/>
                        <w:szCs w:val="18"/>
                        <w:lang w:val="en-AU"/>
                      </w:rPr>
                      <w:t>Short Name</w:t>
                    </w:r>
                  </w:p>
                </w:txbxContent>
              </v:textbox>
            </v:rect>
            <v:shape id="Freeform 213" o:spid="_x0000_s1065" style="position:absolute;left:24701;top:11868;width:3213;height:476;visibility:visible;mso-wrap-style:square;v-text-anchor:top" coordsize="506,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" path="m,c,,253,,506,e" filled="f">
              <v:stroke startarrow="block"/>
              <v:path arrowok="t" o:connecttype="custom" o:connectlocs="0,0;2040255,0" o:connectangles="0,0"/>
            </v:shape>
            <v:shape id="Freeform 214" o:spid="_x0000_s1066" style="position:absolute;left:12211;top:12344;width:3759;height:1626;visibility:visible;mso-wrap-style:square;v-text-anchor:top" coordsize="592,2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" path="m,256c,256,296,128,592,e" filled="f">
              <v:stroke startarrow="block"/>
              <v:path arrowok="t" o:connecttype="custom" o:connectlocs="0,1032510;2386965,0" o:connectangles="0,0"/>
            </v:shape>
            <w10:wrap type="none"/>
            <w10:anchorlock/>
          </v:group>
        </w:pict>
      </w:r>
    </w:p>
    <w:p w14:paraId="50A07D59" w14:textId="0F7C7F4C" w:rsidR="00DC6E0E" w:rsidRPr="00DA48C2" w:rsidRDefault="00BE7C6E" w:rsidP="00F21C65">
      <w:pPr>
        <w:pStyle w:val="Caption"/>
        <w:ind w:left="709" w:firstLine="4"/>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22</w:t>
      </w:r>
      <w:r w:rsidR="00397B59" w:rsidRPr="00DA48C2">
        <w:fldChar w:fldCharType="end"/>
      </w:r>
      <w:r w:rsidR="00DC6E0E" w:rsidRPr="00DA48C2">
        <w:t>: Relationship between an Instrument, its Calibrations, Sensor and Manufacturer</w:t>
      </w:r>
    </w:p>
    <w:p w14:paraId="37F5ADA1" w14:textId="77777777" w:rsidR="00DC6E0E" w:rsidRPr="00B350A0" w:rsidRDefault="00DC6E0E" w:rsidP="004A51AA">
      <w:pPr>
        <w:pStyle w:val="Body"/>
      </w:pPr>
      <w:r w:rsidRPr="00B350A0">
        <w:t>Consider the example above of Joe’s GER 3700 Instrument. This Instrument is an instance of a GER 3700 Sensor. The Sensor defines the average wavelength per band. In turn, the Sensor has a reference to the Manufacturer record for that Sensor’s Manufacturer.</w:t>
      </w:r>
    </w:p>
    <w:p w14:paraId="6712BB59" w14:textId="77777777" w:rsidR="00DC6E0E" w:rsidRPr="00B350A0" w:rsidRDefault="00DC6E0E" w:rsidP="004A51AA">
      <w:pPr>
        <w:pStyle w:val="Body"/>
      </w:pPr>
      <w:r w:rsidRPr="00B350A0">
        <w:t>As long as no Calibration for the Instrument has been entered into the database the channels defined in the Sensor will be used for plotting and exporting Spectral data. When Calibrations are entered for Instruments, the measured wavelengths override the Sensor specifications. For further information</w:t>
      </w:r>
      <w:r w:rsidR="006D5FFB" w:rsidRPr="00B350A0">
        <w:t xml:space="preserve"> </w:t>
      </w:r>
      <w:r w:rsidRPr="00B350A0">
        <w:t>please refer to</w:t>
      </w:r>
      <w:r w:rsidR="00BE7C6E" w:rsidRPr="00B350A0">
        <w:t xml:space="preserve"> (Hueni &amp; Kneubuehler, SPECCHIO: A System for Storing and Sharing Spectroradiometer Data, 2007)</w:t>
      </w:r>
      <w:r w:rsidRPr="00B350A0">
        <w:t xml:space="preserve">. </w:t>
      </w:r>
    </w:p>
    <w:p w14:paraId="2C020958" w14:textId="054FEAE9" w:rsidR="00DC6E0E" w:rsidRPr="00B350A0" w:rsidRDefault="00DC6E0E" w:rsidP="00941E8C">
      <w:pPr>
        <w:pStyle w:val="Heading2"/>
      </w:pPr>
      <w:bookmarkStart w:id="258" w:name="_Ref357586090"/>
      <w:bookmarkStart w:id="259" w:name="_Toc398023891"/>
      <w:bookmarkStart w:id="260" w:name="_Toc506895526"/>
      <w:r w:rsidRPr="00B350A0">
        <w:t>Campaign-related Metadata</w:t>
      </w:r>
      <w:bookmarkEnd w:id="258"/>
      <w:bookmarkEnd w:id="259"/>
      <w:bookmarkEnd w:id="260"/>
    </w:p>
    <w:p w14:paraId="652D40A5" w14:textId="77777777" w:rsidR="00DC6E0E" w:rsidRPr="00B350A0" w:rsidRDefault="00DC6E0E" w:rsidP="004A51AA">
      <w:pPr>
        <w:pStyle w:val="Body"/>
      </w:pPr>
      <w:r w:rsidRPr="00B350A0">
        <w:t>SPECCHIO allows Users to store Metadata about the Spectral data they have uploaded into SPECCHIO Campaigns. It is stored at two levels: Campaign-related Metadata and Spectrum-related Metadata.</w:t>
      </w:r>
    </w:p>
    <w:p w14:paraId="1415E551" w14:textId="77777777" w:rsidR="00DC6E0E" w:rsidRPr="00B350A0" w:rsidRDefault="00DC6E0E" w:rsidP="004A51AA">
      <w:pPr>
        <w:pStyle w:val="Body"/>
      </w:pPr>
      <w:r w:rsidRPr="00B350A0">
        <w:t>The following Metadata Attributes can be set independently for each Campaign.</w:t>
      </w:r>
    </w:p>
    <w:tbl>
      <w:tblPr>
        <w:tblStyle w:val="TableSimple"/>
        <w:tblW w:w="0" w:type="auto"/>
        <w:tblInd w:w="817" w:type="dxa"/>
        <w:tblLook w:val="04A0" w:firstRow="1" w:lastRow="0" w:firstColumn="1" w:lastColumn="0" w:noHBand="0" w:noVBand="1"/>
      </w:tblPr>
      <w:tblGrid>
        <w:gridCol w:w="1799"/>
        <w:gridCol w:w="6626"/>
      </w:tblGrid>
      <w:tr w:rsidR="00DC6E0E" w:rsidRPr="00B350A0" w14:paraId="39A7EDF4" w14:textId="77777777" w:rsidTr="00DC6E0E">
        <w:tc>
          <w:tcPr>
            <w:tcW w:w="0" w:type="auto"/>
          </w:tcPr>
          <w:p w14:paraId="270B1311" w14:textId="77777777" w:rsidR="00DC6E0E" w:rsidRPr="00B350A0" w:rsidRDefault="00DC6E0E" w:rsidP="004A51AA">
            <w:pPr>
              <w:pStyle w:val="TableText"/>
              <w:rPr>
                <w:rStyle w:val="GUIWord"/>
                <w:u w:val="single"/>
              </w:rPr>
            </w:pPr>
            <w:r w:rsidRPr="00B350A0">
              <w:rPr>
                <w:rStyle w:val="GUIWord"/>
                <w:u w:val="single"/>
              </w:rPr>
              <w:t>Campaign name</w:t>
            </w:r>
          </w:p>
        </w:tc>
        <w:tc>
          <w:tcPr>
            <w:tcW w:w="0" w:type="auto"/>
          </w:tcPr>
          <w:p w14:paraId="6EE74751" w14:textId="77777777" w:rsidR="00DC6E0E" w:rsidRPr="00B350A0" w:rsidRDefault="00DC6E0E" w:rsidP="004A51AA">
            <w:pPr>
              <w:pStyle w:val="TableText"/>
            </w:pPr>
            <w:r w:rsidRPr="00B350A0">
              <w:t>The name under which the Campaign is stored in the SPECCHIO database.</w:t>
            </w:r>
          </w:p>
        </w:tc>
      </w:tr>
      <w:tr w:rsidR="00DC6E0E" w:rsidRPr="00B350A0" w14:paraId="2273AEDA" w14:textId="77777777" w:rsidTr="00DC6E0E">
        <w:tc>
          <w:tcPr>
            <w:tcW w:w="0" w:type="auto"/>
          </w:tcPr>
          <w:p w14:paraId="7A608978" w14:textId="77777777" w:rsidR="00DC6E0E" w:rsidRPr="00B350A0" w:rsidRDefault="00DC6E0E" w:rsidP="004A51AA">
            <w:pPr>
              <w:pStyle w:val="TableText"/>
              <w:rPr>
                <w:rStyle w:val="GUIWord"/>
                <w:u w:val="single"/>
              </w:rPr>
            </w:pPr>
            <w:r w:rsidRPr="00B350A0">
              <w:rPr>
                <w:rStyle w:val="GUIWord"/>
                <w:u w:val="single"/>
              </w:rPr>
              <w:t>Description</w:t>
            </w:r>
          </w:p>
        </w:tc>
        <w:tc>
          <w:tcPr>
            <w:tcW w:w="0" w:type="auto"/>
          </w:tcPr>
          <w:p w14:paraId="6486CD02" w14:textId="77777777" w:rsidR="00DC6E0E" w:rsidRPr="00B350A0" w:rsidRDefault="00DC6E0E" w:rsidP="004A51AA">
            <w:pPr>
              <w:pStyle w:val="TableText"/>
            </w:pPr>
            <w:r w:rsidRPr="00B350A0">
              <w:t>A free format description of the Campaign.</w:t>
            </w:r>
          </w:p>
        </w:tc>
      </w:tr>
      <w:tr w:rsidR="00DC6E0E" w:rsidRPr="00B350A0" w14:paraId="486B8ACC" w14:textId="77777777" w:rsidTr="00DC6E0E">
        <w:tc>
          <w:tcPr>
            <w:tcW w:w="0" w:type="auto"/>
          </w:tcPr>
          <w:p w14:paraId="4B07B4F7" w14:textId="77777777" w:rsidR="00DC6E0E" w:rsidRPr="00B350A0" w:rsidRDefault="00DC6E0E" w:rsidP="004A51AA">
            <w:pPr>
              <w:pStyle w:val="TableText"/>
              <w:rPr>
                <w:rStyle w:val="GUIWord"/>
                <w:u w:val="single"/>
              </w:rPr>
            </w:pPr>
            <w:r w:rsidRPr="00B350A0">
              <w:rPr>
                <w:rStyle w:val="GUIWord"/>
                <w:u w:val="single"/>
              </w:rPr>
              <w:t>Investigator</w:t>
            </w:r>
          </w:p>
        </w:tc>
        <w:tc>
          <w:tcPr>
            <w:tcW w:w="0" w:type="auto"/>
          </w:tcPr>
          <w:p w14:paraId="01B6446C" w14:textId="77777777" w:rsidR="00DC6E0E" w:rsidRPr="00B350A0" w:rsidRDefault="00DC6E0E" w:rsidP="004A51AA">
            <w:pPr>
              <w:pStyle w:val="TableText"/>
            </w:pPr>
            <w:r w:rsidRPr="00B350A0">
              <w:t>The person in charge of this Campaign (i.e. the User defining and loading the Campaign). This field is filled automatically and cannot be changed.</w:t>
            </w:r>
          </w:p>
        </w:tc>
      </w:tr>
      <w:tr w:rsidR="00DC6E0E" w:rsidRPr="00B350A0" w14:paraId="6C18CC0B" w14:textId="77777777" w:rsidTr="00DC6E0E">
        <w:tc>
          <w:tcPr>
            <w:tcW w:w="0" w:type="auto"/>
          </w:tcPr>
          <w:p w14:paraId="60B88A5A" w14:textId="77777777" w:rsidR="00DC6E0E" w:rsidRPr="00B350A0" w:rsidRDefault="00DC6E0E" w:rsidP="004A51AA">
            <w:pPr>
              <w:pStyle w:val="TableText"/>
              <w:rPr>
                <w:rStyle w:val="GUIWord"/>
                <w:u w:val="single"/>
              </w:rPr>
            </w:pPr>
            <w:r w:rsidRPr="00B350A0">
              <w:rPr>
                <w:rStyle w:val="GUIWord"/>
                <w:u w:val="single"/>
              </w:rPr>
              <w:t>Path</w:t>
            </w:r>
          </w:p>
        </w:tc>
        <w:tc>
          <w:tcPr>
            <w:tcW w:w="0" w:type="auto"/>
          </w:tcPr>
          <w:p w14:paraId="22A09229" w14:textId="77777777" w:rsidR="00DC6E0E" w:rsidRPr="00B350A0" w:rsidRDefault="00DC6E0E" w:rsidP="004A51AA">
            <w:pPr>
              <w:pStyle w:val="TableText"/>
            </w:pPr>
            <w:r w:rsidRPr="00B350A0">
              <w:t>The file system path pointing to the main folder from which this Campaign was uploaded.</w:t>
            </w:r>
          </w:p>
          <w:p w14:paraId="05140537" w14:textId="77777777" w:rsidR="00DC6E0E" w:rsidRPr="00B350A0" w:rsidRDefault="00DC6E0E" w:rsidP="004A51AA">
            <w:pPr>
              <w:pStyle w:val="TableText"/>
            </w:pPr>
            <w:r w:rsidRPr="00B350A0">
              <w:t>Multiple paths can be defined to support uploading of subsequent Spectral data from multiple computers. This is intended to assist when further data is uploaded for this Campaign.</w:t>
            </w:r>
          </w:p>
        </w:tc>
      </w:tr>
      <w:tr w:rsidR="00DC6E0E" w:rsidRPr="00B350A0" w14:paraId="33314995" w14:textId="77777777" w:rsidTr="00DC6E0E">
        <w:tc>
          <w:tcPr>
            <w:tcW w:w="0" w:type="auto"/>
          </w:tcPr>
          <w:p w14:paraId="0E58C3A0" w14:textId="77777777" w:rsidR="00DC6E0E" w:rsidRPr="00B350A0" w:rsidRDefault="00DC6E0E" w:rsidP="004A51AA">
            <w:pPr>
              <w:pStyle w:val="TableText"/>
              <w:rPr>
                <w:rStyle w:val="GUIWord"/>
                <w:u w:val="single"/>
              </w:rPr>
            </w:pPr>
            <w:r w:rsidRPr="00B350A0">
              <w:rPr>
                <w:rStyle w:val="GUIWord"/>
                <w:u w:val="single"/>
              </w:rPr>
              <w:lastRenderedPageBreak/>
              <w:t>Research Group Members</w:t>
            </w:r>
          </w:p>
        </w:tc>
        <w:tc>
          <w:tcPr>
            <w:tcW w:w="0" w:type="auto"/>
          </w:tcPr>
          <w:p w14:paraId="7E558DE3" w14:textId="77777777" w:rsidR="00DC6E0E" w:rsidRPr="00B350A0" w:rsidRDefault="00DC6E0E" w:rsidP="004A51AA">
            <w:pPr>
              <w:pStyle w:val="TableText"/>
            </w:pPr>
            <w:r w:rsidRPr="00B350A0">
              <w:t>A list of Users of this SPECCHIO database who have permission to modify this Campaign. Each of these Users must be registered with a SPECCHIO User account.</w:t>
            </w:r>
          </w:p>
        </w:tc>
      </w:tr>
    </w:tbl>
    <w:p w14:paraId="04E0A662" w14:textId="730955F2" w:rsidR="00DC6E0E" w:rsidRPr="00B350A0" w:rsidRDefault="00DC6E0E" w:rsidP="00941E8C">
      <w:pPr>
        <w:pStyle w:val="Heading2"/>
      </w:pPr>
      <w:bookmarkStart w:id="261" w:name="_Ref354084522"/>
      <w:bookmarkStart w:id="262" w:name="_Ref354084526"/>
      <w:bookmarkStart w:id="263" w:name="_Toc355280349"/>
      <w:bookmarkStart w:id="264" w:name="_Toc398023892"/>
      <w:bookmarkStart w:id="265" w:name="_Toc506895527"/>
      <w:r w:rsidRPr="00B350A0">
        <w:t>Metadata</w:t>
      </w:r>
      <w:bookmarkEnd w:id="261"/>
      <w:bookmarkEnd w:id="262"/>
      <w:bookmarkEnd w:id="263"/>
      <w:bookmarkEnd w:id="264"/>
      <w:r w:rsidR="00C00955">
        <w:t xml:space="preserve"> Attributes</w:t>
      </w:r>
      <w:bookmarkEnd w:id="265"/>
    </w:p>
    <w:p w14:paraId="395BBB7E" w14:textId="160555F2" w:rsidR="00DC6E0E" w:rsidRPr="00B350A0" w:rsidRDefault="00DC6E0E" w:rsidP="004A51AA">
      <w:pPr>
        <w:pStyle w:val="Body"/>
      </w:pPr>
      <w:r w:rsidRPr="00B350A0">
        <w:t>For more information on the Metadata parameters supported by SPECCHIO please refer to</w:t>
      </w:r>
      <w:r w:rsidR="00B35F1E" w:rsidRPr="00B350A0">
        <w:t xml:space="preserve"> </w:t>
      </w:r>
      <w:r w:rsidR="00741214" w:rsidRPr="00B350A0">
        <w:fldChar w:fldCharType="begin"/>
      </w:r>
      <w:r w:rsidR="001830AA" w:rsidRPr="00B350A0">
        <w:instrText xml:space="preserve"> ADDIN EN.CITE &lt;EndNote&gt;&lt;Cite&gt;&lt;Author&gt;Hüni&lt;/Author&gt;&lt;Year&gt;2007&lt;/Year&gt;&lt;RecNum&gt;676&lt;/RecNum&gt;&lt;DisplayText&gt;(Hüni and Kneubühler, 2007)&lt;/DisplayText&gt;&lt;record&gt;&lt;rec-number&gt;676&lt;/rec-number&gt;&lt;foreign-keys&gt;&lt;key app="EN" db-id="0svr2tdvgevw2ned2pb5tt5ur5tdf0savr9s" timestamp="1428660724"&gt;676&lt;/key&gt;&lt;/foreign-keys&gt;&lt;ref-type name="Journal Article"&gt;17&lt;/ref-type&gt;&lt;contributors&gt;&lt;authors&gt;&lt;author&gt;Hüni, A.&lt;/author&gt;&lt;author&gt;Kneubühler, M.&lt;/author&gt;&lt;/authors&gt;&lt;/contributors&gt;&lt;titles&gt;&lt;title&gt;SPECCHIO: a system for storing and sharing spectroradiometer data&lt;/title&gt;&lt;secondary-title&gt;SPIE Newsroom&lt;/secondary-title&gt;&lt;/titles&gt;&lt;periodical&gt;&lt;full-title&gt;SPIE Newsroom&lt;/full-title&gt;&lt;/periodical&gt;&lt;pages&gt;1-2&lt;/pages&gt;&lt;number&gt;December 2007&lt;/number&gt;&lt;dates&gt;&lt;year&gt;2007&lt;/year&gt;&lt;pub-dates&gt;&lt;date&gt;Dec.&lt;/date&gt;&lt;/pub-dates&gt;&lt;/dates&gt;&lt;publisher&gt;SPIE&lt;/publisher&gt;&lt;urls&gt;&lt;related-urls&gt;&lt;url&gt;&lt;style face="underline" font="default" size="100%"&gt;http://spie.org/x18220.xml&lt;/style&gt;&lt;/url&gt;&lt;/related-urls&gt;&lt;/urls&gt;&lt;electronic-resource-num&gt;&lt;style face="underline" font="default" size="100%"&gt;10.1117/2.1200711.0956&lt;/style&gt;&lt;/electronic-resource-num&gt;&lt;/record&gt;&lt;/Cite&gt;&lt;/EndNote&gt;</w:instrText>
      </w:r>
      <w:r w:rsidR="00741214" w:rsidRPr="00B350A0">
        <w:fldChar w:fldCharType="separate"/>
      </w:r>
      <w:r w:rsidR="00B35F1E" w:rsidRPr="00B350A0">
        <w:rPr>
          <w:noProof/>
        </w:rPr>
        <w:t>(Hüni and Kneubühler, 2007)</w:t>
      </w:r>
      <w:r w:rsidR="00741214" w:rsidRPr="00B350A0">
        <w:fldChar w:fldCharType="end"/>
      </w:r>
      <w:r w:rsidRPr="00B350A0">
        <w:t>.</w:t>
      </w:r>
      <w:bookmarkStart w:id="266" w:name="_Ref354084379"/>
      <w:bookmarkStart w:id="267" w:name="_Ref354084382"/>
      <w:bookmarkStart w:id="268" w:name="_Toc355280348"/>
    </w:p>
    <w:bookmarkEnd w:id="266"/>
    <w:bookmarkEnd w:id="267"/>
    <w:bookmarkEnd w:id="268"/>
    <w:p w14:paraId="0F34ABF7" w14:textId="77777777" w:rsidR="00DC6E0E" w:rsidRPr="00B350A0" w:rsidRDefault="00DC6E0E" w:rsidP="004A51AA">
      <w:pPr>
        <w:pStyle w:val="Body"/>
      </w:pPr>
      <w:r w:rsidRPr="00B350A0">
        <w:t>When Spectra are uploaded to a Campaign, the SPECCHIO upload process identifies Metadata found in the Spectrum files and copies it into SPECCHIO Spectrum Metadata fields for each Spectrum it uploads. Once uploaded, this Metadata can be viewed, edited, removed or added to.</w:t>
      </w:r>
    </w:p>
    <w:p w14:paraId="72B5D860" w14:textId="77777777" w:rsidR="00DC6E0E" w:rsidRPr="00B350A0" w:rsidRDefault="00DC6E0E" w:rsidP="004A51AA">
      <w:pPr>
        <w:pStyle w:val="Body"/>
      </w:pPr>
      <w:r w:rsidRPr="00B350A0">
        <w:t>Similar Metadata Attributes are grouped into named sections to facilitate management.</w:t>
      </w:r>
    </w:p>
    <w:p w14:paraId="1C3A3745" w14:textId="3872DC8A" w:rsidR="003E1E10" w:rsidRPr="00B350A0" w:rsidRDefault="00DC6E0E" w:rsidP="004A51AA">
      <w:pPr>
        <w:pStyle w:val="Body"/>
        <w:rPr>
          <w:i/>
        </w:rPr>
      </w:pPr>
      <w:r w:rsidRPr="00B350A0">
        <w:t>A few Metadata Attributes are permitted to take multiple values, such as Keywords or Processing Group Attributes. The SPECCHIO’s Metadata Editor does not support addition of more than a single value, but does support viewing them. Multiple values for non-image Attributes can b</w:t>
      </w:r>
      <w:r w:rsidR="004E4480" w:rsidRPr="00B350A0">
        <w:t xml:space="preserve">e added from Excel files. (See </w:t>
      </w:r>
      <w:r w:rsidR="004E4480" w:rsidRPr="00B350A0">
        <w:rPr>
          <w:i/>
        </w:rPr>
        <w:t>S</w:t>
      </w:r>
      <w:r w:rsidRPr="00B350A0">
        <w:rPr>
          <w:i/>
        </w:rPr>
        <w:t>ection</w:t>
      </w:r>
      <w:r w:rsidR="004E4480" w:rsidRPr="00B350A0">
        <w:rPr>
          <w:i/>
        </w:rPr>
        <w:t xml:space="preserve"> </w:t>
      </w:r>
      <w:r w:rsidR="003E1E10" w:rsidRPr="00B350A0">
        <w:rPr>
          <w:i/>
        </w:rPr>
        <w:fldChar w:fldCharType="begin"/>
      </w:r>
      <w:r w:rsidR="003E1E10" w:rsidRPr="00B350A0">
        <w:rPr>
          <w:i/>
        </w:rPr>
        <w:instrText xml:space="preserve"> REF _Ref499982850 \r \h </w:instrText>
      </w:r>
      <w:r w:rsidR="00B350A0">
        <w:rPr>
          <w:i/>
        </w:rPr>
        <w:instrText xml:space="preserve"> \* MERGEFORMAT </w:instrText>
      </w:r>
      <w:r w:rsidR="003E1E10" w:rsidRPr="00B350A0">
        <w:rPr>
          <w:i/>
        </w:rPr>
      </w:r>
      <w:r w:rsidR="003E1E10" w:rsidRPr="00B350A0">
        <w:rPr>
          <w:i/>
        </w:rPr>
        <w:fldChar w:fldCharType="separate"/>
      </w:r>
      <w:r w:rsidR="000C7C57">
        <w:rPr>
          <w:i/>
        </w:rPr>
        <w:t>9.6</w:t>
      </w:r>
      <w:r w:rsidR="003E1E10" w:rsidRPr="00B350A0">
        <w:rPr>
          <w:i/>
        </w:rPr>
        <w:fldChar w:fldCharType="end"/>
      </w:r>
      <w:r w:rsidR="003E1E10" w:rsidRPr="00B350A0">
        <w:rPr>
          <w:i/>
        </w:rPr>
        <w:t>)</w:t>
      </w:r>
    </w:p>
    <w:p w14:paraId="453ADD2D" w14:textId="592CD819" w:rsidR="00DC6E0E" w:rsidRPr="00B350A0" w:rsidRDefault="00DC6E0E" w:rsidP="004A51AA">
      <w:pPr>
        <w:pStyle w:val="Body"/>
      </w:pPr>
      <w:r w:rsidRPr="00B350A0">
        <w:t>The Metadata Attribute tables below indicate those Attributes which are permitted to take multiple values. All others are limited to a single value.</w:t>
      </w:r>
    </w:p>
    <w:p w14:paraId="7E43DC63" w14:textId="77777777" w:rsidR="00DC6E0E" w:rsidRPr="00B350A0" w:rsidRDefault="00DC6E0E" w:rsidP="004A51AA">
      <w:pPr>
        <w:pStyle w:val="Body"/>
      </w:pPr>
      <w:r w:rsidRPr="00B350A0">
        <w:t xml:space="preserve">Users cannot enter Metadata except into these already defined fields. If new Metadata Attributes are required, they can generally be defined easily. Contact your System Administrator with a detailed description of the Metadata field you need added and a specification for the data that it can contain. </w:t>
      </w:r>
    </w:p>
    <w:p w14:paraId="0C6AC864" w14:textId="2645BD6B" w:rsidR="00DC6E0E" w:rsidRPr="00B350A0" w:rsidRDefault="00DC6E0E" w:rsidP="004A51AA">
      <w:pPr>
        <w:pStyle w:val="Body"/>
      </w:pPr>
      <w:r w:rsidRPr="00B350A0">
        <w:t>Also see</w:t>
      </w:r>
      <w:r w:rsidR="004E4480" w:rsidRPr="00B350A0">
        <w:rPr>
          <w:i/>
        </w:rPr>
        <w:t xml:space="preserve"> Section 11.1</w:t>
      </w:r>
      <w:r w:rsidRPr="00B350A0">
        <w:rPr>
          <w:rStyle w:val="CrossReference"/>
          <w:u w:val="single"/>
        </w:rPr>
        <w:t xml:space="preserve"> </w:t>
      </w:r>
      <w:r w:rsidR="00DA4F2C" w:rsidRPr="00B350A0">
        <w:fldChar w:fldCharType="begin"/>
      </w:r>
      <w:r w:rsidR="00DA4F2C" w:rsidRPr="00B350A0">
        <w:instrText xml:space="preserve"> REF _Ref356400902 \h  \* MERGEFORMAT </w:instrText>
      </w:r>
      <w:r w:rsidR="00DA4F2C" w:rsidRPr="00B350A0">
        <w:fldChar w:fldCharType="separate"/>
      </w:r>
      <w:r w:rsidR="000C7C57" w:rsidRPr="000C7C57">
        <w:rPr>
          <w:i/>
        </w:rPr>
        <w:t>List available Metadata Elements</w:t>
      </w:r>
      <w:r w:rsidR="00DA4F2C" w:rsidRPr="00B350A0">
        <w:fldChar w:fldCharType="end"/>
      </w:r>
      <w:r w:rsidRPr="00B350A0">
        <w:t xml:space="preserve"> for instructions for producing a machine readable list of Spectrum-related Metadata Attributes.</w:t>
      </w:r>
    </w:p>
    <w:p w14:paraId="779652B5" w14:textId="77777777" w:rsidR="00DC6E0E" w:rsidRPr="00B350A0" w:rsidRDefault="00DC6E0E" w:rsidP="004A51AA">
      <w:pPr>
        <w:pStyle w:val="Body"/>
      </w:pPr>
      <w:r w:rsidRPr="00B350A0">
        <w:t>A number of the Metadata Attributes below take an element of a dropdown list for their value. The definition of these lists is either taken from user-managed SPECCHIO tables, such as Sensor or Instrument lists, or the definition is parameterised within the SPECCHIO database. Such parameterised lists can generally be changed. See your SPECCHIO system administrator if you require a change in any of these lists. The source of the dropdown list is explained for each relevant Metadata Attribute.</w:t>
      </w:r>
    </w:p>
    <w:p w14:paraId="5CEFD44D" w14:textId="46C55C31" w:rsidR="00460048" w:rsidRPr="00A8518D" w:rsidRDefault="00460048" w:rsidP="00460048">
      <w:pPr>
        <w:pStyle w:val="Heading3"/>
      </w:pPr>
      <w:bookmarkStart w:id="269" w:name="_Toc506895528"/>
      <w:r w:rsidRPr="00A8518D">
        <w:t>Associated Campaigns Group</w:t>
      </w:r>
      <w:bookmarkEnd w:id="269"/>
    </w:p>
    <w:p w14:paraId="77B07333" w14:textId="77777777" w:rsidR="00460048" w:rsidRPr="00B350A0" w:rsidRDefault="00460048" w:rsidP="00460048">
      <w:pPr>
        <w:rPr>
          <w:u w:val="single"/>
          <w:lang w:val="de-CH"/>
        </w:rPr>
      </w:pPr>
    </w:p>
    <w:tbl>
      <w:tblPr>
        <w:tblStyle w:val="TableSimple"/>
        <w:tblW w:w="0" w:type="auto"/>
        <w:tblLook w:val="04A0" w:firstRow="1" w:lastRow="0" w:firstColumn="1" w:lastColumn="0" w:noHBand="0" w:noVBand="1"/>
      </w:tblPr>
      <w:tblGrid>
        <w:gridCol w:w="1875"/>
        <w:gridCol w:w="6658"/>
      </w:tblGrid>
      <w:tr w:rsidR="00460048" w:rsidRPr="00B350A0" w14:paraId="1A992AC1" w14:textId="77777777" w:rsidTr="00BF480B">
        <w:tc>
          <w:tcPr>
            <w:tcW w:w="0" w:type="auto"/>
          </w:tcPr>
          <w:p w14:paraId="47405494" w14:textId="77777777" w:rsidR="00460048" w:rsidRPr="00B350A0" w:rsidRDefault="00460048" w:rsidP="004A51AA">
            <w:pPr>
              <w:pStyle w:val="TableText"/>
              <w:rPr>
                <w:rStyle w:val="GUIWord"/>
                <w:u w:val="single"/>
              </w:rPr>
            </w:pPr>
            <w:r w:rsidRPr="00B350A0">
              <w:rPr>
                <w:rStyle w:val="GUIWord"/>
                <w:u w:val="single"/>
              </w:rPr>
              <w:t>Airborne Mission ID</w:t>
            </w:r>
          </w:p>
          <w:p w14:paraId="09F97EB8" w14:textId="77777777" w:rsidR="00460048" w:rsidRPr="00B350A0" w:rsidRDefault="00460048" w:rsidP="004A51AA">
            <w:pPr>
              <w:pStyle w:val="TableText"/>
              <w:rPr>
                <w:rStyle w:val="GUIWord"/>
                <w:u w:val="single"/>
              </w:rPr>
            </w:pPr>
            <w:r w:rsidRPr="00B350A0">
              <w:t>Multiple permitted</w:t>
            </w:r>
          </w:p>
        </w:tc>
        <w:tc>
          <w:tcPr>
            <w:tcW w:w="0" w:type="auto"/>
          </w:tcPr>
          <w:p w14:paraId="437F2139" w14:textId="77777777" w:rsidR="00460048" w:rsidRPr="00B350A0" w:rsidRDefault="00460048" w:rsidP="004A51AA">
            <w:pPr>
              <w:pStyle w:val="TableText"/>
            </w:pPr>
            <w:r w:rsidRPr="00B350A0">
              <w:t>[Alpha string] Mission ID of an airborne mission that is associated with this spectrum</w:t>
            </w:r>
          </w:p>
          <w:p w14:paraId="7F2A7360" w14:textId="77777777" w:rsidR="00460048" w:rsidRPr="00B350A0" w:rsidRDefault="00460048" w:rsidP="00BF480B">
            <w:pPr>
              <w:tabs>
                <w:tab w:val="left" w:pos="960"/>
              </w:tabs>
              <w:rPr>
                <w:u w:val="single"/>
              </w:rPr>
            </w:pPr>
          </w:p>
        </w:tc>
      </w:tr>
    </w:tbl>
    <w:p w14:paraId="0109F1C7" w14:textId="77777777" w:rsidR="00460048" w:rsidRPr="00B350A0" w:rsidRDefault="00460048" w:rsidP="00460048">
      <w:pPr>
        <w:rPr>
          <w:u w:val="single"/>
        </w:rPr>
      </w:pPr>
    </w:p>
    <w:p w14:paraId="40357FD1" w14:textId="77777777" w:rsidR="00DC6E0E" w:rsidRPr="00A8518D" w:rsidRDefault="00DC6E0E" w:rsidP="00DC6E0E">
      <w:pPr>
        <w:pStyle w:val="Heading3"/>
      </w:pPr>
      <w:bookmarkStart w:id="270" w:name="_Toc499761917"/>
      <w:bookmarkStart w:id="271" w:name="_Toc500009914"/>
      <w:bookmarkStart w:id="272" w:name="_Toc500010359"/>
      <w:bookmarkStart w:id="273" w:name="_Toc504555956"/>
      <w:bookmarkStart w:id="274" w:name="_Toc398023893"/>
      <w:bookmarkStart w:id="275" w:name="_Toc506895529"/>
      <w:bookmarkEnd w:id="270"/>
      <w:bookmarkEnd w:id="271"/>
      <w:bookmarkEnd w:id="272"/>
      <w:bookmarkEnd w:id="273"/>
      <w:r w:rsidRPr="00A8518D">
        <w:t>Campaign Details Group</w:t>
      </w:r>
      <w:bookmarkEnd w:id="274"/>
      <w:bookmarkEnd w:id="275"/>
    </w:p>
    <w:p w14:paraId="5F7552F6" w14:textId="65EB08F4" w:rsidR="00DC6E0E" w:rsidRPr="00B350A0" w:rsidRDefault="00DC6E0E" w:rsidP="004A51AA">
      <w:pPr>
        <w:pStyle w:val="Body"/>
      </w:pPr>
      <w:r w:rsidRPr="00B350A0">
        <w:t xml:space="preserve">Some formats for Spectrum files contain Campaign-related information, particularly HDF formatted files. When Spectrum files of these formats are loaded, the Campaign-related Metadata that they contain is loaded into these Attributes for each Spectrum. This allows you to review it and, if necessary, manually transfer it to the </w:t>
      </w:r>
      <w:r w:rsidRPr="00B350A0">
        <w:lastRenderedPageBreak/>
        <w:t>Campaign-relate</w:t>
      </w:r>
      <w:r w:rsidR="00E05B8F" w:rsidRPr="00B350A0">
        <w:t xml:space="preserve">d Metadata fields described in </w:t>
      </w:r>
      <w:r w:rsidR="00E05B8F" w:rsidRPr="00B350A0">
        <w:rPr>
          <w:i/>
        </w:rPr>
        <w:t>S</w:t>
      </w:r>
      <w:r w:rsidRPr="00B350A0">
        <w:rPr>
          <w:i/>
        </w:rPr>
        <w:t>ection</w:t>
      </w:r>
      <w:r w:rsidRPr="00B350A0">
        <w:t xml:space="preserve"> </w:t>
      </w:r>
      <w:r w:rsidR="00E05B8F" w:rsidRPr="00B350A0">
        <w:rPr>
          <w:i/>
        </w:rPr>
        <w:t>6.9</w:t>
      </w:r>
      <w:r w:rsidRPr="00B350A0">
        <w:rPr>
          <w:rStyle w:val="CrossReference"/>
          <w:u w:val="single"/>
        </w:rPr>
        <w:t xml:space="preserve">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Pr="00B350A0">
        <w:rPr>
          <w:i/>
        </w:rPr>
        <w:t>.</w:t>
      </w:r>
    </w:p>
    <w:p w14:paraId="32FC7FA2" w14:textId="63C78868" w:rsidR="00DC6E0E" w:rsidRPr="00B350A0" w:rsidRDefault="00DC6E0E" w:rsidP="004A51AA">
      <w:pPr>
        <w:pStyle w:val="Note"/>
      </w:pPr>
      <w:r w:rsidRPr="00B350A0">
        <w:t xml:space="preserve">Note </w:t>
      </w:r>
      <w:r w:rsidRPr="00B350A0">
        <w:tab/>
        <w:t>The fields in this Group can store different values for each Spectrum in a Campaign. It is not recommended to enter Campaign Metadata into these Spectrum-related Metadata fields. Instead, use the Campaig</w:t>
      </w:r>
      <w:r w:rsidR="00EB527F" w:rsidRPr="00B350A0">
        <w:t xml:space="preserve">n Metadata fields described in </w:t>
      </w:r>
      <w:r w:rsidR="00EB527F" w:rsidRPr="00B350A0">
        <w:rPr>
          <w:i/>
        </w:rPr>
        <w:t>S</w:t>
      </w:r>
      <w:r w:rsidRPr="00B350A0">
        <w:rPr>
          <w:i/>
        </w:rPr>
        <w:t>ection</w:t>
      </w:r>
      <w:r w:rsidRPr="00B350A0">
        <w:t xml:space="preserve"> </w:t>
      </w:r>
      <w:r w:rsidR="00EB527F" w:rsidRPr="00B350A0">
        <w:rPr>
          <w:i/>
        </w:rPr>
        <w:t>6.9</w:t>
      </w:r>
      <w:r w:rsidRPr="00B350A0">
        <w:rPr>
          <w:rStyle w:val="CrossReference"/>
          <w:u w:val="single"/>
        </w:rPr>
        <w:t xml:space="preserve">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Pr="00B350A0">
        <w:t xml:space="preserve">. </w:t>
      </w:r>
    </w:p>
    <w:tbl>
      <w:tblPr>
        <w:tblStyle w:val="TableSimple"/>
        <w:tblW w:w="0" w:type="auto"/>
        <w:tblLook w:val="04A0" w:firstRow="1" w:lastRow="0" w:firstColumn="1" w:lastColumn="0" w:noHBand="0" w:noVBand="1"/>
      </w:tblPr>
      <w:tblGrid>
        <w:gridCol w:w="1446"/>
        <w:gridCol w:w="7087"/>
      </w:tblGrid>
      <w:tr w:rsidR="00DC6E0E" w:rsidRPr="00B350A0" w14:paraId="06647339" w14:textId="77777777" w:rsidTr="00DC6E0E">
        <w:tc>
          <w:tcPr>
            <w:tcW w:w="0" w:type="auto"/>
          </w:tcPr>
          <w:p w14:paraId="1BB942A5" w14:textId="77777777" w:rsidR="00DC6E0E" w:rsidRPr="00B350A0" w:rsidRDefault="00DC6E0E" w:rsidP="004A51AA">
            <w:pPr>
              <w:pStyle w:val="TableText"/>
              <w:rPr>
                <w:rStyle w:val="GUIWord"/>
                <w:u w:val="single"/>
              </w:rPr>
            </w:pPr>
            <w:r w:rsidRPr="00B350A0">
              <w:rPr>
                <w:rStyle w:val="GUIWord"/>
                <w:u w:val="single"/>
              </w:rPr>
              <w:t>Agency Code</w:t>
            </w:r>
          </w:p>
        </w:tc>
        <w:tc>
          <w:tcPr>
            <w:tcW w:w="0" w:type="auto"/>
          </w:tcPr>
          <w:p w14:paraId="2D3E70C9" w14:textId="77777777" w:rsidR="00DC6E0E" w:rsidRPr="00B350A0" w:rsidRDefault="00DC6E0E" w:rsidP="004A51AA">
            <w:pPr>
              <w:pStyle w:val="TableText"/>
            </w:pPr>
            <w:r w:rsidRPr="00B350A0">
              <w:t>[Alpha string] Agency identifier of entity involved in the sample collection</w:t>
            </w:r>
          </w:p>
          <w:p w14:paraId="4F799560" w14:textId="77777777" w:rsidR="00DC6E0E" w:rsidRPr="00B350A0" w:rsidRDefault="00DC6E0E" w:rsidP="004A51AA">
            <w:pPr>
              <w:pStyle w:val="TableText"/>
            </w:pPr>
            <w:r w:rsidRPr="00B350A0">
              <w:t>Copied from the Agency Code field if it is set in the related input Spectrum file when it is loaded.</w:t>
            </w:r>
          </w:p>
        </w:tc>
      </w:tr>
      <w:tr w:rsidR="00DC6E0E" w:rsidRPr="00B350A0" w14:paraId="62AAE500" w14:textId="77777777" w:rsidTr="00DC6E0E">
        <w:tc>
          <w:tcPr>
            <w:tcW w:w="0" w:type="auto"/>
          </w:tcPr>
          <w:p w14:paraId="56A50209" w14:textId="77777777" w:rsidR="00DC6E0E" w:rsidRPr="00B350A0" w:rsidRDefault="00DC6E0E" w:rsidP="004A51AA">
            <w:pPr>
              <w:pStyle w:val="TableText"/>
              <w:rPr>
                <w:rStyle w:val="GUIWord"/>
                <w:u w:val="single"/>
              </w:rPr>
            </w:pPr>
            <w:r w:rsidRPr="00B350A0">
              <w:rPr>
                <w:rStyle w:val="GUIWord"/>
                <w:u w:val="single"/>
              </w:rPr>
              <w:t>Campaign Name</w:t>
            </w:r>
          </w:p>
        </w:tc>
        <w:tc>
          <w:tcPr>
            <w:tcW w:w="0" w:type="auto"/>
          </w:tcPr>
          <w:p w14:paraId="134BF32E" w14:textId="77777777" w:rsidR="00DC6E0E" w:rsidRPr="00B350A0" w:rsidRDefault="00DC6E0E" w:rsidP="004A51AA">
            <w:pPr>
              <w:pStyle w:val="TableText"/>
            </w:pPr>
            <w:r w:rsidRPr="00B350A0">
              <w:t>[Alpha string] Further specification of a particular Campaign. Mainly used where a SPECCHIO Campaign comprises several original sampling campaigns</w:t>
            </w:r>
          </w:p>
          <w:p w14:paraId="63BCF25E" w14:textId="77777777" w:rsidR="00DC6E0E" w:rsidRPr="00B350A0" w:rsidRDefault="00DC6E0E" w:rsidP="004A51AA">
            <w:pPr>
              <w:pStyle w:val="TableText"/>
            </w:pPr>
            <w:r w:rsidRPr="00B350A0">
              <w:t xml:space="preserve">Copied from the Campaign Name field if it is set in the related Spectrum file (particularly HDF files) when it is loaded. </w:t>
            </w:r>
          </w:p>
        </w:tc>
      </w:tr>
      <w:tr w:rsidR="00DC6E0E" w:rsidRPr="00B350A0" w14:paraId="3000BC7E" w14:textId="77777777" w:rsidTr="00DC6E0E">
        <w:tc>
          <w:tcPr>
            <w:tcW w:w="0" w:type="auto"/>
          </w:tcPr>
          <w:p w14:paraId="51201D92" w14:textId="77777777" w:rsidR="00DC6E0E" w:rsidRPr="00B350A0" w:rsidRDefault="00DC6E0E" w:rsidP="004A51AA">
            <w:pPr>
              <w:pStyle w:val="TableText"/>
              <w:rPr>
                <w:rStyle w:val="GUIWord"/>
                <w:u w:val="single"/>
              </w:rPr>
            </w:pPr>
            <w:r w:rsidRPr="00B350A0">
              <w:rPr>
                <w:rStyle w:val="GUIWord"/>
                <w:u w:val="single"/>
              </w:rPr>
              <w:t>Project ID</w:t>
            </w:r>
          </w:p>
        </w:tc>
        <w:tc>
          <w:tcPr>
            <w:tcW w:w="0" w:type="auto"/>
          </w:tcPr>
          <w:p w14:paraId="581B4B72" w14:textId="77777777" w:rsidR="00DC6E0E" w:rsidRPr="00B350A0" w:rsidRDefault="00DC6E0E" w:rsidP="004A51AA">
            <w:pPr>
              <w:pStyle w:val="TableText"/>
            </w:pPr>
            <w:r w:rsidRPr="00B350A0">
              <w:t>[Alpha string] Any project identification applying to this Campaign</w:t>
            </w:r>
          </w:p>
          <w:p w14:paraId="2A2A335A" w14:textId="77777777" w:rsidR="00DC6E0E" w:rsidRPr="00B350A0" w:rsidRDefault="00DC6E0E" w:rsidP="004A51AA">
            <w:pPr>
              <w:pStyle w:val="TableText"/>
            </w:pPr>
            <w:r w:rsidRPr="00B350A0">
              <w:t>Copied from the Project ID field if it is set in the related input Spectrum file when it is loaded.</w:t>
            </w:r>
          </w:p>
        </w:tc>
      </w:tr>
    </w:tbl>
    <w:p w14:paraId="274BFB7A" w14:textId="77777777" w:rsidR="004C64EE" w:rsidRPr="00A8518D" w:rsidRDefault="004C64EE" w:rsidP="004C64EE">
      <w:pPr>
        <w:pStyle w:val="Heading3"/>
      </w:pPr>
      <w:bookmarkStart w:id="276" w:name="_Toc293145209"/>
      <w:bookmarkStart w:id="277" w:name="_Toc506895530"/>
      <w:bookmarkStart w:id="278" w:name="_Toc398023894"/>
      <w:r w:rsidRPr="00A8518D">
        <w:t>Data Link Group</w:t>
      </w:r>
      <w:bookmarkEnd w:id="276"/>
      <w:bookmarkEnd w:id="277"/>
    </w:p>
    <w:p w14:paraId="28FB38A9" w14:textId="77777777" w:rsidR="004C64EE" w:rsidRPr="00B350A0" w:rsidRDefault="004C64EE" w:rsidP="004A51AA">
      <w:pPr>
        <w:pStyle w:val="Body"/>
      </w:pPr>
      <w:r w:rsidRPr="00B350A0">
        <w:t xml:space="preserve">These Metadata Attributes relate to links between spectra, establishing relationships that help data processing, provenance and exploration. </w:t>
      </w:r>
    </w:p>
    <w:tbl>
      <w:tblPr>
        <w:tblStyle w:val="TableSimple"/>
        <w:tblW w:w="0" w:type="auto"/>
        <w:tblLook w:val="04A0" w:firstRow="1" w:lastRow="0" w:firstColumn="1" w:lastColumn="0" w:noHBand="0" w:noVBand="1"/>
      </w:tblPr>
      <w:tblGrid>
        <w:gridCol w:w="1680"/>
        <w:gridCol w:w="6853"/>
      </w:tblGrid>
      <w:tr w:rsidR="004C64EE" w:rsidRPr="00B350A0" w14:paraId="75DEBD8D" w14:textId="77777777" w:rsidTr="004C64EE">
        <w:tc>
          <w:tcPr>
            <w:tcW w:w="0" w:type="auto"/>
          </w:tcPr>
          <w:p w14:paraId="48B96DDB" w14:textId="77777777" w:rsidR="004C64EE" w:rsidRPr="00B350A0" w:rsidRDefault="004C64EE" w:rsidP="004A51AA">
            <w:pPr>
              <w:pStyle w:val="TableText"/>
              <w:rPr>
                <w:rStyle w:val="GUIWord"/>
                <w:u w:val="single"/>
              </w:rPr>
            </w:pPr>
            <w:r w:rsidRPr="00B350A0">
              <w:rPr>
                <w:rStyle w:val="GUIWord"/>
                <w:u w:val="single"/>
              </w:rPr>
              <w:t>Provenance Data Link</w:t>
            </w:r>
          </w:p>
          <w:p w14:paraId="0CB848D2" w14:textId="77777777" w:rsidR="004C64EE" w:rsidRPr="00B350A0" w:rsidRDefault="004C64EE" w:rsidP="004A51AA">
            <w:pPr>
              <w:pStyle w:val="TableText"/>
            </w:pPr>
            <w:r w:rsidRPr="00B350A0">
              <w:t>Multiple permitted</w:t>
            </w:r>
          </w:p>
        </w:tc>
        <w:tc>
          <w:tcPr>
            <w:tcW w:w="0" w:type="auto"/>
          </w:tcPr>
          <w:p w14:paraId="14CE6719" w14:textId="77777777" w:rsidR="004C64EE" w:rsidRPr="00B350A0" w:rsidRDefault="004C64EE" w:rsidP="004A51AA">
            <w:pPr>
              <w:pStyle w:val="TableText"/>
            </w:pPr>
            <w:r w:rsidRPr="00B350A0">
              <w:t>[Integer] Points to a spectrum used in calculating the current spectrum</w:t>
            </w:r>
          </w:p>
          <w:p w14:paraId="4D55F682" w14:textId="77777777" w:rsidR="004C64EE" w:rsidRPr="00B350A0" w:rsidRDefault="004C64EE" w:rsidP="004A51AA">
            <w:pPr>
              <w:pStyle w:val="TableText"/>
            </w:pPr>
          </w:p>
        </w:tc>
      </w:tr>
      <w:tr w:rsidR="004C64EE" w:rsidRPr="00B350A0" w14:paraId="1B61D8F2" w14:textId="77777777" w:rsidTr="004C64EE">
        <w:tc>
          <w:tcPr>
            <w:tcW w:w="0" w:type="auto"/>
          </w:tcPr>
          <w:p w14:paraId="7D1AD2BD" w14:textId="77777777" w:rsidR="004C64EE" w:rsidRPr="00B350A0" w:rsidRDefault="004C64EE" w:rsidP="004A51AA">
            <w:pPr>
              <w:pStyle w:val="TableText"/>
              <w:rPr>
                <w:rStyle w:val="GUIWord"/>
                <w:u w:val="single"/>
              </w:rPr>
            </w:pPr>
            <w:r w:rsidRPr="00B350A0">
              <w:rPr>
                <w:rStyle w:val="GUIWord"/>
                <w:u w:val="single"/>
              </w:rPr>
              <w:t>Reference Data Link</w:t>
            </w:r>
          </w:p>
          <w:p w14:paraId="09139B11" w14:textId="77777777" w:rsidR="004C64EE" w:rsidRPr="00B350A0" w:rsidRDefault="004C64EE" w:rsidP="004A51AA">
            <w:pPr>
              <w:pStyle w:val="TableText"/>
              <w:rPr>
                <w:rStyle w:val="GUIWord"/>
                <w:u w:val="single"/>
              </w:rPr>
            </w:pPr>
            <w:r w:rsidRPr="00B350A0">
              <w:t>Multiple permitted</w:t>
            </w:r>
          </w:p>
        </w:tc>
        <w:tc>
          <w:tcPr>
            <w:tcW w:w="0" w:type="auto"/>
          </w:tcPr>
          <w:p w14:paraId="50309F23" w14:textId="77777777" w:rsidR="004C64EE" w:rsidRPr="00B350A0" w:rsidRDefault="004C64EE" w:rsidP="004A51AA">
            <w:pPr>
              <w:pStyle w:val="TableText"/>
            </w:pPr>
            <w:r w:rsidRPr="00B350A0">
              <w:t>[Integer] Points to a reference spectrum taken by the same instrument.</w:t>
            </w:r>
          </w:p>
          <w:p w14:paraId="7455D1E3" w14:textId="77777777" w:rsidR="004C64EE" w:rsidRPr="00B350A0" w:rsidRDefault="004C64EE" w:rsidP="004A51AA">
            <w:pPr>
              <w:pStyle w:val="TableText"/>
            </w:pPr>
          </w:p>
        </w:tc>
      </w:tr>
      <w:tr w:rsidR="004C64EE" w:rsidRPr="00B350A0" w14:paraId="048ADC90" w14:textId="77777777" w:rsidTr="004C64EE">
        <w:tc>
          <w:tcPr>
            <w:tcW w:w="0" w:type="auto"/>
          </w:tcPr>
          <w:p w14:paraId="13CC698C" w14:textId="77777777" w:rsidR="004C64EE" w:rsidRPr="00B350A0" w:rsidRDefault="004C64EE" w:rsidP="004A51AA">
            <w:pPr>
              <w:pStyle w:val="TableText"/>
              <w:rPr>
                <w:rStyle w:val="GUIWord"/>
                <w:u w:val="single"/>
              </w:rPr>
            </w:pPr>
            <w:r w:rsidRPr="00B350A0">
              <w:rPr>
                <w:rStyle w:val="GUIWord"/>
                <w:u w:val="single"/>
              </w:rPr>
              <w:t xml:space="preserve">Target Data Link </w:t>
            </w:r>
          </w:p>
          <w:p w14:paraId="23F9EB17" w14:textId="77777777" w:rsidR="004C64EE" w:rsidRPr="00B350A0" w:rsidRDefault="004C64EE" w:rsidP="004A51AA">
            <w:pPr>
              <w:pStyle w:val="TableText"/>
              <w:rPr>
                <w:rStyle w:val="GUIWord"/>
                <w:u w:val="single"/>
              </w:rPr>
            </w:pPr>
            <w:r w:rsidRPr="00B350A0">
              <w:t>Multiple permitted</w:t>
            </w:r>
          </w:p>
        </w:tc>
        <w:tc>
          <w:tcPr>
            <w:tcW w:w="0" w:type="auto"/>
          </w:tcPr>
          <w:p w14:paraId="45BC92EB" w14:textId="77777777" w:rsidR="004C64EE" w:rsidRPr="00B350A0" w:rsidRDefault="004C64EE" w:rsidP="004A51AA">
            <w:pPr>
              <w:pStyle w:val="TableText"/>
            </w:pPr>
            <w:r w:rsidRPr="00B350A0">
              <w:t>[Integer]  Points to an other spectrum taken by a different instrument but of the same target or to a spectrum of the target if the referencing spectrum is a reference spectrum</w:t>
            </w:r>
          </w:p>
          <w:p w14:paraId="6E5D18BC" w14:textId="77777777" w:rsidR="004C64EE" w:rsidRPr="00B350A0" w:rsidRDefault="004C64EE" w:rsidP="004A51AA">
            <w:pPr>
              <w:pStyle w:val="TableText"/>
            </w:pPr>
          </w:p>
        </w:tc>
      </w:tr>
    </w:tbl>
    <w:p w14:paraId="43EF7CD6" w14:textId="60B9F671" w:rsidR="00DC6E0E" w:rsidRPr="00A8518D" w:rsidRDefault="00DC6E0E" w:rsidP="00DC6E0E">
      <w:pPr>
        <w:pStyle w:val="Heading3"/>
      </w:pPr>
      <w:bookmarkStart w:id="279" w:name="_Toc499761920"/>
      <w:bookmarkStart w:id="280" w:name="_Toc500009917"/>
      <w:bookmarkStart w:id="281" w:name="_Toc500010362"/>
      <w:bookmarkStart w:id="282" w:name="_Toc504555959"/>
      <w:bookmarkStart w:id="283" w:name="_Toc506191049"/>
      <w:bookmarkStart w:id="284" w:name="_Toc506191266"/>
      <w:bookmarkStart w:id="285" w:name="_Toc506191480"/>
      <w:bookmarkStart w:id="286" w:name="_Toc506191694"/>
      <w:bookmarkStart w:id="287" w:name="_Toc506895531"/>
      <w:bookmarkEnd w:id="279"/>
      <w:bookmarkEnd w:id="280"/>
      <w:bookmarkEnd w:id="281"/>
      <w:bookmarkEnd w:id="282"/>
      <w:bookmarkEnd w:id="283"/>
      <w:bookmarkEnd w:id="284"/>
      <w:bookmarkEnd w:id="285"/>
      <w:bookmarkEnd w:id="286"/>
      <w:r w:rsidRPr="00A8518D">
        <w:t>Data Portal Group</w:t>
      </w:r>
      <w:bookmarkEnd w:id="278"/>
      <w:bookmarkEnd w:id="287"/>
    </w:p>
    <w:p w14:paraId="5594E67F" w14:textId="6EC825B3" w:rsidR="00DC6E0E" w:rsidRPr="00B350A0" w:rsidRDefault="00DC6E0E" w:rsidP="004A51AA">
      <w:pPr>
        <w:pStyle w:val="Body"/>
      </w:pPr>
      <w:r w:rsidRPr="00B350A0">
        <w:t xml:space="preserve">These Metadata Attributes relate to the Publishing of the Spectrum on the Australian National Data Service (ANDS). See </w:t>
      </w:r>
      <w:r w:rsidR="00B86C79" w:rsidRPr="00B350A0">
        <w:rPr>
          <w:rStyle w:val="CrossReference"/>
          <w:u w:val="single"/>
        </w:rPr>
        <w:t>Section</w:t>
      </w:r>
      <w:r w:rsidRPr="00B350A0">
        <w:rPr>
          <w:rStyle w:val="CrossReference"/>
          <w:u w:val="single"/>
        </w:rPr>
        <w:t xml:space="preserve"> </w:t>
      </w:r>
      <w:r w:rsidR="00B86C79" w:rsidRPr="00B350A0">
        <w:rPr>
          <w:rStyle w:val="CrossReference"/>
          <w:u w:val="single"/>
        </w:rPr>
        <w:t>12</w:t>
      </w:r>
      <w:r w:rsidRPr="00B350A0">
        <w:rPr>
          <w:rStyle w:val="CrossReference"/>
          <w:u w:val="single"/>
        </w:rPr>
        <w:t xml:space="preserve"> </w:t>
      </w:r>
      <w:r w:rsidR="00DA4F2C" w:rsidRPr="00B350A0">
        <w:fldChar w:fldCharType="begin"/>
      </w:r>
      <w:r w:rsidR="00DA4F2C" w:rsidRPr="00B350A0">
        <w:instrText xml:space="preserve"> REF _Ref413327735 \h  \* MERGEFORMAT </w:instrText>
      </w:r>
      <w:r w:rsidR="00DA4F2C" w:rsidRPr="00B350A0">
        <w:fldChar w:fldCharType="separate"/>
      </w:r>
      <w:r w:rsidR="000C7C57" w:rsidRPr="000C7C57">
        <w:rPr>
          <w:i/>
        </w:rPr>
        <w:t>Publishing Data to ANDS</w:t>
      </w:r>
      <w:r w:rsidR="00DA4F2C" w:rsidRPr="00B350A0">
        <w:fldChar w:fldCharType="end"/>
      </w:r>
      <w:r w:rsidRPr="00B350A0">
        <w:rPr>
          <w:rStyle w:val="CrossReference"/>
          <w:u w:val="single"/>
        </w:rPr>
        <w:t xml:space="preserve"> </w:t>
      </w:r>
      <w:r w:rsidRPr="00B350A0">
        <w:t>for more information about the use of the Attributes in this Group.</w:t>
      </w:r>
    </w:p>
    <w:tbl>
      <w:tblPr>
        <w:tblStyle w:val="TableSimple"/>
        <w:tblW w:w="0" w:type="auto"/>
        <w:tblLook w:val="04A0" w:firstRow="1" w:lastRow="0" w:firstColumn="1" w:lastColumn="0" w:noHBand="0" w:noVBand="1"/>
      </w:tblPr>
      <w:tblGrid>
        <w:gridCol w:w="1755"/>
        <w:gridCol w:w="6778"/>
      </w:tblGrid>
      <w:tr w:rsidR="00DC6E0E" w:rsidRPr="00B350A0" w14:paraId="135FDF0E" w14:textId="77777777" w:rsidTr="00DC6E0E">
        <w:tc>
          <w:tcPr>
            <w:tcW w:w="0" w:type="auto"/>
          </w:tcPr>
          <w:p w14:paraId="4C5B7E49" w14:textId="77777777" w:rsidR="00DC6E0E" w:rsidRPr="00B350A0" w:rsidRDefault="00DC6E0E" w:rsidP="004A51AA">
            <w:pPr>
              <w:pStyle w:val="TableText"/>
              <w:rPr>
                <w:rStyle w:val="GUIWord"/>
                <w:u w:val="single"/>
              </w:rPr>
            </w:pPr>
            <w:r w:rsidRPr="00B350A0">
              <w:rPr>
                <w:rStyle w:val="GUIWord"/>
                <w:u w:val="single"/>
              </w:rPr>
              <w:lastRenderedPageBreak/>
              <w:t>ANDS Collection Key</w:t>
            </w:r>
          </w:p>
          <w:p w14:paraId="6D08A2CA" w14:textId="77777777" w:rsidR="00DC6E0E" w:rsidRPr="00B350A0" w:rsidRDefault="00DC6E0E" w:rsidP="004A51AA">
            <w:pPr>
              <w:pStyle w:val="TableText"/>
            </w:pPr>
            <w:r w:rsidRPr="00B350A0">
              <w:t>Multiple permitted</w:t>
            </w:r>
          </w:p>
        </w:tc>
        <w:tc>
          <w:tcPr>
            <w:tcW w:w="0" w:type="auto"/>
          </w:tcPr>
          <w:p w14:paraId="7F5A0B47" w14:textId="77777777" w:rsidR="00DC6E0E" w:rsidRPr="00B350A0" w:rsidRDefault="00DC6E0E" w:rsidP="004A51AA">
            <w:pPr>
              <w:pStyle w:val="TableText"/>
            </w:pPr>
            <w:r w:rsidRPr="00B350A0">
              <w:t>[Alpha string] The ANDS Collection Keys under which this Spectrum has been Published.</w:t>
            </w:r>
          </w:p>
          <w:p w14:paraId="3C6F9236" w14:textId="77777777" w:rsidR="00DC6E0E" w:rsidRPr="00B350A0" w:rsidRDefault="00DC6E0E" w:rsidP="004A51AA">
            <w:pPr>
              <w:pStyle w:val="TableText"/>
            </w:pPr>
            <w:r w:rsidRPr="00B350A0">
              <w:t>This Metadata Attribute is only available when accessing a SPECCHIO Server which is ANDS-enabled.</w:t>
            </w:r>
          </w:p>
          <w:p w14:paraId="1F48FF5B" w14:textId="77777777" w:rsidR="00DC6E0E" w:rsidRPr="00B350A0" w:rsidRDefault="00DC6E0E" w:rsidP="004A51AA">
            <w:pPr>
              <w:pStyle w:val="TableText"/>
            </w:pPr>
            <w:r w:rsidRPr="00B350A0">
              <w:t>This Attribute supports multiple values, with a new additional value written each time the Spectrum is part of a new Collection which is Published to ANDS.</w:t>
            </w:r>
          </w:p>
          <w:p w14:paraId="4E790273" w14:textId="77777777" w:rsidR="00DC6E0E" w:rsidRPr="00B350A0" w:rsidRDefault="00DC6E0E" w:rsidP="004A51AA">
            <w:pPr>
              <w:pStyle w:val="TableText"/>
            </w:pPr>
            <w:r w:rsidRPr="00B350A0">
              <w:t>It is possible to edit this Metadata Attribute, but it is strongly recommended not to.</w:t>
            </w:r>
          </w:p>
        </w:tc>
      </w:tr>
      <w:tr w:rsidR="00DC6E0E" w:rsidRPr="00B350A0" w14:paraId="53ACBF65" w14:textId="77777777" w:rsidTr="00DC6E0E">
        <w:tc>
          <w:tcPr>
            <w:tcW w:w="0" w:type="auto"/>
          </w:tcPr>
          <w:p w14:paraId="5FFCD76D" w14:textId="77777777" w:rsidR="00DC6E0E" w:rsidRPr="00B350A0" w:rsidRDefault="00DC6E0E" w:rsidP="004A51AA">
            <w:pPr>
              <w:pStyle w:val="TableText"/>
              <w:rPr>
                <w:rStyle w:val="GUIWord"/>
                <w:u w:val="single"/>
              </w:rPr>
            </w:pPr>
            <w:r w:rsidRPr="00B350A0">
              <w:rPr>
                <w:rStyle w:val="GUIWord"/>
                <w:u w:val="single"/>
              </w:rPr>
              <w:t>ANDS Collection Name</w:t>
            </w:r>
          </w:p>
          <w:p w14:paraId="01E16B69" w14:textId="77777777" w:rsidR="00BF480B" w:rsidRPr="00B350A0" w:rsidRDefault="00BF480B" w:rsidP="004A51AA">
            <w:pPr>
              <w:pStyle w:val="TableText"/>
            </w:pPr>
            <w:r w:rsidRPr="00B350A0">
              <w:t>Multiple permitted</w:t>
            </w:r>
          </w:p>
          <w:p w14:paraId="6642AEB4" w14:textId="77777777" w:rsidR="00DC6E0E" w:rsidRPr="00B350A0" w:rsidRDefault="00DC6E0E" w:rsidP="004A51AA">
            <w:pPr>
              <w:pStyle w:val="TableText"/>
              <w:rPr>
                <w:rStyle w:val="GUIWord"/>
                <w:u w:val="single"/>
              </w:rPr>
            </w:pPr>
          </w:p>
        </w:tc>
        <w:tc>
          <w:tcPr>
            <w:tcW w:w="0" w:type="auto"/>
          </w:tcPr>
          <w:p w14:paraId="27352002" w14:textId="77777777" w:rsidR="00DC6E0E" w:rsidRPr="00B350A0" w:rsidRDefault="00DC6E0E" w:rsidP="004A51AA">
            <w:pPr>
              <w:pStyle w:val="TableText"/>
            </w:pPr>
            <w:r w:rsidRPr="00B350A0">
              <w:t xml:space="preserve">[Alpha string] The names of the ANDS collections in which this Spectrum has been published. </w:t>
            </w:r>
          </w:p>
          <w:p w14:paraId="3C19C6CA" w14:textId="77777777" w:rsidR="00DC6E0E" w:rsidRPr="00B350A0" w:rsidRDefault="00DC6E0E" w:rsidP="004A51AA">
            <w:pPr>
              <w:pStyle w:val="TableText"/>
            </w:pPr>
            <w:r w:rsidRPr="00B350A0">
              <w:t>This Metadata Attribute is only available when accessing a SPECCHIO Server which is ANDS-enabled.</w:t>
            </w:r>
          </w:p>
          <w:p w14:paraId="43EC19F6" w14:textId="77777777" w:rsidR="00DC6E0E" w:rsidRPr="00B350A0" w:rsidRDefault="00DC6E0E" w:rsidP="004A51AA">
            <w:pPr>
              <w:pStyle w:val="TableText"/>
            </w:pPr>
            <w:r w:rsidRPr="00B350A0">
              <w:t>This Attribute supports multiple values, with a new additional value written each time the Spectrum is part of a new Collection which is Published to ANDS.</w:t>
            </w:r>
          </w:p>
        </w:tc>
      </w:tr>
      <w:tr w:rsidR="00DC6E0E" w:rsidRPr="00B350A0" w14:paraId="7E28C6E6" w14:textId="77777777" w:rsidTr="00DC6E0E">
        <w:tc>
          <w:tcPr>
            <w:tcW w:w="0" w:type="auto"/>
          </w:tcPr>
          <w:p w14:paraId="2537550B" w14:textId="77777777" w:rsidR="00DC6E0E" w:rsidRPr="00B350A0" w:rsidRDefault="00DC6E0E" w:rsidP="004A51AA">
            <w:pPr>
              <w:pStyle w:val="TableText"/>
              <w:rPr>
                <w:rStyle w:val="GUIWord"/>
                <w:u w:val="single"/>
              </w:rPr>
            </w:pPr>
            <w:r w:rsidRPr="00B350A0">
              <w:rPr>
                <w:rStyle w:val="GUIWord"/>
                <w:u w:val="single"/>
              </w:rPr>
              <w:t>ANDS Collection Description</w:t>
            </w:r>
          </w:p>
          <w:p w14:paraId="56C6482F" w14:textId="77777777" w:rsidR="00BF480B" w:rsidRPr="00B350A0" w:rsidRDefault="00BF480B" w:rsidP="004A51AA">
            <w:pPr>
              <w:pStyle w:val="TableText"/>
            </w:pPr>
            <w:r w:rsidRPr="00B350A0">
              <w:t>Multiple permitted</w:t>
            </w:r>
          </w:p>
          <w:p w14:paraId="0FCC0DF7" w14:textId="32E74C32" w:rsidR="00DC6E0E" w:rsidRPr="00B350A0" w:rsidRDefault="00DC6E0E" w:rsidP="004A51AA">
            <w:pPr>
              <w:pStyle w:val="TableText"/>
              <w:rPr>
                <w:rStyle w:val="GUIWord"/>
                <w:i w:val="0"/>
                <w:u w:val="single"/>
              </w:rPr>
            </w:pPr>
          </w:p>
        </w:tc>
        <w:tc>
          <w:tcPr>
            <w:tcW w:w="0" w:type="auto"/>
          </w:tcPr>
          <w:p w14:paraId="22407CDF" w14:textId="77777777" w:rsidR="00DC6E0E" w:rsidRPr="00B350A0" w:rsidRDefault="00DC6E0E" w:rsidP="004A51AA">
            <w:pPr>
              <w:pStyle w:val="TableText"/>
            </w:pPr>
            <w:r w:rsidRPr="00B350A0">
              <w:t xml:space="preserve">[Alpha string] The descriptions of the ANDS collections in which this Spectrum has been published. </w:t>
            </w:r>
          </w:p>
          <w:p w14:paraId="1F033D12" w14:textId="77777777" w:rsidR="00DC6E0E" w:rsidRPr="00B350A0" w:rsidRDefault="00DC6E0E" w:rsidP="004A51AA">
            <w:pPr>
              <w:pStyle w:val="TableText"/>
            </w:pPr>
            <w:r w:rsidRPr="00B350A0">
              <w:t>This Metadata Attribute is only available when accessing a SPECCHIO Server which is ANDS-enabled.</w:t>
            </w:r>
          </w:p>
          <w:p w14:paraId="5A4AAF02" w14:textId="77777777" w:rsidR="00DC6E0E" w:rsidRPr="00B350A0" w:rsidRDefault="00DC6E0E" w:rsidP="004A51AA">
            <w:pPr>
              <w:pStyle w:val="TableText"/>
            </w:pPr>
            <w:r w:rsidRPr="00B350A0">
              <w:t>This Attribute supports multiple values, with a new additional value written each time the Spectrum is part of a new Collection which is Published to ANDS.</w:t>
            </w:r>
          </w:p>
        </w:tc>
      </w:tr>
      <w:tr w:rsidR="00DC6E0E" w:rsidRPr="00B350A0" w14:paraId="30B5C4A1" w14:textId="77777777" w:rsidTr="00DC6E0E">
        <w:tc>
          <w:tcPr>
            <w:tcW w:w="0" w:type="auto"/>
          </w:tcPr>
          <w:p w14:paraId="7D636A53" w14:textId="77777777" w:rsidR="00DC6E0E" w:rsidRPr="00B350A0" w:rsidRDefault="00DC6E0E" w:rsidP="004A51AA">
            <w:pPr>
              <w:pStyle w:val="TableText"/>
              <w:rPr>
                <w:rStyle w:val="GUIWord"/>
                <w:u w:val="single"/>
              </w:rPr>
            </w:pPr>
            <w:r w:rsidRPr="00B350A0">
              <w:rPr>
                <w:rStyle w:val="GUIWord"/>
                <w:u w:val="single"/>
              </w:rPr>
              <w:t>Data Usage Policy</w:t>
            </w:r>
          </w:p>
        </w:tc>
        <w:tc>
          <w:tcPr>
            <w:tcW w:w="0" w:type="auto"/>
          </w:tcPr>
          <w:p w14:paraId="69F2ED42" w14:textId="77777777" w:rsidR="00DC6E0E" w:rsidRPr="00B350A0" w:rsidRDefault="00DC6E0E" w:rsidP="004A51AA">
            <w:pPr>
              <w:pStyle w:val="TableText"/>
            </w:pPr>
            <w:r w:rsidRPr="00B350A0">
              <w:t>[Alpha string] String that defines the usage policy, for example “Please cite XXX et al” or “Inform the principal investigator”</w:t>
            </w:r>
          </w:p>
          <w:p w14:paraId="2784E79A" w14:textId="77777777" w:rsidR="00DC6E0E" w:rsidRPr="00B350A0" w:rsidRDefault="00DC6E0E" w:rsidP="004A51AA">
            <w:pPr>
              <w:pStyle w:val="TableText"/>
            </w:pPr>
            <w:r w:rsidRPr="00B350A0">
              <w:t>The value of this Attribute is copied to the Published Collection when this Spectrum is published to ANDS.</w:t>
            </w:r>
          </w:p>
        </w:tc>
      </w:tr>
      <w:tr w:rsidR="00DC6E0E" w:rsidRPr="00B350A0" w14:paraId="255D5A25" w14:textId="77777777" w:rsidTr="00DC6E0E">
        <w:tc>
          <w:tcPr>
            <w:tcW w:w="0" w:type="auto"/>
          </w:tcPr>
          <w:p w14:paraId="48452B7B" w14:textId="77777777" w:rsidR="00DC6E0E" w:rsidRPr="00B350A0" w:rsidRDefault="00DC6E0E" w:rsidP="004A51AA">
            <w:pPr>
              <w:pStyle w:val="TableText"/>
              <w:rPr>
                <w:rStyle w:val="GUIWord"/>
                <w:u w:val="single"/>
              </w:rPr>
            </w:pPr>
            <w:r w:rsidRPr="00B350A0">
              <w:rPr>
                <w:rStyle w:val="GUIWord"/>
                <w:u w:val="single"/>
              </w:rPr>
              <w:t xml:space="preserve">FOR Code </w:t>
            </w:r>
          </w:p>
          <w:p w14:paraId="20A1E31B" w14:textId="77777777" w:rsidR="00DC6E0E" w:rsidRPr="00B350A0" w:rsidRDefault="00DC6E0E" w:rsidP="004A51AA">
            <w:pPr>
              <w:pStyle w:val="TableText"/>
              <w:rPr>
                <w:rStyle w:val="GUIWord"/>
                <w:u w:val="single"/>
              </w:rPr>
            </w:pPr>
            <w:r w:rsidRPr="00B350A0">
              <w:t>Multiple permitted</w:t>
            </w:r>
          </w:p>
        </w:tc>
        <w:tc>
          <w:tcPr>
            <w:tcW w:w="0" w:type="auto"/>
          </w:tcPr>
          <w:p w14:paraId="7D9238FA" w14:textId="77777777" w:rsidR="00DC6E0E" w:rsidRPr="00B350A0" w:rsidRDefault="00DC6E0E" w:rsidP="004A51AA">
            <w:pPr>
              <w:pStyle w:val="TableText"/>
            </w:pPr>
            <w:r w:rsidRPr="00B350A0">
              <w:t>[Dropdown List] SPECCHIO supports selection from a small relevant subset of the Field of Research codes defined by the Australian Bureau of Statistics</w:t>
            </w:r>
            <w:r w:rsidR="00CC011A" w:rsidRPr="00B350A0">
              <w:t xml:space="preserve"> </w:t>
            </w:r>
            <w:r w:rsidR="00741214" w:rsidRPr="00B350A0">
              <w:fldChar w:fldCharType="begin"/>
            </w:r>
            <w:r w:rsidR="003866DE" w:rsidRPr="00B350A0">
              <w:instrText xml:space="preserve"> ADDIN EN.CITE &lt;EndNote&gt;&lt;Cite&gt;&lt;Author&gt;Council&lt;/Author&gt;&lt;Year&gt;2008&lt;/Year&gt;&lt;RecNum&gt;680&lt;/RecNum&gt;&lt;DisplayText&gt;(Australian Research Council, 2008)&lt;/DisplayText&gt;&lt;record&gt;&lt;rec-number&gt;680&lt;/rec-number&gt;&lt;foreign-keys&gt;&lt;key app="EN" db-id="0svr2tdvgevw2ned2pb5tt5ur5tdf0savr9s" timestamp="1435329068"&gt;680&lt;/key&gt;&lt;/foreign-keys&gt;&lt;ref-type name="Web Page"&gt;12&lt;/ref-type&gt;&lt;contributors&gt;&lt;authors&gt;&lt;author&gt;Australian Research Council,&lt;/author&gt;&lt;/authors&gt;&lt;/contributors&gt;&lt;titles&gt;&lt;title&gt;Australian and New Zealand Standard Research Classification (ANZSRC)&lt;/title&gt;&lt;/titles&gt;&lt;volume&gt;2013&lt;/volume&gt;&lt;number&gt;May&lt;/number&gt;&lt;dates&gt;&lt;year&gt;2008&lt;/year&gt;&lt;/dates&gt;&lt;urls&gt;&lt;related-urls&gt;&lt;url&gt;http://www.abs.gov.au/ausstats/abs@.nsf/mf/1297.0&lt;/url&gt;&lt;/related-urls&gt;&lt;/urls&gt;&lt;/record&gt;&lt;/Cite&gt;&lt;/EndNote&gt;</w:instrText>
            </w:r>
            <w:r w:rsidR="00741214" w:rsidRPr="00B350A0">
              <w:fldChar w:fldCharType="separate"/>
            </w:r>
            <w:r w:rsidR="003866DE" w:rsidRPr="00B350A0">
              <w:rPr>
                <w:noProof/>
              </w:rPr>
              <w:t>(Australian Research Council, 2008)</w:t>
            </w:r>
            <w:r w:rsidR="00741214" w:rsidRPr="00B350A0">
              <w:fldChar w:fldCharType="end"/>
            </w:r>
            <w:r w:rsidRPr="00B350A0">
              <w:t>.</w:t>
            </w:r>
          </w:p>
          <w:p w14:paraId="6DA0DB88" w14:textId="77777777" w:rsidR="00DC6E0E" w:rsidRPr="00B350A0" w:rsidRDefault="00DC6E0E" w:rsidP="004A51AA">
            <w:pPr>
              <w:pStyle w:val="TableText"/>
            </w:pPr>
            <w:r w:rsidRPr="00B350A0">
              <w:t>This Metadata Attribute is only available when accessing a SPECCHIO Server which is ANDS-enabled.</w:t>
            </w:r>
          </w:p>
          <w:p w14:paraId="4F12F567" w14:textId="77777777" w:rsidR="00DC6E0E" w:rsidRPr="00B350A0" w:rsidRDefault="00DC6E0E" w:rsidP="004A51AA">
            <w:pPr>
              <w:pStyle w:val="TableText"/>
            </w:pPr>
            <w:r w:rsidRPr="00B350A0">
              <w:t>The value of this Attribute is copied to the Published Collection when this Spectrum is published to ANDS.</w:t>
            </w:r>
          </w:p>
        </w:tc>
      </w:tr>
      <w:tr w:rsidR="00DC6E0E" w:rsidRPr="00B350A0" w14:paraId="40D0D6CF" w14:textId="77777777" w:rsidTr="00DC6E0E">
        <w:tc>
          <w:tcPr>
            <w:tcW w:w="0" w:type="auto"/>
          </w:tcPr>
          <w:p w14:paraId="0957FC3C" w14:textId="77777777" w:rsidR="00DC6E0E" w:rsidRPr="00B350A0" w:rsidRDefault="00DC6E0E" w:rsidP="004A51AA">
            <w:pPr>
              <w:pStyle w:val="TableText"/>
              <w:rPr>
                <w:rStyle w:val="GUIWord"/>
                <w:u w:val="single"/>
              </w:rPr>
            </w:pPr>
            <w:r w:rsidRPr="00B350A0">
              <w:rPr>
                <w:rStyle w:val="GUIWord"/>
                <w:u w:val="single"/>
              </w:rPr>
              <w:t>Digital Object Identifier</w:t>
            </w:r>
          </w:p>
        </w:tc>
        <w:tc>
          <w:tcPr>
            <w:tcW w:w="0" w:type="auto"/>
          </w:tcPr>
          <w:p w14:paraId="0F744585" w14:textId="77777777" w:rsidR="00DC6E0E" w:rsidRPr="00B350A0" w:rsidRDefault="00DC6E0E" w:rsidP="004A51AA">
            <w:pPr>
              <w:pStyle w:val="TableText"/>
            </w:pPr>
            <w:r w:rsidRPr="00B350A0">
              <w:t xml:space="preserve">[Alpha string] A digital object identifier (DOI). See </w:t>
            </w:r>
            <w:hyperlink r:id="rId49" w:history="1">
              <w:r w:rsidRPr="00B350A0">
                <w:rPr>
                  <w:rStyle w:val="Hyperlink"/>
                </w:rPr>
                <w:t>http://www.doi.org/</w:t>
              </w:r>
            </w:hyperlink>
            <w:r w:rsidRPr="00B350A0">
              <w:t xml:space="preserve"> for further information about DOIs.</w:t>
            </w:r>
          </w:p>
          <w:p w14:paraId="7A9BA9DF" w14:textId="77777777" w:rsidR="00DC6E0E" w:rsidRPr="00B350A0" w:rsidRDefault="00DC6E0E" w:rsidP="004A51AA">
            <w:pPr>
              <w:pStyle w:val="TableText"/>
            </w:pPr>
            <w:r w:rsidRPr="00B350A0">
              <w:t>The value of this Attribute is copied to the Published Collection when this Spectrum is published to ANDS.</w:t>
            </w:r>
          </w:p>
        </w:tc>
      </w:tr>
    </w:tbl>
    <w:p w14:paraId="26CD9459" w14:textId="77777777" w:rsidR="00DC6E0E" w:rsidRPr="00A8518D" w:rsidRDefault="00DC6E0E" w:rsidP="00DC6E0E">
      <w:pPr>
        <w:pStyle w:val="Heading3"/>
      </w:pPr>
      <w:bookmarkStart w:id="288" w:name="_Toc398023895"/>
      <w:bookmarkStart w:id="289" w:name="_Toc506895532"/>
      <w:r w:rsidRPr="00A8518D">
        <w:t>Environmental Conditions Group</w:t>
      </w:r>
      <w:bookmarkEnd w:id="288"/>
      <w:bookmarkEnd w:id="289"/>
    </w:p>
    <w:p w14:paraId="37C0E94F" w14:textId="77777777" w:rsidR="00DC6E0E" w:rsidRPr="00B350A0" w:rsidRDefault="00DC6E0E" w:rsidP="004A51AA">
      <w:pPr>
        <w:pStyle w:val="Body"/>
      </w:pPr>
      <w:r w:rsidRPr="00B350A0">
        <w:t>These Metadata describe the environmental conditions at the time the Spectrum measurements were taken.</w:t>
      </w:r>
    </w:p>
    <w:tbl>
      <w:tblPr>
        <w:tblStyle w:val="TableSimple"/>
        <w:tblW w:w="0" w:type="auto"/>
        <w:tblLook w:val="04A0" w:firstRow="1" w:lastRow="0" w:firstColumn="1" w:lastColumn="0" w:noHBand="0" w:noVBand="1"/>
      </w:tblPr>
      <w:tblGrid>
        <w:gridCol w:w="2384"/>
        <w:gridCol w:w="6149"/>
      </w:tblGrid>
      <w:tr w:rsidR="00DC6E0E" w:rsidRPr="00B350A0" w14:paraId="1DBEF310" w14:textId="77777777" w:rsidTr="00DC6E0E">
        <w:tc>
          <w:tcPr>
            <w:tcW w:w="0" w:type="auto"/>
          </w:tcPr>
          <w:p w14:paraId="7EC34068" w14:textId="77777777" w:rsidR="00DC6E0E" w:rsidRPr="00B350A0" w:rsidRDefault="00DC6E0E" w:rsidP="004A51AA">
            <w:pPr>
              <w:pStyle w:val="TableText"/>
              <w:rPr>
                <w:rStyle w:val="GUIWord"/>
                <w:u w:val="single"/>
              </w:rPr>
            </w:pPr>
            <w:r w:rsidRPr="00B350A0">
              <w:rPr>
                <w:rStyle w:val="GUIWord"/>
                <w:u w:val="single"/>
              </w:rPr>
              <w:lastRenderedPageBreak/>
              <w:t>Air Pressure</w:t>
            </w:r>
          </w:p>
        </w:tc>
        <w:tc>
          <w:tcPr>
            <w:tcW w:w="0" w:type="auto"/>
          </w:tcPr>
          <w:p w14:paraId="238AC547" w14:textId="77777777" w:rsidR="00DC6E0E" w:rsidRPr="00B350A0" w:rsidRDefault="00DC6E0E" w:rsidP="004A51AA">
            <w:pPr>
              <w:pStyle w:val="TableText"/>
            </w:pPr>
            <w:r w:rsidRPr="00B350A0">
              <w:t>[hPa] Ambient air pressure</w:t>
            </w:r>
          </w:p>
        </w:tc>
      </w:tr>
      <w:tr w:rsidR="00DC6E0E" w:rsidRPr="00B350A0" w14:paraId="1829CA26" w14:textId="77777777" w:rsidTr="00DC6E0E">
        <w:tc>
          <w:tcPr>
            <w:tcW w:w="0" w:type="auto"/>
          </w:tcPr>
          <w:p w14:paraId="417F5E1E" w14:textId="77777777" w:rsidR="00DC6E0E" w:rsidRPr="00B350A0" w:rsidRDefault="00DC6E0E" w:rsidP="004A51AA">
            <w:pPr>
              <w:pStyle w:val="TableText"/>
              <w:rPr>
                <w:rStyle w:val="GUIWord"/>
                <w:u w:val="single"/>
              </w:rPr>
            </w:pPr>
            <w:r w:rsidRPr="00B350A0">
              <w:rPr>
                <w:rStyle w:val="GUIWord"/>
                <w:u w:val="single"/>
              </w:rPr>
              <w:t>Ambient Temperature</w:t>
            </w:r>
          </w:p>
        </w:tc>
        <w:tc>
          <w:tcPr>
            <w:tcW w:w="0" w:type="auto"/>
          </w:tcPr>
          <w:p w14:paraId="4E4A6C4E" w14:textId="77777777" w:rsidR="00DC6E0E" w:rsidRPr="00B350A0" w:rsidRDefault="00DC6E0E" w:rsidP="004A51AA">
            <w:pPr>
              <w:pStyle w:val="TableText"/>
            </w:pPr>
            <w:r w:rsidRPr="00B350A0">
              <w:t>[Degrees Celsius] Ambient air temperature</w:t>
            </w:r>
          </w:p>
        </w:tc>
      </w:tr>
      <w:tr w:rsidR="004C64EE" w:rsidRPr="00B350A0" w14:paraId="13B4DD3B" w14:textId="77777777" w:rsidTr="00DC6E0E">
        <w:tc>
          <w:tcPr>
            <w:tcW w:w="0" w:type="auto"/>
          </w:tcPr>
          <w:p w14:paraId="163CD72B" w14:textId="77777777" w:rsidR="004C64EE" w:rsidRPr="00B350A0" w:rsidRDefault="004C64EE" w:rsidP="004A51AA">
            <w:pPr>
              <w:pStyle w:val="TableText"/>
              <w:rPr>
                <w:rStyle w:val="GUIWord"/>
                <w:u w:val="single"/>
              </w:rPr>
            </w:pPr>
            <w:r w:rsidRPr="00B350A0">
              <w:rPr>
                <w:rStyle w:val="GUIWord"/>
                <w:u w:val="single"/>
              </w:rPr>
              <w:t>Atmospheric Water Content</w:t>
            </w:r>
          </w:p>
        </w:tc>
        <w:tc>
          <w:tcPr>
            <w:tcW w:w="0" w:type="auto"/>
          </w:tcPr>
          <w:p w14:paraId="37174B69" w14:textId="77777777" w:rsidR="004C64EE" w:rsidRPr="00B350A0" w:rsidRDefault="004C64EE" w:rsidP="004A51AA">
            <w:pPr>
              <w:pStyle w:val="TableText"/>
            </w:pPr>
            <w:r w:rsidRPr="00B350A0">
              <w:t>[Centimeter] Amount of water in the air column</w:t>
            </w:r>
          </w:p>
        </w:tc>
      </w:tr>
      <w:tr w:rsidR="004C64EE" w:rsidRPr="00B350A0" w14:paraId="4598BAD4" w14:textId="77777777" w:rsidTr="00DC6E0E">
        <w:tc>
          <w:tcPr>
            <w:tcW w:w="0" w:type="auto"/>
          </w:tcPr>
          <w:p w14:paraId="1C97CAFF" w14:textId="77777777" w:rsidR="004C64EE" w:rsidRPr="00B350A0" w:rsidRDefault="004C64EE" w:rsidP="004A51AA">
            <w:pPr>
              <w:pStyle w:val="TableText"/>
              <w:rPr>
                <w:rStyle w:val="GUIWord"/>
                <w:u w:val="single"/>
              </w:rPr>
            </w:pPr>
            <w:r w:rsidRPr="00B350A0">
              <w:rPr>
                <w:rStyle w:val="GUIWord"/>
                <w:u w:val="single"/>
              </w:rPr>
              <w:t>Cloud Cover</w:t>
            </w:r>
          </w:p>
        </w:tc>
        <w:tc>
          <w:tcPr>
            <w:tcW w:w="0" w:type="auto"/>
          </w:tcPr>
          <w:p w14:paraId="065352B6" w14:textId="77777777" w:rsidR="004C64EE" w:rsidRPr="00B350A0" w:rsidRDefault="004C64EE" w:rsidP="004A51AA">
            <w:pPr>
              <w:pStyle w:val="TableText"/>
            </w:pPr>
            <w:r w:rsidRPr="00B350A0">
              <w:t>[Percentage] Cloud cover as a percentage of the hemisphere</w:t>
            </w:r>
          </w:p>
        </w:tc>
      </w:tr>
      <w:tr w:rsidR="004C64EE" w:rsidRPr="00B350A0" w14:paraId="5F5F25D8" w14:textId="77777777" w:rsidTr="00DC6E0E">
        <w:tc>
          <w:tcPr>
            <w:tcW w:w="0" w:type="auto"/>
          </w:tcPr>
          <w:p w14:paraId="0F441F06" w14:textId="77777777" w:rsidR="004C64EE" w:rsidRPr="00B350A0" w:rsidRDefault="004C64EE" w:rsidP="004A51AA">
            <w:pPr>
              <w:pStyle w:val="TableText"/>
              <w:rPr>
                <w:rStyle w:val="GUIWord"/>
                <w:u w:val="single"/>
              </w:rPr>
            </w:pPr>
            <w:r w:rsidRPr="00B350A0">
              <w:rPr>
                <w:rStyle w:val="GUIWord"/>
                <w:u w:val="single"/>
              </w:rPr>
              <w:t>Relative Humidity</w:t>
            </w:r>
          </w:p>
        </w:tc>
        <w:tc>
          <w:tcPr>
            <w:tcW w:w="0" w:type="auto"/>
          </w:tcPr>
          <w:p w14:paraId="4366F203" w14:textId="77777777" w:rsidR="004C64EE" w:rsidRPr="00B350A0" w:rsidRDefault="004C64EE" w:rsidP="004A51AA">
            <w:pPr>
              <w:pStyle w:val="TableText"/>
            </w:pPr>
            <w:r w:rsidRPr="00B350A0">
              <w:t xml:space="preserve">[Percentage] Relative air humidity </w:t>
            </w:r>
          </w:p>
        </w:tc>
      </w:tr>
      <w:tr w:rsidR="004C64EE" w:rsidRPr="00B350A0" w14:paraId="1425D005" w14:textId="77777777" w:rsidTr="00DC6E0E">
        <w:tc>
          <w:tcPr>
            <w:tcW w:w="0" w:type="auto"/>
          </w:tcPr>
          <w:p w14:paraId="603BB79E" w14:textId="77777777" w:rsidR="004C64EE" w:rsidRPr="00B350A0" w:rsidRDefault="004C64EE" w:rsidP="004A51AA">
            <w:pPr>
              <w:pStyle w:val="TableText"/>
              <w:rPr>
                <w:rStyle w:val="GUIWord"/>
                <w:u w:val="single"/>
              </w:rPr>
            </w:pPr>
            <w:r w:rsidRPr="00B350A0">
              <w:rPr>
                <w:rStyle w:val="GUIWord"/>
                <w:u w:val="single"/>
              </w:rPr>
              <w:t>Sampling Environment</w:t>
            </w:r>
          </w:p>
        </w:tc>
        <w:tc>
          <w:tcPr>
            <w:tcW w:w="0" w:type="auto"/>
          </w:tcPr>
          <w:p w14:paraId="6E0014AB" w14:textId="77777777" w:rsidR="004C64EE" w:rsidRPr="00B350A0" w:rsidRDefault="004C64EE" w:rsidP="004A51AA">
            <w:pPr>
              <w:pStyle w:val="TableText"/>
            </w:pPr>
            <w:r w:rsidRPr="00B350A0">
              <w:t>[Dropdown list] Describes where data were spectrally acquired, i.e. Field or laboratory</w:t>
            </w:r>
          </w:p>
        </w:tc>
      </w:tr>
      <w:tr w:rsidR="004C64EE" w:rsidRPr="00B350A0" w14:paraId="6BEBA245" w14:textId="77777777" w:rsidTr="00DC6E0E">
        <w:tc>
          <w:tcPr>
            <w:tcW w:w="0" w:type="auto"/>
          </w:tcPr>
          <w:p w14:paraId="09AA18E0" w14:textId="77777777" w:rsidR="004C64EE" w:rsidRPr="00B350A0" w:rsidRDefault="004C64EE" w:rsidP="004A51AA">
            <w:pPr>
              <w:pStyle w:val="TableText"/>
              <w:rPr>
                <w:rStyle w:val="GUIWord"/>
                <w:u w:val="single"/>
              </w:rPr>
            </w:pPr>
            <w:r w:rsidRPr="00B350A0">
              <w:rPr>
                <w:rStyle w:val="GUIWord"/>
                <w:u w:val="single"/>
              </w:rPr>
              <w:t>Weather Conditions</w:t>
            </w:r>
          </w:p>
        </w:tc>
        <w:tc>
          <w:tcPr>
            <w:tcW w:w="0" w:type="auto"/>
          </w:tcPr>
          <w:p w14:paraId="5D8900AC" w14:textId="77777777" w:rsidR="004C64EE" w:rsidRPr="00B350A0" w:rsidRDefault="004C64EE" w:rsidP="004A51AA">
            <w:pPr>
              <w:pStyle w:val="TableText"/>
            </w:pPr>
            <w:r w:rsidRPr="00B350A0">
              <w:t>[Alpha string] Description of weather conditions</w:t>
            </w:r>
          </w:p>
        </w:tc>
      </w:tr>
      <w:tr w:rsidR="004C64EE" w:rsidRPr="00B350A0" w14:paraId="31697734" w14:textId="77777777" w:rsidTr="00DC6E0E">
        <w:tc>
          <w:tcPr>
            <w:tcW w:w="0" w:type="auto"/>
          </w:tcPr>
          <w:p w14:paraId="49BD1E76" w14:textId="77777777" w:rsidR="004C64EE" w:rsidRPr="00B350A0" w:rsidRDefault="004C64EE" w:rsidP="004A51AA">
            <w:pPr>
              <w:pStyle w:val="TableText"/>
              <w:rPr>
                <w:rStyle w:val="GUIWord"/>
                <w:u w:val="single"/>
              </w:rPr>
            </w:pPr>
            <w:r w:rsidRPr="00B350A0">
              <w:rPr>
                <w:rStyle w:val="GUIWord"/>
                <w:u w:val="single"/>
              </w:rPr>
              <w:t>Wind Direction</w:t>
            </w:r>
          </w:p>
        </w:tc>
        <w:tc>
          <w:tcPr>
            <w:tcW w:w="0" w:type="auto"/>
          </w:tcPr>
          <w:p w14:paraId="77467632" w14:textId="77777777" w:rsidR="004C64EE" w:rsidRPr="00B350A0" w:rsidRDefault="004C64EE" w:rsidP="004A51AA">
            <w:pPr>
              <w:pStyle w:val="TableText"/>
            </w:pPr>
            <w:r w:rsidRPr="00B350A0">
              <w:t>[Degrees] Direction where wind is coming from</w:t>
            </w:r>
          </w:p>
          <w:p w14:paraId="65315A7E" w14:textId="77777777" w:rsidR="004C64EE" w:rsidRPr="00B350A0" w:rsidRDefault="004C64EE" w:rsidP="004A51AA">
            <w:pPr>
              <w:pStyle w:val="TableText"/>
            </w:pPr>
            <w:r w:rsidRPr="00B350A0">
              <w:t>Enter a bearing, that is, clockwise from North.</w:t>
            </w:r>
          </w:p>
        </w:tc>
      </w:tr>
      <w:tr w:rsidR="004C64EE" w:rsidRPr="00B350A0" w14:paraId="056E21A0" w14:textId="77777777" w:rsidTr="00DC6E0E">
        <w:tc>
          <w:tcPr>
            <w:tcW w:w="0" w:type="auto"/>
          </w:tcPr>
          <w:p w14:paraId="360EE127" w14:textId="77777777" w:rsidR="004C64EE" w:rsidRPr="00B350A0" w:rsidRDefault="004C64EE" w:rsidP="004A51AA">
            <w:pPr>
              <w:pStyle w:val="TableText"/>
              <w:rPr>
                <w:rStyle w:val="GUIWord"/>
                <w:u w:val="single"/>
              </w:rPr>
            </w:pPr>
            <w:r w:rsidRPr="00B350A0">
              <w:rPr>
                <w:rStyle w:val="GUIWord"/>
                <w:u w:val="single"/>
              </w:rPr>
              <w:t>Wind Speed</w:t>
            </w:r>
          </w:p>
        </w:tc>
        <w:tc>
          <w:tcPr>
            <w:tcW w:w="0" w:type="auto"/>
          </w:tcPr>
          <w:p w14:paraId="73E07825" w14:textId="77777777" w:rsidR="004C64EE" w:rsidRPr="00B350A0" w:rsidRDefault="004C64EE" w:rsidP="004A51AA">
            <w:pPr>
              <w:pStyle w:val="TableText"/>
            </w:pPr>
            <w:r w:rsidRPr="00B350A0">
              <w:t>[Metres/second] Speed of the wind</w:t>
            </w:r>
          </w:p>
        </w:tc>
      </w:tr>
    </w:tbl>
    <w:p w14:paraId="6D0CA61A" w14:textId="77777777" w:rsidR="00DC6E0E" w:rsidRPr="00A8518D" w:rsidRDefault="00DC6E0E" w:rsidP="00DC6E0E">
      <w:pPr>
        <w:pStyle w:val="Heading3"/>
      </w:pPr>
      <w:bookmarkStart w:id="290" w:name="_Toc398023896"/>
      <w:bookmarkStart w:id="291" w:name="_Toc506895533"/>
      <w:r w:rsidRPr="00A8518D">
        <w:t>General Group</w:t>
      </w:r>
      <w:bookmarkEnd w:id="290"/>
      <w:bookmarkEnd w:id="291"/>
    </w:p>
    <w:p w14:paraId="194D2F61" w14:textId="77777777" w:rsidR="00BF480B" w:rsidRPr="00B350A0" w:rsidRDefault="00DC6E0E" w:rsidP="004A51AA">
      <w:pPr>
        <w:pStyle w:val="Body"/>
      </w:pPr>
      <w:r w:rsidRPr="00B350A0">
        <w:t>This Metadata Group collects together information about the Spectrum’s file.</w:t>
      </w:r>
    </w:p>
    <w:tbl>
      <w:tblPr>
        <w:tblStyle w:val="TableSimple"/>
        <w:tblW w:w="0" w:type="auto"/>
        <w:tblLook w:val="04A0" w:firstRow="1" w:lastRow="0" w:firstColumn="1" w:lastColumn="0" w:noHBand="0" w:noVBand="1"/>
      </w:tblPr>
      <w:tblGrid>
        <w:gridCol w:w="1987"/>
        <w:gridCol w:w="6546"/>
      </w:tblGrid>
      <w:tr w:rsidR="00DC6E0E" w:rsidRPr="00B350A0" w14:paraId="3CABEFAB" w14:textId="77777777" w:rsidTr="00DC6E0E">
        <w:tc>
          <w:tcPr>
            <w:tcW w:w="0" w:type="auto"/>
          </w:tcPr>
          <w:p w14:paraId="411F6080" w14:textId="77777777" w:rsidR="00DC6E0E" w:rsidRPr="00B350A0" w:rsidRDefault="00BE7C6E" w:rsidP="004A51AA">
            <w:pPr>
              <w:pStyle w:val="TableText"/>
              <w:rPr>
                <w:rStyle w:val="GUIWord"/>
                <w:u w:val="single"/>
              </w:rPr>
            </w:pPr>
            <w:r w:rsidRPr="00B350A0">
              <w:rPr>
                <w:rStyle w:val="GUIWord"/>
                <w:u w:val="single"/>
              </w:rPr>
              <w:t>Acquisition Time</w:t>
            </w:r>
          </w:p>
        </w:tc>
        <w:tc>
          <w:tcPr>
            <w:tcW w:w="0" w:type="auto"/>
          </w:tcPr>
          <w:p w14:paraId="1F69E611" w14:textId="79E12675" w:rsidR="00DC6E0E" w:rsidRPr="00B350A0" w:rsidRDefault="00BE7C6E" w:rsidP="004A51AA">
            <w:pPr>
              <w:pStyle w:val="TableText"/>
            </w:pPr>
            <w:r w:rsidRPr="00B350A0">
              <w:t xml:space="preserve">[Date/Time 24h] </w:t>
            </w:r>
            <w:r w:rsidR="00BF480B" w:rsidRPr="00B350A0">
              <w:t>T</w:t>
            </w:r>
            <w:r w:rsidRPr="00B350A0">
              <w:t>ime when Spectrum was measured</w:t>
            </w:r>
            <w:r w:rsidR="00BF480B" w:rsidRPr="00B350A0">
              <w:t>.</w:t>
            </w:r>
          </w:p>
        </w:tc>
      </w:tr>
      <w:tr w:rsidR="00BF480B" w:rsidRPr="00B350A0" w14:paraId="39F35690" w14:textId="77777777" w:rsidTr="00DC6E0E">
        <w:tc>
          <w:tcPr>
            <w:tcW w:w="0" w:type="auto"/>
          </w:tcPr>
          <w:p w14:paraId="2B1656A1" w14:textId="77777777" w:rsidR="00BF480B" w:rsidRPr="00B350A0" w:rsidRDefault="00BF480B" w:rsidP="004A51AA">
            <w:pPr>
              <w:pStyle w:val="TableText"/>
              <w:rPr>
                <w:rStyle w:val="GUIWord"/>
                <w:u w:val="single"/>
              </w:rPr>
            </w:pPr>
            <w:r w:rsidRPr="00B350A0">
              <w:rPr>
                <w:rStyle w:val="GUIWord"/>
                <w:u w:val="single"/>
              </w:rPr>
              <w:t>Acquisition Time (UTC)</w:t>
            </w:r>
          </w:p>
        </w:tc>
        <w:tc>
          <w:tcPr>
            <w:tcW w:w="0" w:type="auto"/>
          </w:tcPr>
          <w:p w14:paraId="13061A5C" w14:textId="77777777" w:rsidR="00BF480B" w:rsidRPr="00B350A0" w:rsidRDefault="00BF480B" w:rsidP="004A51AA">
            <w:pPr>
              <w:pStyle w:val="TableText"/>
            </w:pPr>
            <w:r w:rsidRPr="00B350A0">
              <w:t>[Date/Time 24h] UTC time when Spectrum was measured.</w:t>
            </w:r>
          </w:p>
          <w:p w14:paraId="6C2DF3EA" w14:textId="29836F08" w:rsidR="00BF480B" w:rsidRPr="00B350A0" w:rsidRDefault="00BF480B" w:rsidP="004A51AA">
            <w:pPr>
              <w:pStyle w:val="TableText"/>
            </w:pPr>
            <w:r w:rsidRPr="00B350A0">
              <w:t xml:space="preserve">If the acquisition system’s time was not set to UTC, then </w:t>
            </w:r>
            <w:r w:rsidR="003E1E10" w:rsidRPr="00B350A0">
              <w:t xml:space="preserve">set </w:t>
            </w:r>
            <w:r w:rsidRPr="00B350A0">
              <w:t xml:space="preserve"> the </w:t>
            </w:r>
            <w:r w:rsidR="003E1E10" w:rsidRPr="00B350A0">
              <w:rPr>
                <w:rStyle w:val="GUIWord"/>
                <w:u w:val="single"/>
              </w:rPr>
              <w:t>Acquisition Time (UTC)</w:t>
            </w:r>
            <w:r w:rsidRPr="00B350A0">
              <w:t xml:space="preserve"> using the </w:t>
            </w:r>
            <w:r w:rsidRPr="00B350A0">
              <w:rPr>
                <w:rStyle w:val="GUIWord"/>
                <w:u w:val="single"/>
              </w:rPr>
              <w:t>Compute UTC</w:t>
            </w:r>
            <w:r w:rsidRPr="00B350A0">
              <w:t xml:space="preserve"> </w:t>
            </w:r>
            <w:r w:rsidR="002C683C" w:rsidRPr="00B350A0">
              <w:t>function described in section</w:t>
            </w:r>
            <w:r w:rsidR="003E1E10" w:rsidRPr="00B350A0">
              <w:t xml:space="preserve"> </w:t>
            </w:r>
            <w:r w:rsidR="003E1E10" w:rsidRPr="00B350A0">
              <w:fldChar w:fldCharType="begin"/>
            </w:r>
            <w:r w:rsidR="003E1E10" w:rsidRPr="00B350A0">
              <w:instrText xml:space="preserve"> REF _Ref499981014 \r \h </w:instrText>
            </w:r>
            <w:r w:rsidR="00B350A0">
              <w:instrText xml:space="preserve"> \* MERGEFORMAT </w:instrText>
            </w:r>
            <w:r w:rsidR="003E1E10" w:rsidRPr="00B350A0">
              <w:fldChar w:fldCharType="separate"/>
            </w:r>
            <w:r w:rsidR="000C7C57">
              <w:t>11.1.1</w:t>
            </w:r>
            <w:r w:rsidR="003E1E10" w:rsidRPr="00B350A0">
              <w:fldChar w:fldCharType="end"/>
            </w:r>
            <w:r w:rsidR="003E1E10" w:rsidRPr="00B350A0">
              <w:t>.</w:t>
            </w:r>
            <w:r w:rsidR="002C683C" w:rsidRPr="00B350A0">
              <w:t xml:space="preserve"> </w:t>
            </w:r>
          </w:p>
        </w:tc>
      </w:tr>
      <w:tr w:rsidR="00E75EE5" w:rsidRPr="00B350A0" w14:paraId="30F75E93" w14:textId="77777777" w:rsidTr="00DC6E0E">
        <w:tc>
          <w:tcPr>
            <w:tcW w:w="0" w:type="auto"/>
          </w:tcPr>
          <w:p w14:paraId="474CA436" w14:textId="558C4A0D" w:rsidR="00E75EE5" w:rsidRPr="00B350A0" w:rsidRDefault="00E75EE5" w:rsidP="004A51AA">
            <w:pPr>
              <w:pStyle w:val="TableText"/>
              <w:rPr>
                <w:rStyle w:val="GUIWord"/>
                <w:u w:val="single"/>
              </w:rPr>
            </w:pPr>
            <w:r w:rsidRPr="00B350A0">
              <w:rPr>
                <w:rStyle w:val="GUIWord"/>
                <w:u w:val="single"/>
              </w:rPr>
              <w:t>Acquisition Time Appr</w:t>
            </w:r>
            <w:r w:rsidR="003E1E10" w:rsidRPr="00B350A0">
              <w:rPr>
                <w:rStyle w:val="GUIWord"/>
                <w:u w:val="single"/>
              </w:rPr>
              <w:t>o</w:t>
            </w:r>
            <w:r w:rsidRPr="00B350A0">
              <w:rPr>
                <w:rStyle w:val="GUIWord"/>
                <w:u w:val="single"/>
              </w:rPr>
              <w:t>ximated</w:t>
            </w:r>
          </w:p>
        </w:tc>
        <w:tc>
          <w:tcPr>
            <w:tcW w:w="0" w:type="auto"/>
          </w:tcPr>
          <w:p w14:paraId="6244738C" w14:textId="77777777" w:rsidR="00E75EE5" w:rsidRPr="00B350A0" w:rsidRDefault="00E75EE5" w:rsidP="004A51AA">
            <w:pPr>
              <w:pStyle w:val="TableText"/>
            </w:pPr>
            <w:r w:rsidRPr="00B350A0">
              <w:t>[Boolean]</w:t>
            </w:r>
          </w:p>
          <w:p w14:paraId="7BB6DADE" w14:textId="0201AE1E" w:rsidR="00E75EE5" w:rsidRPr="00B350A0" w:rsidRDefault="00E75EE5" w:rsidP="004A51AA">
            <w:pPr>
              <w:pStyle w:val="TableText"/>
            </w:pPr>
            <w:r w:rsidRPr="00B350A0">
              <w:t xml:space="preserve">Check this box if the Acquisition time is </w:t>
            </w:r>
            <w:r w:rsidR="003E1E10" w:rsidRPr="00B350A0">
              <w:t>not precisely known and has been approximated.</w:t>
            </w:r>
          </w:p>
        </w:tc>
      </w:tr>
      <w:tr w:rsidR="00E75EE5" w:rsidRPr="00B350A0" w14:paraId="0329C954" w14:textId="77777777" w:rsidTr="00AF6D95">
        <w:tc>
          <w:tcPr>
            <w:tcW w:w="0" w:type="auto"/>
          </w:tcPr>
          <w:p w14:paraId="1CF404D9" w14:textId="47F0D481" w:rsidR="00E75EE5" w:rsidRPr="00B350A0" w:rsidRDefault="00E75EE5" w:rsidP="004A51AA">
            <w:pPr>
              <w:pStyle w:val="TableText"/>
              <w:rPr>
                <w:rStyle w:val="GUIWord"/>
                <w:u w:val="single"/>
              </w:rPr>
            </w:pPr>
            <w:r w:rsidRPr="00B350A0">
              <w:rPr>
                <w:rStyle w:val="GUIWord"/>
                <w:u w:val="single"/>
              </w:rPr>
              <w:t>Acquisition Time (UTC) Appr</w:t>
            </w:r>
            <w:r w:rsidR="003E1E10" w:rsidRPr="00B350A0">
              <w:rPr>
                <w:rStyle w:val="GUIWord"/>
                <w:u w:val="single"/>
              </w:rPr>
              <w:t>o</w:t>
            </w:r>
            <w:r w:rsidRPr="00B350A0">
              <w:rPr>
                <w:rStyle w:val="GUIWord"/>
                <w:u w:val="single"/>
              </w:rPr>
              <w:t>ximated</w:t>
            </w:r>
          </w:p>
        </w:tc>
        <w:tc>
          <w:tcPr>
            <w:tcW w:w="0" w:type="auto"/>
          </w:tcPr>
          <w:p w14:paraId="586AAB55" w14:textId="77777777" w:rsidR="00E75EE5" w:rsidRPr="00B350A0" w:rsidRDefault="00E75EE5" w:rsidP="004A51AA">
            <w:pPr>
              <w:pStyle w:val="TableText"/>
            </w:pPr>
            <w:r w:rsidRPr="00B350A0">
              <w:t xml:space="preserve">[Boolean] </w:t>
            </w:r>
          </w:p>
          <w:p w14:paraId="0F3BC60E" w14:textId="7D153A44" w:rsidR="00E75EE5" w:rsidRPr="00B350A0" w:rsidRDefault="00E75EE5" w:rsidP="004A51AA">
            <w:pPr>
              <w:pStyle w:val="TableText"/>
            </w:pPr>
            <w:r w:rsidRPr="00B350A0">
              <w:t>Check this box if the computed time shift between the local A</w:t>
            </w:r>
            <w:r w:rsidR="00E8061D" w:rsidRPr="00B350A0">
              <w:t>c</w:t>
            </w:r>
            <w:r w:rsidRPr="00B350A0">
              <w:t xml:space="preserve">quisition time and UTC is </w:t>
            </w:r>
            <w:r w:rsidR="003E1E10" w:rsidRPr="00B350A0">
              <w:t>not precisely known and has been approximated</w:t>
            </w:r>
            <w:r w:rsidR="00E8061D" w:rsidRPr="00B350A0">
              <w:t>.</w:t>
            </w:r>
          </w:p>
        </w:tc>
      </w:tr>
      <w:tr w:rsidR="008223E4" w:rsidRPr="00B350A0" w14:paraId="1E9F7248" w14:textId="77777777" w:rsidTr="00DC6E0E">
        <w:tc>
          <w:tcPr>
            <w:tcW w:w="0" w:type="auto"/>
          </w:tcPr>
          <w:p w14:paraId="51AC672D" w14:textId="2F3189A5" w:rsidR="008223E4" w:rsidRPr="00B350A0" w:rsidRDefault="008223E4" w:rsidP="004A51AA">
            <w:pPr>
              <w:pStyle w:val="TableText"/>
              <w:rPr>
                <w:rStyle w:val="GUIWord"/>
                <w:u w:val="single"/>
              </w:rPr>
            </w:pPr>
            <w:r w:rsidRPr="008223E4">
              <w:rPr>
                <w:i/>
                <w:color w:val="595959" w:themeColor="text1" w:themeTint="A6"/>
                <w:u w:val="single"/>
              </w:rPr>
              <w:t>Application Domain</w:t>
            </w:r>
          </w:p>
        </w:tc>
        <w:tc>
          <w:tcPr>
            <w:tcW w:w="0" w:type="auto"/>
          </w:tcPr>
          <w:p w14:paraId="5DFF1A43" w14:textId="2207E680" w:rsidR="008223E4" w:rsidRPr="00B350A0" w:rsidRDefault="008223E4" w:rsidP="004A51AA">
            <w:pPr>
              <w:pStyle w:val="TableText"/>
            </w:pPr>
            <w:r w:rsidRPr="008223E4">
              <w:t>Defines application domains, which are used to control the default metaparameter categories per application</w:t>
            </w:r>
            <w:r>
              <w:t>.</w:t>
            </w:r>
          </w:p>
        </w:tc>
      </w:tr>
      <w:tr w:rsidR="00DC6E0E" w:rsidRPr="00B350A0" w14:paraId="2C5A0715" w14:textId="77777777" w:rsidTr="00DC6E0E">
        <w:tc>
          <w:tcPr>
            <w:tcW w:w="0" w:type="auto"/>
          </w:tcPr>
          <w:p w14:paraId="751D3E81" w14:textId="77777777" w:rsidR="00DC6E0E" w:rsidRPr="00B350A0" w:rsidRDefault="00DC6E0E" w:rsidP="004A51AA">
            <w:pPr>
              <w:pStyle w:val="TableText"/>
              <w:rPr>
                <w:rStyle w:val="GUIWord"/>
                <w:u w:val="single"/>
              </w:rPr>
            </w:pPr>
            <w:r w:rsidRPr="00B350A0">
              <w:rPr>
                <w:rStyle w:val="GUIWord"/>
                <w:u w:val="single"/>
              </w:rPr>
              <w:t>File Format</w:t>
            </w:r>
          </w:p>
        </w:tc>
        <w:tc>
          <w:tcPr>
            <w:tcW w:w="0" w:type="auto"/>
          </w:tcPr>
          <w:p w14:paraId="7DF3D465" w14:textId="77777777" w:rsidR="00DC6E0E" w:rsidRPr="00B350A0" w:rsidRDefault="00DC6E0E" w:rsidP="004A51AA">
            <w:pPr>
              <w:pStyle w:val="TableText"/>
            </w:pPr>
            <w:r w:rsidRPr="00B350A0">
              <w:t>[Dropdown list] The format of the file from which this Spectrum was uploaded.</w:t>
            </w:r>
          </w:p>
          <w:p w14:paraId="0E282F70" w14:textId="77777777" w:rsidR="00DC6E0E" w:rsidRPr="00B350A0" w:rsidRDefault="00DC6E0E" w:rsidP="004A51AA">
            <w:pPr>
              <w:pStyle w:val="TableText"/>
            </w:pPr>
            <w:r w:rsidRPr="00B350A0">
              <w:t xml:space="preserve">This Attribute is always present and is generally set by SPECCHIO when the Spectrum is read. If no data is available, it should be set to </w:t>
            </w:r>
            <w:r w:rsidRPr="00B350A0">
              <w:rPr>
                <w:rStyle w:val="GUIWord"/>
                <w:u w:val="single"/>
              </w:rPr>
              <w:t>Nil</w:t>
            </w:r>
            <w:r w:rsidRPr="00B350A0">
              <w:t>.</w:t>
            </w:r>
          </w:p>
          <w:p w14:paraId="36B0A232" w14:textId="77777777" w:rsidR="00DC6E0E" w:rsidRPr="00B350A0" w:rsidRDefault="00DC6E0E" w:rsidP="004A51AA">
            <w:pPr>
              <w:pStyle w:val="TableText"/>
            </w:pPr>
            <w:r w:rsidRPr="00B350A0">
              <w:t>Although this value can be changed, it is not advised.</w:t>
            </w:r>
          </w:p>
          <w:p w14:paraId="314B2F15" w14:textId="77777777" w:rsidR="00DC6E0E" w:rsidRPr="00B350A0" w:rsidRDefault="00DC6E0E" w:rsidP="004A51AA">
            <w:pPr>
              <w:pStyle w:val="TableText"/>
            </w:pPr>
            <w:r w:rsidRPr="00B350A0">
              <w:t>(All Spectra are stored internally in the database in SPECCHIO’s internal Spectrum format.)</w:t>
            </w:r>
          </w:p>
        </w:tc>
      </w:tr>
      <w:tr w:rsidR="00AF6D95" w:rsidRPr="00B350A0" w14:paraId="75F5B91F" w14:textId="77777777" w:rsidTr="00AF6D95">
        <w:tc>
          <w:tcPr>
            <w:tcW w:w="0" w:type="auto"/>
          </w:tcPr>
          <w:p w14:paraId="14CE6AED" w14:textId="77777777" w:rsidR="00AF6D95" w:rsidRPr="00B350A0" w:rsidRDefault="00AF6D95" w:rsidP="004A51AA">
            <w:pPr>
              <w:pStyle w:val="TableText"/>
              <w:rPr>
                <w:rStyle w:val="GUIWord"/>
                <w:u w:val="single"/>
              </w:rPr>
            </w:pPr>
            <w:r w:rsidRPr="00B350A0">
              <w:rPr>
                <w:rStyle w:val="GUIWord"/>
                <w:u w:val="single"/>
              </w:rPr>
              <w:lastRenderedPageBreak/>
              <w:t>Raw Data Format</w:t>
            </w:r>
          </w:p>
        </w:tc>
        <w:tc>
          <w:tcPr>
            <w:tcW w:w="0" w:type="auto"/>
          </w:tcPr>
          <w:p w14:paraId="4DE8C5B6" w14:textId="77777777" w:rsidR="00AF6D95" w:rsidRPr="00B350A0" w:rsidRDefault="00AF6D95" w:rsidP="004A51AA">
            <w:pPr>
              <w:pStyle w:val="TableText"/>
            </w:pPr>
            <w:r w:rsidRPr="00B350A0">
              <w:t xml:space="preserve">[Alpha string] Information on where data originated </w:t>
            </w:r>
          </w:p>
        </w:tc>
      </w:tr>
      <w:tr w:rsidR="00DC6E0E" w:rsidRPr="00B350A0" w14:paraId="1A0156B4" w14:textId="77777777" w:rsidTr="00DC6E0E">
        <w:tc>
          <w:tcPr>
            <w:tcW w:w="0" w:type="auto"/>
          </w:tcPr>
          <w:p w14:paraId="6ECBCA94" w14:textId="77777777" w:rsidR="00DC6E0E" w:rsidRPr="00B350A0" w:rsidRDefault="00DC6E0E" w:rsidP="004A51AA">
            <w:pPr>
              <w:pStyle w:val="TableText"/>
              <w:rPr>
                <w:rStyle w:val="GUIWord"/>
                <w:u w:val="single"/>
              </w:rPr>
            </w:pPr>
            <w:r w:rsidRPr="00B350A0">
              <w:rPr>
                <w:rStyle w:val="GUIWord"/>
                <w:u w:val="single"/>
              </w:rPr>
              <w:t>File Name</w:t>
            </w:r>
          </w:p>
        </w:tc>
        <w:tc>
          <w:tcPr>
            <w:tcW w:w="0" w:type="auto"/>
          </w:tcPr>
          <w:p w14:paraId="1B277466" w14:textId="77777777" w:rsidR="00DC6E0E" w:rsidRPr="00B350A0" w:rsidRDefault="00DC6E0E" w:rsidP="004A51AA">
            <w:pPr>
              <w:pStyle w:val="TableText"/>
            </w:pPr>
            <w:r w:rsidRPr="00B350A0">
              <w:t>[Alpha string] The name of the file from which this Spectrum was uploaded. In the case of input file formats which support multiple Spectra per file, such as XLS or TXT, the name of the Spectrum within the file is appended to this file name.</w:t>
            </w:r>
          </w:p>
          <w:p w14:paraId="53A91E6E" w14:textId="77777777" w:rsidR="00DC6E0E" w:rsidRPr="00B350A0" w:rsidRDefault="00DC6E0E" w:rsidP="004A51AA">
            <w:pPr>
              <w:pStyle w:val="TableText"/>
            </w:pPr>
            <w:r w:rsidRPr="00B350A0">
              <w:t>Although this value can be changed, it is not advised. Changing it may result in duplicate Spectra when a subsequent Spectrum upload is performed for this Campaign.</w:t>
            </w:r>
          </w:p>
        </w:tc>
      </w:tr>
      <w:tr w:rsidR="00DC6E0E" w:rsidRPr="00B350A0" w14:paraId="54E70765" w14:textId="77777777" w:rsidTr="00DC6E0E">
        <w:tc>
          <w:tcPr>
            <w:tcW w:w="0" w:type="auto"/>
          </w:tcPr>
          <w:p w14:paraId="4067EAB8" w14:textId="77777777" w:rsidR="00DC6E0E" w:rsidRPr="00B350A0" w:rsidRDefault="00DC6E0E" w:rsidP="004A51AA">
            <w:pPr>
              <w:pStyle w:val="TableText"/>
              <w:rPr>
                <w:rStyle w:val="GUIWord"/>
                <w:u w:val="single"/>
              </w:rPr>
            </w:pPr>
            <w:r w:rsidRPr="00B350A0">
              <w:rPr>
                <w:rStyle w:val="GUIWord"/>
                <w:u w:val="single"/>
              </w:rPr>
              <w:t>File Version</w:t>
            </w:r>
          </w:p>
        </w:tc>
        <w:tc>
          <w:tcPr>
            <w:tcW w:w="0" w:type="auto"/>
          </w:tcPr>
          <w:p w14:paraId="6DA45894" w14:textId="77777777" w:rsidR="00DC6E0E" w:rsidRPr="00B350A0" w:rsidRDefault="00DC6E0E" w:rsidP="004A51AA">
            <w:pPr>
              <w:pStyle w:val="TableText"/>
            </w:pPr>
            <w:r w:rsidRPr="00B350A0">
              <w:t>[Alpha string] Version of the input file format</w:t>
            </w:r>
          </w:p>
        </w:tc>
      </w:tr>
      <w:tr w:rsidR="00DC6E0E" w:rsidRPr="00B350A0" w14:paraId="21727124" w14:textId="77777777" w:rsidTr="00DC6E0E">
        <w:tc>
          <w:tcPr>
            <w:tcW w:w="0" w:type="auto"/>
          </w:tcPr>
          <w:p w14:paraId="3E13A19B" w14:textId="77777777" w:rsidR="00DC6E0E" w:rsidRPr="00B350A0" w:rsidRDefault="00DC6E0E" w:rsidP="004A51AA">
            <w:pPr>
              <w:pStyle w:val="TableText"/>
              <w:rPr>
                <w:rStyle w:val="GUIWord"/>
                <w:u w:val="single"/>
              </w:rPr>
            </w:pPr>
            <w:r w:rsidRPr="00B350A0">
              <w:rPr>
                <w:rStyle w:val="GUIWord"/>
                <w:u w:val="single"/>
              </w:rPr>
              <w:t>Loading Time</w:t>
            </w:r>
          </w:p>
        </w:tc>
        <w:tc>
          <w:tcPr>
            <w:tcW w:w="0" w:type="auto"/>
          </w:tcPr>
          <w:p w14:paraId="122B9113" w14:textId="77777777" w:rsidR="00DC6E0E" w:rsidRPr="00B350A0" w:rsidRDefault="00DC6E0E" w:rsidP="004A51AA">
            <w:pPr>
              <w:pStyle w:val="TableText"/>
            </w:pPr>
            <w:r w:rsidRPr="00B350A0">
              <w:t>[Date/Time 24h] The system time when the Spectrum was loaded into database</w:t>
            </w:r>
          </w:p>
          <w:p w14:paraId="2C69509B" w14:textId="77777777" w:rsidR="00DC6E0E" w:rsidRPr="00B350A0" w:rsidRDefault="00DC6E0E" w:rsidP="004A51AA">
            <w:pPr>
              <w:pStyle w:val="TableText"/>
            </w:pPr>
            <w:r w:rsidRPr="00B350A0">
              <w:t>This value is automatically set to the SPECCHIO server’s system time when the Spectrum is uploaded to SPECCHIO. Note that this may not be the same as the client’s system time.</w:t>
            </w:r>
          </w:p>
          <w:p w14:paraId="5F4627D1" w14:textId="77777777" w:rsidR="00DC6E0E" w:rsidRPr="00B350A0" w:rsidRDefault="00DC6E0E" w:rsidP="004A51AA">
            <w:pPr>
              <w:pStyle w:val="TableText"/>
            </w:pPr>
            <w:r w:rsidRPr="00B350A0">
              <w:t xml:space="preserve">The </w:t>
            </w:r>
            <w:r w:rsidRPr="00B350A0">
              <w:rPr>
                <w:rStyle w:val="GUIWord"/>
                <w:u w:val="single"/>
              </w:rPr>
              <w:t>Special functions/Correct local time to UTC</w:t>
            </w:r>
            <w:r w:rsidRPr="00B350A0">
              <w:t xml:space="preserve"> function does not operate on this time.</w:t>
            </w:r>
          </w:p>
        </w:tc>
      </w:tr>
      <w:tr w:rsidR="00DC6E0E" w:rsidRPr="00B350A0" w14:paraId="15C23787" w14:textId="77777777" w:rsidTr="00DC6E0E">
        <w:tc>
          <w:tcPr>
            <w:tcW w:w="0" w:type="auto"/>
          </w:tcPr>
          <w:p w14:paraId="3E6B415A" w14:textId="77777777" w:rsidR="00DC6E0E" w:rsidRPr="00B350A0" w:rsidRDefault="00DC6E0E" w:rsidP="004A51AA">
            <w:pPr>
              <w:pStyle w:val="TableText"/>
              <w:rPr>
                <w:rStyle w:val="GUIWord"/>
                <w:u w:val="single"/>
              </w:rPr>
            </w:pPr>
            <w:r w:rsidRPr="00B350A0">
              <w:rPr>
                <w:rStyle w:val="GUIWord"/>
                <w:u w:val="single"/>
              </w:rPr>
              <w:t>Measurement Unit</w:t>
            </w:r>
          </w:p>
        </w:tc>
        <w:tc>
          <w:tcPr>
            <w:tcW w:w="0" w:type="auto"/>
          </w:tcPr>
          <w:p w14:paraId="33B6FA47" w14:textId="77777777" w:rsidR="00DC6E0E" w:rsidRPr="00B350A0" w:rsidRDefault="00DC6E0E" w:rsidP="004A51AA">
            <w:pPr>
              <w:pStyle w:val="TableText"/>
            </w:pPr>
            <w:r w:rsidRPr="00B350A0">
              <w:t xml:space="preserve">[Dropdown list] Describes the nature of the measurement - select from: </w:t>
            </w:r>
            <w:r w:rsidRPr="00B350A0">
              <w:rPr>
                <w:rStyle w:val="GUIWord"/>
                <w:u w:val="single"/>
              </w:rPr>
              <w:t>Reflectance</w:t>
            </w:r>
            <w:r w:rsidRPr="00B350A0">
              <w:t xml:space="preserve">, </w:t>
            </w:r>
            <w:r w:rsidRPr="00B350A0">
              <w:rPr>
                <w:rStyle w:val="GUIWord"/>
                <w:u w:val="single"/>
              </w:rPr>
              <w:t>Radiance</w:t>
            </w:r>
            <w:r w:rsidRPr="00B350A0">
              <w:t xml:space="preserve">, </w:t>
            </w:r>
            <w:r w:rsidRPr="00B350A0">
              <w:rPr>
                <w:rStyle w:val="GUIWord"/>
                <w:u w:val="single"/>
              </w:rPr>
              <w:t>Transmission</w:t>
            </w:r>
            <w:r w:rsidRPr="00B350A0">
              <w:t xml:space="preserve">, </w:t>
            </w:r>
            <w:r w:rsidRPr="00B350A0">
              <w:rPr>
                <w:rStyle w:val="GUIWord"/>
                <w:u w:val="single"/>
              </w:rPr>
              <w:t>Absorbance</w:t>
            </w:r>
            <w:r w:rsidRPr="00B350A0">
              <w:t xml:space="preserve">, </w:t>
            </w:r>
            <w:r w:rsidRPr="00B350A0">
              <w:rPr>
                <w:rStyle w:val="GUIWord"/>
                <w:u w:val="single"/>
              </w:rPr>
              <w:t>DNs</w:t>
            </w:r>
            <w:r w:rsidRPr="00B350A0">
              <w:t xml:space="preserve">, </w:t>
            </w:r>
            <w:r w:rsidRPr="00B350A0">
              <w:rPr>
                <w:rStyle w:val="GUIWord"/>
                <w:u w:val="single"/>
              </w:rPr>
              <w:t>Irradiance</w:t>
            </w:r>
            <w:r w:rsidRPr="00B350A0">
              <w:t xml:space="preserve">, </w:t>
            </w:r>
            <w:r w:rsidRPr="00B350A0">
              <w:rPr>
                <w:rStyle w:val="GUIWord"/>
                <w:u w:val="single"/>
              </w:rPr>
              <w:t>Mueller10</w:t>
            </w:r>
            <w:r w:rsidRPr="00B350A0">
              <w:t xml:space="preserve">, </w:t>
            </w:r>
            <w:r w:rsidRPr="00B350A0">
              <w:rPr>
                <w:rStyle w:val="GUIWord"/>
                <w:u w:val="single"/>
              </w:rPr>
              <w:t>Mueller20</w:t>
            </w:r>
            <w:r w:rsidRPr="00B350A0">
              <w:t xml:space="preserve"> and </w:t>
            </w:r>
            <w:r w:rsidRPr="00B350A0">
              <w:rPr>
                <w:rStyle w:val="GUIWord"/>
                <w:u w:val="single"/>
              </w:rPr>
              <w:t>Wavelength</w:t>
            </w:r>
            <w:r w:rsidRPr="00B350A0">
              <w:t>.</w:t>
            </w:r>
          </w:p>
          <w:p w14:paraId="0DAC54CE" w14:textId="77777777" w:rsidR="00DC6E0E" w:rsidRPr="00B350A0" w:rsidRDefault="00DC6E0E" w:rsidP="004A51AA">
            <w:pPr>
              <w:pStyle w:val="TableText"/>
            </w:pPr>
            <w:r w:rsidRPr="00B350A0">
              <w:t>This Attribute is mandatory and cannot be deleted.</w:t>
            </w:r>
          </w:p>
          <w:p w14:paraId="273E229A" w14:textId="77777777" w:rsidR="00DC6E0E" w:rsidRPr="00B350A0" w:rsidRDefault="00DC6E0E" w:rsidP="004A51AA">
            <w:pPr>
              <w:pStyle w:val="TableText"/>
            </w:pPr>
            <w:r w:rsidRPr="00B350A0">
              <w:t xml:space="preserve">This Attribute is set automatically depending on the file format being read. However, for some formats it is not known and is therefore set to </w:t>
            </w:r>
            <w:r w:rsidRPr="00B350A0">
              <w:rPr>
                <w:rStyle w:val="GUIWord"/>
                <w:u w:val="single"/>
              </w:rPr>
              <w:t>Nil</w:t>
            </w:r>
            <w:r w:rsidRPr="00B350A0">
              <w:t xml:space="preserve">. If it is not set, or is set incorrectly, plotting may not be correct. </w:t>
            </w:r>
          </w:p>
        </w:tc>
      </w:tr>
      <w:tr w:rsidR="00DC6E0E" w:rsidRPr="00B350A0" w14:paraId="48F5795B" w14:textId="77777777" w:rsidTr="00DC6E0E">
        <w:tc>
          <w:tcPr>
            <w:tcW w:w="0" w:type="auto"/>
          </w:tcPr>
          <w:p w14:paraId="56D8F7C1" w14:textId="77777777" w:rsidR="00DC6E0E" w:rsidRPr="00B350A0" w:rsidRDefault="00DC6E0E" w:rsidP="004A51AA">
            <w:pPr>
              <w:pStyle w:val="TableText"/>
              <w:rPr>
                <w:rStyle w:val="GUIWord"/>
                <w:u w:val="single"/>
              </w:rPr>
            </w:pPr>
            <w:r w:rsidRPr="00B350A0">
              <w:rPr>
                <w:rStyle w:val="GUIWord"/>
                <w:u w:val="single"/>
              </w:rPr>
              <w:t>Spectrum Number</w:t>
            </w:r>
          </w:p>
        </w:tc>
        <w:tc>
          <w:tcPr>
            <w:tcW w:w="0" w:type="auto"/>
          </w:tcPr>
          <w:p w14:paraId="5CA58C6A" w14:textId="77777777" w:rsidR="00DC6E0E" w:rsidRPr="00B350A0" w:rsidRDefault="00DC6E0E" w:rsidP="004A51AA">
            <w:pPr>
              <w:pStyle w:val="TableText"/>
            </w:pPr>
            <w:r w:rsidRPr="00B350A0">
              <w:t>[Integer] Some recording devices and file formats apply a number which is recorded in the Spectrum file. If a Spectrum is loaded from such a file format, the number will be placed into this Metadata field.</w:t>
            </w:r>
          </w:p>
          <w:p w14:paraId="5608AE86" w14:textId="77777777" w:rsidR="00DC6E0E" w:rsidRPr="00B350A0" w:rsidRDefault="00DC6E0E" w:rsidP="004A51AA">
            <w:pPr>
              <w:pStyle w:val="TableText"/>
            </w:pPr>
            <w:r w:rsidRPr="00B350A0">
              <w:t>If the file does not define a Spectrum Number, this Metadata Attribute remains unset. (Some file loaders may generate an artificial number. This behaviour is deprecated and should not be relied upon.)</w:t>
            </w:r>
          </w:p>
          <w:p w14:paraId="261C39BA" w14:textId="77777777" w:rsidR="00DC6E0E" w:rsidRPr="00B350A0" w:rsidRDefault="00DC6E0E" w:rsidP="004A51AA">
            <w:pPr>
              <w:pStyle w:val="TableText"/>
              <w:rPr>
                <w:rStyle w:val="DocActionChar"/>
                <w:i w:val="0"/>
                <w:u w:val="single"/>
              </w:rPr>
            </w:pPr>
            <w:r w:rsidRPr="00B350A0">
              <w:rPr>
                <w:rStyle w:val="DocActionChar"/>
                <w:u w:val="single"/>
              </w:rPr>
              <w:t>Note that this number is not the Spectrum ID and usually does not hold the same value as the Spectrum ID. The integer numbers which are displayed when Spectra are selected in the Query Builder or when a Spectrum is highlighted in the Hierarchy Viewer are Spectrum IDs.</w:t>
            </w:r>
          </w:p>
          <w:p w14:paraId="23DF4F64" w14:textId="77777777" w:rsidR="00DC6E0E" w:rsidRPr="00B350A0" w:rsidRDefault="00DC6E0E" w:rsidP="004A51AA">
            <w:pPr>
              <w:pStyle w:val="TableText"/>
            </w:pPr>
            <w:r w:rsidRPr="00B350A0">
              <w:rPr>
                <w:rStyle w:val="DocActionChar"/>
                <w:u w:val="single"/>
              </w:rPr>
              <w:t>Spectrum Numbers can be changed in the Metadata Editor (but probably shouldn’t be). Spectrum IDs cannot be changed.</w:t>
            </w:r>
          </w:p>
        </w:tc>
      </w:tr>
    </w:tbl>
    <w:p w14:paraId="0C3D8396" w14:textId="0F6A67C5" w:rsidR="00DC6E0E" w:rsidRPr="00A8518D" w:rsidRDefault="00DC6E0E" w:rsidP="00DC6E0E">
      <w:pPr>
        <w:pStyle w:val="Heading3"/>
      </w:pPr>
      <w:bookmarkStart w:id="292" w:name="_Toc398023897"/>
      <w:bookmarkStart w:id="293" w:name="_Toc506895534"/>
      <w:r w:rsidRPr="00A8518D">
        <w:t>Generic Target Properties Group</w:t>
      </w:r>
      <w:bookmarkEnd w:id="292"/>
      <w:bookmarkEnd w:id="293"/>
    </w:p>
    <w:p w14:paraId="2EEDB7B5" w14:textId="77777777" w:rsidR="00AF6D95" w:rsidRPr="00B350A0" w:rsidRDefault="00DC6E0E" w:rsidP="004A51AA">
      <w:pPr>
        <w:pStyle w:val="Body"/>
        <w:rPr>
          <w:lang w:val="en-AU" w:eastAsia="ja-JP"/>
        </w:rPr>
      </w:pPr>
      <w:r w:rsidRPr="00B350A0">
        <w:rPr>
          <w:lang w:val="en-AU" w:eastAsia="ja-JP"/>
        </w:rPr>
        <w:t xml:space="preserve">The Generic Target Properties Group holds data related to a Target or Sample. </w:t>
      </w:r>
    </w:p>
    <w:p w14:paraId="474814F2" w14:textId="77777777" w:rsidR="00DC6E0E" w:rsidRPr="00B350A0" w:rsidRDefault="00DC6E0E" w:rsidP="004A51AA">
      <w:pPr>
        <w:pStyle w:val="Body"/>
        <w:rPr>
          <w:lang w:val="en-AU" w:eastAsia="ja-JP"/>
        </w:rPr>
      </w:pPr>
      <w:r w:rsidRPr="00B350A0">
        <w:rPr>
          <w:lang w:val="en-AU" w:eastAsia="ja-JP"/>
        </w:rPr>
        <w:t xml:space="preserve">In this context, a Sample is regarded as a sample taken from the Target and measured. Multiple Samples can be taken from any Target and measured </w:t>
      </w:r>
      <w:r w:rsidRPr="00B350A0">
        <w:rPr>
          <w:lang w:val="en-AU" w:eastAsia="ja-JP"/>
        </w:rPr>
        <w:lastRenderedPageBreak/>
        <w:t>independently. They may have been taken from the Target in the field, or the Target may have been transported to a separate measuring facility and the Sample taken from the Target at that facility.</w:t>
      </w:r>
    </w:p>
    <w:p w14:paraId="3358608E" w14:textId="77777777" w:rsidR="00DC6E0E" w:rsidRPr="00B350A0" w:rsidRDefault="00DC6E0E" w:rsidP="004A51AA">
      <w:pPr>
        <w:pStyle w:val="Body"/>
      </w:pPr>
      <w:r w:rsidRPr="00B350A0">
        <w:rPr>
          <w:lang w:val="en-AU"/>
        </w:rPr>
        <w:t xml:space="preserve">Typically, </w:t>
      </w:r>
      <w:r w:rsidRPr="00B350A0">
        <w:t>for each Campaign,</w:t>
      </w:r>
      <w:r w:rsidRPr="00B350A0">
        <w:rPr>
          <w:lang w:val="en-AU"/>
        </w:rPr>
        <w:t xml:space="preserve"> t</w:t>
      </w:r>
      <w:r w:rsidRPr="00B350A0">
        <w:t>here should be PDF uploaded to the Experimental Design Metadata item in the PDFs Metadata Group to explain the Target and Sample structure and the reasons for that structure.</w:t>
      </w:r>
    </w:p>
    <w:tbl>
      <w:tblPr>
        <w:tblStyle w:val="TableSimple"/>
        <w:tblW w:w="0" w:type="auto"/>
        <w:tblLook w:val="04A0" w:firstRow="1" w:lastRow="0" w:firstColumn="1" w:lastColumn="0" w:noHBand="0" w:noVBand="1"/>
      </w:tblPr>
      <w:tblGrid>
        <w:gridCol w:w="2079"/>
        <w:gridCol w:w="6454"/>
      </w:tblGrid>
      <w:tr w:rsidR="00E412CF" w:rsidRPr="00B350A0" w14:paraId="62DA619F" w14:textId="77777777" w:rsidTr="00AF6D95">
        <w:tc>
          <w:tcPr>
            <w:tcW w:w="0" w:type="auto"/>
          </w:tcPr>
          <w:p w14:paraId="607CFCDA" w14:textId="77777777" w:rsidR="00AF6D95" w:rsidRPr="00B350A0" w:rsidRDefault="00AF6D95" w:rsidP="004A51AA">
            <w:pPr>
              <w:pStyle w:val="TableText"/>
              <w:rPr>
                <w:rStyle w:val="GUIWord"/>
                <w:u w:val="single"/>
              </w:rPr>
            </w:pPr>
            <w:r w:rsidRPr="00B350A0">
              <w:rPr>
                <w:rStyle w:val="GUIWord"/>
                <w:u w:val="single"/>
              </w:rPr>
              <w:t>Basic Target Type</w:t>
            </w:r>
          </w:p>
          <w:p w14:paraId="35FD2C29" w14:textId="77777777" w:rsidR="00AF6D95" w:rsidRPr="00B350A0" w:rsidRDefault="00AF6D95" w:rsidP="004A51AA">
            <w:pPr>
              <w:pStyle w:val="TableText"/>
              <w:rPr>
                <w:rStyle w:val="GUIWord"/>
                <w:u w:val="single"/>
              </w:rPr>
            </w:pPr>
            <w:r w:rsidRPr="00B350A0">
              <w:t>Multiple permitted</w:t>
            </w:r>
          </w:p>
        </w:tc>
        <w:tc>
          <w:tcPr>
            <w:tcW w:w="0" w:type="auto"/>
          </w:tcPr>
          <w:p w14:paraId="4C93E920" w14:textId="77777777" w:rsidR="00AF6D95" w:rsidRPr="00B350A0" w:rsidRDefault="00AF6D95" w:rsidP="004A51AA">
            <w:pPr>
              <w:pStyle w:val="TableText"/>
            </w:pPr>
            <w:r w:rsidRPr="00B350A0">
              <w:t>[Dropdown list]</w:t>
            </w:r>
          </w:p>
          <w:p w14:paraId="39C2022E" w14:textId="6B9CFC94" w:rsidR="00AF6D95" w:rsidRPr="00D86006" w:rsidRDefault="004E35D5" w:rsidP="004A51AA">
            <w:pPr>
              <w:pStyle w:val="TableText"/>
              <w:rPr>
                <w:i/>
                <w:color w:val="595959" w:themeColor="text1" w:themeTint="A6"/>
                <w:u w:val="single"/>
              </w:rPr>
            </w:pPr>
            <w:r w:rsidRPr="00B350A0">
              <w:t xml:space="preserve">The basic target types </w:t>
            </w:r>
            <w:r w:rsidR="00E412CF" w:rsidRPr="00B350A0">
              <w:t xml:space="preserve">are defined by the </w:t>
            </w:r>
            <w:r w:rsidR="00E412CF" w:rsidRPr="00B350A0">
              <w:rPr>
                <w:rStyle w:val="GUIWord"/>
                <w:u w:val="single"/>
              </w:rPr>
              <w:t>Basic Target Type</w:t>
            </w:r>
            <w:r w:rsidRPr="00B350A0">
              <w:t xml:space="preserve"> taxonomy.</w:t>
            </w:r>
            <w:r w:rsidR="00E412CF" w:rsidRPr="00B350A0">
              <w:t xml:space="preserve"> These target definitions have been designed for small mapping units covering the typical pixel size of airborne imaging sensors, typically a few square metres. It is used generally where the CORINE system is not precise enough. This taxonomy is based on various land classification systems and has been refined within the APEX airborne imaging spectrometer spectral ground control work. Required additions to the taxonomy should be communicated to the SPECCHIO development team.</w:t>
            </w:r>
          </w:p>
        </w:tc>
      </w:tr>
      <w:tr w:rsidR="00E412CF" w:rsidRPr="00B350A0" w14:paraId="5F12E5C4" w14:textId="77777777" w:rsidTr="00AF6D95">
        <w:tc>
          <w:tcPr>
            <w:tcW w:w="0" w:type="auto"/>
          </w:tcPr>
          <w:p w14:paraId="6EDFF277" w14:textId="77777777" w:rsidR="00AF6D95" w:rsidRPr="00B350A0" w:rsidRDefault="00AF6D95" w:rsidP="004A51AA">
            <w:pPr>
              <w:pStyle w:val="TableText"/>
              <w:rPr>
                <w:rStyle w:val="GUIWord"/>
                <w:u w:val="single"/>
              </w:rPr>
            </w:pPr>
            <w:r w:rsidRPr="00B350A0">
              <w:rPr>
                <w:rStyle w:val="GUIWord"/>
                <w:u w:val="single"/>
              </w:rPr>
              <w:t>CORINE Land Cover</w:t>
            </w:r>
          </w:p>
        </w:tc>
        <w:tc>
          <w:tcPr>
            <w:tcW w:w="0" w:type="auto"/>
          </w:tcPr>
          <w:p w14:paraId="2065BA0A" w14:textId="77777777" w:rsidR="00AF6D95" w:rsidRPr="00B350A0" w:rsidRDefault="00AF6D95" w:rsidP="004A51AA">
            <w:pPr>
              <w:pStyle w:val="TableText"/>
            </w:pPr>
            <w:r w:rsidRPr="00B350A0">
              <w:t>[Dropdown list]</w:t>
            </w:r>
          </w:p>
          <w:p w14:paraId="799EE061" w14:textId="77777777" w:rsidR="00AF6D95" w:rsidRPr="00B350A0" w:rsidRDefault="004E35D5" w:rsidP="004A51AA">
            <w:pPr>
              <w:pStyle w:val="TableText"/>
            </w:pPr>
            <w:r w:rsidRPr="00B350A0">
              <w:t xml:space="preserve">To define basic target types, either the </w:t>
            </w:r>
            <w:r w:rsidR="002C4244" w:rsidRPr="00B350A0">
              <w:t>taxonomy</w:t>
            </w:r>
            <w:r w:rsidRPr="00B350A0">
              <w:t xml:space="preserve"> from the above list or from this dropdown list can be used as a reference.</w:t>
            </w:r>
          </w:p>
        </w:tc>
      </w:tr>
      <w:tr w:rsidR="00E412CF" w:rsidRPr="00B350A0" w14:paraId="1B268205" w14:textId="77777777" w:rsidTr="00DC6E0E">
        <w:tc>
          <w:tcPr>
            <w:tcW w:w="0" w:type="auto"/>
          </w:tcPr>
          <w:p w14:paraId="73058C35" w14:textId="77777777" w:rsidR="00DC6E0E" w:rsidRPr="00B350A0" w:rsidRDefault="00DC6E0E" w:rsidP="004A51AA">
            <w:pPr>
              <w:pStyle w:val="TableText"/>
              <w:rPr>
                <w:rStyle w:val="GUIWord"/>
                <w:u w:val="single"/>
              </w:rPr>
            </w:pPr>
            <w:r w:rsidRPr="00B350A0">
              <w:rPr>
                <w:rStyle w:val="GUIWord"/>
                <w:u w:val="single"/>
              </w:rPr>
              <w:t>Sample Collection Date</w:t>
            </w:r>
          </w:p>
        </w:tc>
        <w:tc>
          <w:tcPr>
            <w:tcW w:w="0" w:type="auto"/>
          </w:tcPr>
          <w:p w14:paraId="36E0BEB2" w14:textId="77777777" w:rsidR="00DC6E0E" w:rsidRPr="00B350A0" w:rsidRDefault="00DC6E0E" w:rsidP="004A51AA">
            <w:pPr>
              <w:pStyle w:val="TableText"/>
            </w:pPr>
            <w:r w:rsidRPr="00B350A0">
              <w:t>[Date/Time 24h] Time when the original sample was collected in the field. This will generally be a different from the time it was measured. The time zone is not specified.</w:t>
            </w:r>
          </w:p>
          <w:p w14:paraId="67008CCD" w14:textId="77777777" w:rsidR="00DC6E0E" w:rsidRPr="00B350A0" w:rsidRDefault="00DC6E0E" w:rsidP="004A51AA">
            <w:pPr>
              <w:pStyle w:val="TableText"/>
            </w:pPr>
            <w:r w:rsidRPr="00B350A0">
              <w:t xml:space="preserve">Note that the </w:t>
            </w:r>
            <w:r w:rsidRPr="00B350A0">
              <w:rPr>
                <w:rStyle w:val="GUIWord"/>
                <w:u w:val="single"/>
              </w:rPr>
              <w:t>Special functions/Correct local time to UTC</w:t>
            </w:r>
            <w:r w:rsidRPr="00B350A0">
              <w:t xml:space="preserve"> function does not operate on this time.</w:t>
            </w:r>
          </w:p>
        </w:tc>
      </w:tr>
      <w:tr w:rsidR="00E412CF" w:rsidRPr="00B350A0" w14:paraId="0253D00F" w14:textId="77777777" w:rsidTr="00DC6E0E">
        <w:tc>
          <w:tcPr>
            <w:tcW w:w="0" w:type="auto"/>
          </w:tcPr>
          <w:p w14:paraId="2F56C2B9" w14:textId="77777777" w:rsidR="00DC6E0E" w:rsidRPr="00B350A0" w:rsidRDefault="00DC6E0E" w:rsidP="004A51AA">
            <w:pPr>
              <w:pStyle w:val="TableText"/>
              <w:rPr>
                <w:rStyle w:val="GUIWord"/>
                <w:u w:val="single"/>
              </w:rPr>
            </w:pPr>
            <w:r w:rsidRPr="00B350A0">
              <w:rPr>
                <w:rStyle w:val="GUIWord"/>
                <w:u w:val="single"/>
              </w:rPr>
              <w:t>Sample Number</w:t>
            </w:r>
          </w:p>
        </w:tc>
        <w:tc>
          <w:tcPr>
            <w:tcW w:w="0" w:type="auto"/>
          </w:tcPr>
          <w:p w14:paraId="2E7902EF" w14:textId="77777777" w:rsidR="00DC6E0E" w:rsidRPr="00B350A0" w:rsidRDefault="00DC6E0E" w:rsidP="004A51AA">
            <w:pPr>
              <w:pStyle w:val="TableText"/>
            </w:pPr>
            <w:r w:rsidRPr="00B350A0">
              <w:t>[Alpha string] Identification of the sample as collected</w:t>
            </w:r>
          </w:p>
          <w:p w14:paraId="7372487D" w14:textId="77777777" w:rsidR="00DC6E0E" w:rsidRPr="00B350A0" w:rsidRDefault="00DC6E0E" w:rsidP="004A51AA">
            <w:pPr>
              <w:pStyle w:val="TableText"/>
            </w:pPr>
            <w:r w:rsidRPr="00B350A0">
              <w:t>This will not in general match the Spectrum Number or Spectrum ID. A Sample Number may be common to a variety of Spectra.</w:t>
            </w:r>
          </w:p>
        </w:tc>
      </w:tr>
      <w:tr w:rsidR="00E412CF" w:rsidRPr="00B350A0" w14:paraId="61C97B87" w14:textId="77777777" w:rsidTr="00DC6E0E">
        <w:tc>
          <w:tcPr>
            <w:tcW w:w="0" w:type="auto"/>
          </w:tcPr>
          <w:p w14:paraId="6461919C" w14:textId="77777777" w:rsidR="00DC6E0E" w:rsidRPr="00B350A0" w:rsidRDefault="00DC6E0E" w:rsidP="004A51AA">
            <w:pPr>
              <w:pStyle w:val="TableText"/>
              <w:rPr>
                <w:rStyle w:val="GUIWord"/>
                <w:u w:val="single"/>
              </w:rPr>
            </w:pPr>
            <w:r w:rsidRPr="00B350A0">
              <w:rPr>
                <w:rStyle w:val="GUIWord"/>
                <w:u w:val="single"/>
              </w:rPr>
              <w:t>Site ID</w:t>
            </w:r>
          </w:p>
        </w:tc>
        <w:tc>
          <w:tcPr>
            <w:tcW w:w="0" w:type="auto"/>
          </w:tcPr>
          <w:p w14:paraId="0E1BF66D" w14:textId="77777777" w:rsidR="00DC6E0E" w:rsidRPr="00B350A0" w:rsidRDefault="00DC6E0E" w:rsidP="004A51AA">
            <w:pPr>
              <w:pStyle w:val="TableText"/>
            </w:pPr>
            <w:r w:rsidRPr="00B350A0">
              <w:t>[Alpha string] Identification of the site from which the sample was collected</w:t>
            </w:r>
          </w:p>
        </w:tc>
      </w:tr>
      <w:tr w:rsidR="00E412CF" w:rsidRPr="00B350A0" w14:paraId="74AD9E53" w14:textId="77777777" w:rsidTr="00DC6E0E">
        <w:tc>
          <w:tcPr>
            <w:tcW w:w="0" w:type="auto"/>
          </w:tcPr>
          <w:p w14:paraId="0994D246" w14:textId="77777777" w:rsidR="00DC6E0E" w:rsidRPr="00B350A0" w:rsidRDefault="00DC6E0E" w:rsidP="004A51AA">
            <w:pPr>
              <w:pStyle w:val="TableText"/>
              <w:rPr>
                <w:rStyle w:val="GUIWord"/>
                <w:u w:val="single"/>
              </w:rPr>
            </w:pPr>
            <w:r w:rsidRPr="00B350A0">
              <w:rPr>
                <w:rStyle w:val="GUIWord"/>
                <w:u w:val="single"/>
              </w:rPr>
              <w:t>Target Description</w:t>
            </w:r>
          </w:p>
        </w:tc>
        <w:tc>
          <w:tcPr>
            <w:tcW w:w="0" w:type="auto"/>
          </w:tcPr>
          <w:p w14:paraId="2D536DF2" w14:textId="77777777" w:rsidR="00DC6E0E" w:rsidRPr="00B350A0" w:rsidRDefault="00DC6E0E" w:rsidP="004A51AA">
            <w:pPr>
              <w:pStyle w:val="TableText"/>
            </w:pPr>
            <w:r w:rsidRPr="00B350A0">
              <w:t>[Alpha string] Description of the Target</w:t>
            </w:r>
          </w:p>
        </w:tc>
      </w:tr>
      <w:tr w:rsidR="00E412CF" w:rsidRPr="00B350A0" w14:paraId="4E3D7344" w14:textId="77777777" w:rsidTr="00DC6E0E">
        <w:tc>
          <w:tcPr>
            <w:tcW w:w="0" w:type="auto"/>
          </w:tcPr>
          <w:p w14:paraId="439FC5F2" w14:textId="77777777" w:rsidR="00DC6E0E" w:rsidRPr="00B350A0" w:rsidRDefault="00DC6E0E" w:rsidP="004A51AA">
            <w:pPr>
              <w:pStyle w:val="TableText"/>
              <w:rPr>
                <w:rStyle w:val="GUIWord"/>
                <w:u w:val="single"/>
              </w:rPr>
            </w:pPr>
            <w:r w:rsidRPr="00B350A0">
              <w:rPr>
                <w:rStyle w:val="GUIWord"/>
                <w:u w:val="single"/>
              </w:rPr>
              <w:t>Target ID</w:t>
            </w:r>
          </w:p>
        </w:tc>
        <w:tc>
          <w:tcPr>
            <w:tcW w:w="0" w:type="auto"/>
          </w:tcPr>
          <w:p w14:paraId="6379AF0D" w14:textId="77777777" w:rsidR="00DC6E0E" w:rsidRPr="00B350A0" w:rsidRDefault="00DC6E0E" w:rsidP="004A51AA">
            <w:pPr>
              <w:pStyle w:val="TableText"/>
            </w:pPr>
            <w:r w:rsidRPr="00B350A0">
              <w:t>[Alpha string] Identification of the Target that was collected</w:t>
            </w:r>
          </w:p>
        </w:tc>
      </w:tr>
      <w:tr w:rsidR="00E412CF" w:rsidRPr="00B350A0" w14:paraId="371EFEBE" w14:textId="77777777" w:rsidTr="00DC6E0E">
        <w:tc>
          <w:tcPr>
            <w:tcW w:w="0" w:type="auto"/>
          </w:tcPr>
          <w:p w14:paraId="267BE6F9" w14:textId="77777777" w:rsidR="004C64EE" w:rsidRPr="00B350A0" w:rsidRDefault="004C64EE" w:rsidP="004A51AA">
            <w:pPr>
              <w:pStyle w:val="TableText"/>
              <w:rPr>
                <w:rStyle w:val="GUIWord"/>
                <w:u w:val="single"/>
              </w:rPr>
            </w:pPr>
            <w:r w:rsidRPr="00B350A0">
              <w:rPr>
                <w:rStyle w:val="GUIWord"/>
                <w:u w:val="single"/>
              </w:rPr>
              <w:t>Target/Reference Designator</w:t>
            </w:r>
          </w:p>
        </w:tc>
        <w:tc>
          <w:tcPr>
            <w:tcW w:w="0" w:type="auto"/>
          </w:tcPr>
          <w:p w14:paraId="7A58AE2D" w14:textId="77777777" w:rsidR="004C64EE" w:rsidRPr="00B350A0" w:rsidRDefault="004C64EE" w:rsidP="004A51AA">
            <w:pPr>
              <w:pStyle w:val="TableText"/>
            </w:pPr>
            <w:r w:rsidRPr="00B350A0">
              <w:t>Defines if the measured object was a reference surface (e.g. white reference) or a target that is then compared to a reference</w:t>
            </w:r>
          </w:p>
        </w:tc>
      </w:tr>
      <w:tr w:rsidR="00E412CF" w:rsidRPr="00B350A0" w14:paraId="73DE2FD1" w14:textId="77777777" w:rsidTr="00DC6E0E">
        <w:tc>
          <w:tcPr>
            <w:tcW w:w="0" w:type="auto"/>
          </w:tcPr>
          <w:p w14:paraId="3B1F8562" w14:textId="77777777" w:rsidR="004C64EE" w:rsidRPr="00B350A0" w:rsidRDefault="004C64EE" w:rsidP="004A51AA">
            <w:pPr>
              <w:pStyle w:val="TableText"/>
              <w:rPr>
                <w:rStyle w:val="GUIWord"/>
                <w:u w:val="single"/>
              </w:rPr>
            </w:pPr>
            <w:r w:rsidRPr="00B350A0">
              <w:rPr>
                <w:rStyle w:val="GUIWord"/>
                <w:u w:val="single"/>
              </w:rPr>
              <w:t>Tram Run</w:t>
            </w:r>
          </w:p>
        </w:tc>
        <w:tc>
          <w:tcPr>
            <w:tcW w:w="0" w:type="auto"/>
          </w:tcPr>
          <w:p w14:paraId="434CC995" w14:textId="77777777" w:rsidR="004C64EE" w:rsidRPr="00B350A0" w:rsidRDefault="004C64EE" w:rsidP="004A51AA">
            <w:pPr>
              <w:pStyle w:val="TableText"/>
            </w:pPr>
            <w:r w:rsidRPr="00B350A0">
              <w:t>[alpha string] Refers to the number of a tram run within a sequence of runs</w:t>
            </w:r>
          </w:p>
        </w:tc>
      </w:tr>
    </w:tbl>
    <w:p w14:paraId="2DDD6B33" w14:textId="77777777" w:rsidR="004C64EE" w:rsidRPr="00A8518D" w:rsidRDefault="004C64EE" w:rsidP="004C64EE">
      <w:pPr>
        <w:pStyle w:val="Heading3"/>
      </w:pPr>
      <w:bookmarkStart w:id="294" w:name="_Toc293145214"/>
      <w:bookmarkStart w:id="295" w:name="_Toc506895535"/>
      <w:bookmarkStart w:id="296" w:name="_Toc398023898"/>
      <w:r w:rsidRPr="00A8518D">
        <w:lastRenderedPageBreak/>
        <w:t>Geochemistry</w:t>
      </w:r>
      <w:bookmarkEnd w:id="294"/>
      <w:bookmarkEnd w:id="295"/>
    </w:p>
    <w:p w14:paraId="22664A30" w14:textId="59199AEF" w:rsidR="004C64EE" w:rsidRPr="00D86006" w:rsidRDefault="004C64EE" w:rsidP="004C64EE">
      <w:r w:rsidRPr="00D86006">
        <w:t xml:space="preserve">Refer to section </w:t>
      </w:r>
      <w:r w:rsidR="00DA4F2C" w:rsidRPr="00D86006">
        <w:fldChar w:fldCharType="begin"/>
      </w:r>
      <w:r w:rsidR="00DA4F2C" w:rsidRPr="00D86006">
        <w:instrText xml:space="preserve"> REF _Ref356400902 \r \h  \* MERGEFORMAT </w:instrText>
      </w:r>
      <w:r w:rsidR="00DA4F2C" w:rsidRPr="00D86006">
        <w:fldChar w:fldCharType="separate"/>
      </w:r>
      <w:r w:rsidR="000C7C57" w:rsidRPr="000C7C57">
        <w:rPr>
          <w:rStyle w:val="CrossReference"/>
        </w:rPr>
        <w:t>13.1</w:t>
      </w:r>
      <w:r w:rsidR="00DA4F2C" w:rsidRPr="00D86006">
        <w:fldChar w:fldCharType="end"/>
      </w:r>
      <w:r w:rsidRPr="00D86006">
        <w:rPr>
          <w:rStyle w:val="CrossReference"/>
        </w:rPr>
        <w:t xml:space="preserve"> </w:t>
      </w:r>
      <w:r w:rsidR="00DA4F2C" w:rsidRPr="00D86006">
        <w:fldChar w:fldCharType="begin"/>
      </w:r>
      <w:r w:rsidR="00DA4F2C" w:rsidRPr="00D86006">
        <w:instrText xml:space="preserve"> REF _Ref356400902 \h  \* MERGEFORMAT </w:instrText>
      </w:r>
      <w:r w:rsidR="00DA4F2C" w:rsidRPr="00D86006">
        <w:fldChar w:fldCharType="separate"/>
      </w:r>
      <w:r w:rsidR="000C7C57" w:rsidRPr="000C7C57">
        <w:rPr>
          <w:rStyle w:val="CrossReference"/>
        </w:rPr>
        <w:t>List available Metadata Elements</w:t>
      </w:r>
      <w:r w:rsidR="00DA4F2C" w:rsidRPr="00D86006">
        <w:fldChar w:fldCharType="end"/>
      </w:r>
      <w:r w:rsidRPr="00D86006">
        <w:t xml:space="preserve"> to get an up-to-date list of this large collection of metaparameters.</w:t>
      </w:r>
    </w:p>
    <w:p w14:paraId="4938D1ED" w14:textId="77777777" w:rsidR="00DC6E0E" w:rsidRPr="00A8518D" w:rsidRDefault="00DC6E0E" w:rsidP="00DC6E0E">
      <w:pPr>
        <w:pStyle w:val="Heading3"/>
      </w:pPr>
      <w:bookmarkStart w:id="297" w:name="_Toc506895536"/>
      <w:r w:rsidRPr="00A8518D">
        <w:t>Illumination Group</w:t>
      </w:r>
      <w:bookmarkEnd w:id="296"/>
      <w:bookmarkEnd w:id="297"/>
    </w:p>
    <w:tbl>
      <w:tblPr>
        <w:tblStyle w:val="TableSimple"/>
        <w:tblW w:w="0" w:type="auto"/>
        <w:tblLook w:val="04A0" w:firstRow="1" w:lastRow="0" w:firstColumn="1" w:lastColumn="0" w:noHBand="0" w:noVBand="1"/>
      </w:tblPr>
      <w:tblGrid>
        <w:gridCol w:w="1767"/>
        <w:gridCol w:w="6766"/>
      </w:tblGrid>
      <w:tr w:rsidR="00DC6E0E" w:rsidRPr="00B350A0" w14:paraId="6F5FFBF9" w14:textId="77777777" w:rsidTr="00DC6E0E">
        <w:tc>
          <w:tcPr>
            <w:tcW w:w="0" w:type="auto"/>
          </w:tcPr>
          <w:p w14:paraId="23DA5DAC" w14:textId="77777777" w:rsidR="00DC6E0E" w:rsidRPr="00B350A0" w:rsidRDefault="00DC6E0E" w:rsidP="004A51AA">
            <w:pPr>
              <w:pStyle w:val="TableText"/>
              <w:rPr>
                <w:rStyle w:val="GUIWord"/>
                <w:u w:val="single"/>
              </w:rPr>
            </w:pPr>
            <w:r w:rsidRPr="00B350A0">
              <w:rPr>
                <w:rStyle w:val="GUIWord"/>
                <w:u w:val="single"/>
              </w:rPr>
              <w:t>Polarization</w:t>
            </w:r>
          </w:p>
        </w:tc>
        <w:tc>
          <w:tcPr>
            <w:tcW w:w="0" w:type="auto"/>
          </w:tcPr>
          <w:p w14:paraId="0B484A88" w14:textId="77777777" w:rsidR="00DC6E0E" w:rsidRPr="00B350A0" w:rsidRDefault="00DC6E0E" w:rsidP="004A51AA">
            <w:pPr>
              <w:pStyle w:val="TableText"/>
            </w:pPr>
            <w:r w:rsidRPr="00B350A0">
              <w:t>[Alpha string] Description of illumination polarisation, typically “Horizontal” or “Vertical”, but other comments may be used as well.</w:t>
            </w:r>
          </w:p>
        </w:tc>
      </w:tr>
      <w:tr w:rsidR="00DC6E0E" w:rsidRPr="00B350A0" w14:paraId="707EAB8B" w14:textId="77777777" w:rsidTr="00DC6E0E">
        <w:tc>
          <w:tcPr>
            <w:tcW w:w="0" w:type="auto"/>
          </w:tcPr>
          <w:p w14:paraId="505284FB" w14:textId="77777777" w:rsidR="00DC6E0E" w:rsidRPr="00B350A0" w:rsidRDefault="00DC6E0E" w:rsidP="004A51AA">
            <w:pPr>
              <w:pStyle w:val="TableText"/>
            </w:pPr>
            <w:r w:rsidRPr="00B350A0">
              <w:rPr>
                <w:rStyle w:val="GUIWord"/>
                <w:u w:val="single"/>
              </w:rPr>
              <w:t xml:space="preserve">Polarization </w:t>
            </w:r>
            <w:r w:rsidR="00982619" w:rsidRPr="00B350A0">
              <w:rPr>
                <w:rStyle w:val="GUIWord"/>
                <w:u w:val="single"/>
              </w:rPr>
              <w:t>Direction</w:t>
            </w:r>
          </w:p>
        </w:tc>
        <w:tc>
          <w:tcPr>
            <w:tcW w:w="0" w:type="auto"/>
          </w:tcPr>
          <w:p w14:paraId="08C45F0A" w14:textId="48864FA6" w:rsidR="00DC6E0E" w:rsidRPr="00B350A0" w:rsidRDefault="00DC6E0E" w:rsidP="004A51AA">
            <w:pPr>
              <w:pStyle w:val="TableText"/>
            </w:pPr>
            <w:r w:rsidRPr="00B350A0">
              <w:t>[Degrees] Polarisation direction, usually measured clockwise from vertical</w:t>
            </w:r>
          </w:p>
        </w:tc>
      </w:tr>
    </w:tbl>
    <w:p w14:paraId="4687D414" w14:textId="77777777" w:rsidR="00DC6E0E" w:rsidRPr="00A8518D" w:rsidRDefault="00DC6E0E" w:rsidP="00DC6E0E">
      <w:pPr>
        <w:pStyle w:val="Heading3"/>
      </w:pPr>
      <w:bookmarkStart w:id="298" w:name="_Toc398023899"/>
      <w:bookmarkStart w:id="299" w:name="_Toc506895537"/>
      <w:r w:rsidRPr="00A8518D">
        <w:t>Instrument Group</w:t>
      </w:r>
      <w:bookmarkEnd w:id="298"/>
      <w:bookmarkEnd w:id="299"/>
    </w:p>
    <w:p w14:paraId="63DFE259" w14:textId="57225210" w:rsidR="00DC6E0E" w:rsidRPr="00B350A0" w:rsidRDefault="00DC6E0E" w:rsidP="004A51AA">
      <w:pPr>
        <w:pStyle w:val="Body"/>
      </w:pPr>
      <w:r w:rsidRPr="00B350A0">
        <w:t xml:space="preserve">This Group of Attributes describes the specific </w:t>
      </w:r>
      <w:r w:rsidR="00D86006">
        <w:rPr>
          <w:rStyle w:val="Strong"/>
          <w:u w:val="single"/>
        </w:rPr>
        <w:t>spectroradiometric</w:t>
      </w:r>
      <w:r w:rsidRPr="00B350A0">
        <w:rPr>
          <w:rStyle w:val="Strong"/>
          <w:u w:val="single"/>
        </w:rPr>
        <w:t xml:space="preserve"> </w:t>
      </w:r>
      <w:r w:rsidRPr="00B350A0">
        <w:t>Instrument which was used to measure this Spectrum.</w:t>
      </w:r>
    </w:p>
    <w:tbl>
      <w:tblPr>
        <w:tblStyle w:val="TableSimple"/>
        <w:tblW w:w="0" w:type="auto"/>
        <w:tblLook w:val="04A0" w:firstRow="1" w:lastRow="0" w:firstColumn="1" w:lastColumn="0" w:noHBand="0" w:noVBand="1"/>
      </w:tblPr>
      <w:tblGrid>
        <w:gridCol w:w="1629"/>
        <w:gridCol w:w="6904"/>
      </w:tblGrid>
      <w:tr w:rsidR="00DC6E0E" w:rsidRPr="00B350A0" w14:paraId="5B091AB1" w14:textId="77777777" w:rsidTr="00DC6E0E">
        <w:tc>
          <w:tcPr>
            <w:tcW w:w="0" w:type="auto"/>
          </w:tcPr>
          <w:p w14:paraId="1EFB5D6E" w14:textId="77777777" w:rsidR="00DC6E0E" w:rsidRPr="00B350A0" w:rsidRDefault="00DC6E0E" w:rsidP="004A51AA">
            <w:pPr>
              <w:pStyle w:val="TableText"/>
              <w:rPr>
                <w:rStyle w:val="GUIWord"/>
                <w:u w:val="single"/>
              </w:rPr>
            </w:pPr>
            <w:r w:rsidRPr="00B350A0">
              <w:rPr>
                <w:rStyle w:val="GUIWord"/>
                <w:u w:val="single"/>
              </w:rPr>
              <w:t>Instrument</w:t>
            </w:r>
          </w:p>
        </w:tc>
        <w:tc>
          <w:tcPr>
            <w:tcW w:w="0" w:type="auto"/>
          </w:tcPr>
          <w:p w14:paraId="2C3C0A6C" w14:textId="77777777" w:rsidR="00DC6E0E" w:rsidRPr="00B350A0" w:rsidRDefault="00DC6E0E" w:rsidP="004A51AA">
            <w:pPr>
              <w:pStyle w:val="TableText"/>
            </w:pPr>
            <w:r w:rsidRPr="00B350A0">
              <w:t xml:space="preserve">[Dropdown list] The name of the </w:t>
            </w:r>
            <w:r w:rsidRPr="00B350A0">
              <w:rPr>
                <w:rStyle w:val="Strong"/>
                <w:u w:val="single"/>
              </w:rPr>
              <w:t xml:space="preserve">specific </w:t>
            </w:r>
            <w:r w:rsidRPr="00B350A0">
              <w:t>Instrument used to take these measurements</w:t>
            </w:r>
          </w:p>
          <w:p w14:paraId="16689353" w14:textId="77777777" w:rsidR="00DC6E0E" w:rsidRPr="00B350A0" w:rsidRDefault="00DC6E0E" w:rsidP="004A51AA">
            <w:pPr>
              <w:pStyle w:val="TableText"/>
            </w:pPr>
            <w:r w:rsidRPr="00B350A0">
              <w:t xml:space="preserve">The drop down list is a list of Instruments which is created and maintained using the </w:t>
            </w:r>
            <w:r w:rsidRPr="00B350A0">
              <w:rPr>
                <w:rStyle w:val="GUIWord"/>
                <w:u w:val="single"/>
              </w:rPr>
              <w:t>Data maintenance/Instrument admin.</w:t>
            </w:r>
            <w:r w:rsidRPr="00B350A0">
              <w:t xml:space="preserve"> function.</w:t>
            </w:r>
          </w:p>
          <w:p w14:paraId="44E89292" w14:textId="77777777" w:rsidR="00DC6E0E" w:rsidRPr="00B350A0" w:rsidRDefault="00DC6E0E" w:rsidP="004A51AA">
            <w:pPr>
              <w:pStyle w:val="TableText"/>
            </w:pPr>
            <w:r w:rsidRPr="00B350A0">
              <w:t xml:space="preserve">This Attribute is always present and cannot be deleted. It should be set if known. If no data is available, set it to </w:t>
            </w:r>
            <w:r w:rsidRPr="00B350A0">
              <w:rPr>
                <w:rStyle w:val="GUIWord"/>
                <w:u w:val="single"/>
              </w:rPr>
              <w:t>Nil</w:t>
            </w:r>
            <w:r w:rsidRPr="00B350A0">
              <w:t>.</w:t>
            </w:r>
          </w:p>
          <w:p w14:paraId="294BC674" w14:textId="77777777" w:rsidR="00DC6E0E" w:rsidRPr="00B350A0" w:rsidRDefault="00DC6E0E" w:rsidP="004A51AA">
            <w:pPr>
              <w:pStyle w:val="TableText"/>
            </w:pPr>
            <w:r w:rsidRPr="00B350A0">
              <w:t>This Attribute is generally set when Spectra are loaded, but should be checked to ensure that SPECCHIO determined it correctly.</w:t>
            </w:r>
          </w:p>
        </w:tc>
      </w:tr>
      <w:tr w:rsidR="00DC6E0E" w:rsidRPr="00B350A0" w14:paraId="0919BFFC" w14:textId="77777777" w:rsidTr="00DC6E0E">
        <w:tc>
          <w:tcPr>
            <w:tcW w:w="0" w:type="auto"/>
          </w:tcPr>
          <w:p w14:paraId="0751EE3E" w14:textId="77777777" w:rsidR="00DC6E0E" w:rsidRPr="00B350A0" w:rsidRDefault="00DC6E0E" w:rsidP="004A51AA">
            <w:pPr>
              <w:pStyle w:val="TableText"/>
              <w:rPr>
                <w:rStyle w:val="GUIWord"/>
                <w:u w:val="single"/>
              </w:rPr>
            </w:pPr>
            <w:r w:rsidRPr="00B350A0">
              <w:rPr>
                <w:rStyle w:val="GUIWord"/>
                <w:u w:val="single"/>
              </w:rPr>
              <w:t>Sensor</w:t>
            </w:r>
          </w:p>
        </w:tc>
        <w:tc>
          <w:tcPr>
            <w:tcW w:w="0" w:type="auto"/>
          </w:tcPr>
          <w:p w14:paraId="6D2D7040" w14:textId="77777777" w:rsidR="00DC6E0E" w:rsidRPr="00B350A0" w:rsidRDefault="00DC6E0E" w:rsidP="004A51AA">
            <w:pPr>
              <w:pStyle w:val="TableText"/>
            </w:pPr>
            <w:r w:rsidRPr="00B350A0">
              <w:t>[Dropdown list] The name of the Sensor used in the specific Instrument used to take these measurements</w:t>
            </w:r>
          </w:p>
          <w:p w14:paraId="03383C24" w14:textId="77777777" w:rsidR="00DC6E0E" w:rsidRPr="00B350A0" w:rsidRDefault="00DC6E0E" w:rsidP="004A51AA">
            <w:pPr>
              <w:pStyle w:val="TableText"/>
            </w:pPr>
            <w:r w:rsidRPr="00B350A0">
              <w:t xml:space="preserve">The dropdown list is a list of Sensors which is created and maintained using the </w:t>
            </w:r>
            <w:r w:rsidRPr="00B350A0">
              <w:rPr>
                <w:rStyle w:val="GUIWord"/>
                <w:u w:val="single"/>
              </w:rPr>
              <w:t>Data maintenance/Load sensor definition</w:t>
            </w:r>
            <w:r w:rsidRPr="00B350A0">
              <w:t xml:space="preserve"> function.</w:t>
            </w:r>
          </w:p>
          <w:p w14:paraId="1F67F258" w14:textId="77777777" w:rsidR="00DC6E0E" w:rsidRPr="00B350A0" w:rsidRDefault="00DC6E0E" w:rsidP="004A51AA">
            <w:pPr>
              <w:pStyle w:val="TableText"/>
            </w:pPr>
            <w:r w:rsidRPr="00B350A0">
              <w:t>If the Instrument Attribute above is set, this Sensor Attribute is ignored and the value stored in the Instrument record is used instead.</w:t>
            </w:r>
          </w:p>
          <w:p w14:paraId="71C8D576" w14:textId="77777777" w:rsidR="00DC6E0E" w:rsidRPr="00B350A0" w:rsidRDefault="00DC6E0E" w:rsidP="004A51AA">
            <w:pPr>
              <w:pStyle w:val="TableText"/>
            </w:pPr>
            <w:r w:rsidRPr="00B350A0">
              <w:t xml:space="preserve">This Attribute is always present and cannot be deleted. If not required, it can be set to </w:t>
            </w:r>
            <w:r w:rsidRPr="00B350A0">
              <w:rPr>
                <w:rStyle w:val="GUIWord"/>
                <w:u w:val="single"/>
              </w:rPr>
              <w:t>Nil</w:t>
            </w:r>
            <w:r w:rsidRPr="00B350A0">
              <w:t>.</w:t>
            </w:r>
          </w:p>
          <w:p w14:paraId="40B20940" w14:textId="77777777" w:rsidR="00DC6E0E" w:rsidRPr="00B350A0" w:rsidRDefault="00DC6E0E" w:rsidP="004A51AA">
            <w:pPr>
              <w:pStyle w:val="TableText"/>
            </w:pPr>
            <w:r w:rsidRPr="00B350A0">
              <w:t>This Attribute is generally set when Spectra are loaded, but should be checked to ensure that SPECCHIO has determined it correctly.</w:t>
            </w:r>
          </w:p>
        </w:tc>
      </w:tr>
      <w:tr w:rsidR="00DC6E0E" w:rsidRPr="00B350A0" w14:paraId="1B3EEC06" w14:textId="77777777" w:rsidTr="00DC6E0E">
        <w:tc>
          <w:tcPr>
            <w:tcW w:w="0" w:type="auto"/>
          </w:tcPr>
          <w:p w14:paraId="3BE6D0F5" w14:textId="77777777" w:rsidR="00DC6E0E" w:rsidRPr="00B350A0" w:rsidRDefault="00DC6E0E" w:rsidP="004A51AA">
            <w:pPr>
              <w:pStyle w:val="TableText"/>
              <w:rPr>
                <w:rStyle w:val="GUIWord"/>
                <w:u w:val="single"/>
              </w:rPr>
            </w:pPr>
            <w:r w:rsidRPr="00B350A0">
              <w:rPr>
                <w:rStyle w:val="GUIWord"/>
                <w:u w:val="single"/>
              </w:rPr>
              <w:t>Calibration Number</w:t>
            </w:r>
          </w:p>
        </w:tc>
        <w:tc>
          <w:tcPr>
            <w:tcW w:w="0" w:type="auto"/>
          </w:tcPr>
          <w:p w14:paraId="20EB1981" w14:textId="77777777" w:rsidR="00DC6E0E" w:rsidRPr="00B350A0" w:rsidRDefault="00DC6E0E" w:rsidP="004A51AA">
            <w:pPr>
              <w:pStyle w:val="TableText"/>
            </w:pPr>
            <w:r w:rsidRPr="00B350A0">
              <w:t>[Integer] Calibration number of the most recent calibration for the Instrument at the time the measurements were taken</w:t>
            </w:r>
          </w:p>
          <w:p w14:paraId="763E1CD0" w14:textId="77777777" w:rsidR="00DC6E0E" w:rsidRPr="00B350A0" w:rsidRDefault="00DC6E0E" w:rsidP="004A51AA">
            <w:pPr>
              <w:pStyle w:val="TableText"/>
            </w:pPr>
            <w:r w:rsidRPr="00B350A0">
              <w:t>Generally, the Acquisition Time is compared against the Calibration Time in the Instrument Calibration List to select the most appropriate calibration to use. This value is used if there is insufficient information available to use the dates.</w:t>
            </w:r>
          </w:p>
          <w:p w14:paraId="47E4452F" w14:textId="77777777" w:rsidR="00DC6E0E" w:rsidRPr="00B350A0" w:rsidRDefault="00DC6E0E" w:rsidP="004A51AA">
            <w:pPr>
              <w:pStyle w:val="TableText"/>
            </w:pPr>
            <w:r w:rsidRPr="00B350A0">
              <w:t>For some Spectrum file formats, this value is set automatically on Spectrum loading. Otherwise, it can be set manually.</w:t>
            </w:r>
          </w:p>
        </w:tc>
      </w:tr>
      <w:tr w:rsidR="001F211E" w:rsidRPr="00B350A0" w14:paraId="030B7E69" w14:textId="77777777" w:rsidTr="00CE496A">
        <w:tc>
          <w:tcPr>
            <w:tcW w:w="0" w:type="auto"/>
          </w:tcPr>
          <w:p w14:paraId="57F174C0" w14:textId="58D546C7" w:rsidR="001F211E" w:rsidRPr="00B350A0" w:rsidRDefault="001F211E" w:rsidP="004A51AA">
            <w:pPr>
              <w:pStyle w:val="TableText"/>
              <w:rPr>
                <w:rStyle w:val="GUIWord"/>
                <w:u w:val="single"/>
              </w:rPr>
            </w:pPr>
            <w:r w:rsidRPr="00B350A0">
              <w:rPr>
                <w:rStyle w:val="GUIWord"/>
                <w:u w:val="single"/>
              </w:rPr>
              <w:lastRenderedPageBreak/>
              <w:t>Calibration (internal ID)</w:t>
            </w:r>
          </w:p>
        </w:tc>
        <w:tc>
          <w:tcPr>
            <w:tcW w:w="0" w:type="auto"/>
          </w:tcPr>
          <w:p w14:paraId="702F84CC" w14:textId="77777777" w:rsidR="001F211E" w:rsidRPr="00B350A0" w:rsidRDefault="001F211E" w:rsidP="004A51AA">
            <w:pPr>
              <w:pStyle w:val="TableText"/>
            </w:pPr>
            <w:r w:rsidRPr="00B350A0">
              <w:t>[Dropdown list]</w:t>
            </w:r>
          </w:p>
          <w:p w14:paraId="6518CA08" w14:textId="0F5F5F3C" w:rsidR="00A060F2" w:rsidRPr="00B350A0" w:rsidRDefault="00A060F2" w:rsidP="004A51AA">
            <w:pPr>
              <w:pStyle w:val="TableText"/>
            </w:pPr>
            <w:r w:rsidRPr="00B350A0">
              <w:t>This ID refers to an internal instrument calibration (typically wavelength) of the instrument. It is set by SPECCHIO automatically and should not be changed manually.</w:t>
            </w:r>
          </w:p>
        </w:tc>
      </w:tr>
      <w:tr w:rsidR="00DC6E0E" w:rsidRPr="00B350A0" w14:paraId="425DBDEB" w14:textId="77777777" w:rsidTr="00DC6E0E">
        <w:tc>
          <w:tcPr>
            <w:tcW w:w="0" w:type="auto"/>
          </w:tcPr>
          <w:p w14:paraId="6AFD2C07" w14:textId="77777777" w:rsidR="00DC6E0E" w:rsidRPr="00B350A0" w:rsidRDefault="00DC6E0E" w:rsidP="004A51AA">
            <w:pPr>
              <w:pStyle w:val="TableText"/>
              <w:rPr>
                <w:rStyle w:val="GUIWord"/>
                <w:u w:val="single"/>
              </w:rPr>
            </w:pPr>
            <w:r w:rsidRPr="00B350A0">
              <w:rPr>
                <w:rStyle w:val="GUIWord"/>
                <w:u w:val="single"/>
              </w:rPr>
              <w:t>Extended Instrument Name</w:t>
            </w:r>
          </w:p>
        </w:tc>
        <w:tc>
          <w:tcPr>
            <w:tcW w:w="0" w:type="auto"/>
          </w:tcPr>
          <w:p w14:paraId="0D8EF6FE" w14:textId="77777777" w:rsidR="00DC6E0E" w:rsidRPr="00B350A0" w:rsidRDefault="00DC6E0E" w:rsidP="004A51AA">
            <w:pPr>
              <w:pStyle w:val="TableText"/>
            </w:pPr>
            <w:r w:rsidRPr="00B350A0">
              <w:t>[Alpha string] Instrument name</w:t>
            </w:r>
          </w:p>
          <w:p w14:paraId="40A62EC9" w14:textId="77777777" w:rsidR="00DC6E0E" w:rsidRPr="00B350A0" w:rsidRDefault="00DC6E0E" w:rsidP="004A51AA">
            <w:pPr>
              <w:pStyle w:val="TableText"/>
            </w:pPr>
            <w:r w:rsidRPr="00B350A0">
              <w:t>This field can be used to further describe the Instrument used to capture this Spectrum, especially if the Instrument is not shown in the dropdown list of Instruments.</w:t>
            </w:r>
          </w:p>
        </w:tc>
      </w:tr>
      <w:tr w:rsidR="00DC6E0E" w:rsidRPr="00B350A0" w14:paraId="1DF3AD8D" w14:textId="77777777" w:rsidTr="00DC6E0E">
        <w:tc>
          <w:tcPr>
            <w:tcW w:w="0" w:type="auto"/>
          </w:tcPr>
          <w:p w14:paraId="214BC59A" w14:textId="77777777" w:rsidR="00DC6E0E" w:rsidRPr="00B350A0" w:rsidRDefault="00DC6E0E" w:rsidP="004A51AA">
            <w:pPr>
              <w:pStyle w:val="TableText"/>
              <w:rPr>
                <w:rStyle w:val="GUIWord"/>
                <w:u w:val="single"/>
              </w:rPr>
            </w:pPr>
            <w:r w:rsidRPr="00B350A0">
              <w:rPr>
                <w:rStyle w:val="GUIWord"/>
                <w:u w:val="single"/>
              </w:rPr>
              <w:t>Instrument Serial Number</w:t>
            </w:r>
          </w:p>
        </w:tc>
        <w:tc>
          <w:tcPr>
            <w:tcW w:w="0" w:type="auto"/>
          </w:tcPr>
          <w:p w14:paraId="72E867A1" w14:textId="77777777" w:rsidR="00DC6E0E" w:rsidRPr="00B350A0" w:rsidRDefault="00DC6E0E" w:rsidP="004A51AA">
            <w:pPr>
              <w:pStyle w:val="TableText"/>
            </w:pPr>
            <w:r w:rsidRPr="00B350A0">
              <w:t>[Alpha string] Serial number of the Instrument</w:t>
            </w:r>
          </w:p>
          <w:p w14:paraId="58DC7EA7" w14:textId="77777777" w:rsidR="00DC6E0E" w:rsidRPr="00B350A0" w:rsidRDefault="00DC6E0E" w:rsidP="004A51AA">
            <w:pPr>
              <w:pStyle w:val="TableText"/>
            </w:pPr>
            <w:r w:rsidRPr="00B350A0">
              <w:t>As for Extended Instrument Name above, enter this value if the specific Instrument is not shown in the dropdown lists.</w:t>
            </w:r>
          </w:p>
        </w:tc>
      </w:tr>
    </w:tbl>
    <w:p w14:paraId="2855CEBE" w14:textId="77777777" w:rsidR="00DC6E0E" w:rsidRPr="00A8518D" w:rsidRDefault="00DC6E0E" w:rsidP="00DC6E0E">
      <w:pPr>
        <w:pStyle w:val="Heading3"/>
      </w:pPr>
      <w:bookmarkStart w:id="300" w:name="_Toc398023900"/>
      <w:bookmarkStart w:id="301" w:name="_Toc506895538"/>
      <w:r w:rsidRPr="00A8518D">
        <w:t>Instrument Settings Group</w:t>
      </w:r>
      <w:bookmarkEnd w:id="300"/>
      <w:bookmarkEnd w:id="301"/>
    </w:p>
    <w:p w14:paraId="7EE924AA" w14:textId="77777777" w:rsidR="00DC6E0E" w:rsidRPr="00B350A0" w:rsidRDefault="00DC6E0E" w:rsidP="004A51AA">
      <w:pPr>
        <w:pStyle w:val="Body"/>
      </w:pPr>
      <w:r w:rsidRPr="00B350A0">
        <w:t>These attributes describe the settings of the Instrument at the time the Spectrum was acquired.</w:t>
      </w:r>
    </w:p>
    <w:p w14:paraId="51307F33" w14:textId="77777777" w:rsidR="00DC6E0E" w:rsidRPr="00B350A0" w:rsidRDefault="00DC6E0E" w:rsidP="004A51AA">
      <w:pPr>
        <w:pStyle w:val="Body"/>
      </w:pPr>
      <w:r w:rsidRPr="00B350A0">
        <w:t>For some Instruments and file formats, the following Instrument settings are read from the Spectrum input file and set into the Spectrum Metadata. For others, these values must be recorded manually.</w:t>
      </w:r>
    </w:p>
    <w:tbl>
      <w:tblPr>
        <w:tblStyle w:val="TableGrid"/>
        <w:tblW w:w="0" w:type="auto"/>
        <w:tblInd w:w="817" w:type="dxa"/>
        <w:tblLook w:val="04A0" w:firstRow="1" w:lastRow="0" w:firstColumn="1" w:lastColumn="0" w:noHBand="0" w:noVBand="1"/>
      </w:tblPr>
      <w:tblGrid>
        <w:gridCol w:w="2437"/>
        <w:gridCol w:w="5988"/>
      </w:tblGrid>
      <w:tr w:rsidR="00DC6E0E" w:rsidRPr="008223E4" w14:paraId="28A91340" w14:textId="77777777" w:rsidTr="00DC6E0E">
        <w:trPr>
          <w:cantSplit/>
        </w:trPr>
        <w:tc>
          <w:tcPr>
            <w:tcW w:w="0" w:type="auto"/>
          </w:tcPr>
          <w:p w14:paraId="4C8CA1AA" w14:textId="77777777" w:rsidR="00DC6E0E" w:rsidRPr="008223E4" w:rsidRDefault="00DC6E0E" w:rsidP="004A51AA">
            <w:pPr>
              <w:pStyle w:val="TableText"/>
              <w:rPr>
                <w:rStyle w:val="GUIWord"/>
                <w:u w:val="single"/>
              </w:rPr>
            </w:pPr>
            <w:r w:rsidRPr="008223E4">
              <w:rPr>
                <w:rStyle w:val="GUIWord"/>
                <w:u w:val="single"/>
              </w:rPr>
              <w:t>Automatic Dark Current Correction</w:t>
            </w:r>
          </w:p>
        </w:tc>
        <w:tc>
          <w:tcPr>
            <w:tcW w:w="0" w:type="auto"/>
          </w:tcPr>
          <w:p w14:paraId="4A22E44D" w14:textId="77777777" w:rsidR="00DC6E0E" w:rsidRPr="008223E4" w:rsidRDefault="00DC6E0E" w:rsidP="004A51AA">
            <w:pPr>
              <w:pStyle w:val="TableText"/>
              <w:rPr>
                <w:sz w:val="22"/>
                <w:szCs w:val="22"/>
              </w:rPr>
            </w:pPr>
            <w:r w:rsidRPr="008223E4">
              <w:rPr>
                <w:sz w:val="22"/>
                <w:szCs w:val="22"/>
              </w:rPr>
              <w:t>[Alpha string] Indicates if Dark current has been compensated for by the Instrument</w:t>
            </w:r>
          </w:p>
          <w:p w14:paraId="379D4D3E" w14:textId="77777777" w:rsidR="00DC6E0E" w:rsidRPr="008223E4" w:rsidRDefault="00DC6E0E" w:rsidP="004A51AA">
            <w:pPr>
              <w:pStyle w:val="TableText"/>
              <w:rPr>
                <w:sz w:val="22"/>
                <w:szCs w:val="22"/>
              </w:rPr>
            </w:pPr>
            <w:r w:rsidRPr="008223E4">
              <w:rPr>
                <w:sz w:val="22"/>
                <w:szCs w:val="22"/>
              </w:rPr>
              <w:t>If SPECCHIO loads this value from the input Spectrum file, it will set one of the values “ON” or “OFF”.</w:t>
            </w:r>
          </w:p>
        </w:tc>
      </w:tr>
      <w:tr w:rsidR="00DC6E0E" w:rsidRPr="008223E4" w14:paraId="12D42B32" w14:textId="77777777" w:rsidTr="00DC6E0E">
        <w:trPr>
          <w:cantSplit/>
        </w:trPr>
        <w:tc>
          <w:tcPr>
            <w:tcW w:w="0" w:type="auto"/>
          </w:tcPr>
          <w:p w14:paraId="79543BEA" w14:textId="77777777" w:rsidR="00DC6E0E" w:rsidRPr="008223E4" w:rsidRDefault="00DC6E0E" w:rsidP="004A51AA">
            <w:pPr>
              <w:pStyle w:val="TableText"/>
              <w:rPr>
                <w:rStyle w:val="GUIWord"/>
                <w:u w:val="single"/>
              </w:rPr>
            </w:pPr>
            <w:r w:rsidRPr="008223E4">
              <w:rPr>
                <w:rStyle w:val="GUIWord"/>
                <w:u w:val="single"/>
              </w:rPr>
              <w:t>Capturing Software Name</w:t>
            </w:r>
          </w:p>
        </w:tc>
        <w:tc>
          <w:tcPr>
            <w:tcW w:w="0" w:type="auto"/>
          </w:tcPr>
          <w:p w14:paraId="2F8B6CA8" w14:textId="77777777" w:rsidR="00DC6E0E" w:rsidRPr="008223E4" w:rsidRDefault="00DC6E0E" w:rsidP="004A51AA">
            <w:pPr>
              <w:pStyle w:val="TableText"/>
              <w:rPr>
                <w:sz w:val="22"/>
                <w:szCs w:val="22"/>
              </w:rPr>
            </w:pPr>
            <w:r w:rsidRPr="008223E4">
              <w:rPr>
                <w:sz w:val="22"/>
                <w:szCs w:val="22"/>
              </w:rPr>
              <w:t>[Alpha string] Name of the Instrument operation software or data capture software</w:t>
            </w:r>
          </w:p>
        </w:tc>
      </w:tr>
      <w:tr w:rsidR="00DC6E0E" w:rsidRPr="008223E4" w14:paraId="082AC1F6" w14:textId="77777777" w:rsidTr="00DC6E0E">
        <w:trPr>
          <w:cantSplit/>
        </w:trPr>
        <w:tc>
          <w:tcPr>
            <w:tcW w:w="0" w:type="auto"/>
          </w:tcPr>
          <w:p w14:paraId="7089DF8C" w14:textId="77777777" w:rsidR="00DC6E0E" w:rsidRPr="008223E4" w:rsidRDefault="00DC6E0E" w:rsidP="004A51AA">
            <w:pPr>
              <w:pStyle w:val="TableText"/>
              <w:rPr>
                <w:rStyle w:val="GUIWord"/>
                <w:u w:val="single"/>
              </w:rPr>
            </w:pPr>
            <w:r w:rsidRPr="008223E4">
              <w:rPr>
                <w:rStyle w:val="GUIWord"/>
                <w:u w:val="single"/>
              </w:rPr>
              <w:t>Capturing Software Version</w:t>
            </w:r>
          </w:p>
        </w:tc>
        <w:tc>
          <w:tcPr>
            <w:tcW w:w="0" w:type="auto"/>
          </w:tcPr>
          <w:p w14:paraId="7451FB83" w14:textId="77777777" w:rsidR="00DC6E0E" w:rsidRPr="008223E4" w:rsidRDefault="00DC6E0E" w:rsidP="004A51AA">
            <w:pPr>
              <w:pStyle w:val="TableText"/>
              <w:rPr>
                <w:sz w:val="22"/>
                <w:szCs w:val="22"/>
              </w:rPr>
            </w:pPr>
            <w:r w:rsidRPr="008223E4">
              <w:rPr>
                <w:sz w:val="22"/>
                <w:szCs w:val="22"/>
              </w:rPr>
              <w:t>[Alpha string] Version of the Instrument operation software or data capture software</w:t>
            </w:r>
          </w:p>
        </w:tc>
      </w:tr>
      <w:tr w:rsidR="00DC6E0E" w:rsidRPr="008223E4" w14:paraId="6EB3494E" w14:textId="77777777" w:rsidTr="00DC6E0E">
        <w:trPr>
          <w:cantSplit/>
        </w:trPr>
        <w:tc>
          <w:tcPr>
            <w:tcW w:w="0" w:type="auto"/>
          </w:tcPr>
          <w:p w14:paraId="6B5FA719" w14:textId="77777777" w:rsidR="00DC6E0E" w:rsidRPr="008223E4" w:rsidRDefault="00DC6E0E" w:rsidP="004A51AA">
            <w:pPr>
              <w:pStyle w:val="TableText"/>
              <w:rPr>
                <w:rStyle w:val="GUIWord"/>
                <w:u w:val="single"/>
              </w:rPr>
            </w:pPr>
            <w:r w:rsidRPr="008223E4">
              <w:rPr>
                <w:rStyle w:val="GUIWord"/>
                <w:u w:val="single"/>
              </w:rPr>
              <w:t>Gain SWIR1</w:t>
            </w:r>
          </w:p>
        </w:tc>
        <w:tc>
          <w:tcPr>
            <w:tcW w:w="0" w:type="auto"/>
          </w:tcPr>
          <w:p w14:paraId="4F9A54C7" w14:textId="77777777" w:rsidR="00DC6E0E" w:rsidRPr="008223E4" w:rsidRDefault="00DC6E0E" w:rsidP="004A51AA">
            <w:pPr>
              <w:pStyle w:val="TableText"/>
              <w:rPr>
                <w:sz w:val="22"/>
                <w:szCs w:val="22"/>
              </w:rPr>
            </w:pPr>
            <w:r w:rsidRPr="008223E4">
              <w:rPr>
                <w:sz w:val="22"/>
                <w:szCs w:val="22"/>
              </w:rPr>
              <w:t>[Integer] ASD specific gain</w:t>
            </w:r>
          </w:p>
        </w:tc>
      </w:tr>
      <w:tr w:rsidR="00DC6E0E" w:rsidRPr="008223E4" w14:paraId="157CC037" w14:textId="77777777" w:rsidTr="00DC6E0E">
        <w:trPr>
          <w:cantSplit/>
        </w:trPr>
        <w:tc>
          <w:tcPr>
            <w:tcW w:w="0" w:type="auto"/>
          </w:tcPr>
          <w:p w14:paraId="6F102E91" w14:textId="77777777" w:rsidR="00DC6E0E" w:rsidRPr="008223E4" w:rsidRDefault="00DC6E0E" w:rsidP="004A51AA">
            <w:pPr>
              <w:pStyle w:val="TableText"/>
              <w:rPr>
                <w:rStyle w:val="GUIWord"/>
                <w:u w:val="single"/>
              </w:rPr>
            </w:pPr>
            <w:r w:rsidRPr="008223E4">
              <w:rPr>
                <w:rStyle w:val="GUIWord"/>
                <w:u w:val="single"/>
              </w:rPr>
              <w:t>Gain SWIR2</w:t>
            </w:r>
          </w:p>
        </w:tc>
        <w:tc>
          <w:tcPr>
            <w:tcW w:w="0" w:type="auto"/>
          </w:tcPr>
          <w:p w14:paraId="5AD76CFB" w14:textId="77777777" w:rsidR="00DC6E0E" w:rsidRPr="008223E4" w:rsidRDefault="00DC6E0E" w:rsidP="004A51AA">
            <w:pPr>
              <w:pStyle w:val="TableText"/>
              <w:rPr>
                <w:sz w:val="22"/>
                <w:szCs w:val="22"/>
              </w:rPr>
            </w:pPr>
            <w:r w:rsidRPr="008223E4">
              <w:rPr>
                <w:sz w:val="22"/>
                <w:szCs w:val="22"/>
              </w:rPr>
              <w:t>[Integer] ASD specific gain</w:t>
            </w:r>
          </w:p>
        </w:tc>
      </w:tr>
      <w:tr w:rsidR="00DC6E0E" w:rsidRPr="008223E4" w14:paraId="47E28E7B" w14:textId="77777777" w:rsidTr="00DC6E0E">
        <w:trPr>
          <w:cantSplit/>
        </w:trPr>
        <w:tc>
          <w:tcPr>
            <w:tcW w:w="0" w:type="auto"/>
          </w:tcPr>
          <w:p w14:paraId="6DE6A816" w14:textId="77777777" w:rsidR="00DC6E0E" w:rsidRPr="008223E4" w:rsidRDefault="00DC6E0E" w:rsidP="004A51AA">
            <w:pPr>
              <w:pStyle w:val="TableText"/>
              <w:rPr>
                <w:rStyle w:val="GUIWord"/>
                <w:u w:val="single"/>
              </w:rPr>
            </w:pPr>
            <w:r w:rsidRPr="008223E4">
              <w:rPr>
                <w:rStyle w:val="GUIWord"/>
                <w:u w:val="single"/>
              </w:rPr>
              <w:t>Instrument Channel</w:t>
            </w:r>
          </w:p>
        </w:tc>
        <w:tc>
          <w:tcPr>
            <w:tcW w:w="0" w:type="auto"/>
          </w:tcPr>
          <w:p w14:paraId="44CB5757" w14:textId="77777777" w:rsidR="00DC6E0E" w:rsidRPr="008223E4" w:rsidRDefault="00DC6E0E" w:rsidP="004A51AA">
            <w:pPr>
              <w:pStyle w:val="TableText"/>
              <w:rPr>
                <w:sz w:val="22"/>
                <w:szCs w:val="22"/>
              </w:rPr>
            </w:pPr>
            <w:r w:rsidRPr="008223E4">
              <w:rPr>
                <w:sz w:val="22"/>
                <w:szCs w:val="22"/>
              </w:rPr>
              <w:t>[Alpha string] Channel designation for multi-channel instruments, e.g. irradiance and reflected radiance channels</w:t>
            </w:r>
          </w:p>
        </w:tc>
      </w:tr>
      <w:tr w:rsidR="001F211E" w:rsidRPr="008223E4" w14:paraId="0223CF39" w14:textId="77777777" w:rsidTr="00CE496A">
        <w:trPr>
          <w:cantSplit/>
        </w:trPr>
        <w:tc>
          <w:tcPr>
            <w:tcW w:w="0" w:type="auto"/>
          </w:tcPr>
          <w:p w14:paraId="5980D169" w14:textId="77777777" w:rsidR="001F211E" w:rsidRPr="008223E4" w:rsidRDefault="001F211E" w:rsidP="004A51AA">
            <w:pPr>
              <w:pStyle w:val="TableText"/>
              <w:rPr>
                <w:rStyle w:val="GUIWord"/>
                <w:u w:val="single"/>
              </w:rPr>
            </w:pPr>
            <w:r w:rsidRPr="008223E4">
              <w:rPr>
                <w:rStyle w:val="GUIWord"/>
                <w:u w:val="single"/>
              </w:rPr>
              <w:t>Instrument Temperature</w:t>
            </w:r>
          </w:p>
        </w:tc>
        <w:tc>
          <w:tcPr>
            <w:tcW w:w="0" w:type="auto"/>
          </w:tcPr>
          <w:p w14:paraId="3DEE82FC" w14:textId="77777777" w:rsidR="001F211E" w:rsidRPr="008223E4" w:rsidRDefault="001F211E" w:rsidP="004A51AA">
            <w:pPr>
              <w:pStyle w:val="TableText"/>
              <w:rPr>
                <w:sz w:val="22"/>
                <w:szCs w:val="22"/>
              </w:rPr>
            </w:pPr>
            <w:r w:rsidRPr="008223E4">
              <w:rPr>
                <w:sz w:val="22"/>
                <w:szCs w:val="22"/>
              </w:rPr>
              <w:t>[Degrees Celsius] Internal temperature of the instrument</w:t>
            </w:r>
          </w:p>
        </w:tc>
      </w:tr>
      <w:tr w:rsidR="00DC6E0E" w:rsidRPr="008223E4" w14:paraId="2440B970" w14:textId="77777777" w:rsidTr="00DC6E0E">
        <w:trPr>
          <w:cantSplit/>
        </w:trPr>
        <w:tc>
          <w:tcPr>
            <w:tcW w:w="0" w:type="auto"/>
          </w:tcPr>
          <w:p w14:paraId="32D170BC" w14:textId="77777777" w:rsidR="00DC6E0E" w:rsidRPr="008223E4" w:rsidRDefault="00DC6E0E" w:rsidP="004A51AA">
            <w:pPr>
              <w:pStyle w:val="TableText"/>
              <w:rPr>
                <w:rStyle w:val="GUIWord"/>
                <w:u w:val="single"/>
              </w:rPr>
            </w:pPr>
            <w:r w:rsidRPr="008223E4">
              <w:rPr>
                <w:rStyle w:val="GUIWord"/>
                <w:u w:val="single"/>
              </w:rPr>
              <w:t>Integration Time</w:t>
            </w:r>
          </w:p>
        </w:tc>
        <w:tc>
          <w:tcPr>
            <w:tcW w:w="0" w:type="auto"/>
          </w:tcPr>
          <w:p w14:paraId="27DEAA87" w14:textId="77777777" w:rsidR="00DC6E0E" w:rsidRPr="008223E4" w:rsidRDefault="00DC6E0E" w:rsidP="004A51AA">
            <w:pPr>
              <w:pStyle w:val="TableText"/>
              <w:rPr>
                <w:sz w:val="22"/>
                <w:szCs w:val="22"/>
              </w:rPr>
            </w:pPr>
            <w:r w:rsidRPr="008223E4">
              <w:rPr>
                <w:sz w:val="22"/>
                <w:szCs w:val="22"/>
              </w:rPr>
              <w:t>[ms] Integration time</w:t>
            </w:r>
          </w:p>
        </w:tc>
      </w:tr>
      <w:tr w:rsidR="00DC6E0E" w:rsidRPr="008223E4" w14:paraId="5770DE53" w14:textId="77777777" w:rsidTr="00DC6E0E">
        <w:trPr>
          <w:cantSplit/>
        </w:trPr>
        <w:tc>
          <w:tcPr>
            <w:tcW w:w="0" w:type="auto"/>
          </w:tcPr>
          <w:p w14:paraId="6216C099" w14:textId="77777777" w:rsidR="00DC6E0E" w:rsidRPr="008223E4" w:rsidRDefault="00DC6E0E" w:rsidP="004A51AA">
            <w:pPr>
              <w:pStyle w:val="TableText"/>
              <w:rPr>
                <w:rStyle w:val="GUIWord"/>
                <w:u w:val="single"/>
              </w:rPr>
            </w:pPr>
            <w:r w:rsidRPr="008223E4">
              <w:rPr>
                <w:rStyle w:val="GUIWord"/>
                <w:u w:val="single"/>
              </w:rPr>
              <w:t>Number of Internal Scans</w:t>
            </w:r>
          </w:p>
        </w:tc>
        <w:tc>
          <w:tcPr>
            <w:tcW w:w="0" w:type="auto"/>
          </w:tcPr>
          <w:p w14:paraId="1DE78F4A" w14:textId="77777777" w:rsidR="00DC6E0E" w:rsidRPr="008223E4" w:rsidRDefault="00DC6E0E" w:rsidP="004A51AA">
            <w:pPr>
              <w:pStyle w:val="TableText"/>
              <w:rPr>
                <w:sz w:val="22"/>
                <w:szCs w:val="22"/>
              </w:rPr>
            </w:pPr>
            <w:r w:rsidRPr="008223E4">
              <w:rPr>
                <w:sz w:val="22"/>
                <w:szCs w:val="22"/>
              </w:rPr>
              <w:t>[Integer] Number of Spectra recorded internally and averaged over by the Instrument</w:t>
            </w:r>
          </w:p>
        </w:tc>
      </w:tr>
      <w:tr w:rsidR="00DC6E0E" w:rsidRPr="008223E4" w14:paraId="2D4EA79E" w14:textId="77777777" w:rsidTr="00DC6E0E">
        <w:trPr>
          <w:cantSplit/>
        </w:trPr>
        <w:tc>
          <w:tcPr>
            <w:tcW w:w="0" w:type="auto"/>
          </w:tcPr>
          <w:p w14:paraId="200E0B31" w14:textId="77777777" w:rsidR="00DC6E0E" w:rsidRPr="008223E4" w:rsidRDefault="00DC6E0E" w:rsidP="004A51AA">
            <w:pPr>
              <w:pStyle w:val="TableText"/>
              <w:rPr>
                <w:rStyle w:val="GUIWord"/>
                <w:u w:val="single"/>
              </w:rPr>
            </w:pPr>
            <w:r w:rsidRPr="008223E4">
              <w:rPr>
                <w:rStyle w:val="GUIWord"/>
                <w:u w:val="single"/>
              </w:rPr>
              <w:t>Offset SWIR1</w:t>
            </w:r>
          </w:p>
        </w:tc>
        <w:tc>
          <w:tcPr>
            <w:tcW w:w="0" w:type="auto"/>
          </w:tcPr>
          <w:p w14:paraId="55D02600" w14:textId="77777777" w:rsidR="00DC6E0E" w:rsidRPr="008223E4" w:rsidRDefault="00DC6E0E" w:rsidP="004A51AA">
            <w:pPr>
              <w:pStyle w:val="TableText"/>
              <w:rPr>
                <w:sz w:val="22"/>
                <w:szCs w:val="22"/>
              </w:rPr>
            </w:pPr>
            <w:r w:rsidRPr="008223E4">
              <w:rPr>
                <w:sz w:val="22"/>
                <w:szCs w:val="22"/>
              </w:rPr>
              <w:t>[Integer] ASD specific offset</w:t>
            </w:r>
          </w:p>
        </w:tc>
      </w:tr>
      <w:tr w:rsidR="00DC6E0E" w:rsidRPr="008223E4" w14:paraId="0C268A32" w14:textId="77777777" w:rsidTr="00DC6E0E">
        <w:trPr>
          <w:cantSplit/>
        </w:trPr>
        <w:tc>
          <w:tcPr>
            <w:tcW w:w="0" w:type="auto"/>
          </w:tcPr>
          <w:p w14:paraId="3D81152A" w14:textId="77777777" w:rsidR="00DC6E0E" w:rsidRPr="008223E4" w:rsidRDefault="00DC6E0E" w:rsidP="004A51AA">
            <w:pPr>
              <w:pStyle w:val="TableText"/>
              <w:rPr>
                <w:rStyle w:val="GUIWord"/>
                <w:u w:val="single"/>
              </w:rPr>
            </w:pPr>
            <w:r w:rsidRPr="008223E4">
              <w:rPr>
                <w:rStyle w:val="GUIWord"/>
                <w:u w:val="single"/>
              </w:rPr>
              <w:t>Offset SWIR2</w:t>
            </w:r>
          </w:p>
        </w:tc>
        <w:tc>
          <w:tcPr>
            <w:tcW w:w="0" w:type="auto"/>
          </w:tcPr>
          <w:p w14:paraId="1C15D203" w14:textId="77777777" w:rsidR="00DC6E0E" w:rsidRPr="008223E4" w:rsidRDefault="00DC6E0E" w:rsidP="004A51AA">
            <w:pPr>
              <w:pStyle w:val="TableText"/>
              <w:rPr>
                <w:sz w:val="22"/>
                <w:szCs w:val="22"/>
              </w:rPr>
            </w:pPr>
            <w:r w:rsidRPr="008223E4">
              <w:rPr>
                <w:sz w:val="22"/>
                <w:szCs w:val="22"/>
              </w:rPr>
              <w:t>[Integer] ASD specific offset</w:t>
            </w:r>
          </w:p>
        </w:tc>
      </w:tr>
      <w:tr w:rsidR="00DC6E0E" w:rsidRPr="008223E4" w14:paraId="50804446" w14:textId="77777777" w:rsidTr="00DC6E0E">
        <w:trPr>
          <w:cantSplit/>
        </w:trPr>
        <w:tc>
          <w:tcPr>
            <w:tcW w:w="0" w:type="auto"/>
          </w:tcPr>
          <w:p w14:paraId="3D90501E" w14:textId="77777777" w:rsidR="00DC6E0E" w:rsidRPr="008223E4" w:rsidRDefault="00DC6E0E" w:rsidP="004A51AA">
            <w:pPr>
              <w:pStyle w:val="TableText"/>
              <w:rPr>
                <w:rStyle w:val="GUIWord"/>
                <w:u w:val="single"/>
              </w:rPr>
            </w:pPr>
            <w:r w:rsidRPr="008223E4">
              <w:rPr>
                <w:rStyle w:val="GUIWord"/>
                <w:u w:val="single"/>
              </w:rPr>
              <w:lastRenderedPageBreak/>
              <w:t>Time since last DC</w:t>
            </w:r>
          </w:p>
        </w:tc>
        <w:tc>
          <w:tcPr>
            <w:tcW w:w="0" w:type="auto"/>
          </w:tcPr>
          <w:p w14:paraId="645E7254" w14:textId="77777777" w:rsidR="00DC6E0E" w:rsidRPr="008223E4" w:rsidRDefault="00DC6E0E" w:rsidP="004A51AA">
            <w:pPr>
              <w:pStyle w:val="TableText"/>
              <w:rPr>
                <w:sz w:val="22"/>
                <w:szCs w:val="22"/>
              </w:rPr>
            </w:pPr>
            <w:r w:rsidRPr="008223E4">
              <w:rPr>
                <w:sz w:val="22"/>
                <w:szCs w:val="22"/>
              </w:rPr>
              <w:t>[Integer] Seconds since last dark current measurement</w:t>
            </w:r>
          </w:p>
          <w:p w14:paraId="1654DBC8" w14:textId="77777777" w:rsidR="00DC6E0E" w:rsidRPr="008223E4" w:rsidRDefault="00DC6E0E" w:rsidP="004A51AA">
            <w:pPr>
              <w:pStyle w:val="TableText"/>
              <w:rPr>
                <w:sz w:val="22"/>
                <w:szCs w:val="22"/>
              </w:rPr>
            </w:pPr>
            <w:r w:rsidRPr="008223E4">
              <w:rPr>
                <w:sz w:val="22"/>
                <w:szCs w:val="22"/>
              </w:rPr>
              <w:t>Not currently filled, even if it’s in the input file.</w:t>
            </w:r>
          </w:p>
        </w:tc>
      </w:tr>
      <w:tr w:rsidR="00DC6E0E" w:rsidRPr="008223E4" w14:paraId="3EB5E679" w14:textId="77777777" w:rsidTr="00DC6E0E">
        <w:trPr>
          <w:cantSplit/>
        </w:trPr>
        <w:tc>
          <w:tcPr>
            <w:tcW w:w="0" w:type="auto"/>
          </w:tcPr>
          <w:p w14:paraId="63C8093E" w14:textId="77777777" w:rsidR="00DC6E0E" w:rsidRPr="008223E4" w:rsidRDefault="00DC6E0E" w:rsidP="004A51AA">
            <w:pPr>
              <w:pStyle w:val="TableText"/>
              <w:rPr>
                <w:rStyle w:val="GUIWord"/>
                <w:u w:val="single"/>
              </w:rPr>
            </w:pPr>
            <w:r w:rsidRPr="008223E4">
              <w:rPr>
                <w:rStyle w:val="GUIWord"/>
                <w:u w:val="single"/>
              </w:rPr>
              <w:t>UniSpec Spectral Resampling</w:t>
            </w:r>
          </w:p>
        </w:tc>
        <w:tc>
          <w:tcPr>
            <w:tcW w:w="0" w:type="auto"/>
          </w:tcPr>
          <w:p w14:paraId="0C178B3C" w14:textId="77777777" w:rsidR="00DC6E0E" w:rsidRPr="008223E4" w:rsidRDefault="00DC6E0E" w:rsidP="004A51AA">
            <w:pPr>
              <w:pStyle w:val="TableText"/>
              <w:rPr>
                <w:sz w:val="22"/>
                <w:szCs w:val="22"/>
              </w:rPr>
            </w:pPr>
            <w:r w:rsidRPr="008223E4">
              <w:rPr>
                <w:sz w:val="22"/>
                <w:szCs w:val="22"/>
              </w:rPr>
              <w:t>[Alpha string] UniSpec specific setting; indicates if the resampling was ON or OFF</w:t>
            </w:r>
          </w:p>
          <w:p w14:paraId="7E452C00" w14:textId="77777777" w:rsidR="00DC6E0E" w:rsidRPr="008223E4" w:rsidRDefault="00DC6E0E" w:rsidP="004A51AA">
            <w:pPr>
              <w:pStyle w:val="TableText"/>
              <w:rPr>
                <w:sz w:val="22"/>
                <w:szCs w:val="22"/>
              </w:rPr>
            </w:pPr>
            <w:r w:rsidRPr="008223E4">
              <w:rPr>
                <w:sz w:val="22"/>
                <w:szCs w:val="22"/>
              </w:rPr>
              <w:t>If SPECCHIO loads this value from the input Spectrum file, it will set one of the values “ON” or “OFF”.</w:t>
            </w:r>
          </w:p>
        </w:tc>
      </w:tr>
    </w:tbl>
    <w:p w14:paraId="63578E24" w14:textId="77777777" w:rsidR="00DC6E0E" w:rsidRPr="00A8518D" w:rsidRDefault="00DC6E0E" w:rsidP="00DC6E0E">
      <w:pPr>
        <w:pStyle w:val="Heading3"/>
      </w:pPr>
      <w:bookmarkStart w:id="302" w:name="_Toc398023901"/>
      <w:bookmarkStart w:id="303" w:name="_Toc506895539"/>
      <w:r w:rsidRPr="00A8518D">
        <w:t>Instrumentation Group</w:t>
      </w:r>
      <w:bookmarkEnd w:id="302"/>
      <w:bookmarkEnd w:id="303"/>
    </w:p>
    <w:p w14:paraId="30F4E148" w14:textId="77777777" w:rsidR="00DC6E0E" w:rsidRPr="00B350A0" w:rsidRDefault="00DC6E0E" w:rsidP="004A51AA">
      <w:pPr>
        <w:pStyle w:val="Body"/>
      </w:pPr>
      <w:r w:rsidRPr="00B350A0">
        <w:t>These attributes describe the Instrumentation used at the time the Spectrum was acquired.</w:t>
      </w:r>
    </w:p>
    <w:p w14:paraId="3D7357B4" w14:textId="77777777" w:rsidR="00DC6E0E" w:rsidRPr="00B350A0" w:rsidRDefault="00DC6E0E" w:rsidP="004A51AA">
      <w:pPr>
        <w:pStyle w:val="Body"/>
      </w:pPr>
      <w:r w:rsidRPr="00B350A0">
        <w:t>For some file formats (particularly HDF files), the following Instrumentation settings are read from the Spectrum input file and set into the Spectrum Metadata. For other formats, it must be set manually.</w:t>
      </w:r>
    </w:p>
    <w:tbl>
      <w:tblPr>
        <w:tblStyle w:val="TableGrid"/>
        <w:tblW w:w="0" w:type="auto"/>
        <w:tblInd w:w="817" w:type="dxa"/>
        <w:tblLook w:val="04A0" w:firstRow="1" w:lastRow="0" w:firstColumn="1" w:lastColumn="0" w:noHBand="0" w:noVBand="1"/>
      </w:tblPr>
      <w:tblGrid>
        <w:gridCol w:w="1644"/>
        <w:gridCol w:w="6781"/>
      </w:tblGrid>
      <w:tr w:rsidR="00DC6E0E" w:rsidRPr="008223E4" w14:paraId="7A6B7F6F" w14:textId="77777777" w:rsidTr="00DC6E0E">
        <w:trPr>
          <w:cantSplit/>
        </w:trPr>
        <w:tc>
          <w:tcPr>
            <w:tcW w:w="0" w:type="auto"/>
          </w:tcPr>
          <w:p w14:paraId="0CF87859" w14:textId="77777777" w:rsidR="00DC6E0E" w:rsidRPr="008223E4" w:rsidRDefault="00DC6E0E" w:rsidP="004A51AA">
            <w:pPr>
              <w:pStyle w:val="TableText"/>
              <w:rPr>
                <w:rStyle w:val="GUIWord"/>
                <w:u w:val="single"/>
              </w:rPr>
            </w:pPr>
            <w:r w:rsidRPr="008223E4">
              <w:rPr>
                <w:rStyle w:val="GUIWord"/>
                <w:u w:val="single"/>
              </w:rPr>
              <w:t>Azimuth Sensor Type</w:t>
            </w:r>
          </w:p>
        </w:tc>
        <w:tc>
          <w:tcPr>
            <w:tcW w:w="0" w:type="auto"/>
          </w:tcPr>
          <w:p w14:paraId="332DADA6" w14:textId="77777777" w:rsidR="00DC6E0E" w:rsidRPr="008223E4" w:rsidRDefault="00DC6E0E" w:rsidP="004A51AA">
            <w:pPr>
              <w:pStyle w:val="TableText"/>
              <w:rPr>
                <w:sz w:val="22"/>
                <w:szCs w:val="22"/>
              </w:rPr>
            </w:pPr>
            <w:r w:rsidRPr="008223E4">
              <w:rPr>
                <w:sz w:val="22"/>
                <w:szCs w:val="22"/>
              </w:rPr>
              <w:t>[Alpha string] Sensor name used to measure the azimuth on a goniometric facility</w:t>
            </w:r>
          </w:p>
        </w:tc>
      </w:tr>
      <w:tr w:rsidR="00DC6E0E" w:rsidRPr="008223E4" w14:paraId="65577DDD" w14:textId="77777777" w:rsidTr="00DC6E0E">
        <w:trPr>
          <w:cantSplit/>
        </w:trPr>
        <w:tc>
          <w:tcPr>
            <w:tcW w:w="0" w:type="auto"/>
          </w:tcPr>
          <w:p w14:paraId="0904C621" w14:textId="77777777" w:rsidR="00DC6E0E" w:rsidRPr="008223E4" w:rsidRDefault="00DC6E0E" w:rsidP="004A51AA">
            <w:pPr>
              <w:pStyle w:val="TableText"/>
              <w:rPr>
                <w:rStyle w:val="GUIWord"/>
                <w:u w:val="single"/>
              </w:rPr>
            </w:pPr>
            <w:r w:rsidRPr="008223E4">
              <w:rPr>
                <w:rStyle w:val="GUIWord"/>
                <w:u w:val="single"/>
              </w:rPr>
              <w:t>Contact Probe</w:t>
            </w:r>
          </w:p>
        </w:tc>
        <w:tc>
          <w:tcPr>
            <w:tcW w:w="0" w:type="auto"/>
          </w:tcPr>
          <w:p w14:paraId="17319CC2" w14:textId="77777777" w:rsidR="00DC6E0E" w:rsidRPr="008223E4" w:rsidRDefault="00DC6E0E" w:rsidP="004A51AA">
            <w:pPr>
              <w:pStyle w:val="TableText"/>
              <w:rPr>
                <w:sz w:val="22"/>
                <w:szCs w:val="22"/>
              </w:rPr>
            </w:pPr>
            <w:r w:rsidRPr="008223E4">
              <w:rPr>
                <w:sz w:val="22"/>
                <w:szCs w:val="22"/>
              </w:rPr>
              <w:t>[Dropdown list] Contact probe instrumentation name, usually includes a light source and provides optical input to the spectrometer.</w:t>
            </w:r>
          </w:p>
        </w:tc>
      </w:tr>
      <w:tr w:rsidR="00DC6E0E" w:rsidRPr="008223E4" w14:paraId="0A6AE59C" w14:textId="77777777" w:rsidTr="00DC6E0E">
        <w:trPr>
          <w:cantSplit/>
        </w:trPr>
        <w:tc>
          <w:tcPr>
            <w:tcW w:w="0" w:type="auto"/>
          </w:tcPr>
          <w:p w14:paraId="68847ABF" w14:textId="77777777" w:rsidR="00DC6E0E" w:rsidRPr="008223E4" w:rsidRDefault="00DC6E0E" w:rsidP="004A51AA">
            <w:pPr>
              <w:pStyle w:val="TableText"/>
              <w:rPr>
                <w:rStyle w:val="GUIWord"/>
                <w:u w:val="single"/>
              </w:rPr>
            </w:pPr>
            <w:r w:rsidRPr="008223E4">
              <w:rPr>
                <w:rStyle w:val="GUIWord"/>
                <w:u w:val="single"/>
              </w:rPr>
              <w:t>Goniometer</w:t>
            </w:r>
          </w:p>
        </w:tc>
        <w:tc>
          <w:tcPr>
            <w:tcW w:w="0" w:type="auto"/>
          </w:tcPr>
          <w:p w14:paraId="3D65EE11" w14:textId="77777777" w:rsidR="00DC6E0E" w:rsidRPr="008223E4" w:rsidRDefault="00DC6E0E" w:rsidP="004A51AA">
            <w:pPr>
              <w:pStyle w:val="TableText"/>
              <w:rPr>
                <w:sz w:val="22"/>
                <w:szCs w:val="22"/>
              </w:rPr>
            </w:pPr>
            <w:r w:rsidRPr="008223E4">
              <w:rPr>
                <w:sz w:val="22"/>
                <w:szCs w:val="22"/>
              </w:rPr>
              <w:t>[Dropdown list] Goniometer name</w:t>
            </w:r>
          </w:p>
        </w:tc>
      </w:tr>
      <w:tr w:rsidR="00DC6E0E" w:rsidRPr="008223E4" w14:paraId="339AC1A2" w14:textId="77777777" w:rsidTr="00DC6E0E">
        <w:trPr>
          <w:cantSplit/>
        </w:trPr>
        <w:tc>
          <w:tcPr>
            <w:tcW w:w="0" w:type="auto"/>
          </w:tcPr>
          <w:p w14:paraId="41F74692" w14:textId="77777777" w:rsidR="00DC6E0E" w:rsidRPr="008223E4" w:rsidRDefault="00DC6E0E" w:rsidP="004A51AA">
            <w:pPr>
              <w:pStyle w:val="TableText"/>
              <w:rPr>
                <w:rStyle w:val="GUIWord"/>
                <w:u w:val="single"/>
              </w:rPr>
            </w:pPr>
            <w:r w:rsidRPr="008223E4">
              <w:rPr>
                <w:rStyle w:val="GUIWord"/>
                <w:u w:val="single"/>
              </w:rPr>
              <w:t>Illumination Sources</w:t>
            </w:r>
          </w:p>
        </w:tc>
        <w:tc>
          <w:tcPr>
            <w:tcW w:w="0" w:type="auto"/>
          </w:tcPr>
          <w:p w14:paraId="465B3205" w14:textId="77777777" w:rsidR="00DC6E0E" w:rsidRPr="008223E4" w:rsidRDefault="00DC6E0E" w:rsidP="004A51AA">
            <w:pPr>
              <w:pStyle w:val="TableText"/>
              <w:rPr>
                <w:sz w:val="22"/>
                <w:szCs w:val="22"/>
              </w:rPr>
            </w:pPr>
            <w:r w:rsidRPr="008223E4">
              <w:rPr>
                <w:sz w:val="22"/>
                <w:szCs w:val="22"/>
              </w:rPr>
              <w:t>[Dropdown list] Illumination source name, e.g. Sun or Hg lamp</w:t>
            </w:r>
          </w:p>
        </w:tc>
      </w:tr>
      <w:tr w:rsidR="00DC6E0E" w:rsidRPr="008223E4" w14:paraId="0B79D869" w14:textId="77777777" w:rsidTr="00DC6E0E">
        <w:trPr>
          <w:cantSplit/>
        </w:trPr>
        <w:tc>
          <w:tcPr>
            <w:tcW w:w="0" w:type="auto"/>
          </w:tcPr>
          <w:p w14:paraId="53033932" w14:textId="77777777" w:rsidR="00DC6E0E" w:rsidRPr="008223E4" w:rsidRDefault="00DC6E0E" w:rsidP="004A51AA">
            <w:pPr>
              <w:pStyle w:val="TableText"/>
              <w:rPr>
                <w:rStyle w:val="GUIWord"/>
                <w:u w:val="single"/>
              </w:rPr>
            </w:pPr>
            <w:r w:rsidRPr="008223E4">
              <w:rPr>
                <w:rStyle w:val="GUIWord"/>
                <w:u w:val="single"/>
              </w:rPr>
              <w:t>Integrating Sphere</w:t>
            </w:r>
          </w:p>
        </w:tc>
        <w:tc>
          <w:tcPr>
            <w:tcW w:w="0" w:type="auto"/>
          </w:tcPr>
          <w:p w14:paraId="3DB608BC" w14:textId="77777777" w:rsidR="00DC6E0E" w:rsidRPr="008223E4" w:rsidRDefault="00DC6E0E" w:rsidP="004A51AA">
            <w:pPr>
              <w:pStyle w:val="TableText"/>
              <w:rPr>
                <w:sz w:val="22"/>
                <w:szCs w:val="22"/>
              </w:rPr>
            </w:pPr>
            <w:r w:rsidRPr="008223E4">
              <w:rPr>
                <w:sz w:val="22"/>
                <w:szCs w:val="22"/>
              </w:rPr>
              <w:t>[Dropdown list] Integrating sphere name</w:t>
            </w:r>
          </w:p>
        </w:tc>
      </w:tr>
      <w:tr w:rsidR="00DC6E0E" w:rsidRPr="008223E4" w14:paraId="00005F7C" w14:textId="77777777" w:rsidTr="00DC6E0E">
        <w:trPr>
          <w:cantSplit/>
        </w:trPr>
        <w:tc>
          <w:tcPr>
            <w:tcW w:w="0" w:type="auto"/>
          </w:tcPr>
          <w:p w14:paraId="5C6FEBE4" w14:textId="77777777" w:rsidR="00DC6E0E" w:rsidRPr="008223E4" w:rsidRDefault="00DC6E0E" w:rsidP="004A51AA">
            <w:pPr>
              <w:pStyle w:val="TableText"/>
              <w:rPr>
                <w:rStyle w:val="GUIWord"/>
                <w:u w:val="single"/>
              </w:rPr>
            </w:pPr>
            <w:r w:rsidRPr="008223E4">
              <w:rPr>
                <w:rStyle w:val="GUIWord"/>
                <w:u w:val="single"/>
              </w:rPr>
              <w:t>Light Source Parameters</w:t>
            </w:r>
          </w:p>
        </w:tc>
        <w:tc>
          <w:tcPr>
            <w:tcW w:w="0" w:type="auto"/>
          </w:tcPr>
          <w:p w14:paraId="4CB96910" w14:textId="77777777" w:rsidR="00DC6E0E" w:rsidRPr="008223E4" w:rsidRDefault="00DC6E0E" w:rsidP="004A51AA">
            <w:pPr>
              <w:pStyle w:val="TableText"/>
              <w:rPr>
                <w:sz w:val="22"/>
                <w:szCs w:val="22"/>
              </w:rPr>
            </w:pPr>
            <w:r w:rsidRPr="008223E4">
              <w:rPr>
                <w:sz w:val="22"/>
                <w:szCs w:val="22"/>
              </w:rPr>
              <w:t>[Alpha string] Settings of artificial light source</w:t>
            </w:r>
          </w:p>
        </w:tc>
      </w:tr>
      <w:tr w:rsidR="00DC6E0E" w:rsidRPr="008223E4" w14:paraId="123C87C9" w14:textId="77777777" w:rsidTr="00DC6E0E">
        <w:trPr>
          <w:cantSplit/>
        </w:trPr>
        <w:tc>
          <w:tcPr>
            <w:tcW w:w="0" w:type="auto"/>
          </w:tcPr>
          <w:p w14:paraId="295BD544" w14:textId="77777777" w:rsidR="00DC6E0E" w:rsidRPr="008223E4" w:rsidRDefault="00DC6E0E" w:rsidP="004A51AA">
            <w:pPr>
              <w:pStyle w:val="TableText"/>
              <w:rPr>
                <w:rStyle w:val="GUIWord"/>
                <w:u w:val="single"/>
              </w:rPr>
            </w:pPr>
            <w:r w:rsidRPr="008223E4">
              <w:rPr>
                <w:rStyle w:val="GUIWord"/>
                <w:u w:val="single"/>
              </w:rPr>
              <w:t>Reference</w:t>
            </w:r>
          </w:p>
        </w:tc>
        <w:tc>
          <w:tcPr>
            <w:tcW w:w="0" w:type="auto"/>
          </w:tcPr>
          <w:p w14:paraId="4311548A" w14:textId="77777777" w:rsidR="00DC6E0E" w:rsidRPr="008223E4" w:rsidRDefault="00DC6E0E" w:rsidP="004A51AA">
            <w:pPr>
              <w:pStyle w:val="TableText"/>
              <w:rPr>
                <w:sz w:val="22"/>
                <w:szCs w:val="22"/>
              </w:rPr>
            </w:pPr>
            <w:r w:rsidRPr="008223E4">
              <w:rPr>
                <w:sz w:val="22"/>
                <w:szCs w:val="22"/>
              </w:rPr>
              <w:t>[Dropdown list] Selected from the list of References defined in the SPECCHIO database.</w:t>
            </w:r>
          </w:p>
          <w:p w14:paraId="0AE51AA9" w14:textId="77777777" w:rsidR="00DC6E0E" w:rsidRPr="008223E4" w:rsidRDefault="00DC6E0E" w:rsidP="004A51AA">
            <w:pPr>
              <w:pStyle w:val="TableText"/>
              <w:rPr>
                <w:sz w:val="22"/>
                <w:szCs w:val="22"/>
              </w:rPr>
            </w:pPr>
            <w:r w:rsidRPr="008223E4">
              <w:rPr>
                <w:sz w:val="22"/>
                <w:szCs w:val="22"/>
              </w:rPr>
              <w:t xml:space="preserve">This Attribute is mandatory and cannot be deleted. If it is not relevant or no data is available, set it to </w:t>
            </w:r>
            <w:r w:rsidRPr="008223E4">
              <w:rPr>
                <w:rStyle w:val="GUIWord"/>
                <w:u w:val="single"/>
              </w:rPr>
              <w:t>Nil</w:t>
            </w:r>
            <w:r w:rsidRPr="008223E4">
              <w:rPr>
                <w:sz w:val="22"/>
                <w:szCs w:val="22"/>
              </w:rPr>
              <w:t>.</w:t>
            </w:r>
          </w:p>
        </w:tc>
      </w:tr>
      <w:tr w:rsidR="001F211E" w:rsidRPr="008223E4" w14:paraId="362BA1D6" w14:textId="77777777" w:rsidTr="00CE496A">
        <w:trPr>
          <w:cantSplit/>
        </w:trPr>
        <w:tc>
          <w:tcPr>
            <w:tcW w:w="0" w:type="auto"/>
          </w:tcPr>
          <w:p w14:paraId="3731DAF3" w14:textId="77777777" w:rsidR="001F211E" w:rsidRPr="008223E4" w:rsidRDefault="001F211E" w:rsidP="004A51AA">
            <w:pPr>
              <w:pStyle w:val="TableText"/>
              <w:rPr>
                <w:rStyle w:val="GUIWord"/>
                <w:u w:val="single"/>
              </w:rPr>
            </w:pPr>
            <w:r w:rsidRPr="008223E4">
              <w:rPr>
                <w:rStyle w:val="GUIWord"/>
                <w:u w:val="single"/>
              </w:rPr>
              <w:t>Reference Panel Levelled</w:t>
            </w:r>
          </w:p>
        </w:tc>
        <w:tc>
          <w:tcPr>
            <w:tcW w:w="0" w:type="auto"/>
          </w:tcPr>
          <w:p w14:paraId="0EA96735" w14:textId="77777777" w:rsidR="001F211E" w:rsidRPr="008223E4" w:rsidRDefault="001F211E" w:rsidP="004A51AA">
            <w:pPr>
              <w:pStyle w:val="TableText"/>
              <w:rPr>
                <w:sz w:val="22"/>
                <w:szCs w:val="22"/>
              </w:rPr>
            </w:pPr>
            <w:r w:rsidRPr="008223E4">
              <w:rPr>
                <w:sz w:val="22"/>
                <w:szCs w:val="22"/>
              </w:rPr>
              <w:t>[Boolean] Indicates if the reference panel was mounted on a stable support and carefully levelled</w:t>
            </w:r>
          </w:p>
          <w:p w14:paraId="13E9284F" w14:textId="77777777" w:rsidR="001F211E" w:rsidRPr="008223E4" w:rsidRDefault="001F211E" w:rsidP="007E778A">
            <w:pPr>
              <w:pStyle w:val="TableText"/>
              <w:numPr>
                <w:ilvl w:val="0"/>
                <w:numId w:val="12"/>
              </w:numPr>
              <w:rPr>
                <w:sz w:val="22"/>
                <w:szCs w:val="22"/>
              </w:rPr>
            </w:pPr>
            <w:r w:rsidRPr="008223E4">
              <w:rPr>
                <w:sz w:val="22"/>
                <w:szCs w:val="22"/>
              </w:rPr>
              <w:t xml:space="preserve">If the reference panel was not levelled, add this attribute without checking the box </w:t>
            </w:r>
          </w:p>
          <w:p w14:paraId="2F81530D" w14:textId="77777777" w:rsidR="001F211E" w:rsidRPr="008223E4" w:rsidRDefault="001F211E" w:rsidP="007E778A">
            <w:pPr>
              <w:pStyle w:val="TableText"/>
              <w:numPr>
                <w:ilvl w:val="0"/>
                <w:numId w:val="12"/>
              </w:numPr>
              <w:rPr>
                <w:sz w:val="22"/>
                <w:szCs w:val="22"/>
              </w:rPr>
            </w:pPr>
            <w:r w:rsidRPr="008223E4">
              <w:rPr>
                <w:sz w:val="22"/>
                <w:szCs w:val="22"/>
              </w:rPr>
              <w:t>If the reference panel was levelled, add this attribute and check the box</w:t>
            </w:r>
          </w:p>
          <w:p w14:paraId="72BC202F" w14:textId="580FAB38" w:rsidR="000940FB" w:rsidRPr="008223E4" w:rsidRDefault="000940FB" w:rsidP="004A51AA">
            <w:pPr>
              <w:pStyle w:val="TableText"/>
              <w:rPr>
                <w:sz w:val="22"/>
                <w:szCs w:val="22"/>
              </w:rPr>
            </w:pPr>
            <w:r w:rsidRPr="008223E4">
              <w:rPr>
                <w:sz w:val="22"/>
                <w:szCs w:val="22"/>
              </w:rPr>
              <w:t xml:space="preserve">The implications of not levelling the reference panel are described in </w:t>
            </w:r>
            <w:r w:rsidR="00FA5A2C" w:rsidRPr="008223E4">
              <w:rPr>
                <w:szCs w:val="22"/>
              </w:rPr>
              <w:fldChar w:fldCharType="begin"/>
            </w:r>
            <w:r w:rsidR="00FA5A2C" w:rsidRPr="008223E4">
              <w:rPr>
                <w:sz w:val="22"/>
                <w:szCs w:val="22"/>
              </w:rPr>
              <w:instrText xml:space="preserve"> ADDIN EN.CITE &lt;EndNote&gt;&lt;Cite&gt;&lt;Author&gt;Hueni&lt;/Author&gt;&lt;Year&gt;2017&lt;/Year&gt;&lt;RecNum&gt;719&lt;/RecNum&gt;&lt;DisplayText&gt;(Hueni et al., 2017)&lt;/DisplayText&gt;&lt;record&gt;&lt;rec-number&gt;719&lt;/rec-number&gt;&lt;foreign-keys&gt;&lt;key app="EN" db-id="0svr2tdvgevw2ned2pb5tt5ur5tdf0savr9s" timestamp="1451920783"&gt;719&lt;/key&gt;&lt;/foreign-keys&gt;&lt;ref-type name="Journal Article"&gt;17&lt;/ref-type&gt;&lt;contributors&gt;&lt;authors&gt;&lt;author&gt;Hueni, A.&lt;/author&gt;&lt;author&gt;Damm, A.&lt;/author&gt;&lt;author&gt;Kneubuehler, M.&lt;/author&gt;&lt;author&gt;Schläpfer, D&lt;/author&gt;&lt;author&gt;Schaepman, M.&lt;/author&gt;&lt;/authors&gt;&lt;/contributors&gt;&lt;titles&gt;&lt;title&gt;Field and Airborne Spectroscopy Cross-Validation - Some Considerations&lt;/title&gt;&lt;secondary-title&gt;IEEE Journal of Selected Topics in Applied Earth Observations and Remote Sensing&lt;/secondary-title&gt;&lt;/titles&gt;&lt;periodical&gt;&lt;full-title&gt;IEEE JOURNAL OF SELECTED TOPICS IN APPLIED EARTH OBSERVATIONS AND REMOTE SENSING&lt;/full-title&gt;&lt;/periodical&gt;&lt;pages&gt;1117 - 1135&lt;/pages&gt;&lt;volume&gt;10&lt;/volume&gt;&lt;number&gt;3&lt;/number&gt;&lt;dates&gt;&lt;year&gt;2017&lt;/year&gt;&lt;/dates&gt;&lt;urls&gt;&lt;/urls&gt;&lt;electronic-resource-num&gt;10.1109/JSTARS.2016.2593984&lt;/electronic-resource-num&gt;&lt;/record&gt;&lt;/Cite&gt;&lt;/EndNote&gt;</w:instrText>
            </w:r>
            <w:r w:rsidR="00FA5A2C" w:rsidRPr="008223E4">
              <w:rPr>
                <w:szCs w:val="22"/>
              </w:rPr>
              <w:fldChar w:fldCharType="separate"/>
            </w:r>
            <w:r w:rsidR="00FA5A2C" w:rsidRPr="008223E4">
              <w:rPr>
                <w:noProof/>
                <w:sz w:val="22"/>
                <w:szCs w:val="22"/>
              </w:rPr>
              <w:t>(Hueni et al., 2017)</w:t>
            </w:r>
            <w:r w:rsidR="00FA5A2C" w:rsidRPr="008223E4">
              <w:rPr>
                <w:szCs w:val="22"/>
              </w:rPr>
              <w:fldChar w:fldCharType="end"/>
            </w:r>
            <w:r w:rsidR="00FA5A2C" w:rsidRPr="008223E4">
              <w:rPr>
                <w:sz w:val="22"/>
                <w:szCs w:val="22"/>
              </w:rPr>
              <w:t>.</w:t>
            </w:r>
          </w:p>
        </w:tc>
      </w:tr>
      <w:tr w:rsidR="00DC6E0E" w:rsidRPr="008223E4" w14:paraId="6067045F" w14:textId="77777777" w:rsidTr="00DC6E0E">
        <w:trPr>
          <w:cantSplit/>
        </w:trPr>
        <w:tc>
          <w:tcPr>
            <w:tcW w:w="0" w:type="auto"/>
          </w:tcPr>
          <w:p w14:paraId="42EC64D6" w14:textId="77777777" w:rsidR="00DC6E0E" w:rsidRPr="008223E4" w:rsidRDefault="00DC6E0E" w:rsidP="004A51AA">
            <w:pPr>
              <w:pStyle w:val="TableText"/>
              <w:rPr>
                <w:rStyle w:val="GUIWord"/>
                <w:u w:val="single"/>
              </w:rPr>
            </w:pPr>
            <w:r w:rsidRPr="008223E4">
              <w:rPr>
                <w:rStyle w:val="GUIWord"/>
                <w:u w:val="single"/>
              </w:rPr>
              <w:lastRenderedPageBreak/>
              <w:t>White Reference Panel Name</w:t>
            </w:r>
          </w:p>
        </w:tc>
        <w:tc>
          <w:tcPr>
            <w:tcW w:w="0" w:type="auto"/>
          </w:tcPr>
          <w:p w14:paraId="01E53445" w14:textId="77777777" w:rsidR="00DC6E0E" w:rsidRPr="008223E4" w:rsidRDefault="00DC6E0E" w:rsidP="004A51AA">
            <w:pPr>
              <w:pStyle w:val="TableText"/>
              <w:rPr>
                <w:sz w:val="22"/>
                <w:szCs w:val="22"/>
              </w:rPr>
            </w:pPr>
            <w:r w:rsidRPr="008223E4">
              <w:rPr>
                <w:sz w:val="22"/>
                <w:szCs w:val="22"/>
              </w:rPr>
              <w:t>[Alpha string] Name of the white Reference Panel.</w:t>
            </w:r>
          </w:p>
          <w:p w14:paraId="5112FC54" w14:textId="77777777" w:rsidR="00DC6E0E" w:rsidRPr="008223E4" w:rsidRDefault="00DC6E0E" w:rsidP="004A51AA">
            <w:pPr>
              <w:pStyle w:val="TableText"/>
              <w:rPr>
                <w:sz w:val="22"/>
                <w:szCs w:val="22"/>
              </w:rPr>
            </w:pPr>
            <w:r w:rsidRPr="008223E4">
              <w:rPr>
                <w:sz w:val="22"/>
                <w:szCs w:val="22"/>
              </w:rPr>
              <w:t>Users do not have permission to add to SPECCHIO’s Reference Panel table. When a Spectrum is being loaded and the Reference Panel it refers to is not in SPECCHIO’s Reference Panel table, then the name of the Reference Panel will be written into this field. This provides the information needed for the user to resolve the Reference Panel link information after the Spectrum load is completed.</w:t>
            </w:r>
          </w:p>
        </w:tc>
      </w:tr>
    </w:tbl>
    <w:p w14:paraId="6B1FA9E5" w14:textId="77777777" w:rsidR="00DC6E0E" w:rsidRPr="00A8518D" w:rsidRDefault="00DC6E0E" w:rsidP="00DC6E0E">
      <w:pPr>
        <w:pStyle w:val="Heading3"/>
      </w:pPr>
      <w:bookmarkStart w:id="304" w:name="_Toc398023902"/>
      <w:bookmarkStart w:id="305" w:name="_Toc506895540"/>
      <w:r w:rsidRPr="00A8518D">
        <w:t>Keywords Group</w:t>
      </w:r>
      <w:bookmarkEnd w:id="304"/>
      <w:bookmarkEnd w:id="305"/>
    </w:p>
    <w:p w14:paraId="38C599EC" w14:textId="77777777" w:rsidR="00DC6E0E" w:rsidRPr="00B350A0" w:rsidRDefault="00DC6E0E" w:rsidP="004A51AA">
      <w:pPr>
        <w:pStyle w:val="Body"/>
      </w:pPr>
      <w:r w:rsidRPr="00B350A0">
        <w:t>Keywords can be used to search for particular Spectra in the SPECCHIO’s Spectrum Query function.</w:t>
      </w:r>
    </w:p>
    <w:tbl>
      <w:tblPr>
        <w:tblStyle w:val="TableGrid"/>
        <w:tblW w:w="0" w:type="auto"/>
        <w:tblInd w:w="817" w:type="dxa"/>
        <w:tblLook w:val="04A0" w:firstRow="1" w:lastRow="0" w:firstColumn="1" w:lastColumn="0" w:noHBand="0" w:noVBand="1"/>
      </w:tblPr>
      <w:tblGrid>
        <w:gridCol w:w="1536"/>
        <w:gridCol w:w="6889"/>
      </w:tblGrid>
      <w:tr w:rsidR="00DC6E0E" w:rsidRPr="008223E4" w14:paraId="4AD3836F" w14:textId="77777777" w:rsidTr="00DC6E0E">
        <w:trPr>
          <w:cantSplit/>
        </w:trPr>
        <w:tc>
          <w:tcPr>
            <w:tcW w:w="0" w:type="auto"/>
          </w:tcPr>
          <w:p w14:paraId="0FAEC396" w14:textId="77777777" w:rsidR="00DC6E0E" w:rsidRPr="008223E4" w:rsidRDefault="00DC6E0E" w:rsidP="004A51AA">
            <w:pPr>
              <w:pStyle w:val="TableText"/>
              <w:rPr>
                <w:rStyle w:val="GUIWord"/>
                <w:u w:val="single"/>
              </w:rPr>
            </w:pPr>
            <w:r w:rsidRPr="008223E4">
              <w:rPr>
                <w:rStyle w:val="GUIWord"/>
                <w:u w:val="single"/>
              </w:rPr>
              <w:t>Keyword</w:t>
            </w:r>
          </w:p>
          <w:p w14:paraId="3E920498" w14:textId="77777777" w:rsidR="00DC6E0E" w:rsidRPr="008223E4" w:rsidRDefault="00DC6E0E" w:rsidP="004A51AA">
            <w:pPr>
              <w:pStyle w:val="TableText"/>
              <w:rPr>
                <w:sz w:val="22"/>
                <w:szCs w:val="22"/>
              </w:rPr>
            </w:pPr>
            <w:r w:rsidRPr="008223E4">
              <w:rPr>
                <w:sz w:val="22"/>
                <w:szCs w:val="22"/>
              </w:rPr>
              <w:t>Multiple permitted</w:t>
            </w:r>
          </w:p>
        </w:tc>
        <w:tc>
          <w:tcPr>
            <w:tcW w:w="0" w:type="auto"/>
          </w:tcPr>
          <w:p w14:paraId="02C7106B" w14:textId="77777777" w:rsidR="00DC6E0E" w:rsidRPr="008223E4" w:rsidRDefault="00DC6E0E" w:rsidP="004A51AA">
            <w:pPr>
              <w:pStyle w:val="TableText"/>
              <w:rPr>
                <w:sz w:val="22"/>
                <w:szCs w:val="22"/>
              </w:rPr>
            </w:pPr>
            <w:r w:rsidRPr="008223E4">
              <w:rPr>
                <w:sz w:val="22"/>
                <w:szCs w:val="22"/>
              </w:rPr>
              <w:t>[Alpha string] Freely chosen keyword that describes a Spectrum or a Spectral collection</w:t>
            </w:r>
          </w:p>
          <w:p w14:paraId="29CD7A24" w14:textId="77777777" w:rsidR="00DC6E0E" w:rsidRPr="008223E4" w:rsidRDefault="00DC6E0E" w:rsidP="004A51AA">
            <w:pPr>
              <w:pStyle w:val="TableText"/>
              <w:rPr>
                <w:sz w:val="22"/>
                <w:szCs w:val="22"/>
              </w:rPr>
            </w:pPr>
            <w:r w:rsidRPr="008223E4">
              <w:rPr>
                <w:sz w:val="22"/>
                <w:szCs w:val="22"/>
              </w:rPr>
              <w:t>Take care with spelling and avoid leading or trailing spaces to avoid confusion when searching. Keyword searching is not case sensitive.</w:t>
            </w:r>
          </w:p>
        </w:tc>
      </w:tr>
    </w:tbl>
    <w:p w14:paraId="2F660753" w14:textId="77777777" w:rsidR="00DC6E0E" w:rsidRPr="00A8518D" w:rsidRDefault="00DC6E0E" w:rsidP="00DC6E0E">
      <w:pPr>
        <w:pStyle w:val="Heading3"/>
      </w:pPr>
      <w:bookmarkStart w:id="306" w:name="_Toc398023903"/>
      <w:bookmarkStart w:id="307" w:name="_Toc506895541"/>
      <w:r w:rsidRPr="00A8518D">
        <w:t>Location Group</w:t>
      </w:r>
      <w:bookmarkEnd w:id="306"/>
      <w:bookmarkEnd w:id="307"/>
    </w:p>
    <w:p w14:paraId="7833D85C" w14:textId="528A4BC3" w:rsidR="00DC6E0E" w:rsidRPr="00B350A0" w:rsidRDefault="00DC6E0E" w:rsidP="004A51AA">
      <w:pPr>
        <w:pStyle w:val="Body"/>
      </w:pPr>
      <w:r w:rsidRPr="00B350A0">
        <w:t>This Group collects information about the capturing location. WGS84 (World Geodetic System of 1984) should be used as the reference Geoid for these measurements.</w:t>
      </w:r>
    </w:p>
    <w:p w14:paraId="1E896A42" w14:textId="6C287562" w:rsidR="00AE1D53" w:rsidRPr="00B350A0" w:rsidRDefault="00AE1D53" w:rsidP="004A51AA">
      <w:pPr>
        <w:pStyle w:val="Body"/>
      </w:pPr>
      <w:r w:rsidRPr="00B350A0">
        <w:t xml:space="preserve">With Release 3.3.0.0, spatial geometries support based on </w:t>
      </w:r>
      <w:r w:rsidR="00FA5A2C" w:rsidRPr="00B350A0">
        <w:t xml:space="preserve">the </w:t>
      </w:r>
      <w:r w:rsidRPr="00B350A0">
        <w:t xml:space="preserve">MySQL Spatial Extension was introduced, enabling spatial queries and new geometry types: point, polyline and polygon. Latitude and Longitude of the spatial position can be inserted for each measurement point. Depending on the selected Spatial Sampling Scheme (see section </w:t>
      </w:r>
      <w:r w:rsidRPr="00B350A0">
        <w:rPr>
          <w:rStyle w:val="CrossReference"/>
          <w:u w:val="single"/>
        </w:rPr>
        <w:fldChar w:fldCharType="begin"/>
      </w:r>
      <w:r w:rsidRPr="00B350A0">
        <w:rPr>
          <w:rStyle w:val="CrossReference"/>
          <w:u w:val="single"/>
        </w:rPr>
        <w:instrText xml:space="preserve"> REF _Ref500006181 \r \h </w:instrText>
      </w:r>
      <w:r w:rsidR="00F83F0D"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Pr>
          <w:rStyle w:val="CrossReference"/>
          <w:u w:val="single"/>
        </w:rPr>
        <w:t>8.8.22</w:t>
      </w:r>
      <w:r w:rsidRPr="00B350A0">
        <w:rPr>
          <w:rStyle w:val="CrossReference"/>
          <w:u w:val="single"/>
        </w:rPr>
        <w:fldChar w:fldCharType="end"/>
      </w:r>
      <w:r w:rsidRPr="00B350A0">
        <w:t>), start and end point of e.g. a transect can be defined.</w:t>
      </w:r>
    </w:p>
    <w:tbl>
      <w:tblPr>
        <w:tblStyle w:val="TableGrid"/>
        <w:tblW w:w="0" w:type="auto"/>
        <w:tblInd w:w="817" w:type="dxa"/>
        <w:tblLook w:val="04A0" w:firstRow="1" w:lastRow="0" w:firstColumn="1" w:lastColumn="0" w:noHBand="0" w:noVBand="1"/>
      </w:tblPr>
      <w:tblGrid>
        <w:gridCol w:w="1701"/>
        <w:gridCol w:w="6724"/>
      </w:tblGrid>
      <w:tr w:rsidR="001F211E" w:rsidRPr="00D86006" w14:paraId="62B3880E" w14:textId="77777777" w:rsidTr="00CE496A">
        <w:trPr>
          <w:cantSplit/>
        </w:trPr>
        <w:tc>
          <w:tcPr>
            <w:tcW w:w="0" w:type="auto"/>
          </w:tcPr>
          <w:p w14:paraId="24A6896F" w14:textId="77777777" w:rsidR="001F211E" w:rsidRPr="00D86006" w:rsidRDefault="001F211E" w:rsidP="004A51AA">
            <w:pPr>
              <w:pStyle w:val="TableText"/>
              <w:rPr>
                <w:rStyle w:val="GUIWord"/>
                <w:u w:val="single"/>
              </w:rPr>
            </w:pPr>
            <w:r w:rsidRPr="00D86006">
              <w:rPr>
                <w:rStyle w:val="GUIWord"/>
                <w:u w:val="single"/>
              </w:rPr>
              <w:t>Altitude</w:t>
            </w:r>
          </w:p>
        </w:tc>
        <w:tc>
          <w:tcPr>
            <w:tcW w:w="0" w:type="auto"/>
          </w:tcPr>
          <w:p w14:paraId="23F3290A" w14:textId="24717BB8" w:rsidR="001F211E" w:rsidRPr="00D86006" w:rsidRDefault="00D86006" w:rsidP="00D86006">
            <w:pPr>
              <w:pStyle w:val="Body"/>
              <w:ind w:left="0"/>
              <w:rPr>
                <w:sz w:val="22"/>
                <w:szCs w:val="22"/>
              </w:rPr>
            </w:pPr>
            <w:r w:rsidRPr="00D86006">
              <w:rPr>
                <w:sz w:val="22"/>
                <w:szCs w:val="22"/>
              </w:rPr>
              <w:t>[</w:t>
            </w:r>
            <w:r w:rsidR="001F211E" w:rsidRPr="00D86006">
              <w:rPr>
                <w:sz w:val="22"/>
                <w:szCs w:val="22"/>
              </w:rPr>
              <w:t>Metres] Altitude of spatial position</w:t>
            </w:r>
          </w:p>
          <w:p w14:paraId="427A2393" w14:textId="49D77A97" w:rsidR="001F211E" w:rsidRPr="00D86006" w:rsidRDefault="001F211E" w:rsidP="00D86006">
            <w:pPr>
              <w:pStyle w:val="Body"/>
              <w:ind w:left="0"/>
              <w:rPr>
                <w:sz w:val="22"/>
                <w:szCs w:val="22"/>
              </w:rPr>
            </w:pPr>
            <w:r w:rsidRPr="00D86006">
              <w:rPr>
                <w:sz w:val="22"/>
                <w:szCs w:val="22"/>
              </w:rPr>
              <w:t>This attribute can be generated by the function “Augment altitude” from the “Compute” menu</w:t>
            </w:r>
            <w:r w:rsidR="0004372A" w:rsidRPr="00D86006">
              <w:rPr>
                <w:sz w:val="22"/>
                <w:szCs w:val="22"/>
              </w:rPr>
              <w:t xml:space="preserve">, see section </w:t>
            </w:r>
            <w:r w:rsidR="00F83F0D" w:rsidRPr="00D86006">
              <w:rPr>
                <w:rStyle w:val="CrossReference"/>
                <w:szCs w:val="22"/>
                <w:u w:val="single"/>
              </w:rPr>
              <w:fldChar w:fldCharType="begin"/>
            </w:r>
            <w:r w:rsidR="00F83F0D" w:rsidRPr="00D86006">
              <w:rPr>
                <w:rStyle w:val="CrossReference"/>
                <w:sz w:val="22"/>
                <w:szCs w:val="22"/>
                <w:u w:val="single"/>
              </w:rPr>
              <w:instrText xml:space="preserve"> REF _Ref500005693 \r \h  \* MERGEFORMAT </w:instrText>
            </w:r>
            <w:r w:rsidR="00F83F0D" w:rsidRPr="00D86006">
              <w:rPr>
                <w:rStyle w:val="CrossReference"/>
                <w:szCs w:val="22"/>
                <w:u w:val="single"/>
              </w:rPr>
            </w:r>
            <w:r w:rsidR="00F83F0D" w:rsidRPr="00D86006">
              <w:rPr>
                <w:rStyle w:val="CrossReference"/>
                <w:szCs w:val="22"/>
                <w:u w:val="single"/>
              </w:rPr>
              <w:fldChar w:fldCharType="separate"/>
            </w:r>
            <w:r w:rsidR="000C7C57">
              <w:rPr>
                <w:rStyle w:val="CrossReference"/>
                <w:sz w:val="22"/>
                <w:szCs w:val="22"/>
                <w:u w:val="single"/>
              </w:rPr>
              <w:t>9.6.2</w:t>
            </w:r>
            <w:r w:rsidR="00F83F0D" w:rsidRPr="00D86006">
              <w:rPr>
                <w:rStyle w:val="CrossReference"/>
                <w:szCs w:val="22"/>
                <w:u w:val="single"/>
              </w:rPr>
              <w:fldChar w:fldCharType="end"/>
            </w:r>
            <w:r w:rsidR="00F83F0D" w:rsidRPr="00D86006">
              <w:rPr>
                <w:sz w:val="22"/>
                <w:szCs w:val="22"/>
              </w:rPr>
              <w:t>.</w:t>
            </w:r>
            <w:r w:rsidRPr="00D86006">
              <w:rPr>
                <w:sz w:val="22"/>
                <w:szCs w:val="22"/>
              </w:rPr>
              <w:t xml:space="preserve"> Mandatory attribute information is latitude and longitude. </w:t>
            </w:r>
          </w:p>
        </w:tc>
      </w:tr>
      <w:tr w:rsidR="004C64EE" w:rsidRPr="00D86006" w14:paraId="2D55F904" w14:textId="77777777" w:rsidTr="00DC6E0E">
        <w:trPr>
          <w:cantSplit/>
        </w:trPr>
        <w:tc>
          <w:tcPr>
            <w:tcW w:w="0" w:type="auto"/>
          </w:tcPr>
          <w:p w14:paraId="1C777022" w14:textId="77777777" w:rsidR="004C64EE" w:rsidRPr="00D86006" w:rsidRDefault="004C64EE" w:rsidP="004A51AA">
            <w:pPr>
              <w:pStyle w:val="TableText"/>
              <w:rPr>
                <w:rStyle w:val="GUIWord"/>
                <w:u w:val="single"/>
              </w:rPr>
            </w:pPr>
            <w:r w:rsidRPr="00D86006">
              <w:rPr>
                <w:rStyle w:val="GUIWord"/>
                <w:u w:val="single"/>
              </w:rPr>
              <w:t>Depth</w:t>
            </w:r>
          </w:p>
        </w:tc>
        <w:tc>
          <w:tcPr>
            <w:tcW w:w="0" w:type="auto"/>
          </w:tcPr>
          <w:p w14:paraId="2D15832C" w14:textId="77777777" w:rsidR="004C64EE" w:rsidRPr="00D86006" w:rsidRDefault="004C64EE" w:rsidP="004A51AA">
            <w:pPr>
              <w:pStyle w:val="TableText"/>
              <w:rPr>
                <w:sz w:val="22"/>
                <w:szCs w:val="22"/>
              </w:rPr>
            </w:pPr>
            <w:r w:rsidRPr="00D86006">
              <w:rPr>
                <w:sz w:val="22"/>
                <w:szCs w:val="22"/>
              </w:rPr>
              <w:t>[Metres] Distance from the Earth surface where sample was taken</w:t>
            </w:r>
          </w:p>
        </w:tc>
      </w:tr>
      <w:tr w:rsidR="004C64EE" w:rsidRPr="00D86006" w14:paraId="166CE51B" w14:textId="77777777" w:rsidTr="00DC6E0E">
        <w:trPr>
          <w:cantSplit/>
        </w:trPr>
        <w:tc>
          <w:tcPr>
            <w:tcW w:w="0" w:type="auto"/>
          </w:tcPr>
          <w:p w14:paraId="0316E7F6" w14:textId="77777777" w:rsidR="004C64EE" w:rsidRDefault="004C64EE" w:rsidP="004A51AA">
            <w:pPr>
              <w:pStyle w:val="TableText"/>
              <w:rPr>
                <w:rStyle w:val="GUIWord"/>
                <w:u w:val="single"/>
              </w:rPr>
            </w:pPr>
            <w:r w:rsidRPr="00D86006">
              <w:rPr>
                <w:rStyle w:val="GUIWord"/>
                <w:u w:val="single"/>
              </w:rPr>
              <w:t>Latitude</w:t>
            </w:r>
          </w:p>
          <w:p w14:paraId="563ED39C" w14:textId="0392F344" w:rsidR="00E848DD" w:rsidRPr="00E848DD" w:rsidRDefault="00E848DD" w:rsidP="004A51AA">
            <w:pPr>
              <w:pStyle w:val="TableText"/>
              <w:rPr>
                <w:rStyle w:val="GUIWord"/>
              </w:rPr>
            </w:pPr>
            <w:r>
              <w:rPr>
                <w:rStyle w:val="GUIWord"/>
              </w:rPr>
              <w:t>(deprecated)</w:t>
            </w:r>
          </w:p>
        </w:tc>
        <w:tc>
          <w:tcPr>
            <w:tcW w:w="0" w:type="auto"/>
          </w:tcPr>
          <w:p w14:paraId="4348FA9D" w14:textId="77777777" w:rsidR="004C64EE" w:rsidRPr="00D86006" w:rsidRDefault="004C64EE" w:rsidP="004A51AA">
            <w:pPr>
              <w:pStyle w:val="TableText"/>
              <w:rPr>
                <w:sz w:val="22"/>
                <w:szCs w:val="22"/>
              </w:rPr>
            </w:pPr>
            <w:r w:rsidRPr="00D86006">
              <w:rPr>
                <w:sz w:val="22"/>
                <w:szCs w:val="22"/>
              </w:rPr>
              <w:t>[Degrees] Latitude of spatial position</w:t>
            </w:r>
          </w:p>
          <w:p w14:paraId="61C324F0" w14:textId="77777777" w:rsidR="004C64EE" w:rsidRPr="00D86006" w:rsidRDefault="004C64EE" w:rsidP="004A51AA">
            <w:pPr>
              <w:pStyle w:val="TableText"/>
              <w:rPr>
                <w:sz w:val="22"/>
                <w:szCs w:val="22"/>
              </w:rPr>
            </w:pPr>
            <w:r w:rsidRPr="00D86006">
              <w:rPr>
                <w:sz w:val="22"/>
                <w:szCs w:val="22"/>
              </w:rPr>
              <w:t>Northern hemisphere coordinates are positive, southern hemisphere coordinates are negative. Coordinates are entered as floating point numbers for degrees and fractions of degrees.</w:t>
            </w:r>
          </w:p>
        </w:tc>
      </w:tr>
      <w:tr w:rsidR="001F211E" w:rsidRPr="00D86006" w14:paraId="18AF1D92" w14:textId="77777777" w:rsidTr="00CE496A">
        <w:trPr>
          <w:cantSplit/>
        </w:trPr>
        <w:tc>
          <w:tcPr>
            <w:tcW w:w="0" w:type="auto"/>
          </w:tcPr>
          <w:p w14:paraId="72D8E04D" w14:textId="77777777" w:rsidR="001F211E" w:rsidRDefault="001F211E" w:rsidP="004A51AA">
            <w:pPr>
              <w:pStyle w:val="TableText"/>
              <w:rPr>
                <w:rStyle w:val="GUIWord"/>
                <w:u w:val="single"/>
              </w:rPr>
            </w:pPr>
            <w:r w:rsidRPr="00D86006">
              <w:rPr>
                <w:rStyle w:val="GUIWord"/>
                <w:u w:val="single"/>
              </w:rPr>
              <w:lastRenderedPageBreak/>
              <w:t>Longitude</w:t>
            </w:r>
          </w:p>
          <w:p w14:paraId="52856364" w14:textId="0521D62C" w:rsidR="00E848DD" w:rsidRPr="00D86006" w:rsidRDefault="00E848DD" w:rsidP="004A51AA">
            <w:pPr>
              <w:pStyle w:val="TableText"/>
              <w:rPr>
                <w:rStyle w:val="GUIWord"/>
                <w:u w:val="single"/>
              </w:rPr>
            </w:pPr>
            <w:r>
              <w:rPr>
                <w:rStyle w:val="GUIWord"/>
              </w:rPr>
              <w:t>(deprecated)</w:t>
            </w:r>
          </w:p>
        </w:tc>
        <w:tc>
          <w:tcPr>
            <w:tcW w:w="0" w:type="auto"/>
          </w:tcPr>
          <w:p w14:paraId="6242D615" w14:textId="77777777" w:rsidR="001F211E" w:rsidRPr="00D86006" w:rsidRDefault="001F211E" w:rsidP="004A51AA">
            <w:pPr>
              <w:pStyle w:val="TableText"/>
              <w:rPr>
                <w:sz w:val="22"/>
                <w:szCs w:val="22"/>
              </w:rPr>
            </w:pPr>
            <w:r w:rsidRPr="00D86006">
              <w:rPr>
                <w:sz w:val="22"/>
                <w:szCs w:val="22"/>
              </w:rPr>
              <w:t>[Degrees] Longitude of spatial position</w:t>
            </w:r>
          </w:p>
          <w:p w14:paraId="0A0ADC06" w14:textId="71F236B9" w:rsidR="00FA5A2C" w:rsidRPr="00D86006" w:rsidRDefault="001F211E" w:rsidP="004A51AA">
            <w:pPr>
              <w:pStyle w:val="TableText"/>
              <w:rPr>
                <w:sz w:val="22"/>
                <w:szCs w:val="22"/>
              </w:rPr>
            </w:pPr>
            <w:r w:rsidRPr="00D86006">
              <w:rPr>
                <w:sz w:val="22"/>
                <w:szCs w:val="22"/>
              </w:rPr>
              <w:t xml:space="preserve">Locations west of Greenwich are </w:t>
            </w:r>
            <w:r w:rsidR="00FA5A2C" w:rsidRPr="00D86006">
              <w:rPr>
                <w:sz w:val="22"/>
                <w:szCs w:val="22"/>
              </w:rPr>
              <w:t>negative</w:t>
            </w:r>
            <w:r w:rsidRPr="00D86006">
              <w:rPr>
                <w:sz w:val="22"/>
                <w:szCs w:val="22"/>
              </w:rPr>
              <w:t xml:space="preserve">, east of Greenwich are </w:t>
            </w:r>
            <w:r w:rsidR="00FA5A2C" w:rsidRPr="00D86006">
              <w:rPr>
                <w:sz w:val="22"/>
                <w:szCs w:val="22"/>
              </w:rPr>
              <w:t>positive</w:t>
            </w:r>
            <w:r w:rsidRPr="00D86006">
              <w:rPr>
                <w:sz w:val="22"/>
                <w:szCs w:val="22"/>
              </w:rPr>
              <w:t xml:space="preserve">. (That is, longitudes in Switzerland or Australia are </w:t>
            </w:r>
            <w:r w:rsidR="00FA5A2C" w:rsidRPr="00D86006">
              <w:rPr>
                <w:sz w:val="22"/>
                <w:szCs w:val="22"/>
              </w:rPr>
              <w:t>positive</w:t>
            </w:r>
            <w:r w:rsidRPr="00D86006">
              <w:rPr>
                <w:sz w:val="22"/>
                <w:szCs w:val="22"/>
              </w:rPr>
              <w:t>.) Coordinates are entered as floating point numbers for degrees and fractions of degrees.</w:t>
            </w:r>
          </w:p>
          <w:p w14:paraId="6654EDC7" w14:textId="184DA5A7" w:rsidR="001F211E" w:rsidRPr="00D86006" w:rsidRDefault="001F211E" w:rsidP="004A51AA">
            <w:pPr>
              <w:pStyle w:val="TableText"/>
              <w:rPr>
                <w:sz w:val="22"/>
                <w:szCs w:val="22"/>
              </w:rPr>
            </w:pPr>
            <w:r w:rsidRPr="00D86006">
              <w:rPr>
                <w:sz w:val="22"/>
                <w:szCs w:val="22"/>
              </w:rPr>
              <w:t>If the longitude values are inserted as positive values instead of as negative values, the function “Switch longitude E-W” from the “Compute” menu can be used to convert all values of a selected node. This function can</w:t>
            </w:r>
            <w:r w:rsidR="00FA5A2C" w:rsidRPr="00D86006">
              <w:rPr>
                <w:sz w:val="22"/>
                <w:szCs w:val="22"/>
              </w:rPr>
              <w:t xml:space="preserve"> save considerable</w:t>
            </w:r>
            <w:r w:rsidRPr="00D86006">
              <w:rPr>
                <w:sz w:val="22"/>
                <w:szCs w:val="22"/>
              </w:rPr>
              <w:t xml:space="preserve"> time if multiple coordinate values were inserted automatically from XLS (</w:t>
            </w:r>
            <w:r w:rsidRPr="00D86006">
              <w:rPr>
                <w:i/>
                <w:sz w:val="22"/>
                <w:szCs w:val="22"/>
              </w:rPr>
              <w:t xml:space="preserve">see section 7.6 </w:t>
            </w:r>
            <w:r w:rsidRPr="00D86006">
              <w:rPr>
                <w:sz w:val="22"/>
                <w:szCs w:val="22"/>
              </w:rPr>
              <w:t>for</w:t>
            </w:r>
            <w:r w:rsidRPr="00D86006">
              <w:rPr>
                <w:i/>
                <w:sz w:val="22"/>
                <w:szCs w:val="22"/>
              </w:rPr>
              <w:t xml:space="preserve"> </w:t>
            </w:r>
            <w:r w:rsidRPr="00D86006">
              <w:rPr>
                <w:sz w:val="22"/>
                <w:szCs w:val="22"/>
              </w:rPr>
              <w:t>this option).</w:t>
            </w:r>
          </w:p>
          <w:p w14:paraId="7A909B9F" w14:textId="6C799793" w:rsidR="00FA5A2C" w:rsidRPr="00D86006" w:rsidRDefault="00FA5A2C" w:rsidP="004A51AA">
            <w:pPr>
              <w:pStyle w:val="TableText"/>
              <w:rPr>
                <w:sz w:val="22"/>
                <w:szCs w:val="22"/>
              </w:rPr>
            </w:pPr>
            <w:r w:rsidRPr="00D86006">
              <w:rPr>
                <w:sz w:val="22"/>
                <w:szCs w:val="22"/>
              </w:rPr>
              <w:t>Note: older versions of SPECCHIO did not follow this common definition, but the used to define West of Greenwich as positive.</w:t>
            </w:r>
          </w:p>
        </w:tc>
      </w:tr>
      <w:tr w:rsidR="001F211E" w:rsidRPr="00D86006" w14:paraId="66D0F8FC" w14:textId="77777777" w:rsidTr="00CE496A">
        <w:trPr>
          <w:cantSplit/>
        </w:trPr>
        <w:tc>
          <w:tcPr>
            <w:tcW w:w="0" w:type="auto"/>
          </w:tcPr>
          <w:p w14:paraId="110E38CB" w14:textId="77777777" w:rsidR="001F211E" w:rsidRPr="00D86006" w:rsidRDefault="001F211E" w:rsidP="004A51AA">
            <w:pPr>
              <w:pStyle w:val="TableText"/>
              <w:rPr>
                <w:rStyle w:val="GUIWord"/>
                <w:u w:val="single"/>
              </w:rPr>
            </w:pPr>
            <w:r w:rsidRPr="00D86006">
              <w:rPr>
                <w:rStyle w:val="GUIWord"/>
                <w:u w:val="single"/>
              </w:rPr>
              <w:t>Position Approximated</w:t>
            </w:r>
          </w:p>
        </w:tc>
        <w:tc>
          <w:tcPr>
            <w:tcW w:w="0" w:type="auto"/>
          </w:tcPr>
          <w:p w14:paraId="69A5738C" w14:textId="77777777" w:rsidR="001F211E" w:rsidRPr="00D86006" w:rsidRDefault="001F211E" w:rsidP="004A51AA">
            <w:pPr>
              <w:pStyle w:val="TableText"/>
              <w:rPr>
                <w:sz w:val="22"/>
                <w:szCs w:val="22"/>
              </w:rPr>
            </w:pPr>
            <w:r w:rsidRPr="00D86006">
              <w:rPr>
                <w:sz w:val="22"/>
                <w:szCs w:val="22"/>
              </w:rPr>
              <w:t xml:space="preserve">[Boolean] Indicates if the spatial position was not properly recorded and had to be approximated by other means. </w:t>
            </w:r>
          </w:p>
          <w:p w14:paraId="0B4EBDB8" w14:textId="77777777" w:rsidR="001F211E" w:rsidRPr="00D86006" w:rsidRDefault="001F211E" w:rsidP="004A51AA">
            <w:pPr>
              <w:pStyle w:val="TableText"/>
              <w:rPr>
                <w:sz w:val="22"/>
                <w:szCs w:val="22"/>
              </w:rPr>
            </w:pPr>
            <w:r w:rsidRPr="00D86006">
              <w:rPr>
                <w:sz w:val="22"/>
                <w:szCs w:val="22"/>
              </w:rPr>
              <w:t>This attribute is only to be used (with checking the box) if the spatial position (latitude, longitude) had to be approximated.</w:t>
            </w:r>
          </w:p>
        </w:tc>
      </w:tr>
      <w:tr w:rsidR="004C64EE" w:rsidRPr="00D86006" w14:paraId="55446282" w14:textId="77777777" w:rsidTr="00DC6E0E">
        <w:trPr>
          <w:cantSplit/>
        </w:trPr>
        <w:tc>
          <w:tcPr>
            <w:tcW w:w="0" w:type="auto"/>
          </w:tcPr>
          <w:p w14:paraId="79ECBDC6" w14:textId="77777777" w:rsidR="004C64EE" w:rsidRPr="00D86006" w:rsidRDefault="004C64EE" w:rsidP="004A51AA">
            <w:pPr>
              <w:pStyle w:val="TableText"/>
              <w:rPr>
                <w:rStyle w:val="GUIWord"/>
                <w:u w:val="single"/>
              </w:rPr>
            </w:pPr>
            <w:r w:rsidRPr="00D86006">
              <w:rPr>
                <w:rStyle w:val="GUIWord"/>
                <w:u w:val="single"/>
              </w:rPr>
              <w:t>Location Name</w:t>
            </w:r>
          </w:p>
        </w:tc>
        <w:tc>
          <w:tcPr>
            <w:tcW w:w="0" w:type="auto"/>
          </w:tcPr>
          <w:p w14:paraId="0A395A28" w14:textId="77777777" w:rsidR="004C64EE" w:rsidRPr="00D86006" w:rsidRDefault="004C64EE" w:rsidP="004A51AA">
            <w:pPr>
              <w:pStyle w:val="TableText"/>
              <w:rPr>
                <w:sz w:val="22"/>
                <w:szCs w:val="22"/>
              </w:rPr>
            </w:pPr>
            <w:r w:rsidRPr="00D86006">
              <w:rPr>
                <w:sz w:val="22"/>
                <w:szCs w:val="22"/>
              </w:rPr>
              <w:t>[Alpha string] Usual name of the spatial position where the sampling took place</w:t>
            </w:r>
          </w:p>
        </w:tc>
      </w:tr>
      <w:tr w:rsidR="004C64EE" w:rsidRPr="00D86006" w14:paraId="6E15EEF3" w14:textId="77777777" w:rsidTr="00DC6E0E">
        <w:trPr>
          <w:cantSplit/>
        </w:trPr>
        <w:tc>
          <w:tcPr>
            <w:tcW w:w="0" w:type="auto"/>
          </w:tcPr>
          <w:p w14:paraId="3B83F4FC" w14:textId="77777777" w:rsidR="004C64EE" w:rsidRPr="00D86006" w:rsidRDefault="004C64EE" w:rsidP="004A51AA">
            <w:pPr>
              <w:pStyle w:val="TableText"/>
              <w:rPr>
                <w:rStyle w:val="GUIWord"/>
                <w:u w:val="single"/>
              </w:rPr>
            </w:pPr>
            <w:r w:rsidRPr="00D86006">
              <w:rPr>
                <w:rStyle w:val="GUIWord"/>
                <w:u w:val="single"/>
              </w:rPr>
              <w:t>State</w:t>
            </w:r>
          </w:p>
        </w:tc>
        <w:tc>
          <w:tcPr>
            <w:tcW w:w="0" w:type="auto"/>
          </w:tcPr>
          <w:p w14:paraId="505A46A1" w14:textId="77777777" w:rsidR="004C64EE" w:rsidRPr="00D86006" w:rsidRDefault="004C64EE" w:rsidP="004A51AA">
            <w:pPr>
              <w:pStyle w:val="TableText"/>
              <w:rPr>
                <w:sz w:val="22"/>
                <w:szCs w:val="22"/>
              </w:rPr>
            </w:pPr>
            <w:r w:rsidRPr="00D86006">
              <w:rPr>
                <w:sz w:val="22"/>
                <w:szCs w:val="22"/>
              </w:rPr>
              <w:t xml:space="preserve">[Alpha string] Identifier of the State in which the observations were made. </w:t>
            </w:r>
          </w:p>
          <w:p w14:paraId="32547B96" w14:textId="77777777" w:rsidR="004C64EE" w:rsidRPr="00D86006" w:rsidRDefault="004C64EE" w:rsidP="004A51AA">
            <w:pPr>
              <w:pStyle w:val="TableText"/>
              <w:rPr>
                <w:sz w:val="22"/>
                <w:szCs w:val="22"/>
              </w:rPr>
            </w:pPr>
            <w:r w:rsidRPr="00D86006">
              <w:rPr>
                <w:sz w:val="22"/>
                <w:szCs w:val="22"/>
              </w:rPr>
              <w:t>To avoid confusion in searching later, it is suggested to use the standard abbreviation for the state – for example, in Australia use NSW, Qld, Vic. Do not use periods, leading, embedded or trailing spaces in the field. Searching is not case sensitive.</w:t>
            </w:r>
          </w:p>
        </w:tc>
      </w:tr>
      <w:tr w:rsidR="00E848DD" w:rsidRPr="00D86006" w14:paraId="6BABF1E3" w14:textId="77777777" w:rsidTr="00CE496A">
        <w:trPr>
          <w:cantSplit/>
        </w:trPr>
        <w:tc>
          <w:tcPr>
            <w:tcW w:w="0" w:type="auto"/>
          </w:tcPr>
          <w:p w14:paraId="473A70B0" w14:textId="6A143ADF" w:rsidR="00E848DD" w:rsidRPr="007225E6" w:rsidRDefault="00A44503" w:rsidP="004A51AA">
            <w:pPr>
              <w:pStyle w:val="TableText"/>
              <w:rPr>
                <w:rStyle w:val="GUIWord"/>
                <w:u w:val="single"/>
              </w:rPr>
            </w:pPr>
            <w:r w:rsidRPr="007225E6">
              <w:rPr>
                <w:rStyle w:val="GUIWord"/>
                <w:u w:val="single"/>
              </w:rPr>
              <w:t>Spatial Extent</w:t>
            </w:r>
          </w:p>
        </w:tc>
        <w:tc>
          <w:tcPr>
            <w:tcW w:w="0" w:type="auto"/>
          </w:tcPr>
          <w:p w14:paraId="2801E49C" w14:textId="34EDFA98" w:rsidR="00E848DD" w:rsidRPr="007225E6" w:rsidRDefault="007225E6" w:rsidP="004A51AA">
            <w:pPr>
              <w:pStyle w:val="TableText"/>
              <w:rPr>
                <w:sz w:val="22"/>
                <w:szCs w:val="22"/>
              </w:rPr>
            </w:pPr>
            <w:r w:rsidRPr="007225E6">
              <w:rPr>
                <w:sz w:val="22"/>
                <w:szCs w:val="22"/>
              </w:rPr>
              <w:t>Spatial extent of a spectrum in 2D space as a polygon defined by vertices given as latitude and longitude</w:t>
            </w:r>
            <w:r>
              <w:rPr>
                <w:sz w:val="22"/>
                <w:szCs w:val="22"/>
              </w:rPr>
              <w:t>. Stored as spatial field using the MySQL Spatial Extension.</w:t>
            </w:r>
          </w:p>
        </w:tc>
      </w:tr>
      <w:tr w:rsidR="00E848DD" w:rsidRPr="00D86006" w14:paraId="107FA3DC" w14:textId="77777777" w:rsidTr="00CE496A">
        <w:trPr>
          <w:cantSplit/>
        </w:trPr>
        <w:tc>
          <w:tcPr>
            <w:tcW w:w="0" w:type="auto"/>
          </w:tcPr>
          <w:p w14:paraId="512693C2" w14:textId="2463D964" w:rsidR="00E848DD" w:rsidRPr="007225E6" w:rsidRDefault="00A44503" w:rsidP="004A51AA">
            <w:pPr>
              <w:pStyle w:val="TableText"/>
              <w:rPr>
                <w:rStyle w:val="GUIWord"/>
                <w:u w:val="single"/>
              </w:rPr>
            </w:pPr>
            <w:r w:rsidRPr="007225E6">
              <w:rPr>
                <w:rStyle w:val="GUIWord"/>
                <w:u w:val="single"/>
              </w:rPr>
              <w:t>Spatial Position</w:t>
            </w:r>
          </w:p>
        </w:tc>
        <w:tc>
          <w:tcPr>
            <w:tcW w:w="0" w:type="auto"/>
          </w:tcPr>
          <w:p w14:paraId="4FFF4ED2" w14:textId="6E36CE46" w:rsidR="00E848DD" w:rsidRPr="007225E6" w:rsidRDefault="007225E6" w:rsidP="004A51AA">
            <w:pPr>
              <w:pStyle w:val="TableText"/>
              <w:rPr>
                <w:sz w:val="22"/>
                <w:szCs w:val="22"/>
              </w:rPr>
            </w:pPr>
            <w:r w:rsidRPr="007225E6">
              <w:rPr>
                <w:sz w:val="22"/>
                <w:szCs w:val="22"/>
              </w:rPr>
              <w:t>Spatial location of a spectrum in 2D space as latitude and longitude</w:t>
            </w:r>
            <w:r>
              <w:rPr>
                <w:sz w:val="22"/>
                <w:szCs w:val="22"/>
              </w:rPr>
              <w:t>. Stored as spatial field using the MySQL Spatial Extension.</w:t>
            </w:r>
          </w:p>
        </w:tc>
      </w:tr>
      <w:tr w:rsidR="00E848DD" w:rsidRPr="00D86006" w14:paraId="7738B84B" w14:textId="77777777" w:rsidTr="00CE496A">
        <w:trPr>
          <w:cantSplit/>
        </w:trPr>
        <w:tc>
          <w:tcPr>
            <w:tcW w:w="0" w:type="auto"/>
          </w:tcPr>
          <w:p w14:paraId="1D49507E" w14:textId="5C0C5CEF" w:rsidR="00E848DD" w:rsidRPr="007225E6" w:rsidRDefault="00A44503" w:rsidP="004A51AA">
            <w:pPr>
              <w:pStyle w:val="TableText"/>
              <w:rPr>
                <w:rStyle w:val="GUIWord"/>
                <w:u w:val="single"/>
              </w:rPr>
            </w:pPr>
            <w:r w:rsidRPr="007225E6">
              <w:rPr>
                <w:rStyle w:val="GUIWord"/>
                <w:u w:val="single"/>
              </w:rPr>
              <w:t>Spatial Transect</w:t>
            </w:r>
          </w:p>
        </w:tc>
        <w:tc>
          <w:tcPr>
            <w:tcW w:w="0" w:type="auto"/>
          </w:tcPr>
          <w:p w14:paraId="20A1B8BC" w14:textId="38306DB8" w:rsidR="00E848DD" w:rsidRPr="007225E6" w:rsidRDefault="007225E6" w:rsidP="004A51AA">
            <w:pPr>
              <w:pStyle w:val="TableText"/>
              <w:rPr>
                <w:szCs w:val="22"/>
              </w:rPr>
            </w:pPr>
            <w:r w:rsidRPr="007225E6">
              <w:rPr>
                <w:szCs w:val="22"/>
              </w:rPr>
              <w:t xml:space="preserve">Spatial extent of a spectrum in 2D space as a polyline </w:t>
            </w:r>
            <w:r w:rsidRPr="007225E6">
              <w:rPr>
                <w:sz w:val="22"/>
                <w:szCs w:val="22"/>
              </w:rPr>
              <w:t>defined by vertices given as latitude and longitude</w:t>
            </w:r>
            <w:r>
              <w:rPr>
                <w:sz w:val="22"/>
                <w:szCs w:val="22"/>
              </w:rPr>
              <w:t>. Stored as spatial field using the MySQL Spatial Extension.</w:t>
            </w:r>
          </w:p>
        </w:tc>
      </w:tr>
      <w:tr w:rsidR="00CE496A" w:rsidRPr="00D86006" w14:paraId="69353CD9" w14:textId="77777777" w:rsidTr="00CE496A">
        <w:trPr>
          <w:cantSplit/>
        </w:trPr>
        <w:tc>
          <w:tcPr>
            <w:tcW w:w="0" w:type="auto"/>
          </w:tcPr>
          <w:p w14:paraId="5A7CC8BA" w14:textId="77777777" w:rsidR="00CE496A" w:rsidRPr="00D86006" w:rsidRDefault="00CE496A" w:rsidP="004A51AA">
            <w:pPr>
              <w:pStyle w:val="TableText"/>
              <w:rPr>
                <w:rStyle w:val="GUIWord"/>
                <w:u w:val="single"/>
              </w:rPr>
            </w:pPr>
            <w:r w:rsidRPr="00D86006">
              <w:rPr>
                <w:rStyle w:val="GUIWord"/>
                <w:u w:val="single"/>
              </w:rPr>
              <w:t>Waypoint ID</w:t>
            </w:r>
          </w:p>
        </w:tc>
        <w:tc>
          <w:tcPr>
            <w:tcW w:w="0" w:type="auto"/>
          </w:tcPr>
          <w:p w14:paraId="002D6981" w14:textId="77777777" w:rsidR="00CE496A" w:rsidRPr="00D86006" w:rsidRDefault="00CE496A" w:rsidP="004A51AA">
            <w:pPr>
              <w:pStyle w:val="TableText"/>
              <w:rPr>
                <w:sz w:val="22"/>
                <w:szCs w:val="22"/>
              </w:rPr>
            </w:pPr>
            <w:r w:rsidRPr="00D86006">
              <w:rPr>
                <w:sz w:val="22"/>
                <w:szCs w:val="22"/>
              </w:rPr>
              <w:t>[Alpha string] Name or ID of a waypoint</w:t>
            </w:r>
          </w:p>
        </w:tc>
      </w:tr>
    </w:tbl>
    <w:p w14:paraId="3A6C3982" w14:textId="77777777" w:rsidR="00DC6E0E" w:rsidRPr="00A8518D" w:rsidRDefault="00DC6E0E" w:rsidP="00DC6E0E">
      <w:pPr>
        <w:pStyle w:val="Heading3"/>
      </w:pPr>
      <w:bookmarkStart w:id="308" w:name="_Toc398023904"/>
      <w:bookmarkStart w:id="309" w:name="_Toc506895542"/>
      <w:r w:rsidRPr="00A8518D">
        <w:t>Names Group</w:t>
      </w:r>
      <w:bookmarkEnd w:id="308"/>
      <w:bookmarkEnd w:id="309"/>
    </w:p>
    <w:p w14:paraId="64E70EEF" w14:textId="77777777" w:rsidR="00DC6E0E" w:rsidRPr="00B350A0" w:rsidRDefault="00DC6E0E" w:rsidP="004A51AA">
      <w:pPr>
        <w:pStyle w:val="Body"/>
      </w:pPr>
      <w:r w:rsidRPr="00B350A0">
        <w:t>This Group collects the possible names for the species or objects in the Spectrum sample.</w:t>
      </w:r>
    </w:p>
    <w:tbl>
      <w:tblPr>
        <w:tblStyle w:val="TableGrid"/>
        <w:tblW w:w="0" w:type="auto"/>
        <w:tblInd w:w="817" w:type="dxa"/>
        <w:tblLook w:val="04A0" w:firstRow="1" w:lastRow="0" w:firstColumn="1" w:lastColumn="0" w:noHBand="0" w:noVBand="1"/>
      </w:tblPr>
      <w:tblGrid>
        <w:gridCol w:w="1240"/>
        <w:gridCol w:w="7185"/>
      </w:tblGrid>
      <w:tr w:rsidR="00DC6E0E" w:rsidRPr="00B350A0" w14:paraId="3CF1131D" w14:textId="77777777" w:rsidTr="00DC6E0E">
        <w:tc>
          <w:tcPr>
            <w:tcW w:w="0" w:type="auto"/>
          </w:tcPr>
          <w:p w14:paraId="0F34D772" w14:textId="77777777" w:rsidR="00DC6E0E" w:rsidRPr="00B350A0" w:rsidRDefault="00DC6E0E" w:rsidP="004A51AA">
            <w:pPr>
              <w:pStyle w:val="TableText"/>
              <w:rPr>
                <w:rStyle w:val="GUIWord"/>
                <w:u w:val="single"/>
              </w:rPr>
            </w:pPr>
            <w:r w:rsidRPr="00B350A0">
              <w:rPr>
                <w:rStyle w:val="GUIWord"/>
                <w:u w:val="single"/>
              </w:rPr>
              <w:t>Common</w:t>
            </w:r>
          </w:p>
        </w:tc>
        <w:tc>
          <w:tcPr>
            <w:tcW w:w="0" w:type="auto"/>
          </w:tcPr>
          <w:p w14:paraId="7939E41D" w14:textId="77777777" w:rsidR="00DC6E0E" w:rsidRPr="00F74ED2" w:rsidRDefault="00DC6E0E" w:rsidP="00FA5A2C">
            <w:pPr>
              <w:pStyle w:val="Absatz"/>
              <w:rPr>
                <w:sz w:val="22"/>
              </w:rPr>
            </w:pPr>
            <w:r w:rsidRPr="00F74ED2">
              <w:rPr>
                <w:sz w:val="22"/>
              </w:rPr>
              <w:t>[Alpha string] Common name given to target (applies particularly to plants)</w:t>
            </w:r>
          </w:p>
        </w:tc>
      </w:tr>
      <w:tr w:rsidR="00DC6E0E" w:rsidRPr="00B350A0" w14:paraId="40C67814" w14:textId="77777777" w:rsidTr="00DC6E0E">
        <w:tc>
          <w:tcPr>
            <w:tcW w:w="0" w:type="auto"/>
          </w:tcPr>
          <w:p w14:paraId="07770CA4" w14:textId="77777777" w:rsidR="00DC6E0E" w:rsidRPr="00B350A0" w:rsidRDefault="00DC6E0E" w:rsidP="004A51AA">
            <w:pPr>
              <w:pStyle w:val="TableText"/>
              <w:rPr>
                <w:rStyle w:val="GUIWord"/>
                <w:u w:val="single"/>
              </w:rPr>
            </w:pPr>
            <w:r w:rsidRPr="00B350A0">
              <w:rPr>
                <w:rStyle w:val="GUIWord"/>
                <w:u w:val="single"/>
              </w:rPr>
              <w:t xml:space="preserve">ENVI </w:t>
            </w:r>
            <w:r w:rsidRPr="00B350A0">
              <w:rPr>
                <w:rStyle w:val="GUIWord"/>
                <w:u w:val="single"/>
              </w:rPr>
              <w:lastRenderedPageBreak/>
              <w:t>Header</w:t>
            </w:r>
          </w:p>
        </w:tc>
        <w:tc>
          <w:tcPr>
            <w:tcW w:w="0" w:type="auto"/>
          </w:tcPr>
          <w:p w14:paraId="7D2C9F87" w14:textId="77777777" w:rsidR="00DC6E0E" w:rsidRPr="00F74ED2" w:rsidRDefault="00DC6E0E" w:rsidP="00FA5A2C">
            <w:pPr>
              <w:pStyle w:val="Absatz"/>
              <w:rPr>
                <w:sz w:val="22"/>
              </w:rPr>
            </w:pPr>
            <w:r w:rsidRPr="00F74ED2">
              <w:rPr>
                <w:sz w:val="22"/>
              </w:rPr>
              <w:lastRenderedPageBreak/>
              <w:t>[Alpha string] Name extracted from ENVI header</w:t>
            </w:r>
          </w:p>
          <w:p w14:paraId="33F107D6" w14:textId="21E6AC31" w:rsidR="00DC6E0E" w:rsidRPr="00F74ED2" w:rsidRDefault="00DC6E0E" w:rsidP="00FA5A2C">
            <w:pPr>
              <w:pStyle w:val="Absatz"/>
              <w:rPr>
                <w:sz w:val="22"/>
              </w:rPr>
            </w:pPr>
            <w:r w:rsidRPr="00F74ED2">
              <w:rPr>
                <w:sz w:val="22"/>
              </w:rPr>
              <w:lastRenderedPageBreak/>
              <w:t xml:space="preserve">When ENVI Files are loaded (see </w:t>
            </w:r>
            <w:r w:rsidR="00856141" w:rsidRPr="00F74ED2">
              <w:rPr>
                <w:i/>
                <w:sz w:val="22"/>
              </w:rPr>
              <w:t>Section</w:t>
            </w:r>
            <w:r w:rsidR="00856141" w:rsidRPr="00F74ED2">
              <w:rPr>
                <w:sz w:val="22"/>
              </w:rPr>
              <w:t xml:space="preserve"> </w:t>
            </w:r>
            <w:r w:rsidR="005E55E5" w:rsidRPr="00F74ED2">
              <w:fldChar w:fldCharType="begin"/>
            </w:r>
            <w:r w:rsidR="005E55E5" w:rsidRPr="00F74ED2">
              <w:rPr>
                <w:sz w:val="22"/>
              </w:rPr>
              <w:instrText xml:space="preserve"> REF _Ref499981312 \r \h </w:instrText>
            </w:r>
            <w:r w:rsidR="00477563" w:rsidRPr="00F74ED2">
              <w:rPr>
                <w:sz w:val="22"/>
              </w:rPr>
              <w:instrText xml:space="preserve"> \* MERGEFORMAT </w:instrText>
            </w:r>
            <w:r w:rsidR="005E55E5" w:rsidRPr="00F74ED2">
              <w:fldChar w:fldCharType="separate"/>
            </w:r>
            <w:r w:rsidR="000C7C57">
              <w:rPr>
                <w:sz w:val="22"/>
              </w:rPr>
              <w:t>7.1.9</w:t>
            </w:r>
            <w:r w:rsidR="005E55E5" w:rsidRPr="00F74ED2">
              <w:fldChar w:fldCharType="end"/>
            </w:r>
            <w:r w:rsidR="005E55E5" w:rsidRPr="00F74ED2">
              <w:rPr>
                <w:sz w:val="22"/>
              </w:rPr>
              <w:t xml:space="preserve"> (ENVI Spectral Library Files), the content of the Spectrum Names tag is copied here if it is set in the input file.</w:t>
            </w:r>
          </w:p>
        </w:tc>
      </w:tr>
      <w:tr w:rsidR="00DC6E0E" w:rsidRPr="00B350A0" w14:paraId="21773891" w14:textId="77777777" w:rsidTr="00DC6E0E">
        <w:tc>
          <w:tcPr>
            <w:tcW w:w="0" w:type="auto"/>
          </w:tcPr>
          <w:p w14:paraId="18F98138" w14:textId="77777777" w:rsidR="00DC6E0E" w:rsidRPr="00B350A0" w:rsidRDefault="00DC6E0E" w:rsidP="004A51AA">
            <w:pPr>
              <w:pStyle w:val="TableText"/>
              <w:rPr>
                <w:rStyle w:val="GUIWord"/>
                <w:u w:val="single"/>
              </w:rPr>
            </w:pPr>
            <w:r w:rsidRPr="00B350A0">
              <w:rPr>
                <w:rStyle w:val="GUIWord"/>
                <w:u w:val="single"/>
              </w:rPr>
              <w:lastRenderedPageBreak/>
              <w:t>Latin</w:t>
            </w:r>
          </w:p>
        </w:tc>
        <w:tc>
          <w:tcPr>
            <w:tcW w:w="0" w:type="auto"/>
          </w:tcPr>
          <w:p w14:paraId="36DEEEAD" w14:textId="77777777" w:rsidR="00DC6E0E" w:rsidRPr="00F74ED2" w:rsidRDefault="00DC6E0E" w:rsidP="00FA5A2C">
            <w:pPr>
              <w:pStyle w:val="Absatz"/>
              <w:rPr>
                <w:sz w:val="22"/>
              </w:rPr>
            </w:pPr>
            <w:r w:rsidRPr="00F74ED2">
              <w:rPr>
                <w:sz w:val="22"/>
              </w:rPr>
              <w:t>[Alpha string] Latin (or scientific) name given to target</w:t>
            </w:r>
          </w:p>
        </w:tc>
      </w:tr>
    </w:tbl>
    <w:p w14:paraId="75C1E4B8" w14:textId="77777777" w:rsidR="00DC6E0E" w:rsidRPr="00A8518D" w:rsidRDefault="00DC6E0E" w:rsidP="00DC6E0E">
      <w:pPr>
        <w:pStyle w:val="Heading3"/>
      </w:pPr>
      <w:bookmarkStart w:id="310" w:name="_Toc398023905"/>
      <w:bookmarkStart w:id="311" w:name="_Toc506895543"/>
      <w:r w:rsidRPr="00A8518D">
        <w:t>Optics Group</w:t>
      </w:r>
      <w:bookmarkEnd w:id="310"/>
      <w:bookmarkEnd w:id="311"/>
    </w:p>
    <w:p w14:paraId="2A706314" w14:textId="77777777" w:rsidR="00DC6E0E" w:rsidRPr="00B350A0" w:rsidRDefault="00DC6E0E" w:rsidP="004A51AA">
      <w:pPr>
        <w:pStyle w:val="Body"/>
      </w:pPr>
      <w:r w:rsidRPr="00B350A0">
        <w:t>This Group permits describing specific optics which are attached to the recording Instrument.</w:t>
      </w:r>
    </w:p>
    <w:tbl>
      <w:tblPr>
        <w:tblStyle w:val="TableGrid"/>
        <w:tblW w:w="0" w:type="auto"/>
        <w:tblInd w:w="817" w:type="dxa"/>
        <w:tblLook w:val="04A0" w:firstRow="1" w:lastRow="0" w:firstColumn="1" w:lastColumn="0" w:noHBand="0" w:noVBand="1"/>
      </w:tblPr>
      <w:tblGrid>
        <w:gridCol w:w="1156"/>
        <w:gridCol w:w="7269"/>
      </w:tblGrid>
      <w:tr w:rsidR="00DC6E0E" w:rsidRPr="00F74ED2" w14:paraId="2784D7DF" w14:textId="77777777" w:rsidTr="00DC6E0E">
        <w:tc>
          <w:tcPr>
            <w:tcW w:w="0" w:type="auto"/>
          </w:tcPr>
          <w:p w14:paraId="3495B009" w14:textId="77777777" w:rsidR="00DC6E0E" w:rsidRPr="00F74ED2" w:rsidRDefault="00DC6E0E" w:rsidP="004A51AA">
            <w:pPr>
              <w:pStyle w:val="TableText"/>
              <w:rPr>
                <w:rStyle w:val="GUIWord"/>
                <w:u w:val="single"/>
              </w:rPr>
            </w:pPr>
            <w:r w:rsidRPr="00F74ED2">
              <w:rPr>
                <w:rStyle w:val="GUIWord"/>
                <w:u w:val="single"/>
              </w:rPr>
              <w:t>FOV</w:t>
            </w:r>
          </w:p>
        </w:tc>
        <w:tc>
          <w:tcPr>
            <w:tcW w:w="0" w:type="auto"/>
          </w:tcPr>
          <w:p w14:paraId="6D8F24D4" w14:textId="77777777" w:rsidR="00DC6E0E" w:rsidRPr="00F74ED2" w:rsidRDefault="00DC6E0E" w:rsidP="004A51AA">
            <w:pPr>
              <w:pStyle w:val="TableText"/>
              <w:rPr>
                <w:sz w:val="22"/>
                <w:szCs w:val="22"/>
              </w:rPr>
            </w:pPr>
            <w:r w:rsidRPr="00F74ED2">
              <w:rPr>
                <w:sz w:val="22"/>
                <w:szCs w:val="22"/>
              </w:rPr>
              <w:t>[Integer degrees] Field of view of the Instrument used for the sampling. This may vary as a result of using a special foreoptic</w:t>
            </w:r>
          </w:p>
        </w:tc>
      </w:tr>
      <w:tr w:rsidR="00DC6E0E" w:rsidRPr="00F74ED2" w14:paraId="4189FFEF" w14:textId="77777777" w:rsidTr="00DC6E0E">
        <w:tc>
          <w:tcPr>
            <w:tcW w:w="0" w:type="auto"/>
          </w:tcPr>
          <w:p w14:paraId="2E5A4D6B" w14:textId="77777777" w:rsidR="00DC6E0E" w:rsidRPr="00F74ED2" w:rsidRDefault="00DC6E0E" w:rsidP="004A51AA">
            <w:pPr>
              <w:pStyle w:val="TableText"/>
              <w:rPr>
                <w:rStyle w:val="GUIWord"/>
                <w:u w:val="single"/>
              </w:rPr>
            </w:pPr>
            <w:r w:rsidRPr="00F74ED2">
              <w:rPr>
                <w:rStyle w:val="GUIWord"/>
                <w:u w:val="single"/>
              </w:rPr>
              <w:t>Optics Name</w:t>
            </w:r>
          </w:p>
        </w:tc>
        <w:tc>
          <w:tcPr>
            <w:tcW w:w="0" w:type="auto"/>
          </w:tcPr>
          <w:p w14:paraId="5958DFAE" w14:textId="77777777" w:rsidR="00DC6E0E" w:rsidRPr="00F74ED2" w:rsidRDefault="00DC6E0E" w:rsidP="004A51AA">
            <w:pPr>
              <w:pStyle w:val="TableText"/>
              <w:rPr>
                <w:sz w:val="22"/>
                <w:szCs w:val="22"/>
              </w:rPr>
            </w:pPr>
            <w:r w:rsidRPr="00F74ED2">
              <w:rPr>
                <w:sz w:val="22"/>
                <w:szCs w:val="22"/>
              </w:rPr>
              <w:t>[Alpha string] Designator given to the optics attached to the Instrument</w:t>
            </w:r>
          </w:p>
        </w:tc>
      </w:tr>
    </w:tbl>
    <w:p w14:paraId="662C58FA" w14:textId="77777777" w:rsidR="00DC6E0E" w:rsidRPr="00A8518D" w:rsidRDefault="00DC6E0E" w:rsidP="00DC6E0E">
      <w:pPr>
        <w:pStyle w:val="Heading3"/>
      </w:pPr>
      <w:bookmarkStart w:id="312" w:name="_Toc398023906"/>
      <w:bookmarkStart w:id="313" w:name="_Toc506895544"/>
      <w:r w:rsidRPr="00A8518D">
        <w:t>PDFs Group</w:t>
      </w:r>
      <w:bookmarkEnd w:id="312"/>
      <w:bookmarkEnd w:id="313"/>
    </w:p>
    <w:p w14:paraId="4E5E50E7" w14:textId="77777777" w:rsidR="00DC6E0E" w:rsidRPr="00F74ED2" w:rsidRDefault="00DC6E0E" w:rsidP="004A51AA">
      <w:pPr>
        <w:pStyle w:val="Body"/>
        <w:rPr>
          <w:rStyle w:val="Strong"/>
          <w:b w:val="0"/>
          <w:bCs w:val="0"/>
        </w:rPr>
      </w:pPr>
      <w:r w:rsidRPr="00F74ED2">
        <w:rPr>
          <w:rStyle w:val="Strong"/>
          <w:b w:val="0"/>
          <w:bCs w:val="0"/>
        </w:rPr>
        <w:t>SPECCHIO supports uploading of up to two PDF files for each Spectrum. To optimise storage in the database, select all Spectra that a PDF file applies to and upload just once. Depending on your internet access speed, uploading large PDF files may be slow.</w:t>
      </w:r>
    </w:p>
    <w:tbl>
      <w:tblPr>
        <w:tblStyle w:val="TableGrid"/>
        <w:tblW w:w="0" w:type="auto"/>
        <w:tblInd w:w="817" w:type="dxa"/>
        <w:tblLook w:val="04A0" w:firstRow="1" w:lastRow="0" w:firstColumn="1" w:lastColumn="0" w:noHBand="0" w:noVBand="1"/>
      </w:tblPr>
      <w:tblGrid>
        <w:gridCol w:w="1910"/>
        <w:gridCol w:w="6515"/>
      </w:tblGrid>
      <w:tr w:rsidR="00DC6E0E" w:rsidRPr="00F74ED2" w14:paraId="40DE2535" w14:textId="77777777" w:rsidTr="00DC6E0E">
        <w:tc>
          <w:tcPr>
            <w:tcW w:w="0" w:type="auto"/>
          </w:tcPr>
          <w:p w14:paraId="13527ED8" w14:textId="77777777" w:rsidR="00DC6E0E" w:rsidRPr="00F74ED2" w:rsidRDefault="00DC6E0E" w:rsidP="004A51AA">
            <w:pPr>
              <w:pStyle w:val="TableText"/>
              <w:rPr>
                <w:rStyle w:val="GUIWord"/>
                <w:u w:val="single"/>
              </w:rPr>
            </w:pPr>
            <w:r w:rsidRPr="00F74ED2">
              <w:rPr>
                <w:rStyle w:val="GUIWord"/>
                <w:u w:val="single"/>
              </w:rPr>
              <w:t>Experimental Design</w:t>
            </w:r>
          </w:p>
        </w:tc>
        <w:tc>
          <w:tcPr>
            <w:tcW w:w="0" w:type="auto"/>
          </w:tcPr>
          <w:p w14:paraId="5ED8DE89" w14:textId="77777777" w:rsidR="00DC6E0E" w:rsidRPr="00F74ED2" w:rsidRDefault="00DC6E0E" w:rsidP="004A51AA">
            <w:pPr>
              <w:pStyle w:val="TableText"/>
              <w:rPr>
                <w:sz w:val="22"/>
                <w:szCs w:val="22"/>
              </w:rPr>
            </w:pPr>
            <w:r w:rsidRPr="00F74ED2">
              <w:rPr>
                <w:sz w:val="22"/>
                <w:szCs w:val="22"/>
              </w:rPr>
              <w:t>[Attached PDF] Document describing the experimental design and the scientific reasons for doing so</w:t>
            </w:r>
          </w:p>
        </w:tc>
      </w:tr>
      <w:tr w:rsidR="00DC6E0E" w:rsidRPr="00F74ED2" w14:paraId="3CC901BE" w14:textId="77777777" w:rsidTr="00DC6E0E">
        <w:tc>
          <w:tcPr>
            <w:tcW w:w="0" w:type="auto"/>
          </w:tcPr>
          <w:p w14:paraId="25462A43" w14:textId="77777777" w:rsidR="00DC6E0E" w:rsidRPr="00F74ED2" w:rsidRDefault="00DC6E0E" w:rsidP="004A51AA">
            <w:pPr>
              <w:pStyle w:val="TableText"/>
              <w:rPr>
                <w:rStyle w:val="GUIWord"/>
                <w:u w:val="single"/>
              </w:rPr>
            </w:pPr>
            <w:r w:rsidRPr="00F74ED2">
              <w:rPr>
                <w:rStyle w:val="GUIWord"/>
                <w:u w:val="single"/>
              </w:rPr>
              <w:t>Field Protocol</w:t>
            </w:r>
          </w:p>
        </w:tc>
        <w:tc>
          <w:tcPr>
            <w:tcW w:w="0" w:type="auto"/>
          </w:tcPr>
          <w:p w14:paraId="0FD0152C" w14:textId="77777777" w:rsidR="00DC6E0E" w:rsidRPr="00F74ED2" w:rsidRDefault="00DC6E0E" w:rsidP="004A51AA">
            <w:pPr>
              <w:pStyle w:val="TableText"/>
              <w:rPr>
                <w:sz w:val="22"/>
                <w:szCs w:val="22"/>
              </w:rPr>
            </w:pPr>
            <w:r w:rsidRPr="00F74ED2">
              <w:rPr>
                <w:sz w:val="22"/>
                <w:szCs w:val="22"/>
              </w:rPr>
              <w:t xml:space="preserve">[Attached PDF] Copy of the field protocol filled in during data capture </w:t>
            </w:r>
          </w:p>
        </w:tc>
      </w:tr>
    </w:tbl>
    <w:p w14:paraId="065497D0" w14:textId="485C9E1D" w:rsidR="00DC6E0E" w:rsidRPr="00A8518D" w:rsidRDefault="00DC6E0E" w:rsidP="00DC6E0E">
      <w:pPr>
        <w:pStyle w:val="Heading3"/>
      </w:pPr>
      <w:bookmarkStart w:id="314" w:name="_Toc398023907"/>
      <w:bookmarkStart w:id="315" w:name="_Toc506895545"/>
      <w:r w:rsidRPr="00A8518D">
        <w:t>Personnel Group</w:t>
      </w:r>
      <w:bookmarkEnd w:id="314"/>
      <w:bookmarkEnd w:id="315"/>
    </w:p>
    <w:tbl>
      <w:tblPr>
        <w:tblStyle w:val="TableGrid"/>
        <w:tblW w:w="0" w:type="auto"/>
        <w:tblInd w:w="817" w:type="dxa"/>
        <w:tblLook w:val="04A0" w:firstRow="1" w:lastRow="0" w:firstColumn="1" w:lastColumn="0" w:noHBand="0" w:noVBand="1"/>
      </w:tblPr>
      <w:tblGrid>
        <w:gridCol w:w="1553"/>
        <w:gridCol w:w="6872"/>
      </w:tblGrid>
      <w:tr w:rsidR="00DC6E0E" w:rsidRPr="00F74ED2" w14:paraId="35FFF938" w14:textId="77777777" w:rsidTr="00DC6E0E">
        <w:tc>
          <w:tcPr>
            <w:tcW w:w="0" w:type="auto"/>
          </w:tcPr>
          <w:p w14:paraId="7650CC78" w14:textId="77777777" w:rsidR="00DC6E0E" w:rsidRPr="00F74ED2" w:rsidRDefault="00DC6E0E" w:rsidP="004A51AA">
            <w:pPr>
              <w:pStyle w:val="TableText"/>
              <w:rPr>
                <w:rStyle w:val="GUIWord"/>
                <w:u w:val="single"/>
              </w:rPr>
            </w:pPr>
            <w:r w:rsidRPr="00F74ED2">
              <w:rPr>
                <w:rStyle w:val="GUIWord"/>
                <w:u w:val="single"/>
              </w:rPr>
              <w:t xml:space="preserve">Investigator </w:t>
            </w:r>
          </w:p>
          <w:p w14:paraId="14C1037E" w14:textId="77777777" w:rsidR="00DC6E0E" w:rsidRPr="00F74ED2" w:rsidRDefault="00DC6E0E" w:rsidP="004A51AA">
            <w:pPr>
              <w:pStyle w:val="TableText"/>
              <w:rPr>
                <w:rStyle w:val="GUIWord"/>
                <w:u w:val="single"/>
              </w:rPr>
            </w:pPr>
            <w:r w:rsidRPr="00F74ED2">
              <w:rPr>
                <w:sz w:val="22"/>
                <w:szCs w:val="22"/>
              </w:rPr>
              <w:t>Multiple permitted</w:t>
            </w:r>
          </w:p>
        </w:tc>
        <w:tc>
          <w:tcPr>
            <w:tcW w:w="0" w:type="auto"/>
          </w:tcPr>
          <w:p w14:paraId="4BAFC1D4" w14:textId="77777777" w:rsidR="00DC6E0E" w:rsidRPr="00F74ED2" w:rsidRDefault="00DC6E0E" w:rsidP="004A51AA">
            <w:pPr>
              <w:pStyle w:val="TableText"/>
              <w:rPr>
                <w:sz w:val="22"/>
                <w:szCs w:val="22"/>
              </w:rPr>
            </w:pPr>
            <w:r w:rsidRPr="00F74ED2">
              <w:rPr>
                <w:sz w:val="22"/>
                <w:szCs w:val="22"/>
              </w:rPr>
              <w:t>[Alpha string] Investigator’s name</w:t>
            </w:r>
          </w:p>
          <w:p w14:paraId="30ABBFAD" w14:textId="77777777" w:rsidR="00DC6E0E" w:rsidRPr="00F74ED2" w:rsidRDefault="00DC6E0E" w:rsidP="004A51AA">
            <w:pPr>
              <w:pStyle w:val="TableText"/>
              <w:rPr>
                <w:sz w:val="22"/>
                <w:szCs w:val="22"/>
              </w:rPr>
            </w:pPr>
            <w:r w:rsidRPr="00F74ED2">
              <w:rPr>
                <w:sz w:val="22"/>
                <w:szCs w:val="22"/>
              </w:rPr>
              <w:t>It is not necessarily related to any SPECCHIO User’s name and is not checked against the list of Users’ names. Nor is this field checked against the Investigator field provided in the Campaign Metadata.</w:t>
            </w:r>
          </w:p>
          <w:p w14:paraId="47E52BA2" w14:textId="77777777" w:rsidR="00DC6E0E" w:rsidRPr="00F74ED2" w:rsidRDefault="00DC6E0E" w:rsidP="004A51AA">
            <w:pPr>
              <w:pStyle w:val="TableText"/>
              <w:rPr>
                <w:sz w:val="22"/>
                <w:szCs w:val="22"/>
              </w:rPr>
            </w:pPr>
            <w:r w:rsidRPr="00F74ED2">
              <w:rPr>
                <w:sz w:val="22"/>
                <w:szCs w:val="22"/>
              </w:rPr>
              <w:t>This Metadata Attribute is supported to receive the Investigator name which is provided in some Spectrum file formats – for example, some HDF files.</w:t>
            </w:r>
          </w:p>
          <w:p w14:paraId="3DC7D33F" w14:textId="77777777" w:rsidR="00DC6E0E" w:rsidRPr="00F74ED2" w:rsidRDefault="00DC6E0E" w:rsidP="004A51AA">
            <w:pPr>
              <w:pStyle w:val="TableText"/>
              <w:rPr>
                <w:b/>
                <w:sz w:val="22"/>
                <w:szCs w:val="22"/>
              </w:rPr>
            </w:pPr>
            <w:r w:rsidRPr="00F74ED2">
              <w:rPr>
                <w:sz w:val="22"/>
                <w:szCs w:val="22"/>
              </w:rPr>
              <w:t>Users are generally encouraged to rely on the Campaign Metadata (either the Investigator, Research Group Members or Description fields) for this function.</w:t>
            </w:r>
          </w:p>
        </w:tc>
      </w:tr>
    </w:tbl>
    <w:p w14:paraId="3808B14F" w14:textId="77777777" w:rsidR="00DC6E0E" w:rsidRPr="00A8518D" w:rsidRDefault="00DC6E0E" w:rsidP="00DC6E0E">
      <w:pPr>
        <w:pStyle w:val="Heading3"/>
      </w:pPr>
      <w:bookmarkStart w:id="316" w:name="_Toc398023908"/>
      <w:bookmarkStart w:id="317" w:name="_Toc506895546"/>
      <w:r w:rsidRPr="00A8518D">
        <w:t>Pictures Group</w:t>
      </w:r>
      <w:bookmarkEnd w:id="316"/>
      <w:bookmarkEnd w:id="317"/>
    </w:p>
    <w:p w14:paraId="408706FB" w14:textId="594A00D6" w:rsidR="00DC6E0E" w:rsidRDefault="00DC6E0E" w:rsidP="004A51AA">
      <w:pPr>
        <w:pStyle w:val="Body"/>
        <w:rPr>
          <w:rStyle w:val="Strong"/>
          <w:b w:val="0"/>
        </w:rPr>
      </w:pPr>
      <w:r w:rsidRPr="00F74ED2">
        <w:rPr>
          <w:rStyle w:val="Strong"/>
          <w:b w:val="0"/>
        </w:rPr>
        <w:t>SPECCHIO supports uplo</w:t>
      </w:r>
      <w:r w:rsidR="00F74ED2">
        <w:rPr>
          <w:rStyle w:val="Strong"/>
          <w:b w:val="0"/>
        </w:rPr>
        <w:t>ading of up to four image types</w:t>
      </w:r>
      <w:r w:rsidRPr="00F74ED2">
        <w:rPr>
          <w:rStyle w:val="Strong"/>
          <w:b w:val="0"/>
        </w:rPr>
        <w:t xml:space="preserve"> for each Spectrum. To optimise storage in the database, select all Spectra</w:t>
      </w:r>
      <w:r w:rsidR="00F74ED2">
        <w:rPr>
          <w:rStyle w:val="Strong"/>
          <w:b w:val="0"/>
        </w:rPr>
        <w:t>, ideally by selecting a storage hierarchy,</w:t>
      </w:r>
      <w:r w:rsidRPr="00F74ED2">
        <w:rPr>
          <w:rStyle w:val="Strong"/>
          <w:b w:val="0"/>
        </w:rPr>
        <w:t xml:space="preserve"> </w:t>
      </w:r>
      <w:r w:rsidR="005E55E5" w:rsidRPr="00F74ED2">
        <w:rPr>
          <w:rStyle w:val="Strong"/>
          <w:b w:val="0"/>
        </w:rPr>
        <w:t xml:space="preserve">to which </w:t>
      </w:r>
      <w:r w:rsidRPr="00F74ED2">
        <w:rPr>
          <w:rStyle w:val="Strong"/>
          <w:b w:val="0"/>
        </w:rPr>
        <w:t>an image applies to and upload it just once.</w:t>
      </w:r>
      <w:r w:rsidR="00F74ED2">
        <w:rPr>
          <w:rStyle w:val="Strong"/>
          <w:b w:val="0"/>
        </w:rPr>
        <w:t xml:space="preserve"> Images are automatically rescaled to conserve storage space and improve data loading speeds</w:t>
      </w:r>
      <w:r w:rsidRPr="00F74ED2">
        <w:rPr>
          <w:rStyle w:val="Strong"/>
          <w:b w:val="0"/>
        </w:rPr>
        <w:t>.</w:t>
      </w:r>
      <w:r w:rsidR="003364A5" w:rsidRPr="003364A5">
        <w:rPr>
          <w:rStyle w:val="Strong"/>
          <w:b w:val="0"/>
          <w:bCs w:val="0"/>
        </w:rPr>
        <w:t xml:space="preserve"> For</w:t>
      </w:r>
      <w:r w:rsidR="003364A5">
        <w:rPr>
          <w:rStyle w:val="Strong"/>
          <w:b w:val="0"/>
          <w:bCs w:val="0"/>
        </w:rPr>
        <w:t xml:space="preserve"> such</w:t>
      </w:r>
      <w:r w:rsidR="003364A5" w:rsidRPr="003364A5">
        <w:rPr>
          <w:rStyle w:val="Strong"/>
          <w:b w:val="0"/>
          <w:bCs w:val="0"/>
        </w:rPr>
        <w:t xml:space="preserve"> improved storage and performance, pictures are automatically resampled </w:t>
      </w:r>
      <w:r w:rsidR="003364A5">
        <w:rPr>
          <w:rStyle w:val="Strong"/>
          <w:b w:val="0"/>
          <w:bCs w:val="0"/>
        </w:rPr>
        <w:t xml:space="preserve">to </w:t>
      </w:r>
      <w:r w:rsidR="003364A5">
        <w:rPr>
          <w:rStyle w:val="Strong"/>
          <w:b w:val="0"/>
          <w:bCs w:val="0"/>
        </w:rPr>
        <w:lastRenderedPageBreak/>
        <w:t xml:space="preserve">a </w:t>
      </w:r>
      <w:r w:rsidR="003364A5" w:rsidRPr="003364A5">
        <w:rPr>
          <w:rStyle w:val="Strong"/>
          <w:b w:val="0"/>
          <w:bCs w:val="0"/>
        </w:rPr>
        <w:t xml:space="preserve">size </w:t>
      </w:r>
      <w:r w:rsidR="003364A5">
        <w:rPr>
          <w:rStyle w:val="Strong"/>
          <w:b w:val="0"/>
          <w:bCs w:val="0"/>
        </w:rPr>
        <w:t>of</w:t>
      </w:r>
      <w:r w:rsidR="003364A5" w:rsidRPr="003364A5">
        <w:rPr>
          <w:rStyle w:val="Strong"/>
          <w:b w:val="0"/>
          <w:bCs w:val="0"/>
        </w:rPr>
        <w:t xml:space="preserve"> 400 pixels (in width or height) while the aspect of width and height is retained.</w:t>
      </w:r>
    </w:p>
    <w:p w14:paraId="2081B394" w14:textId="7D56FF3C" w:rsidR="00F74ED2" w:rsidRPr="00F74ED2" w:rsidRDefault="00F74ED2" w:rsidP="00F74ED2">
      <w:pPr>
        <w:pStyle w:val="Warning"/>
        <w:rPr>
          <w:rStyle w:val="Strong"/>
          <w:b w:val="0"/>
          <w:bCs w:val="0"/>
        </w:rPr>
      </w:pPr>
      <w:r>
        <w:t xml:space="preserve">Warning </w:t>
      </w:r>
      <w:r>
        <w:tab/>
        <w:t>Do not use SPECCHIO as a photo repository; the automatic downscaling will degrade your photo resolution; it is only meant to document the spectral sampling conditions and target state.</w:t>
      </w:r>
    </w:p>
    <w:p w14:paraId="17239883" w14:textId="77777777" w:rsidR="00DC6E0E" w:rsidRPr="00B350A0" w:rsidRDefault="00DC6E0E" w:rsidP="004A51AA">
      <w:pPr>
        <w:pStyle w:val="Body"/>
        <w:rPr>
          <w:rStyle w:val="Strong"/>
          <w:u w:val="single"/>
        </w:rPr>
      </w:pPr>
      <w:r w:rsidRPr="00B350A0">
        <w:t xml:space="preserve">The supported uploadable image formats may vary between PC, Linux and Mac. JPEG is supported on all operating systems. GIF, PNG or TIFF may also be supported on some users’ computers. When uploaded, all image formats are converted and stored as JPEG images. </w:t>
      </w:r>
      <w:r w:rsidRPr="00B350A0">
        <w:rPr>
          <w:rStyle w:val="Strong"/>
          <w:u w:val="single"/>
        </w:rPr>
        <w:t>These images can be viewed directly on the Metadata Editor screen.</w:t>
      </w:r>
    </w:p>
    <w:p w14:paraId="1F3178D9" w14:textId="5F322850" w:rsidR="00E74673" w:rsidRPr="003364A5" w:rsidRDefault="00E74673" w:rsidP="004A51AA">
      <w:pPr>
        <w:pStyle w:val="Body"/>
      </w:pPr>
    </w:p>
    <w:tbl>
      <w:tblPr>
        <w:tblStyle w:val="TableGrid"/>
        <w:tblW w:w="0" w:type="auto"/>
        <w:tblInd w:w="817" w:type="dxa"/>
        <w:tblLook w:val="04A0" w:firstRow="1" w:lastRow="0" w:firstColumn="1" w:lastColumn="0" w:noHBand="0" w:noVBand="1"/>
      </w:tblPr>
      <w:tblGrid>
        <w:gridCol w:w="2323"/>
        <w:gridCol w:w="6102"/>
      </w:tblGrid>
      <w:tr w:rsidR="00DC6E0E" w:rsidRPr="003364A5" w14:paraId="1DF7AC0A" w14:textId="77777777" w:rsidTr="00DC6E0E">
        <w:tc>
          <w:tcPr>
            <w:tcW w:w="0" w:type="auto"/>
          </w:tcPr>
          <w:p w14:paraId="47F5D2DB" w14:textId="77777777" w:rsidR="00DC6E0E" w:rsidRPr="003364A5" w:rsidRDefault="00DC6E0E" w:rsidP="004A51AA">
            <w:pPr>
              <w:pStyle w:val="TableText"/>
              <w:rPr>
                <w:rStyle w:val="GUIWord"/>
                <w:u w:val="single"/>
              </w:rPr>
            </w:pPr>
            <w:r w:rsidRPr="003364A5">
              <w:rPr>
                <w:rStyle w:val="GUIWord"/>
                <w:u w:val="single"/>
              </w:rPr>
              <w:t xml:space="preserve">Sampling Environment Picture </w:t>
            </w:r>
          </w:p>
          <w:p w14:paraId="3CA6F3F9" w14:textId="77777777" w:rsidR="00DC6E0E" w:rsidRPr="003364A5" w:rsidRDefault="00DC6E0E" w:rsidP="004A51AA">
            <w:pPr>
              <w:pStyle w:val="TableText"/>
              <w:rPr>
                <w:rStyle w:val="GUIWord"/>
                <w:u w:val="single"/>
              </w:rPr>
            </w:pPr>
            <w:r w:rsidRPr="003364A5">
              <w:rPr>
                <w:sz w:val="22"/>
                <w:szCs w:val="22"/>
              </w:rPr>
              <w:t>Multiple permitted</w:t>
            </w:r>
          </w:p>
        </w:tc>
        <w:tc>
          <w:tcPr>
            <w:tcW w:w="0" w:type="auto"/>
          </w:tcPr>
          <w:p w14:paraId="6BEA7E2E" w14:textId="77777777" w:rsidR="00DC6E0E" w:rsidRPr="003364A5" w:rsidRDefault="00DC6E0E" w:rsidP="004A51AA">
            <w:pPr>
              <w:pStyle w:val="TableText"/>
              <w:rPr>
                <w:sz w:val="22"/>
                <w:szCs w:val="22"/>
              </w:rPr>
            </w:pPr>
            <w:r w:rsidRPr="003364A5">
              <w:rPr>
                <w:sz w:val="22"/>
                <w:szCs w:val="22"/>
              </w:rPr>
              <w:t>[Uploaded image file] Picture showing the general sampling environment in vicinity of the target</w:t>
            </w:r>
          </w:p>
        </w:tc>
      </w:tr>
      <w:tr w:rsidR="00DC6E0E" w:rsidRPr="003364A5" w14:paraId="69903CAD" w14:textId="77777777" w:rsidTr="00DC6E0E">
        <w:tc>
          <w:tcPr>
            <w:tcW w:w="0" w:type="auto"/>
          </w:tcPr>
          <w:p w14:paraId="418FC2E4" w14:textId="77777777" w:rsidR="00DC6E0E" w:rsidRPr="003364A5" w:rsidRDefault="00DC6E0E" w:rsidP="004A51AA">
            <w:pPr>
              <w:pStyle w:val="TableText"/>
              <w:rPr>
                <w:rStyle w:val="GUIWord"/>
                <w:u w:val="single"/>
              </w:rPr>
            </w:pPr>
            <w:r w:rsidRPr="003364A5">
              <w:rPr>
                <w:rStyle w:val="GUIWord"/>
                <w:u w:val="single"/>
              </w:rPr>
              <w:t xml:space="preserve">Sampling Setup Picture </w:t>
            </w:r>
          </w:p>
          <w:p w14:paraId="433474B4" w14:textId="77777777" w:rsidR="00DC6E0E" w:rsidRPr="003364A5" w:rsidRDefault="00DC6E0E" w:rsidP="004A51AA">
            <w:pPr>
              <w:pStyle w:val="TableText"/>
              <w:rPr>
                <w:rStyle w:val="GUIWord"/>
                <w:u w:val="single"/>
              </w:rPr>
            </w:pPr>
            <w:r w:rsidRPr="003364A5">
              <w:rPr>
                <w:sz w:val="22"/>
                <w:szCs w:val="22"/>
              </w:rPr>
              <w:t>Multiple permitted</w:t>
            </w:r>
          </w:p>
        </w:tc>
        <w:tc>
          <w:tcPr>
            <w:tcW w:w="0" w:type="auto"/>
          </w:tcPr>
          <w:p w14:paraId="4E6DE8FE" w14:textId="77777777" w:rsidR="00DC6E0E" w:rsidRPr="003364A5" w:rsidRDefault="00DC6E0E" w:rsidP="004A51AA">
            <w:pPr>
              <w:pStyle w:val="TableText"/>
              <w:rPr>
                <w:sz w:val="22"/>
                <w:szCs w:val="22"/>
              </w:rPr>
            </w:pPr>
            <w:r w:rsidRPr="003364A5">
              <w:rPr>
                <w:sz w:val="22"/>
                <w:szCs w:val="22"/>
              </w:rPr>
              <w:t>[Uploaded image file] Picture showing the positions of Sensor and illumination in relation to the target</w:t>
            </w:r>
          </w:p>
        </w:tc>
      </w:tr>
      <w:tr w:rsidR="00DC6E0E" w:rsidRPr="003364A5" w14:paraId="03ED8268" w14:textId="77777777" w:rsidTr="00DC6E0E">
        <w:tc>
          <w:tcPr>
            <w:tcW w:w="0" w:type="auto"/>
          </w:tcPr>
          <w:p w14:paraId="5D74A1F8" w14:textId="77777777" w:rsidR="00DC6E0E" w:rsidRPr="003364A5" w:rsidRDefault="00DC6E0E" w:rsidP="004A51AA">
            <w:pPr>
              <w:pStyle w:val="TableText"/>
              <w:rPr>
                <w:rStyle w:val="GUIWord"/>
                <w:u w:val="single"/>
              </w:rPr>
            </w:pPr>
            <w:r w:rsidRPr="003364A5">
              <w:rPr>
                <w:rStyle w:val="GUIWord"/>
                <w:u w:val="single"/>
              </w:rPr>
              <w:t xml:space="preserve">Sky Picture </w:t>
            </w:r>
          </w:p>
          <w:p w14:paraId="5E76A13A" w14:textId="77777777" w:rsidR="00DC6E0E" w:rsidRPr="003364A5" w:rsidRDefault="00DC6E0E" w:rsidP="004A51AA">
            <w:pPr>
              <w:pStyle w:val="TableText"/>
              <w:rPr>
                <w:rStyle w:val="GUIWord"/>
                <w:u w:val="single"/>
              </w:rPr>
            </w:pPr>
            <w:r w:rsidRPr="003364A5">
              <w:rPr>
                <w:sz w:val="22"/>
                <w:szCs w:val="22"/>
              </w:rPr>
              <w:t>Multiple permitted</w:t>
            </w:r>
          </w:p>
        </w:tc>
        <w:tc>
          <w:tcPr>
            <w:tcW w:w="0" w:type="auto"/>
          </w:tcPr>
          <w:p w14:paraId="08140AC3" w14:textId="77777777" w:rsidR="00DC6E0E" w:rsidRPr="003364A5" w:rsidRDefault="00DC6E0E" w:rsidP="004A51AA">
            <w:pPr>
              <w:pStyle w:val="TableText"/>
              <w:rPr>
                <w:sz w:val="22"/>
                <w:szCs w:val="22"/>
              </w:rPr>
            </w:pPr>
            <w:r w:rsidRPr="003364A5">
              <w:rPr>
                <w:sz w:val="22"/>
                <w:szCs w:val="22"/>
              </w:rPr>
              <w:t>[Uploaded image file] Picture of the sky, ideally taken hemispherically</w:t>
            </w:r>
          </w:p>
        </w:tc>
      </w:tr>
      <w:tr w:rsidR="00DC6E0E" w:rsidRPr="003364A5" w14:paraId="56425228" w14:textId="77777777" w:rsidTr="00DC6E0E">
        <w:tc>
          <w:tcPr>
            <w:tcW w:w="0" w:type="auto"/>
          </w:tcPr>
          <w:p w14:paraId="49B07FA9" w14:textId="77777777" w:rsidR="00DC6E0E" w:rsidRPr="003364A5" w:rsidRDefault="00DC6E0E" w:rsidP="004A51AA">
            <w:pPr>
              <w:pStyle w:val="TableText"/>
              <w:rPr>
                <w:rStyle w:val="GUIWord"/>
                <w:u w:val="single"/>
              </w:rPr>
            </w:pPr>
            <w:r w:rsidRPr="003364A5">
              <w:rPr>
                <w:rStyle w:val="GUIWord"/>
                <w:u w:val="single"/>
              </w:rPr>
              <w:t xml:space="preserve">Target Picture </w:t>
            </w:r>
          </w:p>
          <w:p w14:paraId="131E52DC" w14:textId="77777777" w:rsidR="00DC6E0E" w:rsidRPr="003364A5" w:rsidRDefault="00DC6E0E" w:rsidP="004A51AA">
            <w:pPr>
              <w:pStyle w:val="TableText"/>
              <w:rPr>
                <w:rStyle w:val="GUIWord"/>
                <w:u w:val="single"/>
              </w:rPr>
            </w:pPr>
            <w:r w:rsidRPr="003364A5">
              <w:rPr>
                <w:sz w:val="22"/>
                <w:szCs w:val="22"/>
              </w:rPr>
              <w:t>Multiple permitted</w:t>
            </w:r>
          </w:p>
        </w:tc>
        <w:tc>
          <w:tcPr>
            <w:tcW w:w="0" w:type="auto"/>
          </w:tcPr>
          <w:p w14:paraId="60D5D22A" w14:textId="77777777" w:rsidR="00DC6E0E" w:rsidRPr="003364A5" w:rsidRDefault="00DC6E0E" w:rsidP="004A51AA">
            <w:pPr>
              <w:pStyle w:val="TableText"/>
              <w:rPr>
                <w:sz w:val="22"/>
                <w:szCs w:val="22"/>
              </w:rPr>
            </w:pPr>
            <w:r w:rsidRPr="003364A5">
              <w:rPr>
                <w:sz w:val="22"/>
                <w:szCs w:val="22"/>
              </w:rPr>
              <w:t>[Uploaded image file] Picture showing the target</w:t>
            </w:r>
          </w:p>
          <w:p w14:paraId="0D5D7AF2" w14:textId="1885D1FF" w:rsidR="001D39CF" w:rsidRPr="003364A5" w:rsidRDefault="001D39CF" w:rsidP="004A51AA">
            <w:pPr>
              <w:pStyle w:val="TableText"/>
              <w:rPr>
                <w:sz w:val="22"/>
                <w:szCs w:val="22"/>
              </w:rPr>
            </w:pPr>
          </w:p>
        </w:tc>
      </w:tr>
    </w:tbl>
    <w:p w14:paraId="4956A3DE" w14:textId="77777777" w:rsidR="00DC6E0E" w:rsidRPr="00A8518D" w:rsidRDefault="00DC6E0E" w:rsidP="00DC6E0E">
      <w:pPr>
        <w:pStyle w:val="Heading3"/>
      </w:pPr>
      <w:bookmarkStart w:id="318" w:name="_Toc398023909"/>
      <w:bookmarkStart w:id="319" w:name="_Toc506895547"/>
      <w:r w:rsidRPr="00A8518D">
        <w:t>Processing Group</w:t>
      </w:r>
      <w:bookmarkEnd w:id="318"/>
      <w:bookmarkEnd w:id="319"/>
    </w:p>
    <w:p w14:paraId="1BD96599" w14:textId="77777777" w:rsidR="00DC6E0E" w:rsidRPr="00B350A0" w:rsidRDefault="00DC6E0E" w:rsidP="004A51AA">
      <w:pPr>
        <w:pStyle w:val="Body"/>
      </w:pPr>
      <w:r w:rsidRPr="00B350A0">
        <w:t>These Attributes describe processing which has been performed on the Spectrum. These Attributes are added or set when that processing is done. This processing may be done by SPECCHIO, or it may be processing done by some other function connecting to the SPECCHIO database. This may be a Matlab program, a Java program, or a program written using any other tool or language.</w:t>
      </w:r>
    </w:p>
    <w:p w14:paraId="7E1B7246" w14:textId="77777777" w:rsidR="00DC6E0E" w:rsidRPr="00B350A0" w:rsidRDefault="00DC6E0E" w:rsidP="004A51AA">
      <w:pPr>
        <w:pStyle w:val="Body"/>
      </w:pPr>
      <w:r w:rsidRPr="00B350A0">
        <w:t>While it is possible, generally these Attributes should not be edited manually.</w:t>
      </w:r>
    </w:p>
    <w:tbl>
      <w:tblPr>
        <w:tblStyle w:val="TableGrid"/>
        <w:tblW w:w="0" w:type="auto"/>
        <w:tblInd w:w="817" w:type="dxa"/>
        <w:tblLook w:val="04A0" w:firstRow="1" w:lastRow="0" w:firstColumn="1" w:lastColumn="0" w:noHBand="0" w:noVBand="1"/>
      </w:tblPr>
      <w:tblGrid>
        <w:gridCol w:w="1686"/>
        <w:gridCol w:w="6739"/>
      </w:tblGrid>
      <w:tr w:rsidR="00DC6E0E" w:rsidRPr="00534A3C" w14:paraId="4C26BC8D" w14:textId="77777777" w:rsidTr="00DC6E0E">
        <w:trPr>
          <w:cantSplit/>
        </w:trPr>
        <w:tc>
          <w:tcPr>
            <w:tcW w:w="0" w:type="auto"/>
          </w:tcPr>
          <w:p w14:paraId="7DFBE382" w14:textId="15880C31" w:rsidR="00DC6E0E" w:rsidRPr="00534A3C" w:rsidRDefault="00DC6E0E" w:rsidP="004A51AA">
            <w:pPr>
              <w:pStyle w:val="TableText"/>
              <w:rPr>
                <w:rStyle w:val="GUIWord"/>
                <w:rFonts w:cs="Tahoma"/>
                <w:u w:val="single"/>
              </w:rPr>
            </w:pPr>
            <w:r w:rsidRPr="00534A3C">
              <w:rPr>
                <w:rStyle w:val="GUIWord"/>
                <w:rFonts w:cs="Tahoma"/>
                <w:u w:val="single"/>
              </w:rPr>
              <w:t xml:space="preserve">Data Ingestion Notes </w:t>
            </w:r>
          </w:p>
          <w:p w14:paraId="4353EAA3" w14:textId="77777777" w:rsidR="00DC6E0E" w:rsidRPr="00534A3C" w:rsidRDefault="00DC6E0E" w:rsidP="004A51AA">
            <w:pPr>
              <w:pStyle w:val="TableText"/>
              <w:rPr>
                <w:rStyle w:val="GUIWord"/>
                <w:rFonts w:cs="Tahoma"/>
                <w:u w:val="single"/>
              </w:rPr>
            </w:pPr>
            <w:r w:rsidRPr="00534A3C">
              <w:rPr>
                <w:sz w:val="22"/>
                <w:szCs w:val="22"/>
              </w:rPr>
              <w:t>Multiple permitted</w:t>
            </w:r>
          </w:p>
        </w:tc>
        <w:tc>
          <w:tcPr>
            <w:tcW w:w="0" w:type="auto"/>
          </w:tcPr>
          <w:p w14:paraId="055D4529" w14:textId="77777777" w:rsidR="00DC6E0E" w:rsidRPr="00534A3C" w:rsidRDefault="00DC6E0E" w:rsidP="004A51AA">
            <w:pPr>
              <w:pStyle w:val="TableText"/>
              <w:rPr>
                <w:sz w:val="22"/>
                <w:szCs w:val="22"/>
              </w:rPr>
            </w:pPr>
            <w:r w:rsidRPr="00534A3C">
              <w:rPr>
                <w:sz w:val="22"/>
                <w:szCs w:val="22"/>
              </w:rPr>
              <w:t>[Alpha string] Notes produced by the data ingestion module during data loading into SPECCHIO</w:t>
            </w:r>
          </w:p>
          <w:p w14:paraId="6632F67B" w14:textId="77777777" w:rsidR="00DC6E0E" w:rsidRPr="00534A3C" w:rsidRDefault="00DC6E0E" w:rsidP="004A51AA">
            <w:pPr>
              <w:pStyle w:val="TableText"/>
              <w:rPr>
                <w:sz w:val="22"/>
                <w:szCs w:val="22"/>
              </w:rPr>
            </w:pPr>
            <w:r w:rsidRPr="00534A3C">
              <w:rPr>
                <w:sz w:val="22"/>
                <w:szCs w:val="22"/>
              </w:rPr>
              <w:t>Multiple Data Ingestion Notes may be added to each Spectrum.</w:t>
            </w:r>
          </w:p>
        </w:tc>
      </w:tr>
      <w:tr w:rsidR="00DC6E0E" w:rsidRPr="00534A3C" w14:paraId="19598295" w14:textId="77777777" w:rsidTr="00DC6E0E">
        <w:trPr>
          <w:cantSplit/>
        </w:trPr>
        <w:tc>
          <w:tcPr>
            <w:tcW w:w="0" w:type="auto"/>
          </w:tcPr>
          <w:p w14:paraId="051C4E55" w14:textId="77777777" w:rsidR="00DC6E0E" w:rsidRPr="00534A3C" w:rsidRDefault="00DC6E0E" w:rsidP="004A51AA">
            <w:pPr>
              <w:pStyle w:val="TableText"/>
              <w:rPr>
                <w:rStyle w:val="GUIWord"/>
                <w:rFonts w:cs="Tahoma"/>
                <w:u w:val="single"/>
              </w:rPr>
            </w:pPr>
            <w:r w:rsidRPr="00534A3C">
              <w:rPr>
                <w:rStyle w:val="GUIWord"/>
                <w:rFonts w:cs="Tahoma"/>
                <w:u w:val="single"/>
              </w:rPr>
              <w:t>DC Flag</w:t>
            </w:r>
          </w:p>
        </w:tc>
        <w:tc>
          <w:tcPr>
            <w:tcW w:w="0" w:type="auto"/>
          </w:tcPr>
          <w:p w14:paraId="29F5D5F1" w14:textId="77777777" w:rsidR="00DC6E0E" w:rsidRPr="00534A3C" w:rsidRDefault="00DC6E0E" w:rsidP="004A51AA">
            <w:pPr>
              <w:pStyle w:val="TableText"/>
              <w:rPr>
                <w:sz w:val="22"/>
                <w:szCs w:val="22"/>
              </w:rPr>
            </w:pPr>
            <w:r w:rsidRPr="00534A3C">
              <w:rPr>
                <w:sz w:val="22"/>
                <w:szCs w:val="22"/>
              </w:rPr>
              <w:t>[Integer] Designates this Spectrum as a dark current Spectrum</w:t>
            </w:r>
          </w:p>
          <w:p w14:paraId="571D47D4" w14:textId="77777777" w:rsidR="00DC6E0E" w:rsidRPr="00534A3C" w:rsidRDefault="00DC6E0E" w:rsidP="004A51AA">
            <w:pPr>
              <w:pStyle w:val="TableText"/>
              <w:rPr>
                <w:sz w:val="22"/>
                <w:szCs w:val="22"/>
              </w:rPr>
            </w:pPr>
            <w:r w:rsidRPr="00534A3C">
              <w:rPr>
                <w:sz w:val="22"/>
                <w:szCs w:val="22"/>
              </w:rPr>
              <w:t>The Metadata Attribute’s value should be either 0 indicating False, or 1 indicating True. If the Metadata Attribute does not exist, this implies False.</w:t>
            </w:r>
          </w:p>
        </w:tc>
      </w:tr>
      <w:tr w:rsidR="00DC6E0E" w:rsidRPr="00534A3C" w14:paraId="36EBC3E3" w14:textId="77777777" w:rsidTr="00DC6E0E">
        <w:trPr>
          <w:cantSplit/>
        </w:trPr>
        <w:tc>
          <w:tcPr>
            <w:tcW w:w="0" w:type="auto"/>
          </w:tcPr>
          <w:p w14:paraId="19F35D8E" w14:textId="77777777" w:rsidR="00DC6E0E" w:rsidRPr="00534A3C" w:rsidRDefault="00DC6E0E" w:rsidP="004A51AA">
            <w:pPr>
              <w:pStyle w:val="TableText"/>
              <w:rPr>
                <w:rStyle w:val="GUIWord"/>
                <w:rFonts w:cs="Tahoma"/>
                <w:u w:val="single"/>
              </w:rPr>
            </w:pPr>
            <w:r w:rsidRPr="00534A3C">
              <w:rPr>
                <w:rStyle w:val="GUIWord"/>
                <w:rFonts w:cs="Tahoma"/>
                <w:u w:val="single"/>
              </w:rPr>
              <w:lastRenderedPageBreak/>
              <w:t>Garbage Flag</w:t>
            </w:r>
          </w:p>
        </w:tc>
        <w:tc>
          <w:tcPr>
            <w:tcW w:w="0" w:type="auto"/>
          </w:tcPr>
          <w:p w14:paraId="2858D8BE" w14:textId="77777777" w:rsidR="00DC6E0E" w:rsidRPr="00534A3C" w:rsidRDefault="00DC6E0E" w:rsidP="004A51AA">
            <w:pPr>
              <w:pStyle w:val="TableText"/>
              <w:rPr>
                <w:sz w:val="22"/>
                <w:szCs w:val="22"/>
              </w:rPr>
            </w:pPr>
            <w:r w:rsidRPr="00534A3C">
              <w:rPr>
                <w:sz w:val="22"/>
                <w:szCs w:val="22"/>
              </w:rPr>
              <w:t>[Integer] Designates this Spectrum is not intended for inclusion in the main experimental evaluation</w:t>
            </w:r>
          </w:p>
          <w:p w14:paraId="737FC7CA" w14:textId="77777777" w:rsidR="00DC6E0E" w:rsidRPr="00534A3C" w:rsidRDefault="00DC6E0E" w:rsidP="004A51AA">
            <w:pPr>
              <w:pStyle w:val="TableText"/>
              <w:rPr>
                <w:sz w:val="22"/>
                <w:szCs w:val="22"/>
              </w:rPr>
            </w:pPr>
            <w:r w:rsidRPr="00534A3C">
              <w:rPr>
                <w:sz w:val="22"/>
                <w:szCs w:val="22"/>
              </w:rPr>
              <w:t>The Metadata Attribute’s value should be either 0 indicating False, or 1 indicating True. If the Metadata Attribute does not exist, this implies False.</w:t>
            </w:r>
          </w:p>
          <w:p w14:paraId="08207743" w14:textId="77777777" w:rsidR="00DC6E0E" w:rsidRPr="00534A3C" w:rsidRDefault="00DC6E0E" w:rsidP="004A51AA">
            <w:pPr>
              <w:pStyle w:val="TableText"/>
              <w:rPr>
                <w:sz w:val="22"/>
                <w:szCs w:val="22"/>
              </w:rPr>
            </w:pPr>
            <w:r w:rsidRPr="00534A3C">
              <w:rPr>
                <w:sz w:val="22"/>
                <w:szCs w:val="22"/>
              </w:rPr>
              <w:t>If you create a node named “Garbage”, all Spectra in the sub-tree below this node will have this flag set to 1 when they are loaded. The test for the node name is case sensitive.</w:t>
            </w:r>
          </w:p>
          <w:p w14:paraId="608C07F3" w14:textId="77777777" w:rsidR="00DC6E0E" w:rsidRPr="00534A3C" w:rsidRDefault="00DC6E0E" w:rsidP="004A51AA">
            <w:pPr>
              <w:pStyle w:val="TableText"/>
              <w:rPr>
                <w:sz w:val="22"/>
                <w:szCs w:val="22"/>
              </w:rPr>
            </w:pPr>
            <w:r w:rsidRPr="00534A3C">
              <w:rPr>
                <w:sz w:val="22"/>
                <w:szCs w:val="22"/>
              </w:rPr>
              <w:t>This flag can be set to exclude specific Spectra from processing. However, negative tests cannot be performed by the Query Builder, so this is intended for automated processing control. For manual management, Spectra which are not intended for processing should be placed in specific sub-folders.</w:t>
            </w:r>
          </w:p>
          <w:p w14:paraId="7719E179" w14:textId="77777777" w:rsidR="00DC6E0E" w:rsidRPr="00534A3C" w:rsidRDefault="00DC6E0E" w:rsidP="004A51AA">
            <w:pPr>
              <w:pStyle w:val="TableText"/>
              <w:rPr>
                <w:sz w:val="22"/>
                <w:szCs w:val="22"/>
              </w:rPr>
            </w:pPr>
            <w:r w:rsidRPr="00534A3C">
              <w:rPr>
                <w:sz w:val="22"/>
                <w:szCs w:val="22"/>
              </w:rPr>
              <w:t>There are currently no SPECCHIO processes which test this flag. It is generally intended for use by non-SPECCHIO processes, such as processes written using Matlab.</w:t>
            </w:r>
          </w:p>
        </w:tc>
      </w:tr>
      <w:tr w:rsidR="00DC6E0E" w:rsidRPr="00534A3C" w14:paraId="0B7202EB" w14:textId="77777777" w:rsidTr="00DC6E0E">
        <w:trPr>
          <w:cantSplit/>
        </w:trPr>
        <w:tc>
          <w:tcPr>
            <w:tcW w:w="0" w:type="auto"/>
          </w:tcPr>
          <w:p w14:paraId="0DC6A8B8" w14:textId="77777777" w:rsidR="00DC6E0E" w:rsidRPr="00534A3C" w:rsidRDefault="00DC6E0E" w:rsidP="004A51AA">
            <w:pPr>
              <w:pStyle w:val="TableText"/>
              <w:rPr>
                <w:rStyle w:val="GUIWord"/>
                <w:rFonts w:cs="Tahoma"/>
                <w:u w:val="single"/>
              </w:rPr>
            </w:pPr>
            <w:r w:rsidRPr="00534A3C">
              <w:rPr>
                <w:rStyle w:val="GUIWord"/>
                <w:rFonts w:cs="Tahoma"/>
                <w:u w:val="single"/>
              </w:rPr>
              <w:t xml:space="preserve">Processing Algorithm </w:t>
            </w:r>
          </w:p>
          <w:p w14:paraId="194358BD" w14:textId="77777777" w:rsidR="00DC6E0E" w:rsidRPr="00534A3C" w:rsidRDefault="00DC6E0E" w:rsidP="004A51AA">
            <w:pPr>
              <w:pStyle w:val="TableText"/>
              <w:rPr>
                <w:rStyle w:val="GUIWord"/>
                <w:rFonts w:cs="Tahoma"/>
                <w:u w:val="single"/>
              </w:rPr>
            </w:pPr>
            <w:r w:rsidRPr="00534A3C">
              <w:rPr>
                <w:sz w:val="22"/>
                <w:szCs w:val="22"/>
              </w:rPr>
              <w:t>Multiple permitted</w:t>
            </w:r>
          </w:p>
        </w:tc>
        <w:tc>
          <w:tcPr>
            <w:tcW w:w="0" w:type="auto"/>
          </w:tcPr>
          <w:p w14:paraId="47AFFF7C" w14:textId="77777777" w:rsidR="00DC6E0E" w:rsidRPr="00534A3C" w:rsidRDefault="00DC6E0E" w:rsidP="004A51AA">
            <w:pPr>
              <w:pStyle w:val="TableText"/>
              <w:rPr>
                <w:sz w:val="22"/>
                <w:szCs w:val="22"/>
              </w:rPr>
            </w:pPr>
            <w:r w:rsidRPr="00534A3C">
              <w:rPr>
                <w:sz w:val="22"/>
                <w:szCs w:val="22"/>
              </w:rPr>
              <w:t>[Alpha string] Description of processing algorithm applied to Spectrum</w:t>
            </w:r>
          </w:p>
          <w:p w14:paraId="45E9140F" w14:textId="77777777" w:rsidR="00DC6E0E" w:rsidRPr="00534A3C" w:rsidRDefault="00DC6E0E" w:rsidP="004A51AA">
            <w:pPr>
              <w:pStyle w:val="TableText"/>
              <w:rPr>
                <w:sz w:val="22"/>
                <w:szCs w:val="22"/>
              </w:rPr>
            </w:pPr>
            <w:r w:rsidRPr="00534A3C">
              <w:rPr>
                <w:sz w:val="22"/>
                <w:szCs w:val="22"/>
              </w:rPr>
              <w:t>Multiple Processing Algorithm fields may be added to each Spectrum.</w:t>
            </w:r>
          </w:p>
          <w:p w14:paraId="115F2DF0" w14:textId="66C30EDD" w:rsidR="00DC6E0E" w:rsidRPr="00534A3C" w:rsidRDefault="00DC6E0E" w:rsidP="004A51AA">
            <w:pPr>
              <w:pStyle w:val="TableText"/>
              <w:rPr>
                <w:sz w:val="22"/>
                <w:szCs w:val="22"/>
              </w:rPr>
            </w:pPr>
            <w:r w:rsidRPr="00534A3C">
              <w:rPr>
                <w:sz w:val="22"/>
                <w:szCs w:val="22"/>
              </w:rPr>
              <w:t>Each process which modifies a Spectrum should set an informative message into a new Metadata Attribute of this type for each Spectrum it modifies.</w:t>
            </w:r>
          </w:p>
        </w:tc>
      </w:tr>
      <w:tr w:rsidR="006E2F76" w:rsidRPr="00534A3C" w14:paraId="7E66FBE4" w14:textId="77777777" w:rsidTr="00185FD5">
        <w:trPr>
          <w:cantSplit/>
        </w:trPr>
        <w:tc>
          <w:tcPr>
            <w:tcW w:w="0" w:type="auto"/>
          </w:tcPr>
          <w:p w14:paraId="2FE6A3B9" w14:textId="77777777" w:rsidR="006E2F76" w:rsidRPr="00534A3C" w:rsidRDefault="006E2F76" w:rsidP="004A51AA">
            <w:pPr>
              <w:pStyle w:val="TableText"/>
              <w:rPr>
                <w:rStyle w:val="GUIWord"/>
                <w:rFonts w:cs="Tahoma"/>
                <w:u w:val="single"/>
              </w:rPr>
            </w:pPr>
            <w:r w:rsidRPr="00534A3C">
              <w:rPr>
                <w:rStyle w:val="GUIWord"/>
                <w:rFonts w:cs="Tahoma"/>
                <w:u w:val="single"/>
              </w:rPr>
              <w:t>Processing Algorithm Note</w:t>
            </w:r>
          </w:p>
        </w:tc>
        <w:tc>
          <w:tcPr>
            <w:tcW w:w="0" w:type="auto"/>
          </w:tcPr>
          <w:p w14:paraId="3E23CC72" w14:textId="77777777" w:rsidR="006E2F76" w:rsidRPr="00534A3C" w:rsidRDefault="006E2F76" w:rsidP="004A51AA">
            <w:pPr>
              <w:pStyle w:val="TableText"/>
              <w:rPr>
                <w:sz w:val="22"/>
                <w:szCs w:val="22"/>
              </w:rPr>
            </w:pPr>
            <w:r w:rsidRPr="00534A3C">
              <w:rPr>
                <w:sz w:val="22"/>
                <w:szCs w:val="22"/>
              </w:rPr>
              <w:t>[Alpha string] Processing notes are produced by the algorithm</w:t>
            </w:r>
          </w:p>
        </w:tc>
      </w:tr>
      <w:tr w:rsidR="00DC6E0E" w:rsidRPr="00534A3C" w14:paraId="3F9BD8A3" w14:textId="77777777" w:rsidTr="00DC6E0E">
        <w:trPr>
          <w:cantSplit/>
        </w:trPr>
        <w:tc>
          <w:tcPr>
            <w:tcW w:w="0" w:type="auto"/>
          </w:tcPr>
          <w:p w14:paraId="4FDA48CC" w14:textId="77777777" w:rsidR="00DC6E0E" w:rsidRPr="00534A3C" w:rsidRDefault="00DC6E0E" w:rsidP="004A51AA">
            <w:pPr>
              <w:pStyle w:val="TableText"/>
              <w:rPr>
                <w:rStyle w:val="GUIWord"/>
                <w:rFonts w:cs="Tahoma"/>
                <w:u w:val="single"/>
              </w:rPr>
            </w:pPr>
            <w:r w:rsidRPr="00534A3C">
              <w:rPr>
                <w:rStyle w:val="GUIWord"/>
                <w:rFonts w:cs="Tahoma"/>
                <w:u w:val="single"/>
              </w:rPr>
              <w:t>Processing Level</w:t>
            </w:r>
          </w:p>
        </w:tc>
        <w:tc>
          <w:tcPr>
            <w:tcW w:w="0" w:type="auto"/>
          </w:tcPr>
          <w:p w14:paraId="04279467" w14:textId="77777777" w:rsidR="00DC6E0E" w:rsidRPr="00534A3C" w:rsidRDefault="00DC6E0E" w:rsidP="004A51AA">
            <w:pPr>
              <w:pStyle w:val="TableText"/>
              <w:rPr>
                <w:sz w:val="22"/>
                <w:szCs w:val="22"/>
              </w:rPr>
            </w:pPr>
            <w:r w:rsidRPr="00534A3C">
              <w:rPr>
                <w:sz w:val="22"/>
                <w:szCs w:val="22"/>
              </w:rPr>
              <w:t>[Floating point] Numeric designator of a specific processing level.</w:t>
            </w:r>
          </w:p>
          <w:p w14:paraId="7D74E22B" w14:textId="7AACFB12" w:rsidR="00DC6E0E" w:rsidRPr="00534A3C" w:rsidRDefault="00DC6E0E" w:rsidP="004A51AA">
            <w:pPr>
              <w:pStyle w:val="TableText"/>
              <w:rPr>
                <w:sz w:val="22"/>
                <w:szCs w:val="22"/>
              </w:rPr>
            </w:pPr>
            <w:r w:rsidRPr="00534A3C">
              <w:rPr>
                <w:sz w:val="22"/>
                <w:szCs w:val="22"/>
              </w:rPr>
              <w:t>This Metadata Attribute is provided to permit non-SPECCHIO programmatic processes to keep track of the level or amount of processing which they have performed on the related Spectrum.</w:t>
            </w:r>
            <w:r w:rsidR="003D0ECB" w:rsidRPr="00534A3C">
              <w:rPr>
                <w:sz w:val="22"/>
                <w:szCs w:val="22"/>
              </w:rPr>
              <w:t xml:space="preserve"> </w:t>
            </w:r>
          </w:p>
          <w:p w14:paraId="332747F7" w14:textId="77777777" w:rsidR="003D0ECB" w:rsidRPr="00534A3C" w:rsidRDefault="003D0ECB" w:rsidP="004A51AA">
            <w:pPr>
              <w:pStyle w:val="TableText"/>
              <w:rPr>
                <w:sz w:val="22"/>
                <w:szCs w:val="22"/>
              </w:rPr>
            </w:pPr>
            <w:r w:rsidRPr="00534A3C">
              <w:rPr>
                <w:sz w:val="22"/>
                <w:szCs w:val="22"/>
              </w:rPr>
              <w:t>Generally, the levels are defined as:</w:t>
            </w:r>
          </w:p>
          <w:p w14:paraId="03BFEA37" w14:textId="4E94D465" w:rsidR="003D0ECB" w:rsidRPr="00534A3C" w:rsidRDefault="007860FB" w:rsidP="007E778A">
            <w:pPr>
              <w:pStyle w:val="ListParagraph"/>
              <w:numPr>
                <w:ilvl w:val="0"/>
                <w:numId w:val="16"/>
              </w:numPr>
              <w:spacing w:after="160" w:line="259" w:lineRule="auto"/>
              <w:rPr>
                <w:rFonts w:cs="Tahoma"/>
                <w:sz w:val="22"/>
                <w:szCs w:val="22"/>
                <w:u w:val="single"/>
                <w:lang w:val="de-CH"/>
              </w:rPr>
            </w:pPr>
            <w:r w:rsidRPr="00534A3C">
              <w:rPr>
                <w:rFonts w:cs="Tahoma"/>
                <w:sz w:val="22"/>
                <w:szCs w:val="22"/>
                <w:u w:val="single"/>
                <w:lang w:val="en-US"/>
              </w:rPr>
              <w:t xml:space="preserve">  </w:t>
            </w:r>
            <w:r w:rsidR="003D0ECB" w:rsidRPr="00534A3C">
              <w:rPr>
                <w:rFonts w:cs="Tahoma"/>
                <w:sz w:val="22"/>
                <w:szCs w:val="22"/>
                <w:u w:val="single"/>
                <w:lang w:val="de-CH"/>
              </w:rPr>
              <w:t>DN: Digital numbers</w:t>
            </w:r>
          </w:p>
          <w:p w14:paraId="7488F241" w14:textId="12543A32" w:rsidR="003D0ECB" w:rsidRPr="00534A3C" w:rsidRDefault="007860FB" w:rsidP="007E778A">
            <w:pPr>
              <w:pStyle w:val="ListParagraph"/>
              <w:numPr>
                <w:ilvl w:val="0"/>
                <w:numId w:val="16"/>
              </w:numPr>
              <w:rPr>
                <w:rFonts w:cs="Tahoma"/>
                <w:sz w:val="22"/>
                <w:szCs w:val="22"/>
                <w:u w:val="single"/>
                <w:lang w:val="en-US"/>
              </w:rPr>
            </w:pPr>
            <w:r w:rsidRPr="00534A3C">
              <w:rPr>
                <w:rFonts w:cs="Tahoma"/>
                <w:sz w:val="22"/>
                <w:szCs w:val="22"/>
                <w:u w:val="single"/>
                <w:lang w:val="en-US"/>
              </w:rPr>
              <w:t xml:space="preserve">  </w:t>
            </w:r>
            <w:r w:rsidR="003D0ECB" w:rsidRPr="00534A3C">
              <w:rPr>
                <w:rFonts w:cs="Tahoma"/>
                <w:sz w:val="22"/>
                <w:szCs w:val="22"/>
                <w:u w:val="single"/>
                <w:lang w:val="en-US"/>
              </w:rPr>
              <w:t>Radiance Spectra, as provided by the instrument</w:t>
            </w:r>
          </w:p>
          <w:p w14:paraId="170BE062" w14:textId="629D33E3" w:rsidR="003D0ECB" w:rsidRPr="00534A3C" w:rsidRDefault="003D0ECB" w:rsidP="009867AA">
            <w:pPr>
              <w:spacing w:line="259" w:lineRule="auto"/>
              <w:rPr>
                <w:rFonts w:cs="Tahoma"/>
                <w:sz w:val="22"/>
                <w:szCs w:val="22"/>
                <w:u w:val="single"/>
                <w:lang w:val="en-US"/>
              </w:rPr>
            </w:pPr>
            <w:r w:rsidRPr="00534A3C">
              <w:rPr>
                <w:rFonts w:cs="Tahoma"/>
                <w:sz w:val="22"/>
                <w:szCs w:val="22"/>
                <w:u w:val="single"/>
                <w:lang w:val="en-US"/>
              </w:rPr>
              <w:t>1.x   Radiance Spectra, corrected</w:t>
            </w:r>
          </w:p>
          <w:p w14:paraId="025A835B" w14:textId="7B78E3DA" w:rsidR="003D0ECB" w:rsidRPr="00534A3C" w:rsidRDefault="00A1021A" w:rsidP="009867AA">
            <w:pPr>
              <w:spacing w:line="259" w:lineRule="auto"/>
              <w:rPr>
                <w:rFonts w:cs="Tahoma"/>
                <w:sz w:val="22"/>
                <w:szCs w:val="22"/>
                <w:u w:val="single"/>
                <w:lang w:val="en-US"/>
              </w:rPr>
            </w:pPr>
            <w:r w:rsidRPr="00534A3C">
              <w:rPr>
                <w:rFonts w:cs="Tahoma"/>
                <w:sz w:val="22"/>
                <w:szCs w:val="22"/>
                <w:u w:val="single"/>
                <w:lang w:val="en-US"/>
              </w:rPr>
              <w:t>2.0   Reflectance Spectra, as provided by the instrument</w:t>
            </w:r>
          </w:p>
          <w:p w14:paraId="08159904" w14:textId="641E23ED" w:rsidR="00DC6E0E" w:rsidRPr="00534A3C" w:rsidRDefault="00A1021A" w:rsidP="009867AA">
            <w:pPr>
              <w:spacing w:line="259" w:lineRule="auto"/>
              <w:rPr>
                <w:rFonts w:cs="Tahoma"/>
                <w:sz w:val="22"/>
                <w:szCs w:val="22"/>
                <w:u w:val="single"/>
                <w:lang w:val="en-US"/>
              </w:rPr>
            </w:pPr>
            <w:r w:rsidRPr="00534A3C">
              <w:rPr>
                <w:rFonts w:cs="Tahoma"/>
                <w:sz w:val="22"/>
                <w:szCs w:val="22"/>
                <w:u w:val="single"/>
                <w:lang w:val="en-US"/>
              </w:rPr>
              <w:t xml:space="preserve">2.x   Reflectance Spectra, corrected </w:t>
            </w:r>
          </w:p>
        </w:tc>
      </w:tr>
      <w:tr w:rsidR="00DC6E0E" w:rsidRPr="00534A3C" w14:paraId="65DA6576" w14:textId="77777777" w:rsidTr="00DC6E0E">
        <w:trPr>
          <w:cantSplit/>
        </w:trPr>
        <w:tc>
          <w:tcPr>
            <w:tcW w:w="0" w:type="auto"/>
          </w:tcPr>
          <w:p w14:paraId="58D2C92B" w14:textId="77777777" w:rsidR="00DC6E0E" w:rsidRPr="00534A3C" w:rsidRDefault="00DC6E0E" w:rsidP="004A51AA">
            <w:pPr>
              <w:pStyle w:val="TableText"/>
              <w:rPr>
                <w:rStyle w:val="GUIWord"/>
                <w:rFonts w:cs="Tahoma"/>
                <w:u w:val="single"/>
              </w:rPr>
            </w:pPr>
            <w:r w:rsidRPr="00534A3C">
              <w:rPr>
                <w:rStyle w:val="GUIWord"/>
                <w:rFonts w:cs="Tahoma"/>
                <w:u w:val="single"/>
              </w:rPr>
              <w:t xml:space="preserve">Processing Module </w:t>
            </w:r>
          </w:p>
          <w:p w14:paraId="297C5C4D" w14:textId="77777777" w:rsidR="00DC6E0E" w:rsidRPr="00534A3C" w:rsidRDefault="00DC6E0E" w:rsidP="004A51AA">
            <w:pPr>
              <w:pStyle w:val="TableText"/>
              <w:rPr>
                <w:rStyle w:val="GUIWord"/>
                <w:rFonts w:cs="Tahoma"/>
                <w:u w:val="single"/>
              </w:rPr>
            </w:pPr>
            <w:r w:rsidRPr="00534A3C">
              <w:rPr>
                <w:sz w:val="22"/>
                <w:szCs w:val="22"/>
              </w:rPr>
              <w:t>Multiple permitted</w:t>
            </w:r>
          </w:p>
        </w:tc>
        <w:tc>
          <w:tcPr>
            <w:tcW w:w="0" w:type="auto"/>
          </w:tcPr>
          <w:p w14:paraId="22EDBC1C" w14:textId="77777777" w:rsidR="00DC6E0E" w:rsidRPr="00534A3C" w:rsidRDefault="00DC6E0E" w:rsidP="004A51AA">
            <w:pPr>
              <w:pStyle w:val="TableText"/>
              <w:rPr>
                <w:sz w:val="22"/>
                <w:szCs w:val="22"/>
              </w:rPr>
            </w:pPr>
            <w:r w:rsidRPr="00534A3C">
              <w:rPr>
                <w:sz w:val="22"/>
                <w:szCs w:val="22"/>
              </w:rPr>
              <w:t>[Alpha string] Name of processing module applied to Spectrum</w:t>
            </w:r>
          </w:p>
          <w:p w14:paraId="15563240" w14:textId="77777777" w:rsidR="00DC6E0E" w:rsidRPr="00534A3C" w:rsidRDefault="00DC6E0E" w:rsidP="004A51AA">
            <w:pPr>
              <w:pStyle w:val="TableText"/>
              <w:rPr>
                <w:sz w:val="22"/>
                <w:szCs w:val="22"/>
              </w:rPr>
            </w:pPr>
            <w:r w:rsidRPr="00534A3C">
              <w:rPr>
                <w:sz w:val="22"/>
                <w:szCs w:val="22"/>
              </w:rPr>
              <w:t>Multiple Processing Module Attribute values may be added to each Spectrum.</w:t>
            </w:r>
          </w:p>
          <w:p w14:paraId="74366555" w14:textId="258C9668" w:rsidR="00DC6E0E" w:rsidRPr="00534A3C" w:rsidRDefault="00DC6E0E" w:rsidP="004A51AA">
            <w:pPr>
              <w:pStyle w:val="TableText"/>
              <w:rPr>
                <w:sz w:val="22"/>
                <w:szCs w:val="22"/>
              </w:rPr>
            </w:pPr>
            <w:r w:rsidRPr="00534A3C">
              <w:rPr>
                <w:sz w:val="22"/>
                <w:szCs w:val="22"/>
              </w:rPr>
              <w:t>This Metadata Attribute is provided to permit non-SPECCHIO programmatic processes to keep track of the level or amount of processing which they have performed on the related Spectrum.</w:t>
            </w:r>
          </w:p>
        </w:tc>
      </w:tr>
      <w:tr w:rsidR="00DC6E0E" w:rsidRPr="00534A3C" w14:paraId="4C4BE1D8" w14:textId="77777777" w:rsidTr="00DC6E0E">
        <w:trPr>
          <w:cantSplit/>
        </w:trPr>
        <w:tc>
          <w:tcPr>
            <w:tcW w:w="0" w:type="auto"/>
          </w:tcPr>
          <w:p w14:paraId="06735C2D" w14:textId="77777777" w:rsidR="00DC6E0E" w:rsidRPr="00534A3C" w:rsidRDefault="00DC6E0E" w:rsidP="004A51AA">
            <w:pPr>
              <w:pStyle w:val="TableText"/>
              <w:rPr>
                <w:rStyle w:val="GUIWord"/>
                <w:rFonts w:cs="Tahoma"/>
                <w:u w:val="single"/>
              </w:rPr>
            </w:pPr>
            <w:r w:rsidRPr="00534A3C">
              <w:rPr>
                <w:rStyle w:val="GUIWord"/>
                <w:rFonts w:cs="Tahoma"/>
                <w:u w:val="single"/>
              </w:rPr>
              <w:lastRenderedPageBreak/>
              <w:t xml:space="preserve">Source File </w:t>
            </w:r>
          </w:p>
          <w:p w14:paraId="12A3EAF0" w14:textId="77777777" w:rsidR="00DC6E0E" w:rsidRPr="00534A3C" w:rsidRDefault="00DC6E0E" w:rsidP="004A51AA">
            <w:pPr>
              <w:pStyle w:val="TableText"/>
              <w:rPr>
                <w:rStyle w:val="GUIWord"/>
                <w:rFonts w:cs="Tahoma"/>
                <w:u w:val="single"/>
              </w:rPr>
            </w:pPr>
            <w:r w:rsidRPr="00534A3C">
              <w:rPr>
                <w:sz w:val="22"/>
                <w:szCs w:val="22"/>
              </w:rPr>
              <w:t>Multiple permitted</w:t>
            </w:r>
          </w:p>
        </w:tc>
        <w:tc>
          <w:tcPr>
            <w:tcW w:w="0" w:type="auto"/>
          </w:tcPr>
          <w:p w14:paraId="3578C2B1" w14:textId="77777777" w:rsidR="00DC6E0E" w:rsidRPr="00534A3C" w:rsidRDefault="00DC6E0E" w:rsidP="004A51AA">
            <w:pPr>
              <w:pStyle w:val="TableText"/>
              <w:rPr>
                <w:sz w:val="22"/>
                <w:szCs w:val="22"/>
              </w:rPr>
            </w:pPr>
            <w:r w:rsidRPr="00534A3C">
              <w:rPr>
                <w:sz w:val="22"/>
                <w:szCs w:val="22"/>
              </w:rPr>
              <w:t>[Alpha string] Name of file that provided the original data</w:t>
            </w:r>
          </w:p>
          <w:p w14:paraId="74D1E168" w14:textId="77777777" w:rsidR="00DC6E0E" w:rsidRPr="00534A3C" w:rsidRDefault="00DC6E0E" w:rsidP="004A51AA">
            <w:pPr>
              <w:pStyle w:val="TableText"/>
              <w:rPr>
                <w:sz w:val="22"/>
                <w:szCs w:val="22"/>
              </w:rPr>
            </w:pPr>
            <w:r w:rsidRPr="00534A3C">
              <w:rPr>
                <w:sz w:val="22"/>
                <w:szCs w:val="22"/>
              </w:rPr>
              <w:t>This applies if data is processed outside of SPECCHIO.</w:t>
            </w:r>
          </w:p>
          <w:p w14:paraId="32C13C35" w14:textId="77777777" w:rsidR="00DC6E0E" w:rsidRPr="00534A3C" w:rsidRDefault="00DC6E0E" w:rsidP="004A51AA">
            <w:pPr>
              <w:pStyle w:val="TableText"/>
              <w:rPr>
                <w:sz w:val="22"/>
                <w:szCs w:val="22"/>
              </w:rPr>
            </w:pPr>
            <w:r w:rsidRPr="00534A3C">
              <w:rPr>
                <w:sz w:val="22"/>
                <w:szCs w:val="22"/>
              </w:rPr>
              <w:t>This Metadata Attribute is provided to permit non-SPECCHIO programmatic processes to keep track of the level or amount of processing which they have performed on the related Spectrum.</w:t>
            </w:r>
          </w:p>
          <w:p w14:paraId="3A2F869C" w14:textId="77777777" w:rsidR="00DC6E0E" w:rsidRPr="00534A3C" w:rsidRDefault="00DC6E0E" w:rsidP="004A51AA">
            <w:pPr>
              <w:pStyle w:val="TableText"/>
              <w:rPr>
                <w:sz w:val="22"/>
                <w:szCs w:val="22"/>
              </w:rPr>
            </w:pPr>
            <w:r w:rsidRPr="00534A3C">
              <w:rPr>
                <w:sz w:val="22"/>
                <w:szCs w:val="22"/>
              </w:rPr>
              <w:t>SPECCHIO does not use this value.</w:t>
            </w:r>
          </w:p>
        </w:tc>
      </w:tr>
      <w:tr w:rsidR="00534A3C" w:rsidRPr="00534A3C" w14:paraId="31F11BE5" w14:textId="77777777" w:rsidTr="00185FD5">
        <w:trPr>
          <w:cantSplit/>
        </w:trPr>
        <w:tc>
          <w:tcPr>
            <w:tcW w:w="0" w:type="auto"/>
          </w:tcPr>
          <w:p w14:paraId="4C3E0742" w14:textId="12944527" w:rsidR="00534A3C" w:rsidRPr="00534A3C" w:rsidRDefault="00534A3C" w:rsidP="004A51AA">
            <w:pPr>
              <w:pStyle w:val="TableText"/>
              <w:rPr>
                <w:rStyle w:val="GUIWord"/>
                <w:rFonts w:cs="Tahoma"/>
                <w:u w:val="single"/>
              </w:rPr>
            </w:pPr>
            <w:r w:rsidRPr="00534A3C">
              <w:rPr>
                <w:rFonts w:cs="Tahoma"/>
                <w:i/>
                <w:color w:val="595959" w:themeColor="text1" w:themeTint="A6"/>
                <w:sz w:val="22"/>
                <w:szCs w:val="22"/>
                <w:u w:val="single"/>
              </w:rPr>
              <w:t>Solar Angle Computation</w:t>
            </w:r>
          </w:p>
        </w:tc>
        <w:tc>
          <w:tcPr>
            <w:tcW w:w="0" w:type="auto"/>
          </w:tcPr>
          <w:p w14:paraId="02A93F61" w14:textId="75C93D86" w:rsidR="00534A3C" w:rsidRPr="00B464D8" w:rsidRDefault="00B464D8" w:rsidP="004A51AA">
            <w:pPr>
              <w:pStyle w:val="TableText"/>
              <w:rPr>
                <w:sz w:val="22"/>
                <w:szCs w:val="22"/>
              </w:rPr>
            </w:pPr>
            <w:r w:rsidRPr="00B464D8">
              <w:rPr>
                <w:sz w:val="22"/>
                <w:szCs w:val="22"/>
              </w:rPr>
              <w:t>Notes produced by the SPECCHIO solar angle computation routine</w:t>
            </w:r>
            <w:r>
              <w:rPr>
                <w:sz w:val="22"/>
                <w:szCs w:val="22"/>
              </w:rPr>
              <w:t>.</w:t>
            </w:r>
          </w:p>
        </w:tc>
      </w:tr>
      <w:tr w:rsidR="00185FD5" w:rsidRPr="00534A3C" w14:paraId="5EE2077A" w14:textId="77777777" w:rsidTr="00185FD5">
        <w:trPr>
          <w:cantSplit/>
        </w:trPr>
        <w:tc>
          <w:tcPr>
            <w:tcW w:w="0" w:type="auto"/>
          </w:tcPr>
          <w:p w14:paraId="1623E6C6" w14:textId="77777777" w:rsidR="00185FD5" w:rsidRPr="00534A3C" w:rsidRDefault="00185FD5" w:rsidP="004A51AA">
            <w:pPr>
              <w:pStyle w:val="TableText"/>
              <w:rPr>
                <w:rStyle w:val="GUIWord"/>
                <w:rFonts w:cs="Tahoma"/>
                <w:u w:val="single"/>
              </w:rPr>
            </w:pPr>
            <w:r w:rsidRPr="00534A3C">
              <w:rPr>
                <w:rStyle w:val="GUIWord"/>
                <w:rFonts w:cs="Tahoma"/>
                <w:u w:val="single"/>
              </w:rPr>
              <w:t xml:space="preserve">Time Shift </w:t>
            </w:r>
          </w:p>
          <w:p w14:paraId="7A590275" w14:textId="77777777" w:rsidR="00185FD5" w:rsidRPr="00534A3C" w:rsidRDefault="00185FD5" w:rsidP="004A51AA">
            <w:pPr>
              <w:pStyle w:val="TableText"/>
              <w:rPr>
                <w:rStyle w:val="GUIWord"/>
                <w:rFonts w:cs="Tahoma"/>
                <w:u w:val="single"/>
              </w:rPr>
            </w:pPr>
            <w:r w:rsidRPr="00534A3C">
              <w:rPr>
                <w:sz w:val="22"/>
                <w:szCs w:val="22"/>
              </w:rPr>
              <w:t>Multiple permitted</w:t>
            </w:r>
          </w:p>
        </w:tc>
        <w:tc>
          <w:tcPr>
            <w:tcW w:w="0" w:type="auto"/>
          </w:tcPr>
          <w:p w14:paraId="43C03C1D" w14:textId="4623FAE0" w:rsidR="00185FD5" w:rsidRPr="00534A3C" w:rsidRDefault="00185FD5" w:rsidP="004A51AA">
            <w:pPr>
              <w:pStyle w:val="TableText"/>
              <w:rPr>
                <w:i/>
                <w:sz w:val="22"/>
                <w:szCs w:val="22"/>
              </w:rPr>
            </w:pPr>
            <w:r w:rsidRPr="00534A3C">
              <w:rPr>
                <w:sz w:val="22"/>
                <w:szCs w:val="22"/>
              </w:rPr>
              <w:t>[Alpha string] This records the time shift processing that was applied to the Spectrum using the Special functions/Correct local time to UTC operation. See section</w:t>
            </w:r>
            <w:r w:rsidR="007C6DFB" w:rsidRPr="00534A3C">
              <w:rPr>
                <w:sz w:val="22"/>
                <w:szCs w:val="22"/>
              </w:rPr>
              <w:t xml:space="preserve"> </w:t>
            </w:r>
            <w:r w:rsidR="007C6DFB" w:rsidRPr="00534A3C">
              <w:rPr>
                <w:rStyle w:val="CrossReference"/>
                <w:rFonts w:cs="Tahoma"/>
                <w:szCs w:val="22"/>
                <w:u w:val="single"/>
              </w:rPr>
              <w:fldChar w:fldCharType="begin"/>
            </w:r>
            <w:r w:rsidR="007C6DFB" w:rsidRPr="00534A3C">
              <w:rPr>
                <w:rStyle w:val="CrossReference"/>
                <w:rFonts w:cs="Tahoma"/>
                <w:sz w:val="22"/>
                <w:szCs w:val="22"/>
                <w:u w:val="single"/>
              </w:rPr>
              <w:instrText xml:space="preserve"> REF _Ref499981014 \r \h  \* MERGEFORMAT </w:instrText>
            </w:r>
            <w:r w:rsidR="007C6DFB" w:rsidRPr="00534A3C">
              <w:rPr>
                <w:rStyle w:val="CrossReference"/>
                <w:rFonts w:cs="Tahoma"/>
                <w:szCs w:val="22"/>
                <w:u w:val="single"/>
              </w:rPr>
            </w:r>
            <w:r w:rsidR="007C6DFB" w:rsidRPr="00534A3C">
              <w:rPr>
                <w:rStyle w:val="CrossReference"/>
                <w:rFonts w:cs="Tahoma"/>
                <w:szCs w:val="22"/>
                <w:u w:val="single"/>
              </w:rPr>
              <w:fldChar w:fldCharType="separate"/>
            </w:r>
            <w:r w:rsidR="000C7C57">
              <w:rPr>
                <w:rStyle w:val="CrossReference"/>
                <w:rFonts w:cs="Tahoma"/>
                <w:sz w:val="22"/>
                <w:szCs w:val="22"/>
                <w:u w:val="single"/>
              </w:rPr>
              <w:t>11.1.1</w:t>
            </w:r>
            <w:r w:rsidR="007C6DFB" w:rsidRPr="00534A3C">
              <w:rPr>
                <w:rStyle w:val="CrossReference"/>
                <w:rFonts w:cs="Tahoma"/>
                <w:szCs w:val="22"/>
                <w:u w:val="single"/>
              </w:rPr>
              <w:fldChar w:fldCharType="end"/>
            </w:r>
            <w:r w:rsidRPr="00534A3C">
              <w:rPr>
                <w:i/>
                <w:sz w:val="22"/>
                <w:szCs w:val="22"/>
              </w:rPr>
              <w:t xml:space="preserve"> </w:t>
            </w:r>
            <w:r w:rsidRPr="00534A3C">
              <w:rPr>
                <w:sz w:val="22"/>
                <w:szCs w:val="22"/>
              </w:rPr>
              <w:t>for more information on changing the times.</w:t>
            </w:r>
          </w:p>
          <w:p w14:paraId="40CEF6E2" w14:textId="3B95DDB8" w:rsidR="00185FD5" w:rsidRPr="00534A3C" w:rsidRDefault="009867AA" w:rsidP="004A51AA">
            <w:pPr>
              <w:pStyle w:val="TableText"/>
              <w:rPr>
                <w:sz w:val="22"/>
                <w:szCs w:val="22"/>
              </w:rPr>
            </w:pPr>
            <w:r w:rsidRPr="00534A3C">
              <w:rPr>
                <w:sz w:val="22"/>
                <w:szCs w:val="22"/>
              </w:rPr>
              <w:t>The</w:t>
            </w:r>
            <w:r w:rsidR="00185FD5" w:rsidRPr="00534A3C">
              <w:rPr>
                <w:sz w:val="22"/>
                <w:szCs w:val="22"/>
              </w:rPr>
              <w:t xml:space="preserve"> Time Shift field will be </w:t>
            </w:r>
            <w:r w:rsidRPr="00534A3C">
              <w:rPr>
                <w:sz w:val="22"/>
                <w:szCs w:val="22"/>
              </w:rPr>
              <w:t>overwritten</w:t>
            </w:r>
            <w:r w:rsidR="00185FD5" w:rsidRPr="00534A3C">
              <w:rPr>
                <w:sz w:val="22"/>
                <w:szCs w:val="22"/>
              </w:rPr>
              <w:t xml:space="preserve"> if the Time Shift function is applied multiple times.</w:t>
            </w:r>
          </w:p>
        </w:tc>
      </w:tr>
      <w:tr w:rsidR="00185FD5" w:rsidRPr="00534A3C" w14:paraId="5D19D13C" w14:textId="77777777" w:rsidTr="00185FD5">
        <w:trPr>
          <w:cantSplit/>
        </w:trPr>
        <w:tc>
          <w:tcPr>
            <w:tcW w:w="0" w:type="auto"/>
          </w:tcPr>
          <w:p w14:paraId="2045C92F" w14:textId="77777777" w:rsidR="00185FD5" w:rsidRPr="00534A3C" w:rsidRDefault="00185FD5" w:rsidP="004A51AA">
            <w:pPr>
              <w:pStyle w:val="TableText"/>
              <w:rPr>
                <w:rStyle w:val="GUIWord"/>
                <w:rFonts w:cs="Tahoma"/>
                <w:u w:val="single"/>
              </w:rPr>
            </w:pPr>
            <w:r w:rsidRPr="00534A3C">
              <w:rPr>
                <w:rStyle w:val="GUIWord"/>
                <w:rFonts w:cs="Tahoma"/>
                <w:u w:val="single"/>
              </w:rPr>
              <w:t>UTC Time Computation</w:t>
            </w:r>
          </w:p>
        </w:tc>
        <w:tc>
          <w:tcPr>
            <w:tcW w:w="0" w:type="auto"/>
          </w:tcPr>
          <w:p w14:paraId="36D67A2D" w14:textId="56504C57" w:rsidR="00185FD5" w:rsidRPr="00534A3C" w:rsidRDefault="00185FD5" w:rsidP="004A51AA">
            <w:pPr>
              <w:pStyle w:val="TableText"/>
              <w:rPr>
                <w:sz w:val="22"/>
                <w:szCs w:val="22"/>
              </w:rPr>
            </w:pPr>
            <w:r w:rsidRPr="00534A3C">
              <w:rPr>
                <w:sz w:val="22"/>
                <w:szCs w:val="22"/>
              </w:rPr>
              <w:t>[Alpha string] Note is produced by the SPECCHIO UTC computation routine</w:t>
            </w:r>
          </w:p>
        </w:tc>
      </w:tr>
    </w:tbl>
    <w:p w14:paraId="2293F380" w14:textId="38A1B558" w:rsidR="00DC6E0E" w:rsidRPr="00A8518D" w:rsidRDefault="00DC6E0E" w:rsidP="00DC6E0E">
      <w:pPr>
        <w:pStyle w:val="Heading3"/>
        <w:rPr>
          <w:lang w:val="de-CH"/>
        </w:rPr>
      </w:pPr>
      <w:bookmarkStart w:id="320" w:name="_Toc398023910"/>
      <w:bookmarkStart w:id="321" w:name="_Toc506895548"/>
      <w:r w:rsidRPr="00A8518D">
        <w:rPr>
          <w:lang w:val="de-CH"/>
        </w:rPr>
        <w:t>Sampling</w:t>
      </w:r>
      <w:bookmarkEnd w:id="320"/>
      <w:bookmarkEnd w:id="321"/>
    </w:p>
    <w:p w14:paraId="20F143F4" w14:textId="77777777" w:rsidR="00DC6E0E" w:rsidRPr="00B350A0" w:rsidRDefault="00DC6E0E" w:rsidP="004A51AA">
      <w:pPr>
        <w:pStyle w:val="Body"/>
      </w:pPr>
      <w:r w:rsidRPr="00B350A0">
        <w:t>Numbers in this Group can all be entered as floating point numbers.</w:t>
      </w:r>
    </w:p>
    <w:p w14:paraId="62C8A1EF" w14:textId="77777777" w:rsidR="00185FD5" w:rsidRPr="00B350A0" w:rsidRDefault="00185FD5" w:rsidP="004A51AA">
      <w:pPr>
        <w:pStyle w:val="Body"/>
      </w:pPr>
    </w:p>
    <w:tbl>
      <w:tblPr>
        <w:tblStyle w:val="TableGrid"/>
        <w:tblW w:w="0" w:type="auto"/>
        <w:tblInd w:w="817" w:type="dxa"/>
        <w:tblLook w:val="04A0" w:firstRow="1" w:lastRow="0" w:firstColumn="1" w:lastColumn="0" w:noHBand="0" w:noVBand="1"/>
      </w:tblPr>
      <w:tblGrid>
        <w:gridCol w:w="1582"/>
        <w:gridCol w:w="3816"/>
        <w:gridCol w:w="26"/>
        <w:gridCol w:w="3001"/>
      </w:tblGrid>
      <w:tr w:rsidR="00DC6E0E" w:rsidRPr="006C760E" w14:paraId="1A7092C5" w14:textId="77777777" w:rsidTr="00DC6E0E">
        <w:trPr>
          <w:cantSplit/>
        </w:trPr>
        <w:tc>
          <w:tcPr>
            <w:tcW w:w="0" w:type="auto"/>
          </w:tcPr>
          <w:p w14:paraId="45F933CD" w14:textId="77777777" w:rsidR="00DC6E0E" w:rsidRPr="006C760E" w:rsidRDefault="00DC6E0E" w:rsidP="004A51AA">
            <w:pPr>
              <w:pStyle w:val="TableText"/>
              <w:rPr>
                <w:rStyle w:val="GUIWord"/>
                <w:u w:val="single"/>
              </w:rPr>
            </w:pPr>
            <w:r w:rsidRPr="006C760E">
              <w:rPr>
                <w:rStyle w:val="GUIWord"/>
                <w:u w:val="single"/>
              </w:rPr>
              <w:t>Beam Geometry</w:t>
            </w:r>
          </w:p>
        </w:tc>
        <w:tc>
          <w:tcPr>
            <w:tcW w:w="0" w:type="auto"/>
            <w:gridSpan w:val="3"/>
          </w:tcPr>
          <w:p w14:paraId="0445217C" w14:textId="77777777" w:rsidR="00DC6E0E" w:rsidRPr="006C760E" w:rsidRDefault="00DC6E0E" w:rsidP="004A51AA">
            <w:pPr>
              <w:pStyle w:val="TableText"/>
              <w:rPr>
                <w:sz w:val="22"/>
                <w:szCs w:val="22"/>
              </w:rPr>
            </w:pPr>
            <w:r w:rsidRPr="006C760E">
              <w:rPr>
                <w:sz w:val="22"/>
                <w:szCs w:val="22"/>
              </w:rPr>
              <w:t>[Dropdown list] SPECCHIO supports the nine fundamental beam geometry types describing the incoming and reflected beams.</w:t>
            </w:r>
          </w:p>
          <w:p w14:paraId="6B2235A3" w14:textId="4BF64C62" w:rsidR="00DC6E0E" w:rsidRPr="006C760E" w:rsidRDefault="00DC6E0E" w:rsidP="006C760E">
            <w:pPr>
              <w:pStyle w:val="TableText"/>
              <w:rPr>
                <w:sz w:val="22"/>
                <w:szCs w:val="22"/>
              </w:rPr>
            </w:pPr>
            <w:r w:rsidRPr="006C760E">
              <w:rPr>
                <w:sz w:val="22"/>
                <w:szCs w:val="22"/>
              </w:rPr>
              <w:t>For further information about the beam geometry types, please refer to</w:t>
            </w:r>
            <w:r w:rsidR="00B35F1E" w:rsidRPr="006C760E">
              <w:rPr>
                <w:sz w:val="22"/>
                <w:szCs w:val="22"/>
              </w:rPr>
              <w:t xml:space="preserve"> </w:t>
            </w:r>
            <w:r w:rsidR="00185FD5" w:rsidRPr="006C760E">
              <w:rPr>
                <w:sz w:val="22"/>
                <w:szCs w:val="22"/>
              </w:rPr>
              <w:t xml:space="preserve">(Schaepman-Strub et al., 2006, Schaepman-Strub et al., 2009) </w:t>
            </w:r>
            <w:r w:rsidRPr="006C760E">
              <w:rPr>
                <w:sz w:val="22"/>
                <w:szCs w:val="22"/>
              </w:rPr>
              <w:t>a</w:t>
            </w:r>
            <w:r w:rsidR="006C760E" w:rsidRPr="006C760E">
              <w:rPr>
                <w:sz w:val="22"/>
                <w:szCs w:val="22"/>
              </w:rPr>
              <w:t xml:space="preserve">nd </w:t>
            </w:r>
            <w:r w:rsidR="006C760E" w:rsidRPr="006C760E">
              <w:rPr>
                <w:szCs w:val="22"/>
              </w:rPr>
              <w:fldChar w:fldCharType="begin"/>
            </w:r>
            <w:r w:rsidR="006C760E" w:rsidRPr="006C760E">
              <w:rPr>
                <w:sz w:val="22"/>
                <w:szCs w:val="22"/>
              </w:rPr>
              <w:instrText xml:space="preserve"> REF _Ref506278509 \h </w:instrText>
            </w:r>
            <w:r w:rsidR="006C760E">
              <w:rPr>
                <w:sz w:val="22"/>
                <w:szCs w:val="22"/>
              </w:rPr>
              <w:instrText xml:space="preserve"> \* MERGEFORMAT </w:instrText>
            </w:r>
            <w:r w:rsidR="006C760E" w:rsidRPr="006C760E">
              <w:rPr>
                <w:szCs w:val="22"/>
              </w:rPr>
            </w:r>
            <w:r w:rsidR="006C760E" w:rsidRPr="006C760E">
              <w:rPr>
                <w:szCs w:val="22"/>
              </w:rPr>
              <w:fldChar w:fldCharType="separate"/>
            </w:r>
            <w:r w:rsidR="000C7C57" w:rsidRPr="000C7C57">
              <w:rPr>
                <w:sz w:val="22"/>
                <w:szCs w:val="22"/>
              </w:rPr>
              <w:t xml:space="preserve">Figure </w:t>
            </w:r>
            <w:r w:rsidR="000C7C57" w:rsidRPr="000C7C57">
              <w:rPr>
                <w:noProof/>
                <w:sz w:val="22"/>
                <w:szCs w:val="22"/>
              </w:rPr>
              <w:t>23</w:t>
            </w:r>
            <w:r w:rsidR="006C760E" w:rsidRPr="006C760E">
              <w:rPr>
                <w:szCs w:val="22"/>
              </w:rPr>
              <w:fldChar w:fldCharType="end"/>
            </w:r>
            <w:r w:rsidRPr="006C760E">
              <w:rPr>
                <w:sz w:val="22"/>
                <w:szCs w:val="22"/>
              </w:rPr>
              <w:t>.</w:t>
            </w:r>
          </w:p>
        </w:tc>
      </w:tr>
      <w:tr w:rsidR="00DC6E0E" w:rsidRPr="006C760E" w14:paraId="1027B20B" w14:textId="77777777" w:rsidTr="00DC6E0E">
        <w:trPr>
          <w:cantSplit/>
        </w:trPr>
        <w:tc>
          <w:tcPr>
            <w:tcW w:w="0" w:type="auto"/>
          </w:tcPr>
          <w:p w14:paraId="6BBB6069" w14:textId="77777777" w:rsidR="00DC6E0E" w:rsidRPr="006C760E" w:rsidRDefault="00DC6E0E" w:rsidP="004A51AA">
            <w:pPr>
              <w:pStyle w:val="TableText"/>
              <w:rPr>
                <w:rStyle w:val="GUIWord"/>
                <w:u w:val="single"/>
              </w:rPr>
            </w:pPr>
            <w:r w:rsidRPr="006C760E">
              <w:rPr>
                <w:rStyle w:val="GUIWord"/>
                <w:u w:val="single"/>
              </w:rPr>
              <w:t>Illumination Azimuth</w:t>
            </w:r>
          </w:p>
        </w:tc>
        <w:tc>
          <w:tcPr>
            <w:tcW w:w="0" w:type="auto"/>
            <w:gridSpan w:val="3"/>
          </w:tcPr>
          <w:p w14:paraId="0E6E9BFA" w14:textId="16FB1193" w:rsidR="00DC6E0E" w:rsidRPr="006C760E" w:rsidRDefault="00DC6E0E" w:rsidP="004A51AA">
            <w:pPr>
              <w:pStyle w:val="TableText"/>
              <w:rPr>
                <w:sz w:val="22"/>
                <w:szCs w:val="22"/>
              </w:rPr>
            </w:pPr>
            <w:r w:rsidRPr="006C760E">
              <w:rPr>
                <w:sz w:val="22"/>
                <w:szCs w:val="22"/>
              </w:rPr>
              <w:t>[Degrees] Absolute illumination source azimuth angle measured clockwise from geographic North</w:t>
            </w:r>
            <w:r w:rsidR="00235E81" w:rsidRPr="006C760E">
              <w:rPr>
                <w:sz w:val="22"/>
                <w:szCs w:val="22"/>
              </w:rPr>
              <w:t>.</w:t>
            </w:r>
          </w:p>
          <w:p w14:paraId="446274CD" w14:textId="3A4CBB2D" w:rsidR="00185FD5" w:rsidRPr="006C760E" w:rsidRDefault="00185FD5" w:rsidP="004A51AA">
            <w:pPr>
              <w:pStyle w:val="TableText"/>
              <w:rPr>
                <w:sz w:val="22"/>
                <w:szCs w:val="22"/>
              </w:rPr>
            </w:pPr>
            <w:r w:rsidRPr="006C760E">
              <w:rPr>
                <w:sz w:val="22"/>
                <w:szCs w:val="22"/>
              </w:rPr>
              <w:t xml:space="preserve">This attribute is generated by the special function “Sun Angle Calculation”, based on location attributes (longitude, latitude, altitude) and </w:t>
            </w:r>
            <w:r w:rsidR="00235E81" w:rsidRPr="006C760E">
              <w:rPr>
                <w:sz w:val="22"/>
                <w:szCs w:val="22"/>
              </w:rPr>
              <w:t xml:space="preserve">UTC </w:t>
            </w:r>
            <w:r w:rsidRPr="006C760E">
              <w:rPr>
                <w:sz w:val="22"/>
                <w:szCs w:val="22"/>
              </w:rPr>
              <w:t>acquisition time.</w:t>
            </w:r>
          </w:p>
        </w:tc>
      </w:tr>
      <w:tr w:rsidR="00DC6E0E" w:rsidRPr="006C760E" w14:paraId="75546F9A" w14:textId="77777777" w:rsidTr="00DC6E0E">
        <w:trPr>
          <w:cantSplit/>
        </w:trPr>
        <w:tc>
          <w:tcPr>
            <w:tcW w:w="0" w:type="auto"/>
          </w:tcPr>
          <w:p w14:paraId="5DE6141B" w14:textId="77777777" w:rsidR="00DC6E0E" w:rsidRPr="006C760E" w:rsidRDefault="00DC6E0E" w:rsidP="004A51AA">
            <w:pPr>
              <w:pStyle w:val="TableText"/>
              <w:rPr>
                <w:rStyle w:val="GUIWord"/>
                <w:u w:val="single"/>
              </w:rPr>
            </w:pPr>
            <w:r w:rsidRPr="006C760E">
              <w:rPr>
                <w:rStyle w:val="GUIWord"/>
                <w:u w:val="single"/>
              </w:rPr>
              <w:t>Illumination Distance</w:t>
            </w:r>
          </w:p>
        </w:tc>
        <w:tc>
          <w:tcPr>
            <w:tcW w:w="0" w:type="auto"/>
            <w:gridSpan w:val="3"/>
          </w:tcPr>
          <w:p w14:paraId="5E9E2DEB" w14:textId="77777777" w:rsidR="00DC6E0E" w:rsidRPr="006C760E" w:rsidRDefault="00DC6E0E" w:rsidP="004A51AA">
            <w:pPr>
              <w:pStyle w:val="TableText"/>
              <w:rPr>
                <w:sz w:val="22"/>
                <w:szCs w:val="22"/>
              </w:rPr>
            </w:pPr>
            <w:r w:rsidRPr="006C760E">
              <w:rPr>
                <w:sz w:val="22"/>
                <w:szCs w:val="22"/>
              </w:rPr>
              <w:t>[Metres] Distance between the illumination source and target (for artificial illumination)</w:t>
            </w:r>
          </w:p>
        </w:tc>
      </w:tr>
      <w:tr w:rsidR="004E3A37" w:rsidRPr="006C760E" w14:paraId="449162AB" w14:textId="77777777" w:rsidTr="00235E81">
        <w:trPr>
          <w:cantSplit/>
        </w:trPr>
        <w:tc>
          <w:tcPr>
            <w:tcW w:w="1539" w:type="dxa"/>
            <w:tcBorders>
              <w:bottom w:val="nil"/>
            </w:tcBorders>
          </w:tcPr>
          <w:p w14:paraId="434A61FA" w14:textId="77777777" w:rsidR="004E3A37" w:rsidRPr="006C760E" w:rsidRDefault="004E3A37" w:rsidP="004A51AA">
            <w:pPr>
              <w:pStyle w:val="TableText"/>
              <w:rPr>
                <w:rStyle w:val="GUIWord"/>
                <w:u w:val="single"/>
              </w:rPr>
            </w:pPr>
            <w:r w:rsidRPr="006C760E">
              <w:rPr>
                <w:rStyle w:val="GUIWord"/>
                <w:u w:val="single"/>
              </w:rPr>
              <w:t>Illumination Zenith</w:t>
            </w:r>
          </w:p>
        </w:tc>
        <w:tc>
          <w:tcPr>
            <w:tcW w:w="3359" w:type="dxa"/>
            <w:gridSpan w:val="2"/>
            <w:tcBorders>
              <w:bottom w:val="nil"/>
              <w:right w:val="nil"/>
            </w:tcBorders>
          </w:tcPr>
          <w:p w14:paraId="179D978D" w14:textId="69EBD298" w:rsidR="004E3A37" w:rsidRPr="006C760E" w:rsidRDefault="004E3A37" w:rsidP="004A51AA">
            <w:pPr>
              <w:pStyle w:val="TableText"/>
              <w:rPr>
                <w:sz w:val="22"/>
                <w:szCs w:val="22"/>
              </w:rPr>
            </w:pPr>
            <w:r w:rsidRPr="006C760E">
              <w:rPr>
                <w:sz w:val="22"/>
                <w:szCs w:val="22"/>
              </w:rPr>
              <w:t>[Degrees] Illumination source zenith angle measured from nadir</w:t>
            </w:r>
            <w:r w:rsidR="00235E81" w:rsidRPr="006C760E">
              <w:rPr>
                <w:sz w:val="22"/>
                <w:szCs w:val="22"/>
              </w:rPr>
              <w:t>.</w:t>
            </w:r>
          </w:p>
          <w:p w14:paraId="13CBCD00" w14:textId="77777777" w:rsidR="004E3A37" w:rsidRPr="006C760E" w:rsidRDefault="004E3A37" w:rsidP="004A51AA">
            <w:pPr>
              <w:pStyle w:val="TableText"/>
              <w:rPr>
                <w:sz w:val="22"/>
                <w:szCs w:val="22"/>
              </w:rPr>
            </w:pPr>
            <w:r w:rsidRPr="006C760E">
              <w:rPr>
                <w:sz w:val="22"/>
                <w:szCs w:val="22"/>
              </w:rPr>
              <w:t>This angle will always be between 0 and 90 degrees. If the Illumination is directly over the target, the value will be zero.</w:t>
            </w:r>
          </w:p>
        </w:tc>
        <w:tc>
          <w:tcPr>
            <w:tcW w:w="3527" w:type="dxa"/>
            <w:tcBorders>
              <w:left w:val="nil"/>
              <w:bottom w:val="nil"/>
            </w:tcBorders>
          </w:tcPr>
          <w:p w14:paraId="0C842523" w14:textId="77777777" w:rsidR="004E3A37" w:rsidRPr="006C760E" w:rsidRDefault="00654093" w:rsidP="004A51AA">
            <w:pPr>
              <w:pStyle w:val="TableText"/>
              <w:rPr>
                <w:sz w:val="22"/>
                <w:szCs w:val="22"/>
              </w:rPr>
            </w:pPr>
            <w:r>
              <w:rPr>
                <w:noProof/>
                <w:sz w:val="22"/>
                <w:szCs w:val="22"/>
                <w:lang w:val="en-US"/>
              </w:rPr>
            </w:r>
            <w:r>
              <w:rPr>
                <w:noProof/>
                <w:sz w:val="22"/>
                <w:szCs w:val="22"/>
                <w:lang w:val="en-US"/>
              </w:rPr>
              <w:pict w14:anchorId="188CE344">
                <v:group id="_x0000_s1255" style="width:119.65pt;height:110.75pt;mso-position-horizontal-relative:char;mso-position-vertical-relative:line" coordsize="16579,15328">
                  <v:rect id="AutoShape 396" o:spid="_x0000_s1264" style="position:absolute;width:16579;height:15328;visibility:visible" o:gfxdata="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" filled="f" stroked="f">
                    <o:lock v:ext="edit" aspectratio="t"/>
                  </v:rect>
                  <v:shapetype id="_x0000_t59" coordsize="21600,21600" o:spt="59" adj="2700" path="m21600,10800l@5@10,20777,6667@7@12,18436,3163@8@11,14932,822@6@9,10800,0@10@9,6667,822@12@11,3163,3163@11@12,822,6667@9@10,,10800@9@6,822,14932@11@8,3163,18436@12@7,6667,20777@10@5,10800,21600@6@5,14932,20777@8@7,18436,18436@7@8,20777,14932@5@6xe">
                    <v:stroke joinstyle="miter"/>
                    <v:formulas>
                      <v:f eqn="sum 10800 0 #0"/>
                      <v:f eqn="prod @0 32138 32768"/>
                      <v:f eqn="prod @0 6393 32768"/>
                      <v:f eqn="prod @0 27246 32768"/>
                      <v:f eqn="prod @0 18205 32768"/>
                      <v:f eqn="sum @1 10800 0"/>
                      <v:f eqn="sum @2 10800 0"/>
                      <v:f eqn="sum @3 10800 0"/>
                      <v:f eqn="sum @4 10800 0"/>
                      <v:f eqn="sum 10800 0 @1"/>
                      <v:f eqn="sum 10800 0 @2"/>
                      <v:f eqn="sum 10800 0 @3"/>
                      <v:f eqn="sum 10800 0 @4"/>
                      <v:f eqn="prod @0 23170 32768"/>
                      <v:f eqn="sum @13 10800 0"/>
                      <v:f eqn="sum 10800 0 @13"/>
                    </v:formulas>
                    <v:path gradientshapeok="t" o:connecttype="rect" textboxrect="@15,@15,@14,@14"/>
                    <v:handles>
                      <v:h position="#0,center" xrange="0,10800"/>
                    </v:handles>
                  </v:shapetype>
                  <v:shape id="AutoShape 248" o:spid="_x0000_s1263" type="#_x0000_t59" style="position:absolute;left:13055;top:692;width:2254;height:2387;visibility:visible" o:gfxdata="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" fillcolor="yellow" strokecolor="#f79646 [3209]"/>
                  <v:polyline id="Tree" o:spid="_x0000_s1262" style="position:absolute;visibility:visible" points="" coordsize="20000,20000" o:gfxdata="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" fillcolor="green">
                    <v:stroke joinstyle="miter"/>
                    <v:shadow on="t" opacity="49150f" offset="6pt,6pt"/>
                    <v:path o:connecttype="custom" o:connectlocs="33159,0;18947,14106;9475,28211;0,42317;47371,14106;56843,28211;66318,42317" o:connectangles="270,180,180,180,0,0,0" textboxrect="@1,@1,@1,@1"/>
                    <o:lock v:ext="edit" verticies="t"/>
                  </v:polyline>
                  <v:shape id="Freeform 251" o:spid="_x0000_s1261" style="position:absolute;left:8382;top:1847;width:5829;height:9697;visibility:visible;mso-wrap-style:square;v-text-anchor:top" coordsize="1030,1701" o:gfxdata="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" path="m1030,c1030,,515,850,,1701e" filled="f" strokecolor="#f79646 [3209]">
                    <v:stroke endarrow="open"/>
                    <v:path arrowok="t" o:connecttype="custom" o:connectlocs="3298931,0;0,5527718" o:connectangles="0,0"/>
                  </v:shape>
                  <v:shape id="Freeform 252" o:spid="_x0000_s1260" style="position:absolute;left:14211;top:1847;width:6;height:10484;visibility:visible;mso-wrap-style:square;v-text-anchor:top" coordsize="1,1651" o:gfxdata="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" path="m,c,,,825,,1651e" filled="f">
                    <v:path arrowok="t" o:connecttype="custom" o:connectlocs="0,0;0,6657340" o:connectangles="0,0"/>
                  </v:shape>
                  <v:shape id="Freeform 254" o:spid="_x0000_s1259" style="position:absolute;left:11137;top:6813;width:3074;height:1118;visibility:visible;mso-wrap-style:square;v-text-anchor:top" coordsize="484,176" o:gfxdata="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" path="m,c77,61,155,122,236,149v81,27,164,20,248,13e" filled="f">
                    <v:stroke startarrow="open"/>
                    <v:path arrowok="t" o:connecttype="custom" o:connectlocs="0,0;951797,601020;1951990,653458" o:connectangles="0,0,0"/>
                  </v:shape>
                  <v:shape id="Text Box 255" o:spid="_x0000_s1258" type="#_x0000_t202" style="position:absolute;left:11137;top:5378;width:3309;height:2553;visibility:visible" o:gfxdata="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" filled="f" stroked="f">
                    <v:textbox style="mso-next-textbox:#Text Box 255">
                      <w:txbxContent>
                        <w:p w14:paraId="5BCC39BF" w14:textId="77777777" w:rsidR="00DD2757" w:rsidRDefault="00DD2757" w:rsidP="004E3A37">
                          <w:r>
                            <w:rPr>
                              <w:rFonts w:cs="Tahoma"/>
                            </w:rPr>
                            <w:t>θ</w:t>
                          </w:r>
                        </w:p>
                      </w:txbxContent>
                    </v:textbox>
                  </v:shape>
                  <v:rect id="Rectangle 266" o:spid="_x0000_s1257" style="position:absolute;left:3479;top:3587;width:2255;height:1670;rotation:-1199890fd;visibility:visible" o:gfxdata="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" fillcolor="#ddd8c2 [2894]" strokecolor="#f79646 [3209]"/>
                  <v:rect id="Rectangle 267" o:spid="_x0000_s1256" style="position:absolute;left:4806;top:5175;width:566;height:616;rotation:-1199890fd;visibility:visible" o:gfxdata="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" fillcolor="#ddd8c2 [2894]" strokecolor="#f79646 [3209]"/>
                  <w10:wrap type="none"/>
                  <w10:anchorlock/>
                </v:group>
              </w:pict>
            </w:r>
          </w:p>
        </w:tc>
      </w:tr>
      <w:tr w:rsidR="004E3A37" w:rsidRPr="006C760E" w14:paraId="38CF4223" w14:textId="77777777" w:rsidTr="00235E81">
        <w:trPr>
          <w:cantSplit/>
        </w:trPr>
        <w:tc>
          <w:tcPr>
            <w:tcW w:w="1539" w:type="dxa"/>
            <w:tcBorders>
              <w:top w:val="nil"/>
            </w:tcBorders>
          </w:tcPr>
          <w:p w14:paraId="18830161" w14:textId="77777777" w:rsidR="004E3A37" w:rsidRPr="006C760E" w:rsidRDefault="004E3A37" w:rsidP="004A51AA">
            <w:pPr>
              <w:pStyle w:val="TableText"/>
              <w:rPr>
                <w:rStyle w:val="GUIWord"/>
                <w:u w:val="single"/>
              </w:rPr>
            </w:pPr>
          </w:p>
        </w:tc>
        <w:tc>
          <w:tcPr>
            <w:tcW w:w="6886" w:type="dxa"/>
            <w:gridSpan w:val="3"/>
            <w:tcBorders>
              <w:top w:val="nil"/>
            </w:tcBorders>
          </w:tcPr>
          <w:p w14:paraId="74D8B61C" w14:textId="4C1E41F4" w:rsidR="004E3A37" w:rsidRPr="006C760E" w:rsidRDefault="004E3A37" w:rsidP="004A51AA">
            <w:pPr>
              <w:pStyle w:val="TableText"/>
              <w:rPr>
                <w:sz w:val="22"/>
                <w:szCs w:val="22"/>
              </w:rPr>
            </w:pPr>
            <w:r w:rsidRPr="006C760E">
              <w:rPr>
                <w:sz w:val="22"/>
                <w:szCs w:val="22"/>
              </w:rPr>
              <w:t xml:space="preserve">This attribute is generated by the special function “Sun Angle Calculation”, based on location attributes (longitude, latitude, altitude) and </w:t>
            </w:r>
            <w:r w:rsidR="00235E81" w:rsidRPr="006C760E">
              <w:rPr>
                <w:sz w:val="22"/>
                <w:szCs w:val="22"/>
              </w:rPr>
              <w:t xml:space="preserve">UTC </w:t>
            </w:r>
            <w:r w:rsidRPr="006C760E">
              <w:rPr>
                <w:sz w:val="22"/>
                <w:szCs w:val="22"/>
              </w:rPr>
              <w:t>acquisition time.</w:t>
            </w:r>
          </w:p>
        </w:tc>
      </w:tr>
      <w:tr w:rsidR="004E3A37" w:rsidRPr="006C760E" w14:paraId="6D0EF34C" w14:textId="77777777" w:rsidTr="00235E81">
        <w:trPr>
          <w:cantSplit/>
        </w:trPr>
        <w:tc>
          <w:tcPr>
            <w:tcW w:w="1539" w:type="dxa"/>
          </w:tcPr>
          <w:p w14:paraId="18B0839E" w14:textId="77777777" w:rsidR="004E3A37" w:rsidRPr="006C760E" w:rsidRDefault="004E3A37" w:rsidP="004A51AA">
            <w:pPr>
              <w:pStyle w:val="TableText"/>
              <w:rPr>
                <w:rStyle w:val="GUIWord"/>
                <w:u w:val="single"/>
              </w:rPr>
            </w:pPr>
            <w:r w:rsidRPr="006C760E">
              <w:rPr>
                <w:rStyle w:val="GUIWord"/>
                <w:u w:val="single"/>
              </w:rPr>
              <w:t>Measurement Support Area</w:t>
            </w:r>
          </w:p>
        </w:tc>
        <w:tc>
          <w:tcPr>
            <w:tcW w:w="6886" w:type="dxa"/>
            <w:gridSpan w:val="3"/>
          </w:tcPr>
          <w:p w14:paraId="46B5FC4B" w14:textId="3FD50349" w:rsidR="004E3A37" w:rsidRPr="006C760E" w:rsidRDefault="004E3A37" w:rsidP="004A51AA">
            <w:pPr>
              <w:pStyle w:val="TableText"/>
              <w:rPr>
                <w:sz w:val="22"/>
                <w:szCs w:val="22"/>
              </w:rPr>
            </w:pPr>
            <w:r w:rsidRPr="006C760E">
              <w:rPr>
                <w:sz w:val="22"/>
                <w:szCs w:val="22"/>
              </w:rPr>
              <w:t>[Square metres] Area of the measurement support, i.e. the areas of the projected field of view</w:t>
            </w:r>
            <w:r w:rsidR="00235E81" w:rsidRPr="006C760E">
              <w:rPr>
                <w:sz w:val="22"/>
                <w:szCs w:val="22"/>
              </w:rPr>
              <w:t>.</w:t>
            </w:r>
          </w:p>
          <w:p w14:paraId="4E9CB66B" w14:textId="0E107B52" w:rsidR="004E3A37" w:rsidRPr="006C760E" w:rsidRDefault="004E3A37" w:rsidP="004A51AA">
            <w:pPr>
              <w:pStyle w:val="TableText"/>
              <w:rPr>
                <w:sz w:val="22"/>
                <w:szCs w:val="22"/>
              </w:rPr>
            </w:pPr>
            <w:r w:rsidRPr="006C760E">
              <w:rPr>
                <w:sz w:val="22"/>
                <w:szCs w:val="22"/>
              </w:rPr>
              <w:t>This attribute is generated by the function “Compute measurement support” from the “Compute” menu</w:t>
            </w:r>
            <w:r w:rsidR="005F1D3B" w:rsidRPr="006C760E">
              <w:rPr>
                <w:sz w:val="22"/>
                <w:szCs w:val="22"/>
              </w:rPr>
              <w:t xml:space="preserve">, see </w:t>
            </w:r>
            <w:r w:rsidR="005F1D3B" w:rsidRPr="006C760E">
              <w:rPr>
                <w:rStyle w:val="CrossReference"/>
                <w:sz w:val="22"/>
                <w:szCs w:val="22"/>
                <w:u w:val="single"/>
              </w:rPr>
              <w:t xml:space="preserve">section </w:t>
            </w:r>
            <w:r w:rsidR="005F1D3B" w:rsidRPr="006C760E">
              <w:rPr>
                <w:rStyle w:val="CrossReference"/>
                <w:szCs w:val="22"/>
                <w:u w:val="single"/>
              </w:rPr>
              <w:fldChar w:fldCharType="begin"/>
            </w:r>
            <w:r w:rsidR="005F1D3B" w:rsidRPr="006C760E">
              <w:rPr>
                <w:rStyle w:val="CrossReference"/>
                <w:sz w:val="22"/>
                <w:szCs w:val="22"/>
                <w:u w:val="single"/>
              </w:rPr>
              <w:instrText xml:space="preserve"> REF _Ref500014914 \r \h  \* MERGEFORMAT </w:instrText>
            </w:r>
            <w:r w:rsidR="005F1D3B" w:rsidRPr="006C760E">
              <w:rPr>
                <w:rStyle w:val="CrossReference"/>
                <w:szCs w:val="22"/>
                <w:u w:val="single"/>
              </w:rPr>
            </w:r>
            <w:r w:rsidR="005F1D3B" w:rsidRPr="006C760E">
              <w:rPr>
                <w:rStyle w:val="CrossReference"/>
                <w:szCs w:val="22"/>
                <w:u w:val="single"/>
              </w:rPr>
              <w:fldChar w:fldCharType="separate"/>
            </w:r>
            <w:r w:rsidR="000C7C57">
              <w:rPr>
                <w:rStyle w:val="CrossReference"/>
                <w:sz w:val="22"/>
                <w:szCs w:val="22"/>
                <w:u w:val="single"/>
              </w:rPr>
              <w:t>9.6.1</w:t>
            </w:r>
            <w:r w:rsidR="005F1D3B" w:rsidRPr="006C760E">
              <w:rPr>
                <w:rStyle w:val="CrossReference"/>
                <w:szCs w:val="22"/>
                <w:u w:val="single"/>
              </w:rPr>
              <w:fldChar w:fldCharType="end"/>
            </w:r>
            <w:r w:rsidRPr="006C760E">
              <w:rPr>
                <w:sz w:val="22"/>
                <w:szCs w:val="22"/>
              </w:rPr>
              <w:t>.</w:t>
            </w:r>
          </w:p>
        </w:tc>
      </w:tr>
      <w:tr w:rsidR="004E3A37" w:rsidRPr="006C760E" w14:paraId="006FD000" w14:textId="77777777" w:rsidTr="00235E81">
        <w:trPr>
          <w:cantSplit/>
        </w:trPr>
        <w:tc>
          <w:tcPr>
            <w:tcW w:w="1539" w:type="dxa"/>
          </w:tcPr>
          <w:p w14:paraId="71988EF0" w14:textId="77777777" w:rsidR="004E3A37" w:rsidRPr="006C760E" w:rsidRDefault="004E3A37" w:rsidP="004A51AA">
            <w:pPr>
              <w:pStyle w:val="TableText"/>
              <w:rPr>
                <w:rStyle w:val="GUIWord"/>
                <w:u w:val="single"/>
              </w:rPr>
            </w:pPr>
            <w:r w:rsidRPr="006C760E">
              <w:rPr>
                <w:rStyle w:val="GUIWord"/>
                <w:u w:val="single"/>
              </w:rPr>
              <w:t>Measurement Support Radius</w:t>
            </w:r>
          </w:p>
        </w:tc>
        <w:tc>
          <w:tcPr>
            <w:tcW w:w="6886" w:type="dxa"/>
            <w:gridSpan w:val="3"/>
          </w:tcPr>
          <w:p w14:paraId="04B06F6C" w14:textId="38DDEDA6" w:rsidR="004E3A37" w:rsidRPr="006C760E" w:rsidRDefault="004E3A37" w:rsidP="004A51AA">
            <w:pPr>
              <w:pStyle w:val="TableText"/>
              <w:rPr>
                <w:sz w:val="22"/>
                <w:szCs w:val="22"/>
              </w:rPr>
            </w:pPr>
            <w:r w:rsidRPr="006C760E">
              <w:rPr>
                <w:sz w:val="22"/>
                <w:szCs w:val="22"/>
              </w:rPr>
              <w:t>[Metres] Radius of the measurement support, i.e. the radius of the projected field of view</w:t>
            </w:r>
            <w:r w:rsidR="00235E81" w:rsidRPr="006C760E">
              <w:rPr>
                <w:sz w:val="22"/>
                <w:szCs w:val="22"/>
              </w:rPr>
              <w:t>.</w:t>
            </w:r>
          </w:p>
          <w:p w14:paraId="7FAF3ACD" w14:textId="77777777" w:rsidR="004E3A37" w:rsidRPr="006C760E" w:rsidRDefault="004E3A37" w:rsidP="004A51AA">
            <w:pPr>
              <w:pStyle w:val="TableText"/>
              <w:rPr>
                <w:sz w:val="22"/>
                <w:szCs w:val="22"/>
              </w:rPr>
            </w:pPr>
            <w:r w:rsidRPr="006C760E">
              <w:rPr>
                <w:sz w:val="22"/>
                <w:szCs w:val="22"/>
              </w:rPr>
              <w:t>This attribute is generated by the function “Compute measurement support” from the “Compute” menu.</w:t>
            </w:r>
          </w:p>
        </w:tc>
      </w:tr>
      <w:tr w:rsidR="004E3A37" w:rsidRPr="006C760E" w14:paraId="1E0176A0" w14:textId="77777777" w:rsidTr="00235E81">
        <w:trPr>
          <w:cantSplit/>
        </w:trPr>
        <w:tc>
          <w:tcPr>
            <w:tcW w:w="1539" w:type="dxa"/>
          </w:tcPr>
          <w:p w14:paraId="5C8B377C" w14:textId="77777777" w:rsidR="004E3A37" w:rsidRPr="006C760E" w:rsidRDefault="004E3A37" w:rsidP="004A51AA">
            <w:pPr>
              <w:pStyle w:val="TableText"/>
              <w:rPr>
                <w:rStyle w:val="GUIWord"/>
                <w:u w:val="single"/>
              </w:rPr>
            </w:pPr>
            <w:r w:rsidRPr="006C760E">
              <w:rPr>
                <w:rStyle w:val="GUIWord"/>
                <w:u w:val="single"/>
              </w:rPr>
              <w:t>Measurement Support Major Axis</w:t>
            </w:r>
          </w:p>
        </w:tc>
        <w:tc>
          <w:tcPr>
            <w:tcW w:w="6886" w:type="dxa"/>
            <w:gridSpan w:val="3"/>
          </w:tcPr>
          <w:p w14:paraId="58CAEBCD" w14:textId="77777777" w:rsidR="004E3A37" w:rsidRPr="006C760E" w:rsidRDefault="004E3A37" w:rsidP="004A51AA">
            <w:pPr>
              <w:pStyle w:val="TableText"/>
              <w:rPr>
                <w:sz w:val="22"/>
                <w:szCs w:val="22"/>
              </w:rPr>
            </w:pPr>
            <w:r w:rsidRPr="006C760E">
              <w:rPr>
                <w:sz w:val="22"/>
                <w:szCs w:val="22"/>
              </w:rPr>
              <w:t>[Metres] Major axis of the measurement support, i.e. the major axis of the elliptical projected field of view</w:t>
            </w:r>
            <w:r w:rsidR="00235E81" w:rsidRPr="006C760E">
              <w:rPr>
                <w:sz w:val="22"/>
                <w:szCs w:val="22"/>
              </w:rPr>
              <w:t>.</w:t>
            </w:r>
          </w:p>
          <w:p w14:paraId="63DC85AF" w14:textId="0BE9A518" w:rsidR="00235E81" w:rsidRPr="006C760E" w:rsidRDefault="00235E81" w:rsidP="004A51AA">
            <w:pPr>
              <w:pStyle w:val="TableText"/>
              <w:rPr>
                <w:sz w:val="22"/>
                <w:szCs w:val="22"/>
              </w:rPr>
            </w:pPr>
            <w:r w:rsidRPr="006C760E">
              <w:rPr>
                <w:sz w:val="22"/>
                <w:szCs w:val="22"/>
              </w:rPr>
              <w:t>This attribute is generated by the function “Compute measurement support” from the “Compute” menu.</w:t>
            </w:r>
          </w:p>
        </w:tc>
      </w:tr>
      <w:tr w:rsidR="004E3A37" w:rsidRPr="006C760E" w14:paraId="5F7522F1" w14:textId="77777777" w:rsidTr="00235E81">
        <w:trPr>
          <w:cantSplit/>
        </w:trPr>
        <w:tc>
          <w:tcPr>
            <w:tcW w:w="1539" w:type="dxa"/>
          </w:tcPr>
          <w:p w14:paraId="393088C1" w14:textId="77777777" w:rsidR="004E3A37" w:rsidRPr="006C760E" w:rsidRDefault="004E3A37" w:rsidP="004A51AA">
            <w:pPr>
              <w:pStyle w:val="TableText"/>
              <w:rPr>
                <w:rStyle w:val="GUIWord"/>
                <w:u w:val="single"/>
              </w:rPr>
            </w:pPr>
            <w:r w:rsidRPr="006C760E">
              <w:rPr>
                <w:rStyle w:val="GUIWord"/>
                <w:u w:val="single"/>
              </w:rPr>
              <w:t>Measurement Support Minor Axis</w:t>
            </w:r>
          </w:p>
        </w:tc>
        <w:tc>
          <w:tcPr>
            <w:tcW w:w="6886" w:type="dxa"/>
            <w:gridSpan w:val="3"/>
          </w:tcPr>
          <w:p w14:paraId="28645F00" w14:textId="77777777" w:rsidR="004E3A37" w:rsidRPr="006C760E" w:rsidRDefault="004E3A37" w:rsidP="004A51AA">
            <w:pPr>
              <w:pStyle w:val="TableText"/>
              <w:rPr>
                <w:sz w:val="22"/>
                <w:szCs w:val="22"/>
              </w:rPr>
            </w:pPr>
            <w:r w:rsidRPr="006C760E">
              <w:rPr>
                <w:sz w:val="22"/>
                <w:szCs w:val="22"/>
              </w:rPr>
              <w:t>[Metres] Minor axis of the measurement support, i.e. the minor axis of the elliptical projected field of view</w:t>
            </w:r>
            <w:r w:rsidR="00235E81" w:rsidRPr="006C760E">
              <w:rPr>
                <w:sz w:val="22"/>
                <w:szCs w:val="22"/>
              </w:rPr>
              <w:t>.</w:t>
            </w:r>
          </w:p>
          <w:p w14:paraId="15FB2989" w14:textId="092D73B6" w:rsidR="00235E81" w:rsidRPr="006C760E" w:rsidRDefault="00235E81" w:rsidP="004A51AA">
            <w:pPr>
              <w:pStyle w:val="TableText"/>
              <w:rPr>
                <w:sz w:val="22"/>
                <w:szCs w:val="22"/>
              </w:rPr>
            </w:pPr>
            <w:r w:rsidRPr="006C760E">
              <w:rPr>
                <w:sz w:val="22"/>
                <w:szCs w:val="22"/>
              </w:rPr>
              <w:t>This attribute is generated by the function “Compute measurement support” from the “Compute” menu.</w:t>
            </w:r>
          </w:p>
        </w:tc>
      </w:tr>
      <w:tr w:rsidR="00DC6E0E" w:rsidRPr="006C760E" w14:paraId="6C1C63F5" w14:textId="77777777" w:rsidTr="00235E81">
        <w:trPr>
          <w:cantSplit/>
        </w:trPr>
        <w:tc>
          <w:tcPr>
            <w:tcW w:w="0" w:type="auto"/>
          </w:tcPr>
          <w:p w14:paraId="2BCA5DE8" w14:textId="2D9D5E0A" w:rsidR="00DC6E0E" w:rsidRPr="006C760E" w:rsidRDefault="00DC6E0E" w:rsidP="004A51AA">
            <w:pPr>
              <w:pStyle w:val="TableText"/>
              <w:rPr>
                <w:rStyle w:val="GUIWord"/>
                <w:u w:val="single"/>
              </w:rPr>
            </w:pPr>
            <w:r w:rsidRPr="006C760E">
              <w:rPr>
                <w:rStyle w:val="GUIWord"/>
                <w:u w:val="single"/>
              </w:rPr>
              <w:t>Sensor Azimuth</w:t>
            </w:r>
          </w:p>
        </w:tc>
        <w:tc>
          <w:tcPr>
            <w:tcW w:w="3277" w:type="dxa"/>
            <w:tcBorders>
              <w:right w:val="nil"/>
            </w:tcBorders>
          </w:tcPr>
          <w:p w14:paraId="0D814568" w14:textId="77777777" w:rsidR="00DC6E0E" w:rsidRPr="006C760E" w:rsidRDefault="00DC6E0E" w:rsidP="004A51AA">
            <w:pPr>
              <w:pStyle w:val="TableText"/>
              <w:rPr>
                <w:sz w:val="22"/>
                <w:szCs w:val="22"/>
              </w:rPr>
            </w:pPr>
            <w:r w:rsidRPr="006C760E">
              <w:rPr>
                <w:sz w:val="22"/>
                <w:szCs w:val="22"/>
              </w:rPr>
              <w:t>[Degrees] Sensor azimuth angle relative to the illumination angle</w:t>
            </w:r>
          </w:p>
          <w:p w14:paraId="33505C22" w14:textId="77777777" w:rsidR="00DC6E0E" w:rsidRPr="006C760E" w:rsidRDefault="00DC6E0E" w:rsidP="004A51AA">
            <w:pPr>
              <w:pStyle w:val="TableText"/>
              <w:rPr>
                <w:sz w:val="22"/>
                <w:szCs w:val="22"/>
              </w:rPr>
            </w:pPr>
            <w:r w:rsidRPr="006C760E">
              <w:rPr>
                <w:sz w:val="22"/>
                <w:szCs w:val="22"/>
              </w:rPr>
              <w:t>The angle is measured clockwise from the Illumination Azimuth. A negative angle implies an anti-clockwise measurement direction.</w:t>
            </w:r>
          </w:p>
          <w:p w14:paraId="2CEB446B" w14:textId="77777777" w:rsidR="00DC6E0E" w:rsidRPr="006C760E" w:rsidRDefault="00DC6E0E" w:rsidP="004A51AA">
            <w:pPr>
              <w:pStyle w:val="TableText"/>
              <w:rPr>
                <w:sz w:val="22"/>
                <w:szCs w:val="22"/>
              </w:rPr>
            </w:pPr>
            <w:r w:rsidRPr="006C760E">
              <w:rPr>
                <w:sz w:val="22"/>
                <w:szCs w:val="22"/>
              </w:rPr>
              <w:t>In this example, the Sensor Azimuth is approximately 300</w:t>
            </w:r>
            <w:r w:rsidRPr="006C760E">
              <w:rPr>
                <w:rFonts w:cs="Tahoma"/>
                <w:sz w:val="22"/>
                <w:szCs w:val="22"/>
              </w:rPr>
              <w:t>°</w:t>
            </w:r>
            <w:r w:rsidRPr="006C760E">
              <w:rPr>
                <w:sz w:val="22"/>
                <w:szCs w:val="22"/>
              </w:rPr>
              <w:t>.</w:t>
            </w:r>
          </w:p>
        </w:tc>
        <w:tc>
          <w:tcPr>
            <w:tcW w:w="3609" w:type="dxa"/>
            <w:gridSpan w:val="2"/>
            <w:tcBorders>
              <w:left w:val="nil"/>
            </w:tcBorders>
          </w:tcPr>
          <w:p w14:paraId="58AC7BF6" w14:textId="77777777" w:rsidR="00DC6E0E" w:rsidRPr="006C760E" w:rsidRDefault="00654093" w:rsidP="004A51AA">
            <w:pPr>
              <w:pStyle w:val="TableText"/>
              <w:rPr>
                <w:sz w:val="22"/>
                <w:szCs w:val="22"/>
              </w:rPr>
            </w:pPr>
            <w:r>
              <w:rPr>
                <w:noProof/>
                <w:sz w:val="22"/>
                <w:szCs w:val="22"/>
                <w:lang w:val="en-US"/>
              </w:rPr>
            </w:r>
            <w:r>
              <w:rPr>
                <w:noProof/>
                <w:sz w:val="22"/>
                <w:szCs w:val="22"/>
                <w:lang w:val="en-US"/>
              </w:rPr>
              <w:pict w14:anchorId="2B4104DD">
                <v:group id="Canvas 305" o:spid="_x0000_s1077" style="width:130.55pt;height:102.6pt;mso-position-horizontal-relative:char;mso-position-vertical-relative:line" coordsize="16579,13030">
                  <v:rect id="AutoShape 385" o:spid="_x0000_s1078" style="position:absolute;width:16579;height:13030;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" filled="f" stroked="f">
                    <o:lock v:ext="edit" aspectratio="t"/>
                  </v:rect>
                  <v:shapetype id="_x0000_t60" coordsize="21600,21600" o:spt="60" adj="2700" path="m21600,10800l@9@18,21392,8693@11@20,20777,6667@13@22,19780,4800@15@24,18436,3163@16@23,16800,1820@14@21,14932,822@12@19,12907,208@10@17,10800,0@18@17,8693,208@20@19,6667,822@22@21,4800,1820@24@23,3163,3163@23@24,1820,4800@21@22,822,6667@19@20,208,8693@17@18,,10800@17@10,208,12907@19@12,822,14932@21@14,1820,16800@23@16,3163,18436@24@15,4800,19780@22@13,6667,20777@20@11,8693,21392@18@9,10800,21600@10@9,12907,21392@12@11,14932,20777@14@13,16800,19780@16@15,18436,18436@15@16,19780,16800@13@14,20777,14932@11@12,21392,12907@9@10xe">
                    <v:stroke joinstyle="miter"/>
                    <v:formulas>
                      <v:f eqn="sum 10800 0 #0"/>
                      <v:f eqn="prod @0 32610 32768"/>
                      <v:f eqn="prod @0 3212 32768"/>
                      <v:f eqn="prod @0 31357 32768"/>
                      <v:f eqn="prod @0 9512 32768"/>
                      <v:f eqn="prod @0 28899 32768"/>
                      <v:f eqn="prod @0 15447 32768"/>
                      <v:f eqn="prod @0 25330 32768"/>
                      <v:f eqn="prod @0 20788 32768"/>
                      <v:f eqn="sum @1 10800 0"/>
                      <v:f eqn="sum @2 10800 0"/>
                      <v:f eqn="sum @3 10800 0"/>
                      <v:f eqn="sum @4 10800 0"/>
                      <v:f eqn="sum @5 10800 0"/>
                      <v:f eqn="sum @6 10800 0"/>
                      <v:f eqn="sum @7 10800 0"/>
                      <v:f eqn="sum @8 10800 0"/>
                      <v:f eqn="sum 10800 0 @1"/>
                      <v:f eqn="sum 10800 0 @2"/>
                      <v:f eqn="sum 10800 0 @3"/>
                      <v:f eqn="sum 10800 0 @4"/>
                      <v:f eqn="sum 10800 0 @5"/>
                      <v:f eqn="sum 10800 0 @6"/>
                      <v:f eqn="sum 10800 0 @7"/>
                      <v:f eqn="sum 10800 0 @8"/>
                      <v:f eqn="prod @0 23170 32768"/>
                      <v:f eqn="sum @25 10800 0"/>
                      <v:f eqn="sum 10800 0 @25"/>
                    </v:formulas>
                    <v:path gradientshapeok="t" o:connecttype="rect" textboxrect="@27,@27,@26,@26"/>
                    <v:handles>
                      <v:h position="#0,center" xrange="0,10800"/>
                    </v:handles>
                  </v:shapetype>
                  <v:shape id="AutoShape 306" o:spid="_x0000_s1079" type="#_x0000_t60" style="position:absolute;left:7778;top:3270;width:3207;height:3003;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" fillcolor="#00863d"/>
                  <v:shape id="AutoShape 307" o:spid="_x0000_s1080" type="#_x0000_t59" style="position:absolute;left:336;top:3956;width:2254;height:2387;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" fillcolor="yellow" strokecolor="#f79646 [3209]"/>
                  <v:group id="Group 310" o:spid="_x0000_s1081" style="position:absolute;left:5524;top:9848;width:2254;height:2204;rotation:-8967235fd" coordorigin="4061,5858" coordsize="976,95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">
                    <v:rect id="Rectangle 308" o:spid="_x0000_s1082" style="position:absolute;left:4061;top:5858;width:976;height:723;rotation:-1199890fd;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" fillcolor="#ddd8c2 [2894]" strokecolor="#f79646 [3209]"/>
                    <v:rect id="Rectangle 309" o:spid="_x0000_s1083" style="position:absolute;left:4635;top:6545;width:245;height:267;rotation:-1199890fd;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" fillcolor="#ddd8c2 [2894]" strokecolor="#f79646 [3209]"/>
                  </v:group>
                  <v:shape id="Freeform 311" o:spid="_x0000_s1084" style="position:absolute;left:1473;top:4737;width:8191;height:450;flip:x y;visibility:visible;mso-wrap-style:square;v-text-anchor:top" coordsize="1030,17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" path="m1030,c1030,,515,850,,1701e" filled="f" strokecolor="#f79646 [3209]">
                    <v:stroke endarrow="open"/>
                    <v:path arrowok="t" o:connecttype="custom" o:connectlocs="6514231,0;0,11927" o:connectangles="0,0"/>
                  </v:shape>
                  <v:shape id="AutoShape 312" o:spid="_x0000_s1085" type="#_x0000_t32" style="position:absolute;left:6972;top:4743;width:2692;height:5016;flip:y;visibility:visibl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">
                    <v:stroke endarrow="block"/>
                  </v:shape>
                  <v:shape id="Arc 313" o:spid="_x0000_s1086" style="position:absolute;left:4921;top:386;width:9322;height:9595;rotation:-5683609fd;visibility:visible" coordsize="43200,43200"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" adj="0,,0" path="m21599,nfc33529,,43200,9670,43200,21600v,11929,-9671,21600,-21600,21600c9670,43200,,33529,,21600,-1,18258,775,14963,2264,11972em21599,nsc33529,,43200,9670,43200,21600v,11929,-9671,21600,-21600,21600c9670,43200,,33529,,21600,-1,18258,775,14963,2264,11972r19336,9628l21599,xe" filled="f">
                    <v:stroke endarrow="open" joinstyle="round"/>
                    <v:formulas/>
                    <v:path arrowok="t" o:extrusionok="f" o:connecttype="custom" o:connectlocs="100576,0;10542,59059;100576,106554" o:connectangles="0,0,0"/>
                  </v:shape>
                  <v:shape id="Text Box 314" o:spid="_x0000_s1087" type="#_x0000_t202" style="position:absolute;left:10902;top:6972;width:3309;height:2553;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" filled="f" stroked="f">
                    <v:textbox style="mso-next-textbox:#Text Box 314">
                      <w:txbxContent>
                        <w:p w14:paraId="7350F799" w14:textId="77777777" w:rsidR="00DD2757" w:rsidRDefault="00DD2757" w:rsidP="00DC6E0E">
                          <w:r>
                            <w:rPr>
                              <w:rFonts w:cs="Tahoma"/>
                            </w:rPr>
                            <w:t>θ</w:t>
                          </w:r>
                        </w:p>
                      </w:txbxContent>
                    </v:textbox>
                  </v:shape>
                  <w10:wrap type="none"/>
                  <w10:anchorlock/>
                </v:group>
              </w:pict>
            </w:r>
          </w:p>
        </w:tc>
      </w:tr>
      <w:tr w:rsidR="00DC6E0E" w:rsidRPr="006C760E" w14:paraId="79523C8D" w14:textId="77777777" w:rsidTr="00DC6E0E">
        <w:trPr>
          <w:cantSplit/>
        </w:trPr>
        <w:tc>
          <w:tcPr>
            <w:tcW w:w="0" w:type="auto"/>
          </w:tcPr>
          <w:p w14:paraId="183394CF" w14:textId="77777777" w:rsidR="00DC6E0E" w:rsidRPr="006C760E" w:rsidRDefault="00DC6E0E" w:rsidP="004A51AA">
            <w:pPr>
              <w:pStyle w:val="TableText"/>
              <w:rPr>
                <w:rStyle w:val="GUIWord"/>
                <w:u w:val="single"/>
              </w:rPr>
            </w:pPr>
            <w:r w:rsidRPr="006C760E">
              <w:rPr>
                <w:rStyle w:val="GUIWord"/>
                <w:u w:val="single"/>
              </w:rPr>
              <w:t>Sensor Distance</w:t>
            </w:r>
          </w:p>
        </w:tc>
        <w:tc>
          <w:tcPr>
            <w:tcW w:w="0" w:type="auto"/>
            <w:gridSpan w:val="3"/>
          </w:tcPr>
          <w:p w14:paraId="0DE084C5" w14:textId="77777777" w:rsidR="00DC6E0E" w:rsidRPr="006C760E" w:rsidRDefault="00DC6E0E" w:rsidP="004A51AA">
            <w:pPr>
              <w:pStyle w:val="TableText"/>
              <w:rPr>
                <w:sz w:val="22"/>
                <w:szCs w:val="22"/>
              </w:rPr>
            </w:pPr>
            <w:r w:rsidRPr="006C760E">
              <w:rPr>
                <w:sz w:val="22"/>
                <w:szCs w:val="22"/>
              </w:rPr>
              <w:t>[Metres] Distance of Sensor from the target</w:t>
            </w:r>
          </w:p>
        </w:tc>
      </w:tr>
      <w:tr w:rsidR="00DC6E0E" w:rsidRPr="006C760E" w14:paraId="7DFA2605" w14:textId="77777777" w:rsidTr="007C6DFB">
        <w:trPr>
          <w:cantSplit/>
          <w:trHeight w:val="2150"/>
        </w:trPr>
        <w:tc>
          <w:tcPr>
            <w:tcW w:w="0" w:type="auto"/>
          </w:tcPr>
          <w:p w14:paraId="62E9D5E5" w14:textId="77777777" w:rsidR="00DC6E0E" w:rsidRPr="006C760E" w:rsidRDefault="00DC6E0E" w:rsidP="004A51AA">
            <w:pPr>
              <w:pStyle w:val="TableText"/>
              <w:rPr>
                <w:rStyle w:val="GUIWord"/>
                <w:u w:val="single"/>
              </w:rPr>
            </w:pPr>
            <w:r w:rsidRPr="006C760E">
              <w:rPr>
                <w:rStyle w:val="GUIWord"/>
                <w:u w:val="single"/>
              </w:rPr>
              <w:t>Sensor Zenith</w:t>
            </w:r>
          </w:p>
        </w:tc>
        <w:tc>
          <w:tcPr>
            <w:tcW w:w="0" w:type="auto"/>
            <w:tcBorders>
              <w:right w:val="nil"/>
            </w:tcBorders>
          </w:tcPr>
          <w:p w14:paraId="3FBFA8F4" w14:textId="77777777" w:rsidR="00DC6E0E" w:rsidRPr="006C760E" w:rsidRDefault="00DC6E0E" w:rsidP="004A51AA">
            <w:pPr>
              <w:pStyle w:val="TableText"/>
              <w:rPr>
                <w:sz w:val="22"/>
                <w:szCs w:val="22"/>
              </w:rPr>
            </w:pPr>
            <w:r w:rsidRPr="006C760E">
              <w:rPr>
                <w:sz w:val="22"/>
                <w:szCs w:val="22"/>
              </w:rPr>
              <w:t>[Degrees] Sensor zenith angle measured from nadir</w:t>
            </w:r>
          </w:p>
          <w:p w14:paraId="36C16EA9" w14:textId="77777777" w:rsidR="00DC6E0E" w:rsidRPr="006C760E" w:rsidRDefault="00DC6E0E" w:rsidP="004A51AA">
            <w:pPr>
              <w:pStyle w:val="TableText"/>
              <w:rPr>
                <w:sz w:val="22"/>
                <w:szCs w:val="22"/>
              </w:rPr>
            </w:pPr>
            <w:r w:rsidRPr="006C760E">
              <w:rPr>
                <w:sz w:val="22"/>
                <w:szCs w:val="22"/>
              </w:rPr>
              <w:t>This angle will always be between 0 and 90 degrees. If the Sensor is directly over the target, the value will be zero.</w:t>
            </w:r>
          </w:p>
        </w:tc>
        <w:tc>
          <w:tcPr>
            <w:tcW w:w="0" w:type="auto"/>
            <w:gridSpan w:val="2"/>
            <w:tcBorders>
              <w:left w:val="nil"/>
            </w:tcBorders>
          </w:tcPr>
          <w:p w14:paraId="35BF10F4" w14:textId="77777777" w:rsidR="00DC6E0E" w:rsidRPr="006C760E" w:rsidRDefault="00654093" w:rsidP="004A51AA">
            <w:pPr>
              <w:pStyle w:val="TableText"/>
              <w:rPr>
                <w:sz w:val="22"/>
                <w:szCs w:val="22"/>
              </w:rPr>
            </w:pPr>
            <w:r>
              <w:rPr>
                <w:noProof/>
                <w:sz w:val="22"/>
                <w:szCs w:val="22"/>
                <w:lang w:val="en-US"/>
              </w:rPr>
            </w:r>
            <w:r>
              <w:rPr>
                <w:noProof/>
                <w:sz w:val="22"/>
                <w:szCs w:val="22"/>
                <w:lang w:val="en-US"/>
              </w:rPr>
              <w:pict w14:anchorId="3FF3B508">
                <v:group id="Canvas 256" o:spid="_x0000_s1088" style="width:115.3pt;height:120.7pt;mso-position-horizontal-relative:char;mso-position-vertical-relative:line" coordsize="14643,15328">
                  <v:rect id="AutoShape 375" o:spid="_x0000_s1089" style="position:absolute;width:14643;height:15328;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" filled="f" stroked="f">
                    <o:lock v:ext="edit" aspectratio="t"/>
                  </v:rect>
                  <v:polyline id="Tree" o:spid="_x0000_s1090" style="position:absolute;visibility:visible" points="" coordsize="20000,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" fillcolor="green">
                    <v:stroke joinstyle="miter"/>
                    <v:shadow on="t" opacity="49150f" offset="6pt,6pt"/>
                    <v:path o:connecttype="custom" o:connectlocs="33159,0;18947,14106;9475,28211;0,42317;47371,14106;56843,28211;66318,42317" o:connectangles="270,180,180,180,0,0,0" textboxrect="@1,@1,@1,@1"/>
                    <o:lock v:ext="edit" verticies="t"/>
                  </v:polyline>
                  <v:shape id="Freeform 260" o:spid="_x0000_s1091" style="position:absolute;left:4349;top:4267;width:2464;height:6566;flip:x;visibility:visible;mso-wrap-style:square;v-text-anchor:top" coordsize="1030,17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" path="m1030,c1030,,515,850,,1701e" filled="f" strokecolor="#f79646 [3209]">
                    <v:stroke endarrow="open"/>
                    <v:path arrowok="t" o:connecttype="custom" o:connectlocs="589398,0;0,2534491" o:connectangles="0,0"/>
                  </v:shape>
                  <v:shape id="Freeform 262" o:spid="_x0000_s1092" style="position:absolute;left:4146;top:7778;width:1645;height:1118;flip:x;visibility:visible;mso-wrap-style:square;v-text-anchor:top" coordsize="484,1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" path="m,c77,61,155,122,236,149v81,27,164,20,248,13e" filled="f">
                    <v:stroke startarrow="open"/>
                    <v:path arrowok="t" o:connecttype="custom" o:connectlocs="0,0;272560,601020;558977,653458" o:connectangles="0,0,0"/>
                  </v:shape>
                  <v:shape id="AutoShape 265" o:spid="_x0000_s1093" type="#_x0000_t59" style="position:absolute;left:11537;top:539;width:2255;height:2388;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" fillcolor="yellow" strokecolor="#f79646 [3209]"/>
                  <v:shape id="Text Box 263" o:spid="_x0000_s1094" type="#_x0000_t202" style="position:absolute;left:3390;top:6534;width:2248;height:2552;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" filled="f" stroked="f">
                    <v:textbox style="mso-next-textbox:#Text Box 263">
                      <w:txbxContent>
                        <w:p w14:paraId="667DBAE3" w14:textId="77777777" w:rsidR="00DD2757" w:rsidRDefault="00DD2757" w:rsidP="00DC6E0E">
                          <w:r>
                            <w:rPr>
                              <w:rFonts w:cs="Tahoma"/>
                            </w:rPr>
                            <w:t>θ</w:t>
                          </w:r>
                        </w:p>
                      </w:txbxContent>
                    </v:textbox>
                  </v:shape>
                  <v:rect id="Rectangle 268" o:spid="_x0000_s1095" style="position:absolute;left:2609;top:1949;width:2255;height:1670;rotation:-1199890fd;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" fillcolor="#ddd8c2 [2894]" strokecolor="#f79646 [3209]"/>
                  <v:rect id="Rectangle 269" o:spid="_x0000_s1096" style="position:absolute;left:3937;top:3536;width:565;height:616;rotation:-1199890fd;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" fillcolor="#ddd8c2 [2894]" strokecolor="#f79646 [3209]"/>
                  <v:shape id="Freeform 270" o:spid="_x0000_s1097" style="position:absolute;left:4121;top:4191;width:705;height:7067;visibility:visible;mso-wrap-style:square;v-text-anchor:top" coordsize="1,16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" path="m,c,,,825,,1651e" filled="f">
                    <v:path arrowok="t" o:connecttype="custom" o:connectlocs="0,0;0,3025220" o:connectangles="0,0"/>
                  </v:shape>
                  <w10:wrap type="none"/>
                  <w10:anchorlock/>
                </v:group>
              </w:pict>
            </w:r>
          </w:p>
        </w:tc>
      </w:tr>
    </w:tbl>
    <w:p w14:paraId="009195AA" w14:textId="77777777" w:rsidR="00DC6E0E" w:rsidRDefault="00DC6E0E" w:rsidP="00DC6E0E">
      <w:pPr>
        <w:pStyle w:val="Figure"/>
        <w:rPr>
          <w:u w:val="single"/>
        </w:rPr>
      </w:pPr>
      <w:r w:rsidRPr="006C760E">
        <w:rPr>
          <w:lang w:val="en-GB" w:eastAsia="en-GB"/>
        </w:rPr>
        <w:lastRenderedPageBreak/>
        <w:drawing>
          <wp:inline distT="0" distB="0" distL="0" distR="0" wp14:anchorId="0374B878" wp14:editId="7EB802CB">
            <wp:extent cx="5581935" cy="2811439"/>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extLst>
                        <a:ext uri="{28A0092B-C50C-407E-A947-70E740481C1C}">
                          <a14:useLocalDpi xmlns:a14="http://schemas.microsoft.com/office/drawing/2010/main" val="0"/>
                        </a:ext>
                      </a:extLst>
                    </a:blip>
                    <a:srcRect t="2831" b="7444"/>
                    <a:stretch>
                      <a:fillRect/>
                    </a:stretch>
                  </pic:blipFill>
                  <pic:spPr bwMode="auto">
                    <a:xfrm>
                      <a:off x="0" y="0"/>
                      <a:ext cx="5581935" cy="2811439"/>
                    </a:xfrm>
                    <a:prstGeom prst="rect">
                      <a:avLst/>
                    </a:prstGeom>
                    <a:noFill/>
                    <a:ln>
                      <a:noFill/>
                    </a:ln>
                  </pic:spPr>
                </pic:pic>
              </a:graphicData>
            </a:graphic>
          </wp:inline>
        </w:drawing>
      </w:r>
    </w:p>
    <w:p w14:paraId="422999C7" w14:textId="6D0514F6" w:rsidR="006C760E" w:rsidRPr="00B350A0" w:rsidRDefault="006C760E" w:rsidP="00941E8C">
      <w:pPr>
        <w:pStyle w:val="Caption"/>
        <w:rPr>
          <w:u w:val="single"/>
        </w:rPr>
      </w:pPr>
      <w:bookmarkStart w:id="322" w:name="_Ref506278509"/>
      <w:r>
        <w:t xml:space="preserve">Figure </w:t>
      </w:r>
      <w:r>
        <w:fldChar w:fldCharType="begin"/>
      </w:r>
      <w:r>
        <w:instrText xml:space="preserve"> SEQ Figure \* ARABIC </w:instrText>
      </w:r>
      <w:r>
        <w:fldChar w:fldCharType="separate"/>
      </w:r>
      <w:r w:rsidR="000C7C57">
        <w:rPr>
          <w:noProof/>
        </w:rPr>
        <w:t>23</w:t>
      </w:r>
      <w:r>
        <w:fldChar w:fldCharType="end"/>
      </w:r>
      <w:bookmarkEnd w:id="322"/>
      <w:r>
        <w:t xml:space="preserve">: </w:t>
      </w:r>
      <w:r w:rsidRPr="00DA48C2">
        <w:t>The nine beam geometry cases</w:t>
      </w:r>
    </w:p>
    <w:p w14:paraId="3CC2D085" w14:textId="629A0484" w:rsidR="00155CDB" w:rsidRPr="00A8518D" w:rsidRDefault="00155CDB" w:rsidP="00155CDB">
      <w:pPr>
        <w:pStyle w:val="Heading3"/>
      </w:pPr>
      <w:bookmarkStart w:id="323" w:name="_Ref500006181"/>
      <w:bookmarkStart w:id="324" w:name="_Toc506895549"/>
      <w:bookmarkStart w:id="325" w:name="_Toc398023911"/>
      <w:r w:rsidRPr="00A8518D">
        <w:t xml:space="preserve">Sampling </w:t>
      </w:r>
      <w:r w:rsidR="004740AA" w:rsidRPr="00A8518D">
        <w:t>Design</w:t>
      </w:r>
      <w:r w:rsidRPr="00A8518D">
        <w:t xml:space="preserve"> Group</w:t>
      </w:r>
      <w:bookmarkEnd w:id="323"/>
      <w:bookmarkEnd w:id="324"/>
    </w:p>
    <w:p w14:paraId="18C653D0" w14:textId="77777777" w:rsidR="00155CDB" w:rsidRPr="00B350A0" w:rsidRDefault="00155CDB" w:rsidP="00155CDB">
      <w:pPr>
        <w:rPr>
          <w:u w:val="single"/>
        </w:rPr>
      </w:pPr>
    </w:p>
    <w:tbl>
      <w:tblPr>
        <w:tblStyle w:val="TableGrid"/>
        <w:tblW w:w="0" w:type="auto"/>
        <w:tblInd w:w="817" w:type="dxa"/>
        <w:tblLook w:val="04A0" w:firstRow="1" w:lastRow="0" w:firstColumn="1" w:lastColumn="0" w:noHBand="0" w:noVBand="1"/>
      </w:tblPr>
      <w:tblGrid>
        <w:gridCol w:w="1985"/>
        <w:gridCol w:w="6440"/>
      </w:tblGrid>
      <w:tr w:rsidR="00155CDB" w:rsidRPr="004740AA" w14:paraId="11DCA189" w14:textId="77777777" w:rsidTr="000F3CC5">
        <w:tc>
          <w:tcPr>
            <w:tcW w:w="1985" w:type="dxa"/>
          </w:tcPr>
          <w:p w14:paraId="0B8A0FB5" w14:textId="77777777" w:rsidR="00155CDB" w:rsidRPr="004740AA" w:rsidRDefault="00155CDB" w:rsidP="004A51AA">
            <w:pPr>
              <w:pStyle w:val="TableText"/>
              <w:rPr>
                <w:rStyle w:val="GUIWord"/>
                <w:u w:val="single"/>
              </w:rPr>
            </w:pPr>
            <w:r w:rsidRPr="004740AA">
              <w:rPr>
                <w:rStyle w:val="GUIWord"/>
                <w:u w:val="single"/>
              </w:rPr>
              <w:t>Spatial Sampling Scheme</w:t>
            </w:r>
          </w:p>
        </w:tc>
        <w:tc>
          <w:tcPr>
            <w:tcW w:w="6440" w:type="dxa"/>
          </w:tcPr>
          <w:p w14:paraId="4A894E9F" w14:textId="77777777" w:rsidR="00155CDB" w:rsidRPr="004740AA" w:rsidRDefault="00155CDB" w:rsidP="004A51AA">
            <w:pPr>
              <w:pStyle w:val="TableText"/>
              <w:rPr>
                <w:sz w:val="22"/>
                <w:szCs w:val="22"/>
              </w:rPr>
            </w:pPr>
            <w:r w:rsidRPr="004740AA">
              <w:rPr>
                <w:sz w:val="22"/>
                <w:szCs w:val="22"/>
              </w:rPr>
              <w:t>[Dropdown list] SPECCHIO supports these Spatial Sampling Schemes:</w:t>
            </w:r>
          </w:p>
          <w:p w14:paraId="109A08A0" w14:textId="77777777" w:rsidR="00155CDB" w:rsidRPr="004740AA" w:rsidRDefault="00155CDB" w:rsidP="007E778A">
            <w:pPr>
              <w:pStyle w:val="TableText"/>
              <w:numPr>
                <w:ilvl w:val="0"/>
                <w:numId w:val="12"/>
              </w:numPr>
              <w:rPr>
                <w:sz w:val="22"/>
                <w:szCs w:val="22"/>
              </w:rPr>
            </w:pPr>
            <w:r w:rsidRPr="004740AA">
              <w:rPr>
                <w:sz w:val="22"/>
                <w:szCs w:val="22"/>
              </w:rPr>
              <w:t>Cross</w:t>
            </w:r>
          </w:p>
          <w:p w14:paraId="004993F5" w14:textId="77777777" w:rsidR="00155CDB" w:rsidRPr="004740AA" w:rsidRDefault="00155CDB" w:rsidP="007E778A">
            <w:pPr>
              <w:pStyle w:val="TableText"/>
              <w:numPr>
                <w:ilvl w:val="0"/>
                <w:numId w:val="12"/>
              </w:numPr>
              <w:rPr>
                <w:sz w:val="22"/>
                <w:szCs w:val="22"/>
              </w:rPr>
            </w:pPr>
            <w:r w:rsidRPr="004740AA">
              <w:rPr>
                <w:sz w:val="22"/>
                <w:szCs w:val="22"/>
              </w:rPr>
              <w:t>Square</w:t>
            </w:r>
          </w:p>
          <w:p w14:paraId="21BDC977" w14:textId="77777777" w:rsidR="00155CDB" w:rsidRPr="004740AA" w:rsidRDefault="00155CDB" w:rsidP="007E778A">
            <w:pPr>
              <w:pStyle w:val="TableText"/>
              <w:numPr>
                <w:ilvl w:val="0"/>
                <w:numId w:val="12"/>
              </w:numPr>
              <w:rPr>
                <w:sz w:val="22"/>
                <w:szCs w:val="22"/>
              </w:rPr>
            </w:pPr>
            <w:r w:rsidRPr="004740AA">
              <w:rPr>
                <w:sz w:val="22"/>
                <w:szCs w:val="22"/>
              </w:rPr>
              <w:t>Transect</w:t>
            </w:r>
          </w:p>
          <w:p w14:paraId="126AFA6B" w14:textId="77777777" w:rsidR="007E4A25" w:rsidRPr="004740AA" w:rsidRDefault="00155CDB" w:rsidP="007E778A">
            <w:pPr>
              <w:pStyle w:val="TableText"/>
              <w:numPr>
                <w:ilvl w:val="0"/>
                <w:numId w:val="12"/>
              </w:numPr>
              <w:rPr>
                <w:sz w:val="22"/>
                <w:szCs w:val="22"/>
              </w:rPr>
            </w:pPr>
            <w:r w:rsidRPr="004740AA">
              <w:rPr>
                <w:sz w:val="22"/>
                <w:szCs w:val="22"/>
              </w:rPr>
              <w:t>Swee</w:t>
            </w:r>
            <w:r w:rsidR="007E4A25" w:rsidRPr="004740AA">
              <w:rPr>
                <w:sz w:val="22"/>
                <w:szCs w:val="22"/>
              </w:rPr>
              <w:t>p</w:t>
            </w:r>
          </w:p>
          <w:p w14:paraId="08E69B33" w14:textId="391B0E8E" w:rsidR="007E4A25" w:rsidRPr="004740AA" w:rsidRDefault="007E4A25" w:rsidP="004A51AA">
            <w:pPr>
              <w:pStyle w:val="TableText"/>
              <w:rPr>
                <w:sz w:val="22"/>
                <w:szCs w:val="22"/>
              </w:rPr>
            </w:pPr>
            <w:r w:rsidRPr="004740AA">
              <w:rPr>
                <w:noProof/>
                <w:szCs w:val="22"/>
                <w:lang w:eastAsia="en-GB"/>
              </w:rPr>
              <w:drawing>
                <wp:inline distT="0" distB="0" distL="0" distR="0" wp14:anchorId="2C193A5F" wp14:editId="745018D6">
                  <wp:extent cx="3867150" cy="91186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rotWithShape="1">
                          <a:blip r:embed="rId51">
                            <a:extLst>
                              <a:ext uri="{28A0092B-C50C-407E-A947-70E740481C1C}">
                                <a14:useLocalDpi xmlns:a14="http://schemas.microsoft.com/office/drawing/2010/main" val="0"/>
                              </a:ext>
                            </a:extLst>
                          </a:blip>
                          <a:srcRect t="15050" r="2807" b="7181"/>
                          <a:stretch/>
                        </pic:blipFill>
                        <pic:spPr bwMode="auto">
                          <a:xfrm>
                            <a:off x="0" y="0"/>
                            <a:ext cx="3902664" cy="92023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740AA" w:rsidRPr="004740AA" w14:paraId="35401178" w14:textId="77777777" w:rsidTr="000F3CC5">
        <w:tc>
          <w:tcPr>
            <w:tcW w:w="1985" w:type="dxa"/>
          </w:tcPr>
          <w:p w14:paraId="163605D7" w14:textId="19527ECC" w:rsidR="004740AA" w:rsidRPr="004740AA" w:rsidRDefault="004740AA" w:rsidP="004A51AA">
            <w:pPr>
              <w:pStyle w:val="TableText"/>
              <w:rPr>
                <w:rStyle w:val="GUIWord"/>
                <w:u w:val="single"/>
              </w:rPr>
            </w:pPr>
            <w:r w:rsidRPr="004740AA">
              <w:rPr>
                <w:i/>
                <w:color w:val="595959" w:themeColor="text1" w:themeTint="A6"/>
                <w:sz w:val="22"/>
                <w:szCs w:val="22"/>
                <w:u w:val="single"/>
              </w:rPr>
              <w:t>Vegetation Sampling Scale</w:t>
            </w:r>
          </w:p>
        </w:tc>
        <w:tc>
          <w:tcPr>
            <w:tcW w:w="6440" w:type="dxa"/>
          </w:tcPr>
          <w:p w14:paraId="329C1761" w14:textId="656ED59D" w:rsidR="004740AA" w:rsidRPr="004740AA" w:rsidRDefault="004740AA" w:rsidP="004740AA">
            <w:pPr>
              <w:pStyle w:val="TableText"/>
              <w:rPr>
                <w:sz w:val="22"/>
                <w:szCs w:val="22"/>
              </w:rPr>
            </w:pPr>
            <w:r w:rsidRPr="004740AA">
              <w:rPr>
                <w:sz w:val="22"/>
                <w:szCs w:val="22"/>
              </w:rPr>
              <w:t>[Dropdown list] SPECCHIO supports these Sampling Scales:</w:t>
            </w:r>
          </w:p>
          <w:p w14:paraId="49969F4D" w14:textId="7651629C" w:rsidR="004740AA" w:rsidRPr="004740AA" w:rsidRDefault="004740AA" w:rsidP="004740AA">
            <w:pPr>
              <w:pStyle w:val="TableText"/>
              <w:rPr>
                <w:sz w:val="22"/>
                <w:szCs w:val="22"/>
              </w:rPr>
            </w:pPr>
            <w:r w:rsidRPr="004740AA">
              <w:rPr>
                <w:sz w:val="22"/>
                <w:szCs w:val="22"/>
              </w:rPr>
              <w:t>Leaf: Measurements at single leaf scale</w:t>
            </w:r>
          </w:p>
          <w:p w14:paraId="23A13B64" w14:textId="2B40E7B2" w:rsidR="004740AA" w:rsidRPr="004740AA" w:rsidRDefault="004740AA" w:rsidP="004740AA">
            <w:pPr>
              <w:pStyle w:val="TableText"/>
              <w:rPr>
                <w:sz w:val="22"/>
                <w:szCs w:val="22"/>
              </w:rPr>
            </w:pPr>
            <w:r w:rsidRPr="004740AA">
              <w:rPr>
                <w:sz w:val="22"/>
                <w:szCs w:val="22"/>
              </w:rPr>
              <w:t>Plant: Measurements at single plant scale</w:t>
            </w:r>
          </w:p>
          <w:p w14:paraId="318ACF51" w14:textId="7405563A" w:rsidR="004740AA" w:rsidRPr="004740AA" w:rsidRDefault="004740AA" w:rsidP="004A51AA">
            <w:pPr>
              <w:pStyle w:val="TableText"/>
              <w:rPr>
                <w:sz w:val="22"/>
                <w:szCs w:val="22"/>
              </w:rPr>
            </w:pPr>
            <w:r w:rsidRPr="004740AA">
              <w:rPr>
                <w:sz w:val="22"/>
                <w:szCs w:val="22"/>
              </w:rPr>
              <w:t>Stand: Measurements at stand scale, i.e. encompassing several plants</w:t>
            </w:r>
          </w:p>
        </w:tc>
      </w:tr>
    </w:tbl>
    <w:p w14:paraId="582DCC7A" w14:textId="7E134014" w:rsidR="00E74673" w:rsidRPr="00B350A0" w:rsidRDefault="00E74673" w:rsidP="004A51AA">
      <w:pPr>
        <w:pStyle w:val="Body"/>
      </w:pPr>
    </w:p>
    <w:p w14:paraId="700A37A3" w14:textId="19F9D77F" w:rsidR="00DC6E0E" w:rsidRPr="00A8518D" w:rsidRDefault="00DC6E0E" w:rsidP="00DC6E0E">
      <w:pPr>
        <w:pStyle w:val="Heading3"/>
      </w:pPr>
      <w:bookmarkStart w:id="326" w:name="_Toc506895550"/>
      <w:r w:rsidRPr="00A8518D">
        <w:t>Scientific References Group</w:t>
      </w:r>
      <w:bookmarkEnd w:id="325"/>
      <w:bookmarkEnd w:id="326"/>
    </w:p>
    <w:tbl>
      <w:tblPr>
        <w:tblStyle w:val="TableGrid"/>
        <w:tblW w:w="0" w:type="auto"/>
        <w:tblInd w:w="817" w:type="dxa"/>
        <w:tblLook w:val="04A0" w:firstRow="1" w:lastRow="0" w:firstColumn="1" w:lastColumn="0" w:noHBand="0" w:noVBand="1"/>
      </w:tblPr>
      <w:tblGrid>
        <w:gridCol w:w="1928"/>
        <w:gridCol w:w="6497"/>
      </w:tblGrid>
      <w:tr w:rsidR="00DC6E0E" w:rsidRPr="006C760E" w14:paraId="16F0C5F6" w14:textId="77777777" w:rsidTr="00DC6E0E">
        <w:tc>
          <w:tcPr>
            <w:tcW w:w="0" w:type="auto"/>
          </w:tcPr>
          <w:p w14:paraId="530567D1" w14:textId="77777777" w:rsidR="00DC6E0E" w:rsidRPr="006C760E" w:rsidRDefault="00DC6E0E" w:rsidP="004A51AA">
            <w:pPr>
              <w:pStyle w:val="TableText"/>
              <w:rPr>
                <w:rStyle w:val="GUIWord"/>
                <w:u w:val="single"/>
              </w:rPr>
            </w:pPr>
            <w:r w:rsidRPr="006C760E">
              <w:rPr>
                <w:rStyle w:val="GUIWord"/>
                <w:u w:val="single"/>
              </w:rPr>
              <w:t xml:space="preserve">Citation </w:t>
            </w:r>
          </w:p>
          <w:p w14:paraId="116CA3A8" w14:textId="77777777" w:rsidR="00DC6E0E" w:rsidRPr="006C760E" w:rsidRDefault="00DC6E0E" w:rsidP="004A51AA">
            <w:pPr>
              <w:pStyle w:val="TableText"/>
              <w:rPr>
                <w:rStyle w:val="GUIWord"/>
                <w:u w:val="single"/>
              </w:rPr>
            </w:pPr>
            <w:r w:rsidRPr="006C760E">
              <w:rPr>
                <w:sz w:val="22"/>
                <w:szCs w:val="22"/>
              </w:rPr>
              <w:t>Multiple permitted</w:t>
            </w:r>
          </w:p>
        </w:tc>
        <w:tc>
          <w:tcPr>
            <w:tcW w:w="0" w:type="auto"/>
          </w:tcPr>
          <w:p w14:paraId="0FCF18A2" w14:textId="77777777" w:rsidR="00DC6E0E" w:rsidRPr="006C760E" w:rsidRDefault="00DC6E0E" w:rsidP="004A51AA">
            <w:pPr>
              <w:pStyle w:val="TableText"/>
              <w:rPr>
                <w:sz w:val="22"/>
                <w:szCs w:val="22"/>
              </w:rPr>
            </w:pPr>
            <w:r w:rsidRPr="006C760E">
              <w:rPr>
                <w:sz w:val="22"/>
                <w:szCs w:val="22"/>
              </w:rPr>
              <w:t>[Alpha string] Publication to be cited when using these Spectral data</w:t>
            </w:r>
          </w:p>
        </w:tc>
      </w:tr>
      <w:tr w:rsidR="00DC6E0E" w:rsidRPr="006C760E" w14:paraId="4FB21BF4" w14:textId="77777777" w:rsidTr="00DC6E0E">
        <w:tc>
          <w:tcPr>
            <w:tcW w:w="0" w:type="auto"/>
          </w:tcPr>
          <w:p w14:paraId="2DE7304E" w14:textId="77777777" w:rsidR="00DC6E0E" w:rsidRPr="006C760E" w:rsidRDefault="00DC6E0E" w:rsidP="004A51AA">
            <w:pPr>
              <w:pStyle w:val="TableText"/>
              <w:rPr>
                <w:rStyle w:val="GUIWord"/>
                <w:u w:val="single"/>
              </w:rPr>
            </w:pPr>
            <w:r w:rsidRPr="006C760E">
              <w:rPr>
                <w:rStyle w:val="GUIWord"/>
                <w:u w:val="single"/>
              </w:rPr>
              <w:t xml:space="preserve">Publication </w:t>
            </w:r>
          </w:p>
          <w:p w14:paraId="1934F42F" w14:textId="77777777" w:rsidR="00DC6E0E" w:rsidRPr="006C760E" w:rsidRDefault="00DC6E0E" w:rsidP="004A51AA">
            <w:pPr>
              <w:pStyle w:val="TableText"/>
              <w:rPr>
                <w:rStyle w:val="GUIWord"/>
                <w:u w:val="single"/>
              </w:rPr>
            </w:pPr>
            <w:r w:rsidRPr="006C760E">
              <w:rPr>
                <w:sz w:val="22"/>
                <w:szCs w:val="22"/>
              </w:rPr>
              <w:lastRenderedPageBreak/>
              <w:t>Multiple permitted</w:t>
            </w:r>
          </w:p>
        </w:tc>
        <w:tc>
          <w:tcPr>
            <w:tcW w:w="0" w:type="auto"/>
          </w:tcPr>
          <w:p w14:paraId="1F886C5E" w14:textId="77777777" w:rsidR="00DC6E0E" w:rsidRPr="006C760E" w:rsidRDefault="00DC6E0E" w:rsidP="004A51AA">
            <w:pPr>
              <w:pStyle w:val="TableText"/>
              <w:rPr>
                <w:sz w:val="22"/>
                <w:szCs w:val="22"/>
              </w:rPr>
            </w:pPr>
            <w:r w:rsidRPr="006C760E">
              <w:rPr>
                <w:sz w:val="22"/>
                <w:szCs w:val="22"/>
              </w:rPr>
              <w:lastRenderedPageBreak/>
              <w:t>[Alpha string] Publication relevant to these Spectral data</w:t>
            </w:r>
          </w:p>
        </w:tc>
      </w:tr>
    </w:tbl>
    <w:p w14:paraId="7EE73641" w14:textId="77777777" w:rsidR="00155CDB" w:rsidRPr="00A8518D" w:rsidRDefault="00155CDB" w:rsidP="00155CDB">
      <w:pPr>
        <w:pStyle w:val="Heading3"/>
      </w:pPr>
      <w:bookmarkStart w:id="327" w:name="_Toc506895551"/>
      <w:bookmarkStart w:id="328" w:name="_Toc398023912"/>
      <w:r w:rsidRPr="00A8518D">
        <w:t>Soil Parameters Group</w:t>
      </w:r>
      <w:bookmarkEnd w:id="327"/>
    </w:p>
    <w:bookmarkEnd w:id="328"/>
    <w:p w14:paraId="72C1B439" w14:textId="77777777" w:rsidR="00DC6E0E" w:rsidRPr="00B350A0" w:rsidRDefault="00DC6E0E" w:rsidP="004A51AA">
      <w:pPr>
        <w:pStyle w:val="Body"/>
      </w:pPr>
      <w:r w:rsidRPr="00B350A0">
        <w:t>The Attributes in this Group have been provided to allow specification of the soil type according to the Australian Soil Classification.</w:t>
      </w:r>
    </w:p>
    <w:p w14:paraId="0C2BDA28" w14:textId="77777777" w:rsidR="00DC6E0E" w:rsidRPr="00B350A0" w:rsidRDefault="00DC6E0E" w:rsidP="004A51AA">
      <w:pPr>
        <w:pStyle w:val="Body"/>
      </w:pPr>
      <w:r w:rsidRPr="00B350A0">
        <w:t>The table below shows the list of Metadata Attributes provided by SPECCHIO and the type of data they hold. Please refer to the documents defining that classification system to see a detailed explanation of the meaning of each item.</w:t>
      </w:r>
    </w:p>
    <w:p w14:paraId="095CF64B" w14:textId="77777777" w:rsidR="00DC6E0E" w:rsidRPr="00B350A0" w:rsidRDefault="00DC6E0E" w:rsidP="004A51AA">
      <w:pPr>
        <w:pStyle w:val="Body"/>
      </w:pPr>
      <w:r w:rsidRPr="00B350A0">
        <w:t>At the time of writing this document, an explanation of this classification system can be found at</w:t>
      </w:r>
      <w:r w:rsidR="008A541A" w:rsidRPr="00B350A0">
        <w:t xml:space="preserve"> </w:t>
      </w:r>
      <w:r w:rsidR="00741214" w:rsidRPr="00B350A0">
        <w:fldChar w:fldCharType="begin"/>
      </w:r>
      <w:r w:rsidR="008A541A" w:rsidRPr="00B350A0">
        <w:instrText xml:space="preserve"> ADDIN EN.CITE &lt;EndNote&gt;&lt;Cite&gt;&lt;Author&gt;CSIRO&lt;/Author&gt;&lt;Year&gt;2011&lt;/Year&gt;&lt;RecNum&gt;681&lt;/RecNum&gt;&lt;DisplayText&gt;(CSIRO, 2011)&lt;/DisplayText&gt;&lt;record&gt;&lt;rec-number&gt;681&lt;/rec-number&gt;&lt;foreign-keys&gt;&lt;key app="EN" db-id="0svr2tdvgevw2ned2pb5tt5ur5tdf0savr9s" timestamp="1435329353"&gt;681&lt;/key&gt;&lt;/foreign-keys&gt;&lt;ref-type name="Web Page"&gt;12&lt;/ref-type&gt;&lt;contributors&gt;&lt;authors&gt;&lt;author&gt;CSIRO&lt;/author&gt;&lt;/authors&gt;&lt;/contributors&gt;&lt;titles&gt;&lt;title&gt;The Australian Soil Classification&lt;/title&gt;&lt;/titles&gt;&lt;volume&gt;2013&lt;/volume&gt;&lt;number&gt;June 21&lt;/number&gt;&lt;dates&gt;&lt;year&gt;2011&lt;/year&gt;&lt;/dates&gt;&lt;urls&gt;&lt;related-urls&gt;&lt;url&gt;http://www.clw.csiro.au/aclep/asc_re_on_line/soilhome.htm&lt;/url&gt;&lt;/related-urls&gt;&lt;/urls&gt;&lt;/record&gt;&lt;/Cite&gt;&lt;/EndNote&gt;</w:instrText>
      </w:r>
      <w:r w:rsidR="00741214" w:rsidRPr="00B350A0">
        <w:fldChar w:fldCharType="separate"/>
      </w:r>
      <w:r w:rsidR="008A541A" w:rsidRPr="00B350A0">
        <w:rPr>
          <w:noProof/>
        </w:rPr>
        <w:t>(CSIRO, 2011)</w:t>
      </w:r>
      <w:r w:rsidR="00741214" w:rsidRPr="00B350A0">
        <w:fldChar w:fldCharType="end"/>
      </w:r>
      <w:r w:rsidRPr="00B350A0">
        <w:t>.</w:t>
      </w:r>
    </w:p>
    <w:tbl>
      <w:tblPr>
        <w:tblW w:w="8080"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2268"/>
        <w:gridCol w:w="2835"/>
        <w:gridCol w:w="216"/>
        <w:gridCol w:w="2761"/>
      </w:tblGrid>
      <w:tr w:rsidR="00DC6E0E" w:rsidRPr="00B350A0" w14:paraId="2774885E" w14:textId="77777777" w:rsidTr="00DC6E0E">
        <w:trPr>
          <w:cantSplit/>
          <w:trHeight w:val="328"/>
        </w:trPr>
        <w:tc>
          <w:tcPr>
            <w:tcW w:w="2268" w:type="dxa"/>
            <w:vMerge w:val="restart"/>
            <w:tcBorders>
              <w:top w:val="single" w:sz="4" w:space="0" w:color="auto"/>
              <w:left w:val="single" w:sz="4" w:space="0" w:color="auto"/>
              <w:right w:val="single" w:sz="4" w:space="0" w:color="auto"/>
            </w:tcBorders>
            <w:shd w:val="clear" w:color="auto" w:fill="FFFFFF" w:themeFill="background1"/>
          </w:tcPr>
          <w:p w14:paraId="4E6152D8" w14:textId="77777777" w:rsidR="00DC6E0E" w:rsidRPr="00B350A0" w:rsidRDefault="00DC6E0E" w:rsidP="004A51AA">
            <w:pPr>
              <w:pStyle w:val="TableText"/>
              <w:rPr>
                <w:rStyle w:val="GUIWord"/>
                <w:u w:val="single"/>
                <w:lang w:val="en-AU" w:eastAsia="ja-JP"/>
              </w:rPr>
            </w:pPr>
            <w:r w:rsidRPr="00B350A0">
              <w:t>Australian Soil Classification parameters</w:t>
            </w:r>
          </w:p>
        </w:tc>
        <w:tc>
          <w:tcPr>
            <w:tcW w:w="2835" w:type="dxa"/>
            <w:tcBorders>
              <w:left w:val="single" w:sz="4" w:space="0" w:color="auto"/>
              <w:bottom w:val="nil"/>
              <w:right w:val="nil"/>
            </w:tcBorders>
            <w:shd w:val="clear" w:color="auto" w:fill="FFFFFF" w:themeFill="background1"/>
            <w:noWrap/>
            <w:hideMark/>
          </w:tcPr>
          <w:p w14:paraId="06B3F9C5"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ASC Order</w:t>
            </w:r>
          </w:p>
        </w:tc>
        <w:tc>
          <w:tcPr>
            <w:tcW w:w="2977" w:type="dxa"/>
            <w:gridSpan w:val="2"/>
            <w:tcBorders>
              <w:left w:val="nil"/>
              <w:bottom w:val="nil"/>
            </w:tcBorders>
            <w:shd w:val="clear" w:color="auto" w:fill="FFFFFF" w:themeFill="background1"/>
            <w:noWrap/>
            <w:hideMark/>
          </w:tcPr>
          <w:p w14:paraId="4181B11D" w14:textId="77777777" w:rsidR="00DC6E0E" w:rsidRPr="00B350A0" w:rsidRDefault="00DC6E0E" w:rsidP="004A51AA">
            <w:pPr>
              <w:pStyle w:val="TableText"/>
            </w:pPr>
            <w:r w:rsidRPr="00B350A0">
              <w:t>[Alpha string]</w:t>
            </w:r>
          </w:p>
        </w:tc>
      </w:tr>
      <w:tr w:rsidR="00DC6E0E" w:rsidRPr="00B350A0" w14:paraId="6D14E05A" w14:textId="77777777" w:rsidTr="00DC6E0E">
        <w:trPr>
          <w:cantSplit/>
          <w:trHeight w:val="328"/>
        </w:trPr>
        <w:tc>
          <w:tcPr>
            <w:tcW w:w="2268" w:type="dxa"/>
            <w:vMerge/>
            <w:tcBorders>
              <w:left w:val="single" w:sz="4" w:space="0" w:color="auto"/>
              <w:right w:val="single" w:sz="4" w:space="0" w:color="auto"/>
            </w:tcBorders>
            <w:shd w:val="clear" w:color="auto" w:fill="FFFFFF" w:themeFill="background1"/>
          </w:tcPr>
          <w:p w14:paraId="3CA04807"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6BF81220"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ASC Sub-Order</w:t>
            </w:r>
          </w:p>
        </w:tc>
        <w:tc>
          <w:tcPr>
            <w:tcW w:w="2977" w:type="dxa"/>
            <w:gridSpan w:val="2"/>
            <w:tcBorders>
              <w:top w:val="nil"/>
              <w:left w:val="nil"/>
              <w:bottom w:val="nil"/>
            </w:tcBorders>
            <w:shd w:val="clear" w:color="auto" w:fill="FFFFFF" w:themeFill="background1"/>
            <w:noWrap/>
            <w:hideMark/>
          </w:tcPr>
          <w:p w14:paraId="26DC50CF" w14:textId="77777777" w:rsidR="00DC6E0E" w:rsidRPr="00B350A0" w:rsidRDefault="00DC6E0E" w:rsidP="004A51AA">
            <w:pPr>
              <w:pStyle w:val="TableText"/>
            </w:pPr>
            <w:r w:rsidRPr="00B350A0">
              <w:t>[Alpha string]</w:t>
            </w:r>
          </w:p>
        </w:tc>
      </w:tr>
      <w:tr w:rsidR="00DC6E0E" w:rsidRPr="00B350A0" w14:paraId="3A406B52" w14:textId="77777777" w:rsidTr="00DC6E0E">
        <w:trPr>
          <w:cantSplit/>
          <w:trHeight w:val="328"/>
        </w:trPr>
        <w:tc>
          <w:tcPr>
            <w:tcW w:w="2268" w:type="dxa"/>
            <w:vMerge/>
            <w:tcBorders>
              <w:left w:val="single" w:sz="4" w:space="0" w:color="auto"/>
              <w:bottom w:val="nil"/>
              <w:right w:val="single" w:sz="4" w:space="0" w:color="auto"/>
            </w:tcBorders>
            <w:shd w:val="clear" w:color="auto" w:fill="FFFFFF" w:themeFill="background1"/>
          </w:tcPr>
          <w:p w14:paraId="54EFBDA7"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0C4B8B4F"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Sampling Lower Depth</w:t>
            </w:r>
          </w:p>
        </w:tc>
        <w:tc>
          <w:tcPr>
            <w:tcW w:w="2977" w:type="dxa"/>
            <w:gridSpan w:val="2"/>
            <w:tcBorders>
              <w:top w:val="nil"/>
              <w:left w:val="nil"/>
              <w:bottom w:val="nil"/>
            </w:tcBorders>
            <w:shd w:val="clear" w:color="auto" w:fill="FFFFFF" w:themeFill="background1"/>
            <w:noWrap/>
            <w:hideMark/>
          </w:tcPr>
          <w:p w14:paraId="492C0ECB" w14:textId="77777777" w:rsidR="00DC6E0E" w:rsidRPr="00B350A0" w:rsidRDefault="00DC6E0E" w:rsidP="004A51AA">
            <w:pPr>
              <w:pStyle w:val="TableText"/>
            </w:pPr>
            <w:r w:rsidRPr="00B350A0">
              <w:t>[Metres]</w:t>
            </w:r>
          </w:p>
        </w:tc>
      </w:tr>
      <w:tr w:rsidR="00DC6E0E" w:rsidRPr="00B350A0" w14:paraId="516919A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54620001"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4EA710B0"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Sampling Upper Depth</w:t>
            </w:r>
          </w:p>
        </w:tc>
        <w:tc>
          <w:tcPr>
            <w:tcW w:w="2977" w:type="dxa"/>
            <w:gridSpan w:val="2"/>
            <w:tcBorders>
              <w:top w:val="nil"/>
              <w:left w:val="nil"/>
              <w:bottom w:val="nil"/>
            </w:tcBorders>
            <w:shd w:val="clear" w:color="auto" w:fill="FFFFFF" w:themeFill="background1"/>
            <w:noWrap/>
            <w:hideMark/>
          </w:tcPr>
          <w:p w14:paraId="7A38001C" w14:textId="77777777" w:rsidR="00DC6E0E" w:rsidRPr="00B350A0" w:rsidRDefault="00DC6E0E" w:rsidP="004A51AA">
            <w:pPr>
              <w:pStyle w:val="TableText"/>
            </w:pPr>
            <w:r w:rsidRPr="00B350A0">
              <w:t>[Metres]</w:t>
            </w:r>
          </w:p>
        </w:tc>
      </w:tr>
      <w:tr w:rsidR="00DC6E0E" w:rsidRPr="00B350A0" w14:paraId="5E71BF81"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809C94D"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3A7C5A34"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Horizon Desig. Master</w:t>
            </w:r>
          </w:p>
        </w:tc>
        <w:tc>
          <w:tcPr>
            <w:tcW w:w="2977" w:type="dxa"/>
            <w:gridSpan w:val="2"/>
            <w:tcBorders>
              <w:top w:val="nil"/>
              <w:left w:val="nil"/>
              <w:bottom w:val="nil"/>
            </w:tcBorders>
            <w:shd w:val="clear" w:color="auto" w:fill="FFFFFF" w:themeFill="background1"/>
            <w:noWrap/>
            <w:hideMark/>
          </w:tcPr>
          <w:p w14:paraId="4F9D3E74" w14:textId="77777777" w:rsidR="00DC6E0E" w:rsidRPr="00B350A0" w:rsidRDefault="00DC6E0E" w:rsidP="004A51AA">
            <w:pPr>
              <w:pStyle w:val="TableText"/>
            </w:pPr>
            <w:r w:rsidRPr="00B350A0">
              <w:t>[Alpha string]</w:t>
            </w:r>
          </w:p>
        </w:tc>
      </w:tr>
      <w:tr w:rsidR="00DC6E0E" w:rsidRPr="00B350A0" w14:paraId="6A63E670"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CCCB01F"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638D838E"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Horizon Desig. Sub. Division</w:t>
            </w:r>
          </w:p>
        </w:tc>
        <w:tc>
          <w:tcPr>
            <w:tcW w:w="2977" w:type="dxa"/>
            <w:gridSpan w:val="2"/>
            <w:tcBorders>
              <w:top w:val="nil"/>
              <w:left w:val="nil"/>
              <w:bottom w:val="nil"/>
            </w:tcBorders>
            <w:shd w:val="clear" w:color="auto" w:fill="FFFFFF" w:themeFill="background1"/>
            <w:noWrap/>
            <w:hideMark/>
          </w:tcPr>
          <w:p w14:paraId="46FCC6D0" w14:textId="77777777" w:rsidR="00DC6E0E" w:rsidRPr="00B350A0" w:rsidRDefault="00DC6E0E" w:rsidP="004A51AA">
            <w:pPr>
              <w:pStyle w:val="TableText"/>
            </w:pPr>
            <w:r w:rsidRPr="00B350A0">
              <w:t>[Alpha string]</w:t>
            </w:r>
          </w:p>
        </w:tc>
      </w:tr>
      <w:tr w:rsidR="00DC6E0E" w:rsidRPr="00B350A0" w14:paraId="008AEBF5"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58C3E77"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404524A9"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Horizon Name</w:t>
            </w:r>
          </w:p>
        </w:tc>
        <w:tc>
          <w:tcPr>
            <w:tcW w:w="2977" w:type="dxa"/>
            <w:gridSpan w:val="2"/>
            <w:tcBorders>
              <w:top w:val="nil"/>
              <w:left w:val="nil"/>
              <w:bottom w:val="nil"/>
            </w:tcBorders>
            <w:shd w:val="clear" w:color="auto" w:fill="FFFFFF" w:themeFill="background1"/>
            <w:noWrap/>
            <w:hideMark/>
          </w:tcPr>
          <w:p w14:paraId="379C4189" w14:textId="77777777" w:rsidR="00DC6E0E" w:rsidRPr="00B350A0" w:rsidRDefault="00DC6E0E" w:rsidP="004A51AA">
            <w:pPr>
              <w:pStyle w:val="TableText"/>
            </w:pPr>
            <w:r w:rsidRPr="00B350A0">
              <w:t>[Alpha string]</w:t>
            </w:r>
          </w:p>
        </w:tc>
      </w:tr>
      <w:tr w:rsidR="00DC6E0E" w:rsidRPr="00B350A0" w14:paraId="4F082143" w14:textId="77777777" w:rsidTr="00DC6E0E">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14:paraId="6C8AB88B"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single" w:sz="4" w:space="0" w:color="auto"/>
              <w:right w:val="nil"/>
            </w:tcBorders>
            <w:shd w:val="clear" w:color="auto" w:fill="FFFFFF" w:themeFill="background1"/>
            <w:noWrap/>
            <w:hideMark/>
          </w:tcPr>
          <w:p w14:paraId="20D6A29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Horizon Number</w:t>
            </w:r>
          </w:p>
        </w:tc>
        <w:tc>
          <w:tcPr>
            <w:tcW w:w="2977" w:type="dxa"/>
            <w:gridSpan w:val="2"/>
            <w:tcBorders>
              <w:top w:val="nil"/>
              <w:left w:val="nil"/>
              <w:bottom w:val="single" w:sz="4" w:space="0" w:color="auto"/>
            </w:tcBorders>
            <w:shd w:val="clear" w:color="auto" w:fill="FFFFFF" w:themeFill="background1"/>
            <w:noWrap/>
            <w:hideMark/>
          </w:tcPr>
          <w:p w14:paraId="65281DB2" w14:textId="77777777" w:rsidR="00DC6E0E" w:rsidRPr="00B350A0" w:rsidRDefault="00DC6E0E" w:rsidP="004A51AA">
            <w:pPr>
              <w:pStyle w:val="TableText"/>
            </w:pPr>
            <w:r w:rsidRPr="00B350A0">
              <w:t>[Integer]</w:t>
            </w:r>
          </w:p>
        </w:tc>
      </w:tr>
      <w:tr w:rsidR="00DC6E0E" w:rsidRPr="00B350A0" w14:paraId="0E6B912E" w14:textId="77777777" w:rsidTr="00DC6E0E">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14:paraId="05F0DAE4" w14:textId="77777777" w:rsidR="00DC6E0E" w:rsidRPr="00B350A0" w:rsidRDefault="00DC6E0E" w:rsidP="004A51AA">
            <w:pPr>
              <w:pStyle w:val="TableText"/>
            </w:pPr>
            <w:r w:rsidRPr="00B350A0">
              <w:t>Measurements</w:t>
            </w:r>
          </w:p>
        </w:tc>
        <w:tc>
          <w:tcPr>
            <w:tcW w:w="5812" w:type="dxa"/>
            <w:gridSpan w:val="3"/>
            <w:tcBorders>
              <w:top w:val="single" w:sz="4" w:space="0" w:color="auto"/>
              <w:left w:val="single" w:sz="4" w:space="0" w:color="auto"/>
              <w:bottom w:val="nil"/>
              <w:right w:val="single" w:sz="4" w:space="0" w:color="auto"/>
            </w:tcBorders>
            <w:shd w:val="clear" w:color="auto" w:fill="FFFFFF" w:themeFill="background1"/>
            <w:noWrap/>
            <w:hideMark/>
          </w:tcPr>
          <w:p w14:paraId="0409FE40" w14:textId="77777777" w:rsidR="00DC6E0E" w:rsidRPr="00B350A0" w:rsidRDefault="00DC6E0E" w:rsidP="004A51AA">
            <w:pPr>
              <w:pStyle w:val="TableText"/>
            </w:pPr>
            <w:r w:rsidRPr="00B350A0">
              <w:t>Each of the following measurements has two Metadata Attributes – the measurement itself and a description field which holds an alpha string describing the method used to determine that measurement. The table below lists the expected measurement unit, and gives a brief explanation where the name is not self-explanatory.</w:t>
            </w:r>
          </w:p>
        </w:tc>
      </w:tr>
      <w:tr w:rsidR="00DC6E0E" w:rsidRPr="00B350A0" w14:paraId="396558C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FAD4077"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48EFC42"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Air Dry Water Content</w:t>
            </w:r>
          </w:p>
        </w:tc>
        <w:tc>
          <w:tcPr>
            <w:tcW w:w="2761" w:type="dxa"/>
            <w:tcBorders>
              <w:top w:val="nil"/>
              <w:left w:val="nil"/>
              <w:bottom w:val="nil"/>
              <w:right w:val="single" w:sz="4" w:space="0" w:color="auto"/>
            </w:tcBorders>
            <w:shd w:val="clear" w:color="auto" w:fill="FFFFFF" w:themeFill="background1"/>
            <w:noWrap/>
            <w:hideMark/>
          </w:tcPr>
          <w:p w14:paraId="3C704073" w14:textId="77777777" w:rsidR="00DC6E0E" w:rsidRPr="00B350A0" w:rsidRDefault="00DC6E0E" w:rsidP="004A51AA">
            <w:pPr>
              <w:pStyle w:val="TableText"/>
            </w:pPr>
            <w:r w:rsidRPr="00B350A0">
              <w:t>[g/g] Water content of air dried soil</w:t>
            </w:r>
          </w:p>
        </w:tc>
      </w:tr>
      <w:tr w:rsidR="00DC6E0E" w:rsidRPr="00B350A0" w14:paraId="2AA529D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00B1AA5"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509CB5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Available P</w:t>
            </w:r>
          </w:p>
        </w:tc>
        <w:tc>
          <w:tcPr>
            <w:tcW w:w="2761" w:type="dxa"/>
            <w:tcBorders>
              <w:top w:val="nil"/>
              <w:left w:val="nil"/>
              <w:bottom w:val="nil"/>
              <w:right w:val="single" w:sz="4" w:space="0" w:color="auto"/>
            </w:tcBorders>
            <w:shd w:val="clear" w:color="auto" w:fill="FFFFFF" w:themeFill="background1"/>
            <w:noWrap/>
            <w:hideMark/>
          </w:tcPr>
          <w:p w14:paraId="23CA8035" w14:textId="77777777" w:rsidR="00DC6E0E" w:rsidRPr="00B350A0" w:rsidRDefault="00DC6E0E" w:rsidP="004A51AA">
            <w:pPr>
              <w:pStyle w:val="TableText"/>
            </w:pPr>
            <w:r w:rsidRPr="00B350A0">
              <w:rPr>
                <w:rFonts w:ascii="Calibri" w:hAnsi="Calibri"/>
                <w:color w:val="000000"/>
                <w:sz w:val="24"/>
                <w:lang w:val="en-AU" w:eastAsia="ja-JP"/>
              </w:rPr>
              <w:t xml:space="preserve">[%] </w:t>
            </w:r>
            <w:r w:rsidRPr="00B350A0">
              <w:t>Available phosphorus</w:t>
            </w:r>
          </w:p>
        </w:tc>
      </w:tr>
      <w:tr w:rsidR="00DC6E0E" w:rsidRPr="00B350A0" w14:paraId="2287BD7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D4262D0"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6D59344"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Bulk Density</w:t>
            </w:r>
          </w:p>
        </w:tc>
        <w:tc>
          <w:tcPr>
            <w:tcW w:w="2761" w:type="dxa"/>
            <w:tcBorders>
              <w:top w:val="nil"/>
              <w:left w:val="nil"/>
              <w:bottom w:val="nil"/>
              <w:right w:val="single" w:sz="4" w:space="0" w:color="auto"/>
            </w:tcBorders>
            <w:shd w:val="clear" w:color="auto" w:fill="FFFFFF" w:themeFill="background1"/>
            <w:noWrap/>
            <w:hideMark/>
          </w:tcPr>
          <w:p w14:paraId="1A7F590B" w14:textId="77777777" w:rsidR="00DC6E0E" w:rsidRPr="00B350A0" w:rsidRDefault="00DC6E0E" w:rsidP="004A51AA">
            <w:pPr>
              <w:pStyle w:val="TableText"/>
            </w:pPr>
            <w:r w:rsidRPr="00B350A0">
              <w:t>[g/cm</w:t>
            </w:r>
            <w:r w:rsidRPr="00B350A0">
              <w:rPr>
                <w:rFonts w:cs="Tahoma"/>
              </w:rPr>
              <w:t>²</w:t>
            </w:r>
            <w:r w:rsidRPr="00B350A0">
              <w:t>]</w:t>
            </w:r>
          </w:p>
        </w:tc>
      </w:tr>
      <w:tr w:rsidR="00DC6E0E" w:rsidRPr="00B350A0" w14:paraId="7994B047"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C7C0FC3"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E759903"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Carbon</w:t>
            </w:r>
          </w:p>
        </w:tc>
        <w:tc>
          <w:tcPr>
            <w:tcW w:w="2761" w:type="dxa"/>
            <w:tcBorders>
              <w:top w:val="nil"/>
              <w:left w:val="nil"/>
              <w:bottom w:val="nil"/>
              <w:right w:val="single" w:sz="4" w:space="0" w:color="auto"/>
            </w:tcBorders>
            <w:shd w:val="clear" w:color="auto" w:fill="FFFFFF" w:themeFill="background1"/>
            <w:noWrap/>
            <w:hideMark/>
          </w:tcPr>
          <w:p w14:paraId="107BD485" w14:textId="77777777" w:rsidR="00DC6E0E" w:rsidRPr="00B350A0" w:rsidRDefault="00DC6E0E" w:rsidP="004A51AA">
            <w:pPr>
              <w:pStyle w:val="TableText"/>
            </w:pPr>
            <w:r w:rsidRPr="00B350A0">
              <w:t>[%]</w:t>
            </w:r>
          </w:p>
        </w:tc>
      </w:tr>
      <w:tr w:rsidR="00DC6E0E" w:rsidRPr="00B350A0" w14:paraId="54C6F1DF"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583B9C50"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1E8811B"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CEC</w:t>
            </w:r>
          </w:p>
        </w:tc>
        <w:tc>
          <w:tcPr>
            <w:tcW w:w="2761" w:type="dxa"/>
            <w:tcBorders>
              <w:top w:val="nil"/>
              <w:left w:val="nil"/>
              <w:bottom w:val="nil"/>
              <w:right w:val="single" w:sz="4" w:space="0" w:color="auto"/>
            </w:tcBorders>
            <w:shd w:val="clear" w:color="auto" w:fill="FFFFFF" w:themeFill="background1"/>
            <w:noWrap/>
            <w:hideMark/>
          </w:tcPr>
          <w:p w14:paraId="4FADACB1" w14:textId="77777777" w:rsidR="00DC6E0E" w:rsidRPr="00B350A0" w:rsidRDefault="00DC6E0E" w:rsidP="004A51AA">
            <w:pPr>
              <w:pStyle w:val="TableText"/>
              <w:rPr>
                <w:lang w:val="en-AU" w:eastAsia="ja-JP"/>
              </w:rPr>
            </w:pPr>
            <w:r w:rsidRPr="00B350A0">
              <w:rPr>
                <w:lang w:val="en-AU" w:eastAsia="ja-JP"/>
              </w:rPr>
              <w:t>[cmol/Kg]</w:t>
            </w:r>
          </w:p>
        </w:tc>
      </w:tr>
      <w:tr w:rsidR="00DC6E0E" w:rsidRPr="00B350A0" w14:paraId="467E6B1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F39D43F"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89065BB"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Clay</w:t>
            </w:r>
          </w:p>
        </w:tc>
        <w:tc>
          <w:tcPr>
            <w:tcW w:w="2761" w:type="dxa"/>
            <w:tcBorders>
              <w:top w:val="nil"/>
              <w:left w:val="nil"/>
              <w:bottom w:val="nil"/>
              <w:right w:val="single" w:sz="4" w:space="0" w:color="auto"/>
            </w:tcBorders>
            <w:shd w:val="clear" w:color="auto" w:fill="FFFFFF" w:themeFill="background1"/>
            <w:noWrap/>
            <w:hideMark/>
          </w:tcPr>
          <w:p w14:paraId="769B7FB0" w14:textId="77777777" w:rsidR="00DC6E0E" w:rsidRPr="00B350A0" w:rsidRDefault="00DC6E0E" w:rsidP="004A51AA">
            <w:pPr>
              <w:pStyle w:val="TableText"/>
            </w:pPr>
            <w:r w:rsidRPr="00B350A0">
              <w:t>[%]</w:t>
            </w:r>
          </w:p>
        </w:tc>
      </w:tr>
      <w:tr w:rsidR="00DC6E0E" w:rsidRPr="00B350A0" w14:paraId="21D12DCA"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ADF1769"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5B9210FA"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Coarse Sand</w:t>
            </w:r>
          </w:p>
        </w:tc>
        <w:tc>
          <w:tcPr>
            <w:tcW w:w="2761" w:type="dxa"/>
            <w:tcBorders>
              <w:top w:val="nil"/>
              <w:left w:val="nil"/>
              <w:bottom w:val="nil"/>
              <w:right w:val="single" w:sz="4" w:space="0" w:color="auto"/>
            </w:tcBorders>
            <w:shd w:val="clear" w:color="auto" w:fill="FFFFFF" w:themeFill="background1"/>
            <w:noWrap/>
            <w:hideMark/>
          </w:tcPr>
          <w:p w14:paraId="0DA22E26" w14:textId="77777777" w:rsidR="00DC6E0E" w:rsidRPr="00B350A0" w:rsidRDefault="00DC6E0E" w:rsidP="004A51AA">
            <w:pPr>
              <w:pStyle w:val="TableText"/>
            </w:pPr>
            <w:r w:rsidRPr="00B350A0">
              <w:t>[%]</w:t>
            </w:r>
          </w:p>
        </w:tc>
      </w:tr>
      <w:tr w:rsidR="00DC6E0E" w:rsidRPr="00B350A0" w14:paraId="103558B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0D66AE2"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CCF4B65"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lectrical Conductivity</w:t>
            </w:r>
          </w:p>
        </w:tc>
        <w:tc>
          <w:tcPr>
            <w:tcW w:w="2761" w:type="dxa"/>
            <w:tcBorders>
              <w:top w:val="nil"/>
              <w:left w:val="nil"/>
              <w:bottom w:val="nil"/>
              <w:right w:val="single" w:sz="4" w:space="0" w:color="auto"/>
            </w:tcBorders>
            <w:shd w:val="clear" w:color="auto" w:fill="FFFFFF" w:themeFill="background1"/>
            <w:noWrap/>
            <w:hideMark/>
          </w:tcPr>
          <w:p w14:paraId="678C6616" w14:textId="77777777" w:rsidR="00DC6E0E" w:rsidRPr="00B350A0" w:rsidRDefault="00DC6E0E" w:rsidP="004A51AA">
            <w:pPr>
              <w:pStyle w:val="TableText"/>
              <w:rPr>
                <w:lang w:val="en-AU" w:eastAsia="ja-JP"/>
              </w:rPr>
            </w:pPr>
            <w:r w:rsidRPr="00B350A0">
              <w:rPr>
                <w:lang w:val="en-AU" w:eastAsia="ja-JP"/>
              </w:rPr>
              <w:t>[Deci-Siemens/Metre]</w:t>
            </w:r>
          </w:p>
        </w:tc>
      </w:tr>
      <w:tr w:rsidR="00DC6E0E" w:rsidRPr="00B350A0" w14:paraId="5DDC3C2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998846C"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B1D0252"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Acidity</w:t>
            </w:r>
          </w:p>
        </w:tc>
        <w:tc>
          <w:tcPr>
            <w:tcW w:w="2761" w:type="dxa"/>
            <w:tcBorders>
              <w:top w:val="nil"/>
              <w:left w:val="nil"/>
              <w:bottom w:val="nil"/>
              <w:right w:val="single" w:sz="4" w:space="0" w:color="auto"/>
            </w:tcBorders>
            <w:shd w:val="clear" w:color="auto" w:fill="FFFFFF" w:themeFill="background1"/>
            <w:noWrap/>
            <w:hideMark/>
          </w:tcPr>
          <w:p w14:paraId="42EECA86" w14:textId="77777777" w:rsidR="00DC6E0E" w:rsidRPr="00B350A0" w:rsidRDefault="00DC6E0E" w:rsidP="004A51AA">
            <w:pPr>
              <w:pStyle w:val="TableText"/>
              <w:rPr>
                <w:lang w:val="en-AU" w:eastAsia="ja-JP"/>
              </w:rPr>
            </w:pPr>
            <w:r w:rsidRPr="00B350A0">
              <w:rPr>
                <w:lang w:val="en-AU" w:eastAsia="ja-JP"/>
              </w:rPr>
              <w:t>[cmol/Kg]</w:t>
            </w:r>
          </w:p>
        </w:tc>
      </w:tr>
      <w:tr w:rsidR="00DC6E0E" w:rsidRPr="00B350A0" w14:paraId="25D2B9EA"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4FBF32A"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0AC740A"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Ca</w:t>
            </w:r>
          </w:p>
        </w:tc>
        <w:tc>
          <w:tcPr>
            <w:tcW w:w="2761" w:type="dxa"/>
            <w:tcBorders>
              <w:top w:val="nil"/>
              <w:left w:val="nil"/>
              <w:bottom w:val="nil"/>
              <w:right w:val="single" w:sz="4" w:space="0" w:color="auto"/>
            </w:tcBorders>
            <w:shd w:val="clear" w:color="auto" w:fill="FFFFFF" w:themeFill="background1"/>
            <w:noWrap/>
            <w:hideMark/>
          </w:tcPr>
          <w:p w14:paraId="62EC7F0B" w14:textId="77777777" w:rsidR="00DC6E0E" w:rsidRPr="00B350A0" w:rsidRDefault="00DC6E0E" w:rsidP="004A51AA">
            <w:pPr>
              <w:pStyle w:val="TableText"/>
              <w:rPr>
                <w:lang w:val="en-AU" w:eastAsia="ja-JP"/>
              </w:rPr>
            </w:pPr>
            <w:r w:rsidRPr="00B350A0">
              <w:rPr>
                <w:lang w:val="en-AU" w:eastAsia="ja-JP"/>
              </w:rPr>
              <w:t>[cmol/Kg]</w:t>
            </w:r>
          </w:p>
        </w:tc>
      </w:tr>
      <w:tr w:rsidR="00DC6E0E" w:rsidRPr="00B350A0" w14:paraId="10127710"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0331595"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2CFCB38"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K</w:t>
            </w:r>
          </w:p>
        </w:tc>
        <w:tc>
          <w:tcPr>
            <w:tcW w:w="2761" w:type="dxa"/>
            <w:tcBorders>
              <w:top w:val="nil"/>
              <w:left w:val="nil"/>
              <w:bottom w:val="nil"/>
              <w:right w:val="single" w:sz="4" w:space="0" w:color="auto"/>
            </w:tcBorders>
            <w:shd w:val="clear" w:color="auto" w:fill="FFFFFF" w:themeFill="background1"/>
            <w:noWrap/>
            <w:hideMark/>
          </w:tcPr>
          <w:p w14:paraId="58B4183B" w14:textId="77777777" w:rsidR="00DC6E0E" w:rsidRPr="00B350A0" w:rsidRDefault="00DC6E0E" w:rsidP="004A51AA">
            <w:pPr>
              <w:pStyle w:val="TableText"/>
              <w:rPr>
                <w:lang w:val="en-AU" w:eastAsia="ja-JP"/>
              </w:rPr>
            </w:pPr>
            <w:r w:rsidRPr="00B350A0">
              <w:rPr>
                <w:lang w:val="en-AU" w:eastAsia="ja-JP"/>
              </w:rPr>
              <w:t>[cmol/Kg]</w:t>
            </w:r>
          </w:p>
        </w:tc>
      </w:tr>
      <w:tr w:rsidR="00DC6E0E" w:rsidRPr="00B350A0" w14:paraId="471236BE"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F6E5C4F"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7D7FEB8"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Mg</w:t>
            </w:r>
          </w:p>
        </w:tc>
        <w:tc>
          <w:tcPr>
            <w:tcW w:w="2761" w:type="dxa"/>
            <w:tcBorders>
              <w:top w:val="nil"/>
              <w:left w:val="nil"/>
              <w:bottom w:val="nil"/>
              <w:right w:val="single" w:sz="4" w:space="0" w:color="auto"/>
            </w:tcBorders>
            <w:shd w:val="clear" w:color="auto" w:fill="FFFFFF" w:themeFill="background1"/>
            <w:noWrap/>
            <w:hideMark/>
          </w:tcPr>
          <w:p w14:paraId="74539F46" w14:textId="77777777" w:rsidR="00DC6E0E" w:rsidRPr="00B350A0" w:rsidRDefault="00DC6E0E" w:rsidP="004A51AA">
            <w:pPr>
              <w:pStyle w:val="TableText"/>
              <w:rPr>
                <w:lang w:val="en-AU" w:eastAsia="ja-JP"/>
              </w:rPr>
            </w:pPr>
            <w:r w:rsidRPr="00B350A0">
              <w:rPr>
                <w:lang w:val="en-AU" w:eastAsia="ja-JP"/>
              </w:rPr>
              <w:t>[cmol/Kg]</w:t>
            </w:r>
          </w:p>
        </w:tc>
      </w:tr>
      <w:tr w:rsidR="00DC6E0E" w:rsidRPr="00B350A0" w14:paraId="2BD9847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0CAE9AC"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23732C60"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Na</w:t>
            </w:r>
          </w:p>
        </w:tc>
        <w:tc>
          <w:tcPr>
            <w:tcW w:w="2761" w:type="dxa"/>
            <w:tcBorders>
              <w:top w:val="nil"/>
              <w:left w:val="nil"/>
              <w:bottom w:val="nil"/>
              <w:right w:val="single" w:sz="4" w:space="0" w:color="auto"/>
            </w:tcBorders>
            <w:shd w:val="clear" w:color="auto" w:fill="FFFFFF" w:themeFill="background1"/>
            <w:noWrap/>
            <w:hideMark/>
          </w:tcPr>
          <w:p w14:paraId="147A1DE5" w14:textId="77777777" w:rsidR="00DC6E0E" w:rsidRPr="00B350A0" w:rsidRDefault="00DC6E0E" w:rsidP="004A51AA">
            <w:pPr>
              <w:pStyle w:val="TableText"/>
              <w:rPr>
                <w:lang w:val="en-AU" w:eastAsia="ja-JP"/>
              </w:rPr>
            </w:pPr>
            <w:r w:rsidRPr="00B350A0">
              <w:rPr>
                <w:lang w:val="en-AU" w:eastAsia="ja-JP"/>
              </w:rPr>
              <w:t>[cmol/Kg]</w:t>
            </w:r>
          </w:p>
        </w:tc>
      </w:tr>
      <w:tr w:rsidR="00DC6E0E" w:rsidRPr="00B350A0" w14:paraId="588949FE"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52BB1AB3"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EFC2695"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tractable Fe</w:t>
            </w:r>
          </w:p>
        </w:tc>
        <w:tc>
          <w:tcPr>
            <w:tcW w:w="2761" w:type="dxa"/>
            <w:tcBorders>
              <w:top w:val="nil"/>
              <w:left w:val="nil"/>
              <w:bottom w:val="nil"/>
              <w:right w:val="single" w:sz="4" w:space="0" w:color="auto"/>
            </w:tcBorders>
            <w:shd w:val="clear" w:color="auto" w:fill="FFFFFF" w:themeFill="background1"/>
            <w:noWrap/>
            <w:hideMark/>
          </w:tcPr>
          <w:p w14:paraId="5A610F00" w14:textId="77777777" w:rsidR="00DC6E0E" w:rsidRPr="00B350A0" w:rsidRDefault="00DC6E0E" w:rsidP="004A51AA">
            <w:pPr>
              <w:pStyle w:val="TableText"/>
              <w:rPr>
                <w:lang w:val="en-AU" w:eastAsia="ja-JP"/>
              </w:rPr>
            </w:pPr>
            <w:r w:rsidRPr="00B350A0">
              <w:rPr>
                <w:lang w:val="en-AU" w:eastAsia="ja-JP"/>
              </w:rPr>
              <w:t>[mg/Kg]</w:t>
            </w:r>
          </w:p>
        </w:tc>
      </w:tr>
      <w:tr w:rsidR="00DC6E0E" w:rsidRPr="00B350A0" w14:paraId="58D6933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5E86AB2"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051E4D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Fine Sand</w:t>
            </w:r>
          </w:p>
        </w:tc>
        <w:tc>
          <w:tcPr>
            <w:tcW w:w="2761" w:type="dxa"/>
            <w:tcBorders>
              <w:top w:val="nil"/>
              <w:left w:val="nil"/>
              <w:bottom w:val="nil"/>
              <w:right w:val="single" w:sz="4" w:space="0" w:color="auto"/>
            </w:tcBorders>
            <w:shd w:val="clear" w:color="auto" w:fill="FFFFFF" w:themeFill="background1"/>
            <w:noWrap/>
            <w:hideMark/>
          </w:tcPr>
          <w:p w14:paraId="40C4CC18" w14:textId="77777777" w:rsidR="00DC6E0E" w:rsidRPr="00B350A0" w:rsidRDefault="00DC6E0E" w:rsidP="004A51AA">
            <w:pPr>
              <w:pStyle w:val="TableText"/>
            </w:pPr>
            <w:r w:rsidRPr="00B350A0">
              <w:t>[%]</w:t>
            </w:r>
          </w:p>
        </w:tc>
      </w:tr>
      <w:tr w:rsidR="00DC6E0E" w:rsidRPr="00B350A0" w14:paraId="172E635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ADA0D9A"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5A48B35F"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Geothite</w:t>
            </w:r>
          </w:p>
        </w:tc>
        <w:tc>
          <w:tcPr>
            <w:tcW w:w="2761" w:type="dxa"/>
            <w:tcBorders>
              <w:top w:val="nil"/>
              <w:left w:val="nil"/>
              <w:bottom w:val="nil"/>
              <w:right w:val="single" w:sz="4" w:space="0" w:color="auto"/>
            </w:tcBorders>
            <w:shd w:val="clear" w:color="auto" w:fill="FFFFFF" w:themeFill="background1"/>
            <w:noWrap/>
            <w:hideMark/>
          </w:tcPr>
          <w:p w14:paraId="321628F7" w14:textId="77777777" w:rsidR="00DC6E0E" w:rsidRPr="00B350A0" w:rsidRDefault="00DC6E0E" w:rsidP="004A51AA">
            <w:pPr>
              <w:pStyle w:val="TableText"/>
            </w:pPr>
            <w:r w:rsidRPr="00B350A0">
              <w:t>[%]</w:t>
            </w:r>
          </w:p>
        </w:tc>
      </w:tr>
      <w:tr w:rsidR="00DC6E0E" w:rsidRPr="00B350A0" w14:paraId="1C79BBFA"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9A52797"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FECADC8"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Gibsite</w:t>
            </w:r>
          </w:p>
        </w:tc>
        <w:tc>
          <w:tcPr>
            <w:tcW w:w="2761" w:type="dxa"/>
            <w:tcBorders>
              <w:top w:val="nil"/>
              <w:left w:val="nil"/>
              <w:bottom w:val="nil"/>
              <w:right w:val="single" w:sz="4" w:space="0" w:color="auto"/>
            </w:tcBorders>
            <w:shd w:val="clear" w:color="auto" w:fill="FFFFFF" w:themeFill="background1"/>
            <w:noWrap/>
            <w:hideMark/>
          </w:tcPr>
          <w:p w14:paraId="35D3E15F" w14:textId="77777777" w:rsidR="00DC6E0E" w:rsidRPr="00B350A0" w:rsidRDefault="00DC6E0E" w:rsidP="004A51AA">
            <w:pPr>
              <w:pStyle w:val="TableText"/>
            </w:pPr>
            <w:r w:rsidRPr="00B350A0">
              <w:t>[%]</w:t>
            </w:r>
          </w:p>
        </w:tc>
      </w:tr>
      <w:tr w:rsidR="00DC6E0E" w:rsidRPr="00B350A0" w14:paraId="580C960C"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52D1DB9"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2ED9E2A7"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Hematite</w:t>
            </w:r>
          </w:p>
        </w:tc>
        <w:tc>
          <w:tcPr>
            <w:tcW w:w="2761" w:type="dxa"/>
            <w:tcBorders>
              <w:top w:val="nil"/>
              <w:left w:val="nil"/>
              <w:bottom w:val="nil"/>
              <w:right w:val="single" w:sz="4" w:space="0" w:color="auto"/>
            </w:tcBorders>
            <w:shd w:val="clear" w:color="auto" w:fill="FFFFFF" w:themeFill="background1"/>
            <w:noWrap/>
            <w:hideMark/>
          </w:tcPr>
          <w:p w14:paraId="77D8ED17" w14:textId="77777777" w:rsidR="00DC6E0E" w:rsidRPr="00B350A0" w:rsidRDefault="00DC6E0E" w:rsidP="004A51AA">
            <w:pPr>
              <w:pStyle w:val="TableText"/>
            </w:pPr>
            <w:r w:rsidRPr="00B350A0">
              <w:t>[%]</w:t>
            </w:r>
          </w:p>
        </w:tc>
      </w:tr>
      <w:tr w:rsidR="00DC6E0E" w:rsidRPr="00B350A0" w14:paraId="53609F1F"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5E52C96"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3EC7BB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Illite</w:t>
            </w:r>
          </w:p>
        </w:tc>
        <w:tc>
          <w:tcPr>
            <w:tcW w:w="2761" w:type="dxa"/>
            <w:tcBorders>
              <w:top w:val="nil"/>
              <w:left w:val="nil"/>
              <w:bottom w:val="nil"/>
              <w:right w:val="single" w:sz="4" w:space="0" w:color="auto"/>
            </w:tcBorders>
            <w:shd w:val="clear" w:color="auto" w:fill="FFFFFF" w:themeFill="background1"/>
            <w:noWrap/>
            <w:hideMark/>
          </w:tcPr>
          <w:p w14:paraId="5252F3D2" w14:textId="77777777" w:rsidR="00DC6E0E" w:rsidRPr="00B350A0" w:rsidRDefault="00DC6E0E" w:rsidP="004A51AA">
            <w:pPr>
              <w:pStyle w:val="TableText"/>
            </w:pPr>
            <w:r w:rsidRPr="00B350A0">
              <w:t>[%]</w:t>
            </w:r>
          </w:p>
        </w:tc>
      </w:tr>
      <w:tr w:rsidR="00DC6E0E" w:rsidRPr="00B350A0" w14:paraId="6EB0E728"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CC54E51"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85A3C09"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Kaolinite</w:t>
            </w:r>
          </w:p>
        </w:tc>
        <w:tc>
          <w:tcPr>
            <w:tcW w:w="2761" w:type="dxa"/>
            <w:tcBorders>
              <w:top w:val="nil"/>
              <w:left w:val="nil"/>
              <w:bottom w:val="nil"/>
              <w:right w:val="single" w:sz="4" w:space="0" w:color="auto"/>
            </w:tcBorders>
            <w:shd w:val="clear" w:color="auto" w:fill="FFFFFF" w:themeFill="background1"/>
            <w:noWrap/>
            <w:hideMark/>
          </w:tcPr>
          <w:p w14:paraId="38BE1177" w14:textId="77777777" w:rsidR="00DC6E0E" w:rsidRPr="00B350A0" w:rsidRDefault="00DC6E0E" w:rsidP="004A51AA">
            <w:pPr>
              <w:pStyle w:val="TableText"/>
            </w:pPr>
            <w:r w:rsidRPr="00B350A0">
              <w:t>[%]</w:t>
            </w:r>
          </w:p>
        </w:tc>
      </w:tr>
      <w:tr w:rsidR="00DC6E0E" w:rsidRPr="00B350A0" w14:paraId="140C8DCA"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3A0DD13"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D4DD8FA"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Montmorillonite</w:t>
            </w:r>
          </w:p>
        </w:tc>
        <w:tc>
          <w:tcPr>
            <w:tcW w:w="2761" w:type="dxa"/>
            <w:tcBorders>
              <w:top w:val="nil"/>
              <w:left w:val="nil"/>
              <w:bottom w:val="nil"/>
              <w:right w:val="single" w:sz="4" w:space="0" w:color="auto"/>
            </w:tcBorders>
            <w:shd w:val="clear" w:color="auto" w:fill="FFFFFF" w:themeFill="background1"/>
            <w:noWrap/>
            <w:hideMark/>
          </w:tcPr>
          <w:p w14:paraId="4E89B5B4" w14:textId="77777777" w:rsidR="00DC6E0E" w:rsidRPr="00B350A0" w:rsidRDefault="00DC6E0E" w:rsidP="004A51AA">
            <w:pPr>
              <w:pStyle w:val="TableText"/>
            </w:pPr>
            <w:r w:rsidRPr="00B350A0">
              <w:t>[%]</w:t>
            </w:r>
          </w:p>
        </w:tc>
      </w:tr>
      <w:tr w:rsidR="00DC6E0E" w:rsidRPr="00B350A0" w14:paraId="0114B62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0A8383A"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081EB9B"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pH CaCl2</w:t>
            </w:r>
          </w:p>
        </w:tc>
        <w:tc>
          <w:tcPr>
            <w:tcW w:w="2761" w:type="dxa"/>
            <w:tcBorders>
              <w:top w:val="nil"/>
              <w:left w:val="nil"/>
              <w:bottom w:val="nil"/>
              <w:right w:val="single" w:sz="4" w:space="0" w:color="auto"/>
            </w:tcBorders>
            <w:shd w:val="clear" w:color="auto" w:fill="FFFFFF" w:themeFill="background1"/>
            <w:noWrap/>
            <w:hideMark/>
          </w:tcPr>
          <w:p w14:paraId="63384750" w14:textId="77777777" w:rsidR="00DC6E0E" w:rsidRPr="00B350A0" w:rsidRDefault="00DC6E0E" w:rsidP="004A51AA">
            <w:pPr>
              <w:pStyle w:val="TableText"/>
              <w:rPr>
                <w:lang w:val="en-AU" w:eastAsia="ja-JP"/>
              </w:rPr>
            </w:pPr>
            <w:r w:rsidRPr="00B350A0">
              <w:rPr>
                <w:lang w:val="en-AU" w:eastAsia="ja-JP"/>
              </w:rPr>
              <w:t>[pH]</w:t>
            </w:r>
          </w:p>
        </w:tc>
      </w:tr>
      <w:tr w:rsidR="00DC6E0E" w:rsidRPr="00B350A0" w14:paraId="270CCF11"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29C09AD"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72BE4BB"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pH Water</w:t>
            </w:r>
          </w:p>
        </w:tc>
        <w:tc>
          <w:tcPr>
            <w:tcW w:w="2761" w:type="dxa"/>
            <w:tcBorders>
              <w:top w:val="nil"/>
              <w:left w:val="nil"/>
              <w:bottom w:val="nil"/>
              <w:right w:val="single" w:sz="4" w:space="0" w:color="auto"/>
            </w:tcBorders>
            <w:shd w:val="clear" w:color="auto" w:fill="FFFFFF" w:themeFill="background1"/>
            <w:noWrap/>
            <w:hideMark/>
          </w:tcPr>
          <w:p w14:paraId="39F27F5C" w14:textId="77777777" w:rsidR="00DC6E0E" w:rsidRPr="00B350A0" w:rsidRDefault="00DC6E0E" w:rsidP="004A51AA">
            <w:pPr>
              <w:pStyle w:val="TableText"/>
              <w:rPr>
                <w:lang w:val="en-AU" w:eastAsia="ja-JP"/>
              </w:rPr>
            </w:pPr>
            <w:r w:rsidRPr="00B350A0">
              <w:rPr>
                <w:lang w:val="en-AU" w:eastAsia="ja-JP"/>
              </w:rPr>
              <w:t>[pH]</w:t>
            </w:r>
          </w:p>
        </w:tc>
      </w:tr>
      <w:tr w:rsidR="00DC6E0E" w:rsidRPr="00B350A0" w14:paraId="23E0225C"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1708ADB"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58BB891"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Silt</w:t>
            </w:r>
          </w:p>
        </w:tc>
        <w:tc>
          <w:tcPr>
            <w:tcW w:w="2761" w:type="dxa"/>
            <w:tcBorders>
              <w:top w:val="nil"/>
              <w:left w:val="nil"/>
              <w:bottom w:val="nil"/>
              <w:right w:val="single" w:sz="4" w:space="0" w:color="auto"/>
            </w:tcBorders>
            <w:shd w:val="clear" w:color="auto" w:fill="FFFFFF" w:themeFill="background1"/>
            <w:noWrap/>
            <w:hideMark/>
          </w:tcPr>
          <w:p w14:paraId="1C3477AE" w14:textId="77777777" w:rsidR="00DC6E0E" w:rsidRPr="00B350A0" w:rsidRDefault="00DC6E0E" w:rsidP="004A51AA">
            <w:pPr>
              <w:pStyle w:val="TableText"/>
            </w:pPr>
            <w:r w:rsidRPr="00B350A0">
              <w:t>[%]</w:t>
            </w:r>
          </w:p>
        </w:tc>
      </w:tr>
      <w:tr w:rsidR="00DC6E0E" w:rsidRPr="00B350A0" w14:paraId="62D24C4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892D639"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4312863"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Smectite</w:t>
            </w:r>
          </w:p>
        </w:tc>
        <w:tc>
          <w:tcPr>
            <w:tcW w:w="2761" w:type="dxa"/>
            <w:tcBorders>
              <w:top w:val="nil"/>
              <w:left w:val="nil"/>
              <w:bottom w:val="nil"/>
              <w:right w:val="single" w:sz="4" w:space="0" w:color="auto"/>
            </w:tcBorders>
            <w:shd w:val="clear" w:color="auto" w:fill="FFFFFF" w:themeFill="background1"/>
            <w:noWrap/>
            <w:hideMark/>
          </w:tcPr>
          <w:p w14:paraId="4CE75C71" w14:textId="77777777" w:rsidR="00DC6E0E" w:rsidRPr="00B350A0" w:rsidRDefault="00DC6E0E" w:rsidP="004A51AA">
            <w:pPr>
              <w:pStyle w:val="TableText"/>
            </w:pPr>
            <w:r w:rsidRPr="00B350A0">
              <w:t>[%]</w:t>
            </w:r>
          </w:p>
        </w:tc>
      </w:tr>
      <w:tr w:rsidR="00DC6E0E" w:rsidRPr="00B350A0" w14:paraId="63BFB3F7"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8C4B827"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DD975C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Total K</w:t>
            </w:r>
          </w:p>
        </w:tc>
        <w:tc>
          <w:tcPr>
            <w:tcW w:w="2761" w:type="dxa"/>
            <w:tcBorders>
              <w:top w:val="nil"/>
              <w:left w:val="nil"/>
              <w:bottom w:val="nil"/>
              <w:right w:val="single" w:sz="4" w:space="0" w:color="auto"/>
            </w:tcBorders>
            <w:shd w:val="clear" w:color="auto" w:fill="FFFFFF" w:themeFill="background1"/>
            <w:noWrap/>
            <w:hideMark/>
          </w:tcPr>
          <w:p w14:paraId="4A882351" w14:textId="77777777" w:rsidR="00DC6E0E" w:rsidRPr="00B350A0" w:rsidRDefault="00DC6E0E" w:rsidP="004A51AA">
            <w:pPr>
              <w:pStyle w:val="TableText"/>
            </w:pPr>
            <w:r w:rsidRPr="00B350A0">
              <w:t>[%]</w:t>
            </w:r>
          </w:p>
        </w:tc>
      </w:tr>
      <w:tr w:rsidR="00DC6E0E" w:rsidRPr="00B350A0" w14:paraId="215A78BD"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C67E6E4"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911A2B4"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Total N</w:t>
            </w:r>
          </w:p>
        </w:tc>
        <w:tc>
          <w:tcPr>
            <w:tcW w:w="2761" w:type="dxa"/>
            <w:tcBorders>
              <w:top w:val="nil"/>
              <w:left w:val="nil"/>
              <w:bottom w:val="nil"/>
              <w:right w:val="single" w:sz="4" w:space="0" w:color="auto"/>
            </w:tcBorders>
            <w:shd w:val="clear" w:color="auto" w:fill="FFFFFF" w:themeFill="background1"/>
            <w:noWrap/>
            <w:hideMark/>
          </w:tcPr>
          <w:p w14:paraId="449BA01E" w14:textId="77777777" w:rsidR="00DC6E0E" w:rsidRPr="00B350A0" w:rsidRDefault="00DC6E0E" w:rsidP="004A51AA">
            <w:pPr>
              <w:pStyle w:val="TableText"/>
            </w:pPr>
            <w:r w:rsidRPr="00B350A0">
              <w:t>[%]</w:t>
            </w:r>
          </w:p>
        </w:tc>
      </w:tr>
      <w:tr w:rsidR="00DC6E0E" w:rsidRPr="00B350A0" w14:paraId="6FE4EBFF"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6D6BC55"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703E245"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Total P</w:t>
            </w:r>
          </w:p>
        </w:tc>
        <w:tc>
          <w:tcPr>
            <w:tcW w:w="2761" w:type="dxa"/>
            <w:tcBorders>
              <w:top w:val="nil"/>
              <w:left w:val="nil"/>
              <w:bottom w:val="nil"/>
              <w:right w:val="single" w:sz="4" w:space="0" w:color="auto"/>
            </w:tcBorders>
            <w:shd w:val="clear" w:color="auto" w:fill="FFFFFF" w:themeFill="background1"/>
            <w:noWrap/>
            <w:hideMark/>
          </w:tcPr>
          <w:p w14:paraId="0B0C3F4C" w14:textId="77777777" w:rsidR="00DC6E0E" w:rsidRPr="00B350A0" w:rsidRDefault="00DC6E0E" w:rsidP="004A51AA">
            <w:pPr>
              <w:pStyle w:val="TableText"/>
            </w:pPr>
            <w:r w:rsidRPr="00B350A0">
              <w:t>[%]</w:t>
            </w:r>
          </w:p>
        </w:tc>
      </w:tr>
      <w:tr w:rsidR="00DC6E0E" w:rsidRPr="00B350A0" w14:paraId="7711FF11"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C3E87FA"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5F362DA"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Water Content 0_1 Bar</w:t>
            </w:r>
          </w:p>
        </w:tc>
        <w:tc>
          <w:tcPr>
            <w:tcW w:w="2761" w:type="dxa"/>
            <w:tcBorders>
              <w:top w:val="nil"/>
              <w:left w:val="nil"/>
              <w:bottom w:val="nil"/>
              <w:right w:val="single" w:sz="4" w:space="0" w:color="auto"/>
            </w:tcBorders>
            <w:shd w:val="clear" w:color="auto" w:fill="FFFFFF" w:themeFill="background1"/>
            <w:noWrap/>
            <w:hideMark/>
          </w:tcPr>
          <w:p w14:paraId="252427A7" w14:textId="5CFBC1F8" w:rsidR="00DC6E0E" w:rsidRPr="00B350A0" w:rsidRDefault="00DC6E0E" w:rsidP="004A51AA">
            <w:pPr>
              <w:pStyle w:val="TableText"/>
              <w:rPr>
                <w:rFonts w:ascii="Calibri" w:hAnsi="Calibri"/>
                <w:color w:val="000000"/>
                <w:sz w:val="24"/>
                <w:lang w:val="en-AU" w:eastAsia="ja-JP"/>
              </w:rPr>
            </w:pPr>
            <w:r w:rsidRPr="00B350A0">
              <w:rPr>
                <w:rFonts w:ascii="Calibri" w:hAnsi="Calibri"/>
                <w:color w:val="000000"/>
                <w:sz w:val="24"/>
                <w:lang w:val="en-AU" w:eastAsia="ja-JP"/>
              </w:rPr>
              <w:t>[</w:t>
            </w:r>
            <w:r w:rsidRPr="00B350A0">
              <w:t>m</w:t>
            </w:r>
            <w:r w:rsidR="006C760E" w:rsidRPr="006C760E">
              <w:rPr>
                <w:rFonts w:cs="Tahoma"/>
                <w:vertAlign w:val="superscript"/>
              </w:rPr>
              <w:t>3</w:t>
            </w:r>
            <w:r w:rsidR="006C760E">
              <w:rPr>
                <w:rFonts w:cs="Tahoma"/>
                <w:vertAlign w:val="superscript"/>
              </w:rPr>
              <w:t xml:space="preserve"> </w:t>
            </w:r>
            <w:r w:rsidRPr="00B350A0">
              <w:rPr>
                <w:rFonts w:ascii="Calibri" w:hAnsi="Calibri"/>
                <w:color w:val="000000"/>
                <w:sz w:val="24"/>
                <w:lang w:val="en-AU" w:eastAsia="ja-JP"/>
              </w:rPr>
              <w:t>/</w:t>
            </w:r>
            <w:r w:rsidR="006C760E">
              <w:t xml:space="preserve"> m</w:t>
            </w:r>
            <w:r w:rsidR="006C760E" w:rsidRPr="006C760E">
              <w:rPr>
                <w:vertAlign w:val="superscript"/>
              </w:rPr>
              <w:t>3</w:t>
            </w:r>
            <w:r w:rsidRPr="00B350A0">
              <w:rPr>
                <w:rFonts w:ascii="Calibri" w:hAnsi="Calibri"/>
                <w:color w:val="000000"/>
                <w:sz w:val="24"/>
                <w:lang w:val="en-AU" w:eastAsia="ja-JP"/>
              </w:rPr>
              <w:t>]</w:t>
            </w:r>
          </w:p>
        </w:tc>
      </w:tr>
      <w:tr w:rsidR="00DC6E0E" w:rsidRPr="00B350A0" w14:paraId="2DA55A94" w14:textId="77777777" w:rsidTr="00DC6E0E">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14:paraId="0873215F"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single" w:sz="4" w:space="0" w:color="auto"/>
              <w:right w:val="nil"/>
            </w:tcBorders>
            <w:shd w:val="clear" w:color="auto" w:fill="FFFFFF" w:themeFill="background1"/>
            <w:noWrap/>
            <w:hideMark/>
          </w:tcPr>
          <w:p w14:paraId="43D3E618"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Water Holding Capacity 15 Bar</w:t>
            </w:r>
          </w:p>
        </w:tc>
        <w:tc>
          <w:tcPr>
            <w:tcW w:w="2761" w:type="dxa"/>
            <w:tcBorders>
              <w:top w:val="nil"/>
              <w:left w:val="nil"/>
              <w:bottom w:val="single" w:sz="4" w:space="0" w:color="auto"/>
              <w:right w:val="single" w:sz="4" w:space="0" w:color="auto"/>
            </w:tcBorders>
            <w:shd w:val="clear" w:color="auto" w:fill="FFFFFF" w:themeFill="background1"/>
            <w:noWrap/>
            <w:hideMark/>
          </w:tcPr>
          <w:p w14:paraId="332F037B" w14:textId="77777777" w:rsidR="00DC6E0E" w:rsidRPr="00B350A0" w:rsidRDefault="00DC6E0E" w:rsidP="004A51AA">
            <w:pPr>
              <w:pStyle w:val="TableText"/>
            </w:pPr>
            <w:r w:rsidRPr="00B350A0">
              <w:t>[%]</w:t>
            </w:r>
          </w:p>
        </w:tc>
      </w:tr>
    </w:tbl>
    <w:p w14:paraId="3B90B1E3" w14:textId="77777777" w:rsidR="00DC6E0E" w:rsidRPr="00A8518D" w:rsidRDefault="00DC6E0E" w:rsidP="00DC6E0E">
      <w:pPr>
        <w:pStyle w:val="Heading3"/>
      </w:pPr>
      <w:bookmarkStart w:id="329" w:name="_Toc398023913"/>
      <w:bookmarkStart w:id="330" w:name="_Toc506895552"/>
      <w:r w:rsidRPr="00A8518D">
        <w:t>Vegetation Biophysical Variables</w:t>
      </w:r>
      <w:bookmarkEnd w:id="329"/>
      <w:bookmarkEnd w:id="330"/>
    </w:p>
    <w:tbl>
      <w:tblPr>
        <w:tblStyle w:val="TableGrid"/>
        <w:tblW w:w="0" w:type="auto"/>
        <w:tblInd w:w="817" w:type="dxa"/>
        <w:tblLook w:val="04A0" w:firstRow="1" w:lastRow="0" w:firstColumn="1" w:lastColumn="0" w:noHBand="0" w:noVBand="1"/>
      </w:tblPr>
      <w:tblGrid>
        <w:gridCol w:w="2385"/>
        <w:gridCol w:w="6040"/>
      </w:tblGrid>
      <w:tr w:rsidR="00DC6E0E" w:rsidRPr="00D6638A" w14:paraId="7C0EAEBD" w14:textId="77777777" w:rsidTr="00DC6E0E">
        <w:trPr>
          <w:cantSplit/>
        </w:trPr>
        <w:tc>
          <w:tcPr>
            <w:tcW w:w="0" w:type="auto"/>
          </w:tcPr>
          <w:p w14:paraId="39052E4D" w14:textId="77777777" w:rsidR="00DC6E0E" w:rsidRPr="00D6638A" w:rsidRDefault="00DC6E0E" w:rsidP="004A51AA">
            <w:pPr>
              <w:pStyle w:val="TableText"/>
              <w:rPr>
                <w:rStyle w:val="GUIWord"/>
                <w:u w:val="single"/>
              </w:rPr>
            </w:pPr>
            <w:r w:rsidRPr="00D6638A">
              <w:rPr>
                <w:rStyle w:val="GUIWord"/>
                <w:u w:val="single"/>
              </w:rPr>
              <w:t>% Crown Cover</w:t>
            </w:r>
          </w:p>
        </w:tc>
        <w:tc>
          <w:tcPr>
            <w:tcW w:w="0" w:type="auto"/>
          </w:tcPr>
          <w:p w14:paraId="16CE1BD6" w14:textId="77777777" w:rsidR="00DC6E0E" w:rsidRPr="00D6638A" w:rsidRDefault="00DC6E0E" w:rsidP="004A51AA">
            <w:pPr>
              <w:pStyle w:val="TableText"/>
              <w:rPr>
                <w:sz w:val="22"/>
                <w:szCs w:val="22"/>
              </w:rPr>
            </w:pPr>
            <w:r w:rsidRPr="00D6638A">
              <w:rPr>
                <w:sz w:val="22"/>
                <w:szCs w:val="22"/>
              </w:rPr>
              <w:t>[Percentage] Tree Crown Cover Percentage</w:t>
            </w:r>
          </w:p>
        </w:tc>
      </w:tr>
      <w:tr w:rsidR="00D6638A" w:rsidRPr="00D6638A" w14:paraId="17CD386F" w14:textId="77777777" w:rsidTr="00DC6E0E">
        <w:trPr>
          <w:cantSplit/>
        </w:trPr>
        <w:tc>
          <w:tcPr>
            <w:tcW w:w="0" w:type="auto"/>
          </w:tcPr>
          <w:p w14:paraId="3C1B9E50" w14:textId="6F5C6C1A" w:rsidR="00D6638A" w:rsidRPr="00D6638A" w:rsidRDefault="00D6638A" w:rsidP="004A51AA">
            <w:pPr>
              <w:pStyle w:val="TableText"/>
              <w:rPr>
                <w:rStyle w:val="GUIWord"/>
                <w:u w:val="single"/>
              </w:rPr>
            </w:pPr>
            <w:r w:rsidRPr="00D6638A">
              <w:rPr>
                <w:i/>
                <w:color w:val="595959" w:themeColor="text1" w:themeTint="A6"/>
                <w:sz w:val="22"/>
                <w:szCs w:val="22"/>
                <w:u w:val="single"/>
              </w:rPr>
              <w:t>Antheraxanthin</w:t>
            </w:r>
          </w:p>
        </w:tc>
        <w:tc>
          <w:tcPr>
            <w:tcW w:w="0" w:type="auto"/>
          </w:tcPr>
          <w:p w14:paraId="0A952C32" w14:textId="4BCFBB61" w:rsidR="00D6638A" w:rsidRPr="00D6638A" w:rsidRDefault="00D6638A" w:rsidP="004A51AA">
            <w:pPr>
              <w:pStyle w:val="TableText"/>
              <w:rPr>
                <w:sz w:val="22"/>
                <w:szCs w:val="22"/>
              </w:rPr>
            </w:pPr>
            <w:r w:rsidRPr="00D6638A">
              <w:rPr>
                <w:sz w:val="22"/>
                <w:szCs w:val="22"/>
              </w:rPr>
              <w:t>[ugrams/cm2] Carotenoid and xanthophyll pigment</w:t>
            </w:r>
          </w:p>
        </w:tc>
      </w:tr>
      <w:tr w:rsidR="00DC6E0E" w:rsidRPr="00D6638A" w14:paraId="7FF0C878" w14:textId="77777777" w:rsidTr="00DC6E0E">
        <w:trPr>
          <w:cantSplit/>
        </w:trPr>
        <w:tc>
          <w:tcPr>
            <w:tcW w:w="0" w:type="auto"/>
          </w:tcPr>
          <w:p w14:paraId="5A528C3C" w14:textId="77777777" w:rsidR="00DC6E0E" w:rsidRPr="00D6638A" w:rsidRDefault="00DC6E0E" w:rsidP="004A51AA">
            <w:pPr>
              <w:pStyle w:val="TableText"/>
              <w:rPr>
                <w:rStyle w:val="GUIWord"/>
                <w:u w:val="single"/>
              </w:rPr>
            </w:pPr>
            <w:r w:rsidRPr="00D6638A">
              <w:rPr>
                <w:rStyle w:val="GUIWord"/>
                <w:u w:val="single"/>
              </w:rPr>
              <w:t>Approx. Crown Diameter</w:t>
            </w:r>
          </w:p>
        </w:tc>
        <w:tc>
          <w:tcPr>
            <w:tcW w:w="0" w:type="auto"/>
          </w:tcPr>
          <w:p w14:paraId="2BDAB224" w14:textId="77777777" w:rsidR="00DC6E0E" w:rsidRPr="00D6638A" w:rsidRDefault="00DC6E0E" w:rsidP="004A51AA">
            <w:pPr>
              <w:pStyle w:val="TableText"/>
              <w:rPr>
                <w:sz w:val="22"/>
                <w:szCs w:val="22"/>
              </w:rPr>
            </w:pPr>
            <w:r w:rsidRPr="00D6638A">
              <w:rPr>
                <w:sz w:val="22"/>
                <w:szCs w:val="22"/>
              </w:rPr>
              <w:t>[Metres] Estimated tree crown diameter</w:t>
            </w:r>
          </w:p>
        </w:tc>
      </w:tr>
      <w:tr w:rsidR="00D6638A" w:rsidRPr="00D6638A" w14:paraId="63B98E39" w14:textId="77777777" w:rsidTr="00DC6E0E">
        <w:trPr>
          <w:cantSplit/>
        </w:trPr>
        <w:tc>
          <w:tcPr>
            <w:tcW w:w="0" w:type="auto"/>
          </w:tcPr>
          <w:p w14:paraId="7CA14D76" w14:textId="714FD836" w:rsidR="00D6638A" w:rsidRPr="00D6638A" w:rsidRDefault="00D6638A" w:rsidP="004A51AA">
            <w:pPr>
              <w:pStyle w:val="TableText"/>
              <w:rPr>
                <w:rStyle w:val="GUIWord"/>
                <w:u w:val="single"/>
              </w:rPr>
            </w:pPr>
            <w:r w:rsidRPr="00D6638A">
              <w:rPr>
                <w:i/>
                <w:color w:val="595959" w:themeColor="text1" w:themeTint="A6"/>
                <w:sz w:val="22"/>
                <w:szCs w:val="22"/>
                <w:u w:val="single"/>
              </w:rPr>
              <w:t>B-Carotene</w:t>
            </w:r>
          </w:p>
        </w:tc>
        <w:tc>
          <w:tcPr>
            <w:tcW w:w="0" w:type="auto"/>
          </w:tcPr>
          <w:p w14:paraId="5325945D" w14:textId="6B53CCA7" w:rsidR="00D6638A" w:rsidRPr="00D6638A" w:rsidRDefault="00D6638A" w:rsidP="004A51AA">
            <w:pPr>
              <w:pStyle w:val="TableText"/>
              <w:rPr>
                <w:sz w:val="22"/>
                <w:szCs w:val="22"/>
              </w:rPr>
            </w:pPr>
            <w:r w:rsidRPr="00D6638A">
              <w:rPr>
                <w:sz w:val="22"/>
                <w:szCs w:val="22"/>
              </w:rPr>
              <w:t>[ugrams/cm2] Carotenoid pigment</w:t>
            </w:r>
          </w:p>
        </w:tc>
      </w:tr>
      <w:tr w:rsidR="00DC6E0E" w:rsidRPr="00D6638A" w14:paraId="75799843" w14:textId="77777777" w:rsidTr="00DC6E0E">
        <w:trPr>
          <w:cantSplit/>
        </w:trPr>
        <w:tc>
          <w:tcPr>
            <w:tcW w:w="0" w:type="auto"/>
          </w:tcPr>
          <w:p w14:paraId="5347A90A" w14:textId="77777777" w:rsidR="00DC6E0E" w:rsidRPr="00D6638A" w:rsidRDefault="00DC6E0E" w:rsidP="004A51AA">
            <w:pPr>
              <w:pStyle w:val="TableText"/>
              <w:rPr>
                <w:rStyle w:val="GUIWord"/>
                <w:u w:val="single"/>
              </w:rPr>
            </w:pPr>
            <w:r w:rsidRPr="00D6638A">
              <w:rPr>
                <w:rStyle w:val="GUIWord"/>
                <w:u w:val="single"/>
              </w:rPr>
              <w:t>Chlorophyll Content</w:t>
            </w:r>
          </w:p>
        </w:tc>
        <w:tc>
          <w:tcPr>
            <w:tcW w:w="0" w:type="auto"/>
          </w:tcPr>
          <w:p w14:paraId="7F2CD1CD" w14:textId="77777777" w:rsidR="00DC6E0E" w:rsidRPr="00D6638A" w:rsidRDefault="00DC6E0E" w:rsidP="004A51AA">
            <w:pPr>
              <w:pStyle w:val="TableText"/>
              <w:rPr>
                <w:sz w:val="22"/>
                <w:szCs w:val="22"/>
              </w:rPr>
            </w:pPr>
            <w:r w:rsidRPr="00D6638A">
              <w:rPr>
                <w:sz w:val="22"/>
                <w:szCs w:val="22"/>
              </w:rPr>
              <w:t>[ugrams/ cm</w:t>
            </w:r>
            <w:r w:rsidRPr="00D6638A">
              <w:rPr>
                <w:rFonts w:cs="Tahoma"/>
                <w:sz w:val="22"/>
                <w:szCs w:val="22"/>
              </w:rPr>
              <w:t>²</w:t>
            </w:r>
            <w:r w:rsidRPr="00D6638A">
              <w:rPr>
                <w:sz w:val="22"/>
                <w:szCs w:val="22"/>
              </w:rPr>
              <w:t>] Chlorophyll content of the collected vegetation sample</w:t>
            </w:r>
          </w:p>
        </w:tc>
      </w:tr>
      <w:tr w:rsidR="00DC6E0E" w:rsidRPr="00D6638A" w14:paraId="063A6B8F" w14:textId="77777777" w:rsidTr="00DC6E0E">
        <w:trPr>
          <w:cantSplit/>
        </w:trPr>
        <w:tc>
          <w:tcPr>
            <w:tcW w:w="0" w:type="auto"/>
          </w:tcPr>
          <w:p w14:paraId="54D326AB" w14:textId="546D4205" w:rsidR="00DC6E0E" w:rsidRPr="00D6638A" w:rsidRDefault="008578A9" w:rsidP="004A51AA">
            <w:pPr>
              <w:pStyle w:val="TableText"/>
              <w:rPr>
                <w:rStyle w:val="GUIWord"/>
                <w:u w:val="single"/>
              </w:rPr>
            </w:pPr>
            <w:r w:rsidRPr="00D6638A">
              <w:rPr>
                <w:i/>
                <w:color w:val="595959" w:themeColor="text1" w:themeTint="A6"/>
                <w:sz w:val="22"/>
                <w:szCs w:val="22"/>
                <w:u w:val="single"/>
              </w:rPr>
              <w:lastRenderedPageBreak/>
              <w:t>Crown Relative Position</w:t>
            </w:r>
          </w:p>
        </w:tc>
        <w:tc>
          <w:tcPr>
            <w:tcW w:w="0" w:type="auto"/>
          </w:tcPr>
          <w:p w14:paraId="437F505A" w14:textId="7EE49946" w:rsidR="00DC6E0E" w:rsidRPr="00D6638A" w:rsidRDefault="00DC6E0E" w:rsidP="004A51AA">
            <w:pPr>
              <w:pStyle w:val="TableText"/>
              <w:rPr>
                <w:sz w:val="22"/>
                <w:szCs w:val="22"/>
              </w:rPr>
            </w:pPr>
            <w:r w:rsidRPr="00D6638A">
              <w:rPr>
                <w:sz w:val="22"/>
                <w:szCs w:val="22"/>
              </w:rPr>
              <w:t xml:space="preserve">[Dropdown list] </w:t>
            </w:r>
            <w:r w:rsidR="008578A9" w:rsidRPr="00D6638A">
              <w:rPr>
                <w:sz w:val="22"/>
                <w:szCs w:val="22"/>
              </w:rPr>
              <w:t>FPMRIS (DELWP) SOP 13 Measuring a Large Tree Plot</w:t>
            </w:r>
          </w:p>
        </w:tc>
      </w:tr>
      <w:tr w:rsidR="00DC6E0E" w:rsidRPr="00D6638A" w14:paraId="615041DC" w14:textId="77777777" w:rsidTr="00DC6E0E">
        <w:trPr>
          <w:cantSplit/>
        </w:trPr>
        <w:tc>
          <w:tcPr>
            <w:tcW w:w="0" w:type="auto"/>
          </w:tcPr>
          <w:p w14:paraId="0A3CFEC8" w14:textId="77777777" w:rsidR="00DC6E0E" w:rsidRPr="00D6638A" w:rsidRDefault="00DC6E0E" w:rsidP="004A51AA">
            <w:pPr>
              <w:pStyle w:val="TableText"/>
              <w:rPr>
                <w:rStyle w:val="GUIWord"/>
                <w:u w:val="single"/>
              </w:rPr>
            </w:pPr>
            <w:r w:rsidRPr="00D6638A">
              <w:rPr>
                <w:rStyle w:val="GUIWord"/>
                <w:u w:val="single"/>
              </w:rPr>
              <w:t>DBH</w:t>
            </w:r>
          </w:p>
        </w:tc>
        <w:tc>
          <w:tcPr>
            <w:tcW w:w="0" w:type="auto"/>
          </w:tcPr>
          <w:p w14:paraId="6106EA1D" w14:textId="77777777" w:rsidR="00DC6E0E" w:rsidRPr="00D6638A" w:rsidRDefault="00DC6E0E" w:rsidP="004A51AA">
            <w:pPr>
              <w:pStyle w:val="TableText"/>
              <w:rPr>
                <w:sz w:val="22"/>
                <w:szCs w:val="22"/>
              </w:rPr>
            </w:pPr>
            <w:r w:rsidRPr="00D6638A">
              <w:rPr>
                <w:sz w:val="22"/>
                <w:szCs w:val="22"/>
              </w:rPr>
              <w:t>[Metres] Diameter at breast height</w:t>
            </w:r>
          </w:p>
        </w:tc>
      </w:tr>
      <w:tr w:rsidR="00DC6E0E" w:rsidRPr="00D6638A" w14:paraId="6271A5F9" w14:textId="77777777" w:rsidTr="00DC6E0E">
        <w:trPr>
          <w:cantSplit/>
        </w:trPr>
        <w:tc>
          <w:tcPr>
            <w:tcW w:w="0" w:type="auto"/>
          </w:tcPr>
          <w:p w14:paraId="5EFB8144" w14:textId="77777777" w:rsidR="00DC6E0E" w:rsidRPr="00D6638A" w:rsidRDefault="00DC6E0E" w:rsidP="004A51AA">
            <w:pPr>
              <w:pStyle w:val="TableText"/>
              <w:rPr>
                <w:rStyle w:val="GUIWord"/>
                <w:u w:val="single"/>
              </w:rPr>
            </w:pPr>
            <w:r w:rsidRPr="00D6638A">
              <w:rPr>
                <w:rStyle w:val="GUIWord"/>
                <w:u w:val="single"/>
              </w:rPr>
              <w:t>Dry Weight</w:t>
            </w:r>
          </w:p>
        </w:tc>
        <w:tc>
          <w:tcPr>
            <w:tcW w:w="0" w:type="auto"/>
          </w:tcPr>
          <w:p w14:paraId="719B0091" w14:textId="77777777" w:rsidR="00DC6E0E" w:rsidRPr="00D6638A" w:rsidRDefault="00DC6E0E" w:rsidP="004A51AA">
            <w:pPr>
              <w:pStyle w:val="TableText"/>
              <w:rPr>
                <w:sz w:val="22"/>
                <w:szCs w:val="22"/>
              </w:rPr>
            </w:pPr>
            <w:r w:rsidRPr="00D6638A">
              <w:rPr>
                <w:sz w:val="22"/>
                <w:szCs w:val="22"/>
              </w:rPr>
              <w:t>[Grams] Dry weight of the collected vegetation sample</w:t>
            </w:r>
          </w:p>
        </w:tc>
      </w:tr>
      <w:tr w:rsidR="00D6638A" w:rsidRPr="00D6638A" w14:paraId="31BAF858" w14:textId="77777777" w:rsidTr="00DC6E0E">
        <w:trPr>
          <w:cantSplit/>
        </w:trPr>
        <w:tc>
          <w:tcPr>
            <w:tcW w:w="0" w:type="auto"/>
          </w:tcPr>
          <w:p w14:paraId="55013E83" w14:textId="6140D07B" w:rsidR="00D6638A" w:rsidRPr="00D6638A" w:rsidRDefault="00D6638A" w:rsidP="004A51AA">
            <w:pPr>
              <w:pStyle w:val="TableText"/>
              <w:rPr>
                <w:rStyle w:val="GUIWord"/>
                <w:u w:val="single"/>
              </w:rPr>
            </w:pPr>
            <w:r w:rsidRPr="00D6638A">
              <w:rPr>
                <w:i/>
                <w:color w:val="595959" w:themeColor="text1" w:themeTint="A6"/>
                <w:sz w:val="22"/>
                <w:szCs w:val="22"/>
                <w:u w:val="single"/>
              </w:rPr>
              <w:t>EPS</w:t>
            </w:r>
          </w:p>
        </w:tc>
        <w:tc>
          <w:tcPr>
            <w:tcW w:w="0" w:type="auto"/>
          </w:tcPr>
          <w:p w14:paraId="2BC7F97D" w14:textId="42DCFE1A" w:rsidR="00D6638A" w:rsidRPr="00D6638A" w:rsidRDefault="00D6638A" w:rsidP="004A51AA">
            <w:pPr>
              <w:pStyle w:val="TableText"/>
              <w:rPr>
                <w:sz w:val="22"/>
                <w:szCs w:val="22"/>
              </w:rPr>
            </w:pPr>
            <w:r w:rsidRPr="00D6638A">
              <w:rPr>
                <w:sz w:val="22"/>
                <w:szCs w:val="22"/>
              </w:rPr>
              <w:t>Epoxidation state of xanthophyll cycle pigments: (V+0.5*A)/(V+A+Z)</w:t>
            </w:r>
          </w:p>
        </w:tc>
      </w:tr>
      <w:tr w:rsidR="00DC6E0E" w:rsidRPr="00D6638A" w14:paraId="17AD416D" w14:textId="77777777" w:rsidTr="00DC6E0E">
        <w:trPr>
          <w:cantSplit/>
        </w:trPr>
        <w:tc>
          <w:tcPr>
            <w:tcW w:w="0" w:type="auto"/>
          </w:tcPr>
          <w:p w14:paraId="3CF91F7E" w14:textId="77777777" w:rsidR="00DC6E0E" w:rsidRPr="00D6638A" w:rsidRDefault="00DC6E0E" w:rsidP="004A51AA">
            <w:pPr>
              <w:pStyle w:val="TableText"/>
              <w:rPr>
                <w:rStyle w:val="GUIWord"/>
                <w:u w:val="single"/>
              </w:rPr>
            </w:pPr>
            <w:r w:rsidRPr="00D6638A">
              <w:rPr>
                <w:rStyle w:val="GUIWord"/>
                <w:u w:val="single"/>
              </w:rPr>
              <w:t>Height</w:t>
            </w:r>
          </w:p>
        </w:tc>
        <w:tc>
          <w:tcPr>
            <w:tcW w:w="0" w:type="auto"/>
          </w:tcPr>
          <w:p w14:paraId="3C39FD0A" w14:textId="77777777" w:rsidR="00DC6E0E" w:rsidRPr="00D6638A" w:rsidRDefault="00DC6E0E" w:rsidP="004A51AA">
            <w:pPr>
              <w:pStyle w:val="TableText"/>
              <w:rPr>
                <w:sz w:val="22"/>
                <w:szCs w:val="22"/>
              </w:rPr>
            </w:pPr>
            <w:r w:rsidRPr="00D6638A">
              <w:rPr>
                <w:sz w:val="22"/>
                <w:szCs w:val="22"/>
              </w:rPr>
              <w:t>[Metres] Height of vegetation</w:t>
            </w:r>
          </w:p>
        </w:tc>
      </w:tr>
      <w:tr w:rsidR="00DC6E0E" w:rsidRPr="00D6638A" w14:paraId="700CAD32" w14:textId="77777777" w:rsidTr="00DC6E0E">
        <w:trPr>
          <w:cantSplit/>
        </w:trPr>
        <w:tc>
          <w:tcPr>
            <w:tcW w:w="0" w:type="auto"/>
          </w:tcPr>
          <w:p w14:paraId="6CB3AF70" w14:textId="77777777" w:rsidR="00DC6E0E" w:rsidRPr="00D6638A" w:rsidRDefault="00DC6E0E" w:rsidP="004A51AA">
            <w:pPr>
              <w:pStyle w:val="TableText"/>
              <w:rPr>
                <w:rStyle w:val="GUIWord"/>
                <w:u w:val="single"/>
              </w:rPr>
            </w:pPr>
            <w:r w:rsidRPr="00D6638A">
              <w:rPr>
                <w:rStyle w:val="GUIWord"/>
                <w:u w:val="single"/>
              </w:rPr>
              <w:t>Leaf Area</w:t>
            </w:r>
          </w:p>
        </w:tc>
        <w:tc>
          <w:tcPr>
            <w:tcW w:w="0" w:type="auto"/>
          </w:tcPr>
          <w:p w14:paraId="445E4869" w14:textId="77777777" w:rsidR="00DC6E0E" w:rsidRPr="00D6638A" w:rsidRDefault="00DC6E0E" w:rsidP="004A51AA">
            <w:pPr>
              <w:pStyle w:val="TableText"/>
              <w:rPr>
                <w:sz w:val="22"/>
                <w:szCs w:val="22"/>
              </w:rPr>
            </w:pPr>
            <w:r w:rsidRPr="00D6638A">
              <w:rPr>
                <w:sz w:val="22"/>
                <w:szCs w:val="22"/>
              </w:rPr>
              <w:t>[cm</w:t>
            </w:r>
            <w:r w:rsidRPr="00D6638A">
              <w:rPr>
                <w:rFonts w:cs="Tahoma"/>
                <w:sz w:val="22"/>
                <w:szCs w:val="22"/>
              </w:rPr>
              <w:t>²</w:t>
            </w:r>
            <w:r w:rsidRPr="00D6638A">
              <w:rPr>
                <w:sz w:val="22"/>
                <w:szCs w:val="22"/>
              </w:rPr>
              <w:t>] Leaf area of the sampled vegetation</w:t>
            </w:r>
          </w:p>
        </w:tc>
      </w:tr>
      <w:tr w:rsidR="00D6638A" w:rsidRPr="00D6638A" w14:paraId="07CF509C" w14:textId="77777777" w:rsidTr="00DC6E0E">
        <w:trPr>
          <w:cantSplit/>
        </w:trPr>
        <w:tc>
          <w:tcPr>
            <w:tcW w:w="0" w:type="auto"/>
          </w:tcPr>
          <w:p w14:paraId="7EAEB3D0" w14:textId="43856699" w:rsidR="00D6638A" w:rsidRPr="00D6638A" w:rsidRDefault="00D6638A" w:rsidP="004A51AA">
            <w:pPr>
              <w:pStyle w:val="TableText"/>
              <w:rPr>
                <w:i/>
                <w:color w:val="595959" w:themeColor="text1" w:themeTint="A6"/>
                <w:sz w:val="22"/>
                <w:szCs w:val="22"/>
                <w:u w:val="single"/>
              </w:rPr>
            </w:pPr>
            <w:r w:rsidRPr="00D6638A">
              <w:rPr>
                <w:i/>
                <w:color w:val="595959" w:themeColor="text1" w:themeTint="A6"/>
                <w:sz w:val="22"/>
                <w:szCs w:val="22"/>
                <w:u w:val="single"/>
              </w:rPr>
              <w:t>Lutein</w:t>
            </w:r>
          </w:p>
        </w:tc>
        <w:tc>
          <w:tcPr>
            <w:tcW w:w="0" w:type="auto"/>
          </w:tcPr>
          <w:p w14:paraId="0F3538C3" w14:textId="08DF17A2" w:rsidR="00D6638A" w:rsidRPr="00D6638A" w:rsidRDefault="00D6638A" w:rsidP="004A51AA">
            <w:pPr>
              <w:pStyle w:val="TableText"/>
              <w:rPr>
                <w:sz w:val="22"/>
                <w:szCs w:val="22"/>
              </w:rPr>
            </w:pPr>
            <w:r w:rsidRPr="00D6638A">
              <w:rPr>
                <w:sz w:val="22"/>
                <w:szCs w:val="22"/>
              </w:rPr>
              <w:t>[ugrams/cm2] Carotenoid and xanthophyll pigment</w:t>
            </w:r>
          </w:p>
        </w:tc>
      </w:tr>
      <w:tr w:rsidR="008578A9" w:rsidRPr="00D6638A" w14:paraId="06388ECC" w14:textId="77777777" w:rsidTr="00DC6E0E">
        <w:trPr>
          <w:cantSplit/>
        </w:trPr>
        <w:tc>
          <w:tcPr>
            <w:tcW w:w="0" w:type="auto"/>
          </w:tcPr>
          <w:p w14:paraId="4882C3D2" w14:textId="5D575255" w:rsidR="008578A9" w:rsidRPr="00D6638A" w:rsidRDefault="008578A9" w:rsidP="004A51AA">
            <w:pPr>
              <w:pStyle w:val="TableText"/>
              <w:rPr>
                <w:rStyle w:val="GUIWord"/>
                <w:u w:val="single"/>
              </w:rPr>
            </w:pPr>
            <w:r w:rsidRPr="00D6638A">
              <w:rPr>
                <w:i/>
                <w:color w:val="595959" w:themeColor="text1" w:themeTint="A6"/>
                <w:sz w:val="22"/>
                <w:szCs w:val="22"/>
                <w:u w:val="single"/>
              </w:rPr>
              <w:t>Neoxanthin</w:t>
            </w:r>
          </w:p>
        </w:tc>
        <w:tc>
          <w:tcPr>
            <w:tcW w:w="0" w:type="auto"/>
          </w:tcPr>
          <w:p w14:paraId="5B9F381D" w14:textId="719A6A28" w:rsidR="008578A9" w:rsidRPr="00D6638A" w:rsidRDefault="00D6638A" w:rsidP="004A51AA">
            <w:pPr>
              <w:pStyle w:val="TableText"/>
              <w:rPr>
                <w:sz w:val="22"/>
                <w:szCs w:val="22"/>
              </w:rPr>
            </w:pPr>
            <w:r w:rsidRPr="00D6638A">
              <w:rPr>
                <w:sz w:val="22"/>
                <w:szCs w:val="22"/>
              </w:rPr>
              <w:t xml:space="preserve">[ugrams/cm2] </w:t>
            </w:r>
            <w:r w:rsidR="00AF110D" w:rsidRPr="00D6638A">
              <w:rPr>
                <w:sz w:val="22"/>
                <w:szCs w:val="22"/>
              </w:rPr>
              <w:t>Carotenoid and xanthophyll pigment</w:t>
            </w:r>
          </w:p>
        </w:tc>
      </w:tr>
      <w:tr w:rsidR="00DC6E0E" w:rsidRPr="00D6638A" w14:paraId="7ECD63D7" w14:textId="77777777" w:rsidTr="00DC6E0E">
        <w:trPr>
          <w:cantSplit/>
        </w:trPr>
        <w:tc>
          <w:tcPr>
            <w:tcW w:w="0" w:type="auto"/>
          </w:tcPr>
          <w:p w14:paraId="315D5B30" w14:textId="77777777" w:rsidR="00DC6E0E" w:rsidRPr="00D6638A" w:rsidRDefault="00DC6E0E" w:rsidP="004A51AA">
            <w:pPr>
              <w:pStyle w:val="TableText"/>
              <w:rPr>
                <w:rStyle w:val="GUIWord"/>
                <w:u w:val="single"/>
              </w:rPr>
            </w:pPr>
            <w:r w:rsidRPr="00D6638A">
              <w:rPr>
                <w:rStyle w:val="GUIWord"/>
                <w:u w:val="single"/>
              </w:rPr>
              <w:t>Specific Leaf Area</w:t>
            </w:r>
          </w:p>
        </w:tc>
        <w:tc>
          <w:tcPr>
            <w:tcW w:w="0" w:type="auto"/>
          </w:tcPr>
          <w:p w14:paraId="65801C5F" w14:textId="77777777" w:rsidR="00DC6E0E" w:rsidRPr="00D6638A" w:rsidRDefault="00DC6E0E" w:rsidP="004A51AA">
            <w:pPr>
              <w:pStyle w:val="TableText"/>
              <w:rPr>
                <w:sz w:val="22"/>
                <w:szCs w:val="22"/>
              </w:rPr>
            </w:pPr>
            <w:r w:rsidRPr="00D6638A">
              <w:rPr>
                <w:sz w:val="22"/>
                <w:szCs w:val="22"/>
              </w:rPr>
              <w:t>[cm</w:t>
            </w:r>
            <w:r w:rsidRPr="00D6638A">
              <w:rPr>
                <w:rFonts w:cs="Tahoma"/>
                <w:sz w:val="22"/>
                <w:szCs w:val="22"/>
              </w:rPr>
              <w:t>²</w:t>
            </w:r>
            <w:r w:rsidRPr="00D6638A">
              <w:rPr>
                <w:sz w:val="22"/>
                <w:szCs w:val="22"/>
              </w:rPr>
              <w:t>/gram] Calculated by: LeafArea[cm2]/DryMass[g]</w:t>
            </w:r>
          </w:p>
        </w:tc>
      </w:tr>
      <w:tr w:rsidR="009A2C6A" w:rsidRPr="00D6638A" w14:paraId="3AF945D0" w14:textId="77777777" w:rsidTr="00DC6E0E">
        <w:trPr>
          <w:cantSplit/>
        </w:trPr>
        <w:tc>
          <w:tcPr>
            <w:tcW w:w="0" w:type="auto"/>
          </w:tcPr>
          <w:p w14:paraId="3EF1433D" w14:textId="47BF3FB8" w:rsidR="009A2C6A" w:rsidRPr="00D6638A" w:rsidRDefault="009A2C6A" w:rsidP="004A51AA">
            <w:pPr>
              <w:pStyle w:val="TableText"/>
              <w:rPr>
                <w:rStyle w:val="GUIWord"/>
                <w:u w:val="single"/>
              </w:rPr>
            </w:pPr>
            <w:r w:rsidRPr="00D6638A">
              <w:rPr>
                <w:i/>
                <w:color w:val="595959" w:themeColor="text1" w:themeTint="A6"/>
                <w:sz w:val="22"/>
                <w:szCs w:val="22"/>
                <w:u w:val="single"/>
              </w:rPr>
              <w:t>Violaxanthin</w:t>
            </w:r>
          </w:p>
        </w:tc>
        <w:tc>
          <w:tcPr>
            <w:tcW w:w="0" w:type="auto"/>
          </w:tcPr>
          <w:p w14:paraId="48AD49E9" w14:textId="4BE7653C" w:rsidR="009A2C6A" w:rsidRPr="00D6638A" w:rsidRDefault="00D6638A" w:rsidP="004A51AA">
            <w:pPr>
              <w:pStyle w:val="TableText"/>
              <w:rPr>
                <w:sz w:val="22"/>
                <w:szCs w:val="22"/>
              </w:rPr>
            </w:pPr>
            <w:r w:rsidRPr="00D6638A">
              <w:rPr>
                <w:sz w:val="22"/>
                <w:szCs w:val="22"/>
              </w:rPr>
              <w:t>[ugrams/cm2] Carotenoid and xanthophyll pigment</w:t>
            </w:r>
          </w:p>
        </w:tc>
      </w:tr>
      <w:tr w:rsidR="00DC6E0E" w:rsidRPr="00D6638A" w14:paraId="5676C1DD" w14:textId="77777777" w:rsidTr="00DC6E0E">
        <w:trPr>
          <w:cantSplit/>
        </w:trPr>
        <w:tc>
          <w:tcPr>
            <w:tcW w:w="0" w:type="auto"/>
          </w:tcPr>
          <w:p w14:paraId="287C2E8F" w14:textId="77777777" w:rsidR="00DC6E0E" w:rsidRPr="00D6638A" w:rsidRDefault="00DC6E0E" w:rsidP="004A51AA">
            <w:pPr>
              <w:pStyle w:val="TableText"/>
              <w:rPr>
                <w:rStyle w:val="GUIWord"/>
                <w:u w:val="single"/>
              </w:rPr>
            </w:pPr>
            <w:r w:rsidRPr="00D6638A">
              <w:rPr>
                <w:rStyle w:val="GUIWord"/>
                <w:u w:val="single"/>
              </w:rPr>
              <w:t>Water Content</w:t>
            </w:r>
          </w:p>
        </w:tc>
        <w:tc>
          <w:tcPr>
            <w:tcW w:w="0" w:type="auto"/>
          </w:tcPr>
          <w:p w14:paraId="3F12FCBD" w14:textId="77777777" w:rsidR="00DC6E0E" w:rsidRPr="00D6638A" w:rsidRDefault="00DC6E0E" w:rsidP="004A51AA">
            <w:pPr>
              <w:pStyle w:val="TableText"/>
              <w:rPr>
                <w:sz w:val="22"/>
                <w:szCs w:val="22"/>
              </w:rPr>
            </w:pPr>
            <w:r w:rsidRPr="00D6638A">
              <w:rPr>
                <w:sz w:val="22"/>
                <w:szCs w:val="22"/>
              </w:rPr>
              <w:t>[Grams/ cm</w:t>
            </w:r>
            <w:r w:rsidRPr="00D6638A">
              <w:rPr>
                <w:rFonts w:cs="Tahoma"/>
                <w:sz w:val="22"/>
                <w:szCs w:val="22"/>
              </w:rPr>
              <w:t>²</w:t>
            </w:r>
            <w:r w:rsidRPr="00D6638A">
              <w:rPr>
                <w:sz w:val="22"/>
                <w:szCs w:val="22"/>
              </w:rPr>
              <w:t>] Water content of the collected vegetation sample</w:t>
            </w:r>
          </w:p>
        </w:tc>
      </w:tr>
      <w:tr w:rsidR="00DC6E0E" w:rsidRPr="00D6638A" w14:paraId="7465FF71" w14:textId="77777777" w:rsidTr="00DC6E0E">
        <w:trPr>
          <w:cantSplit/>
        </w:trPr>
        <w:tc>
          <w:tcPr>
            <w:tcW w:w="0" w:type="auto"/>
          </w:tcPr>
          <w:p w14:paraId="24F82802" w14:textId="77777777" w:rsidR="00DC6E0E" w:rsidRPr="00D6638A" w:rsidRDefault="00DC6E0E" w:rsidP="004A51AA">
            <w:pPr>
              <w:pStyle w:val="TableText"/>
              <w:rPr>
                <w:rStyle w:val="GUIWord"/>
                <w:u w:val="single"/>
              </w:rPr>
            </w:pPr>
            <w:r w:rsidRPr="00D6638A">
              <w:rPr>
                <w:rStyle w:val="GUIWord"/>
                <w:u w:val="single"/>
              </w:rPr>
              <w:t>Wet Weight</w:t>
            </w:r>
          </w:p>
        </w:tc>
        <w:tc>
          <w:tcPr>
            <w:tcW w:w="0" w:type="auto"/>
          </w:tcPr>
          <w:p w14:paraId="5F239DB5" w14:textId="77777777" w:rsidR="00DC6E0E" w:rsidRPr="00D6638A" w:rsidRDefault="00DC6E0E" w:rsidP="004A51AA">
            <w:pPr>
              <w:pStyle w:val="TableText"/>
              <w:rPr>
                <w:sz w:val="22"/>
                <w:szCs w:val="22"/>
              </w:rPr>
            </w:pPr>
            <w:r w:rsidRPr="00D6638A">
              <w:rPr>
                <w:sz w:val="22"/>
                <w:szCs w:val="22"/>
              </w:rPr>
              <w:t>[Grams] Wet weight of the collected vegetation sample</w:t>
            </w:r>
          </w:p>
        </w:tc>
      </w:tr>
      <w:tr w:rsidR="00D6638A" w:rsidRPr="00D6638A" w14:paraId="3D85D3C9" w14:textId="77777777" w:rsidTr="00D6638A">
        <w:trPr>
          <w:cantSplit/>
          <w:trHeight w:val="465"/>
        </w:trPr>
        <w:tc>
          <w:tcPr>
            <w:tcW w:w="0" w:type="auto"/>
          </w:tcPr>
          <w:p w14:paraId="390B4C89" w14:textId="38F8DFA5" w:rsidR="00D6638A" w:rsidRPr="00D6638A" w:rsidRDefault="00D6638A" w:rsidP="004A51AA">
            <w:pPr>
              <w:pStyle w:val="TableText"/>
              <w:rPr>
                <w:rStyle w:val="GUIWord"/>
                <w:u w:val="single"/>
              </w:rPr>
            </w:pPr>
            <w:r w:rsidRPr="00D6638A">
              <w:rPr>
                <w:i/>
                <w:color w:val="595959" w:themeColor="text1" w:themeTint="A6"/>
                <w:sz w:val="22"/>
                <w:szCs w:val="22"/>
                <w:u w:val="single"/>
              </w:rPr>
              <w:t>Zeaxanthin</w:t>
            </w:r>
          </w:p>
        </w:tc>
        <w:tc>
          <w:tcPr>
            <w:tcW w:w="0" w:type="auto"/>
          </w:tcPr>
          <w:p w14:paraId="0183EF74" w14:textId="07238D6F" w:rsidR="00D6638A" w:rsidRPr="00D6638A" w:rsidRDefault="00D6638A" w:rsidP="004A51AA">
            <w:pPr>
              <w:pStyle w:val="TableText"/>
              <w:rPr>
                <w:sz w:val="22"/>
                <w:szCs w:val="22"/>
              </w:rPr>
            </w:pPr>
            <w:r w:rsidRPr="00D6638A">
              <w:rPr>
                <w:sz w:val="22"/>
                <w:szCs w:val="22"/>
              </w:rPr>
              <w:t>[ugrams/cm2] Carotenoid and xanthophyll pigment</w:t>
            </w:r>
          </w:p>
        </w:tc>
      </w:tr>
    </w:tbl>
    <w:p w14:paraId="4F8B2D6F" w14:textId="77777777" w:rsidR="00C53E7F" w:rsidRPr="00B350A0" w:rsidRDefault="00C53E7F" w:rsidP="00C53E7F">
      <w:pPr>
        <w:rPr>
          <w:u w:val="single"/>
        </w:rPr>
      </w:pPr>
    </w:p>
    <w:p w14:paraId="295ADD7B" w14:textId="4EC90374" w:rsidR="00A74668" w:rsidRPr="00043BFA" w:rsidRDefault="00A74668" w:rsidP="00A74668">
      <w:pPr>
        <w:pStyle w:val="Heading1"/>
      </w:pPr>
      <w:bookmarkStart w:id="331" w:name="_Ref413327320"/>
      <w:bookmarkStart w:id="332" w:name="_Toc506895553"/>
      <w:r w:rsidRPr="00043BFA">
        <w:lastRenderedPageBreak/>
        <w:t>Data Input</w:t>
      </w:r>
      <w:bookmarkEnd w:id="331"/>
      <w:bookmarkEnd w:id="332"/>
    </w:p>
    <w:p w14:paraId="1D267EFB" w14:textId="0AAE2B56" w:rsidR="009A1180" w:rsidRPr="00B350A0" w:rsidRDefault="0080502A" w:rsidP="004A51AA">
      <w:pPr>
        <w:pStyle w:val="Body"/>
      </w:pPr>
      <w:r w:rsidRPr="00B350A0">
        <w:t xml:space="preserve">This section describes the functionalities of SPECCHIO’s Main Menu </w:t>
      </w:r>
      <w:r w:rsidRPr="00B350A0">
        <w:rPr>
          <w:rStyle w:val="GUIWord"/>
          <w:u w:val="single"/>
        </w:rPr>
        <w:t>Data Input</w:t>
      </w:r>
      <w:r w:rsidRPr="00B350A0">
        <w:t xml:space="preserve">. You </w:t>
      </w:r>
      <w:r w:rsidR="00A74668" w:rsidRPr="00B350A0">
        <w:t>will find information on how to</w:t>
      </w:r>
      <w:r w:rsidR="009A1180" w:rsidRPr="00B350A0">
        <w:t xml:space="preserve"> load and edit data</w:t>
      </w:r>
      <w:r w:rsidR="00A74668" w:rsidRPr="00B350A0">
        <w:t>:</w:t>
      </w:r>
    </w:p>
    <w:p w14:paraId="0A63D6B8" w14:textId="4ABCFA72" w:rsidR="00A74668" w:rsidRPr="00B350A0" w:rsidRDefault="007318EA" w:rsidP="004A51AA">
      <w:pPr>
        <w:pStyle w:val="Body"/>
      </w:pPr>
      <w:r w:rsidRPr="00B350A0">
        <w:rPr>
          <w:noProof/>
          <w:lang w:eastAsia="en-GB"/>
        </w:rPr>
        <w:drawing>
          <wp:anchor distT="0" distB="0" distL="114300" distR="114300" simplePos="0" relativeHeight="251653632" behindDoc="0" locked="0" layoutInCell="1" allowOverlap="1" wp14:anchorId="4A939F48" wp14:editId="0566B50C">
            <wp:simplePos x="0" y="0"/>
            <wp:positionH relativeFrom="column">
              <wp:posOffset>3924300</wp:posOffset>
            </wp:positionH>
            <wp:positionV relativeFrom="paragraph">
              <wp:posOffset>203835</wp:posOffset>
            </wp:positionV>
            <wp:extent cx="1955165" cy="2388235"/>
            <wp:effectExtent l="0" t="0" r="0" b="0"/>
            <wp:wrapSquare wrapText="bothSides"/>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55165" cy="2388235"/>
                    </a:xfrm>
                    <a:prstGeom prst="rect">
                      <a:avLst/>
                    </a:prstGeom>
                    <a:noFill/>
                  </pic:spPr>
                </pic:pic>
              </a:graphicData>
            </a:graphic>
          </wp:anchor>
        </w:drawing>
      </w:r>
      <w:r w:rsidR="009A1180" w:rsidRPr="00B350A0">
        <w:rPr>
          <w:noProof/>
          <w:lang w:eastAsia="en-GB"/>
        </w:rPr>
        <w:drawing>
          <wp:inline distT="0" distB="0" distL="0" distR="0" wp14:anchorId="797F9F8C" wp14:editId="503C440E">
            <wp:extent cx="2000250" cy="1115244"/>
            <wp:effectExtent l="0" t="0" r="0" b="0"/>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001800" cy="1116108"/>
                    </a:xfrm>
                    <a:prstGeom prst="rect">
                      <a:avLst/>
                    </a:prstGeom>
                    <a:noFill/>
                  </pic:spPr>
                </pic:pic>
              </a:graphicData>
            </a:graphic>
          </wp:inline>
        </w:drawing>
      </w:r>
    </w:p>
    <w:p w14:paraId="3330FBEE" w14:textId="2750D9E5" w:rsidR="003373D9" w:rsidRPr="00B350A0" w:rsidRDefault="003373D9" w:rsidP="00941E8C">
      <w:pPr>
        <w:pStyle w:val="Heading2"/>
      </w:pPr>
      <w:bookmarkStart w:id="333" w:name="_Ref358105086"/>
      <w:bookmarkStart w:id="334" w:name="_Ref358105089"/>
      <w:bookmarkStart w:id="335" w:name="_Ref359578676"/>
      <w:bookmarkStart w:id="336" w:name="_Toc398023925"/>
      <w:bookmarkStart w:id="337" w:name="_Toc506895554"/>
      <w:r w:rsidRPr="00B350A0">
        <w:t>Overview of SPECCHIO</w:t>
      </w:r>
      <w:bookmarkEnd w:id="333"/>
      <w:bookmarkEnd w:id="334"/>
      <w:r w:rsidRPr="00B350A0">
        <w:t xml:space="preserve"> Data Loading</w:t>
      </w:r>
      <w:bookmarkEnd w:id="335"/>
      <w:bookmarkEnd w:id="336"/>
      <w:bookmarkEnd w:id="337"/>
    </w:p>
    <w:p w14:paraId="793D9DF1" w14:textId="12F5B5D8" w:rsidR="003373D9" w:rsidRPr="00B350A0" w:rsidRDefault="003373D9" w:rsidP="004A51AA">
      <w:pPr>
        <w:pStyle w:val="Body"/>
      </w:pPr>
      <w:r w:rsidRPr="00B350A0">
        <w:t>The process of loading data into SPECCHIO involves a number of steps. Depending on your acquisition device, some of these steps may not be needed because the information is recorded by your device and uploaded with the Spectral data.</w:t>
      </w:r>
    </w:p>
    <w:p w14:paraId="774DE47A" w14:textId="77777777" w:rsidR="007318EA" w:rsidRPr="00B350A0" w:rsidRDefault="007318EA" w:rsidP="004A51AA">
      <w:pPr>
        <w:pStyle w:val="Body"/>
      </w:pPr>
    </w:p>
    <w:tbl>
      <w:tblPr>
        <w:tblStyle w:val="TableGrid"/>
        <w:tblW w:w="0" w:type="auto"/>
        <w:tblInd w:w="108" w:type="dxa"/>
        <w:tblLook w:val="04A0" w:firstRow="1" w:lastRow="0" w:firstColumn="1" w:lastColumn="0" w:noHBand="0" w:noVBand="1"/>
      </w:tblPr>
      <w:tblGrid>
        <w:gridCol w:w="2127"/>
        <w:gridCol w:w="7007"/>
      </w:tblGrid>
      <w:tr w:rsidR="00F40C63" w:rsidRPr="008C62F6" w14:paraId="20FA7A30" w14:textId="77777777" w:rsidTr="00C17D8D">
        <w:tc>
          <w:tcPr>
            <w:tcW w:w="2127" w:type="dxa"/>
          </w:tcPr>
          <w:p w14:paraId="4BE12781" w14:textId="77777777" w:rsidR="00F40C63" w:rsidRPr="008C62F6" w:rsidRDefault="00F40C63" w:rsidP="008C62F6">
            <w:pPr>
              <w:rPr>
                <w:sz w:val="22"/>
                <w:szCs w:val="22"/>
              </w:rPr>
            </w:pPr>
            <w:r w:rsidRPr="008C62F6">
              <w:rPr>
                <w:sz w:val="22"/>
                <w:szCs w:val="22"/>
              </w:rPr>
              <w:t>Create a Campaign</w:t>
            </w:r>
          </w:p>
        </w:tc>
        <w:tc>
          <w:tcPr>
            <w:tcW w:w="7007" w:type="dxa"/>
          </w:tcPr>
          <w:p w14:paraId="17B54A92" w14:textId="4972A51E" w:rsidR="00F40C63" w:rsidRPr="008C62F6" w:rsidRDefault="00F40C63" w:rsidP="008C62F6">
            <w:pPr>
              <w:rPr>
                <w:sz w:val="22"/>
                <w:szCs w:val="22"/>
              </w:rPr>
            </w:pPr>
            <w:r w:rsidRPr="008C62F6">
              <w:rPr>
                <w:sz w:val="22"/>
                <w:szCs w:val="22"/>
              </w:rPr>
              <w:t xml:space="preserve">This establishes a name for your Campaign and sets up structures in the SPECCHIO database to receive the Campaign Spectra and other information. See </w:t>
            </w:r>
            <w:r w:rsidR="00F27337" w:rsidRPr="008C62F6">
              <w:rPr>
                <w:sz w:val="22"/>
                <w:szCs w:val="22"/>
              </w:rPr>
              <w:t>Section</w:t>
            </w:r>
            <w:r w:rsidRPr="008C62F6">
              <w:rPr>
                <w:sz w:val="22"/>
                <w:szCs w:val="22"/>
              </w:rPr>
              <w:t xml:space="preserve"> 7.2 </w:t>
            </w:r>
            <w:r w:rsidR="00DA4F2C" w:rsidRPr="008C62F6">
              <w:rPr>
                <w:szCs w:val="22"/>
              </w:rPr>
              <w:fldChar w:fldCharType="begin"/>
            </w:r>
            <w:r w:rsidR="00DA4F2C" w:rsidRPr="008C62F6">
              <w:rPr>
                <w:sz w:val="22"/>
                <w:szCs w:val="22"/>
              </w:rPr>
              <w:instrText xml:space="preserve"> REF _Ref413328019 \h  \* MERGEFORMAT </w:instrText>
            </w:r>
            <w:r w:rsidR="00DA4F2C" w:rsidRPr="008C62F6">
              <w:rPr>
                <w:szCs w:val="22"/>
              </w:rPr>
            </w:r>
            <w:r w:rsidR="00DA4F2C" w:rsidRPr="008C62F6">
              <w:rPr>
                <w:szCs w:val="22"/>
              </w:rPr>
              <w:fldChar w:fldCharType="separate"/>
            </w:r>
            <w:r w:rsidR="000C7C57" w:rsidRPr="000C7C57">
              <w:rPr>
                <w:sz w:val="22"/>
                <w:szCs w:val="22"/>
              </w:rPr>
              <w:t>Creating a new Campaign</w:t>
            </w:r>
            <w:r w:rsidR="00DA4F2C" w:rsidRPr="008C62F6">
              <w:rPr>
                <w:szCs w:val="22"/>
              </w:rPr>
              <w:fldChar w:fldCharType="end"/>
            </w:r>
            <w:r w:rsidRPr="008C62F6">
              <w:rPr>
                <w:sz w:val="22"/>
                <w:szCs w:val="22"/>
              </w:rPr>
              <w:t>.</w:t>
            </w:r>
          </w:p>
        </w:tc>
      </w:tr>
      <w:tr w:rsidR="00F40C63" w:rsidRPr="008C62F6" w14:paraId="2810061E" w14:textId="77777777" w:rsidTr="00C17D8D">
        <w:tc>
          <w:tcPr>
            <w:tcW w:w="2127" w:type="dxa"/>
          </w:tcPr>
          <w:p w14:paraId="442E514A" w14:textId="77777777" w:rsidR="00F40C63" w:rsidRPr="008C62F6" w:rsidRDefault="00F40C63" w:rsidP="008C62F6">
            <w:pPr>
              <w:rPr>
                <w:sz w:val="22"/>
                <w:szCs w:val="22"/>
              </w:rPr>
            </w:pPr>
            <w:r w:rsidRPr="008C62F6">
              <w:rPr>
                <w:sz w:val="22"/>
                <w:szCs w:val="22"/>
              </w:rPr>
              <w:t>Load Campaign Data</w:t>
            </w:r>
          </w:p>
        </w:tc>
        <w:tc>
          <w:tcPr>
            <w:tcW w:w="7007" w:type="dxa"/>
          </w:tcPr>
          <w:p w14:paraId="3FF15328" w14:textId="26271450" w:rsidR="00F40C63" w:rsidRPr="008C62F6" w:rsidRDefault="00F40C63" w:rsidP="008C62F6">
            <w:pPr>
              <w:rPr>
                <w:sz w:val="22"/>
                <w:szCs w:val="22"/>
              </w:rPr>
            </w:pPr>
            <w:r w:rsidRPr="008C62F6">
              <w:rPr>
                <w:sz w:val="22"/>
                <w:szCs w:val="22"/>
              </w:rPr>
              <w:t xml:space="preserve">This examines the format of the Spectral data on your hard disk, parses its content from your hard disk and inserts into the SPECCHIO database. See </w:t>
            </w:r>
            <w:r w:rsidR="00F27337" w:rsidRPr="008C62F6">
              <w:rPr>
                <w:sz w:val="22"/>
                <w:szCs w:val="22"/>
              </w:rPr>
              <w:t>Section</w:t>
            </w:r>
            <w:r w:rsidRPr="008C62F6">
              <w:rPr>
                <w:sz w:val="22"/>
                <w:szCs w:val="22"/>
              </w:rPr>
              <w:t xml:space="preserve"> 7.3 </w:t>
            </w:r>
            <w:r w:rsidR="00DA4F2C" w:rsidRPr="008C62F6">
              <w:rPr>
                <w:szCs w:val="22"/>
              </w:rPr>
              <w:fldChar w:fldCharType="begin"/>
            </w:r>
            <w:r w:rsidR="00DA4F2C" w:rsidRPr="008C62F6">
              <w:rPr>
                <w:sz w:val="22"/>
                <w:szCs w:val="22"/>
              </w:rPr>
              <w:instrText xml:space="preserve"> REF _Ref153794251 \h  \* MERGEFORMAT </w:instrText>
            </w:r>
            <w:r w:rsidR="00DA4F2C" w:rsidRPr="008C62F6">
              <w:rPr>
                <w:szCs w:val="22"/>
              </w:rPr>
            </w:r>
            <w:r w:rsidR="00DA4F2C" w:rsidRPr="008C62F6">
              <w:rPr>
                <w:szCs w:val="22"/>
              </w:rPr>
              <w:fldChar w:fldCharType="separate"/>
            </w:r>
            <w:r w:rsidR="000C7C57" w:rsidRPr="000C7C57">
              <w:rPr>
                <w:sz w:val="22"/>
                <w:szCs w:val="22"/>
              </w:rPr>
              <w:t>Loading Campaign Spectral Data</w:t>
            </w:r>
            <w:r w:rsidR="00DA4F2C" w:rsidRPr="008C62F6">
              <w:rPr>
                <w:szCs w:val="22"/>
              </w:rPr>
              <w:fldChar w:fldCharType="end"/>
            </w:r>
            <w:r w:rsidRPr="008C62F6">
              <w:rPr>
                <w:sz w:val="22"/>
                <w:szCs w:val="22"/>
              </w:rPr>
              <w:t>.</w:t>
            </w:r>
          </w:p>
        </w:tc>
      </w:tr>
      <w:tr w:rsidR="00F40C63" w:rsidRPr="008C62F6" w14:paraId="3620A2B5" w14:textId="77777777" w:rsidTr="00C17D8D">
        <w:tc>
          <w:tcPr>
            <w:tcW w:w="2127" w:type="dxa"/>
          </w:tcPr>
          <w:p w14:paraId="09C7658C" w14:textId="5D8097D0" w:rsidR="00F40C63" w:rsidRPr="008C62F6" w:rsidRDefault="004640CE" w:rsidP="008C62F6">
            <w:pPr>
              <w:rPr>
                <w:sz w:val="22"/>
                <w:szCs w:val="22"/>
              </w:rPr>
            </w:pPr>
            <w:r w:rsidRPr="008C62F6">
              <w:rPr>
                <w:sz w:val="22"/>
                <w:szCs w:val="22"/>
              </w:rPr>
              <w:t xml:space="preserve">Calculate </w:t>
            </w:r>
            <w:r w:rsidR="00F40C63" w:rsidRPr="008C62F6">
              <w:rPr>
                <w:sz w:val="22"/>
                <w:szCs w:val="22"/>
              </w:rPr>
              <w:t xml:space="preserve">Acquisition Times </w:t>
            </w:r>
            <w:r w:rsidRPr="008C62F6">
              <w:rPr>
                <w:sz w:val="22"/>
                <w:szCs w:val="22"/>
              </w:rPr>
              <w:t>(</w:t>
            </w:r>
            <w:r w:rsidR="00F40C63" w:rsidRPr="008C62F6">
              <w:rPr>
                <w:sz w:val="22"/>
                <w:szCs w:val="22"/>
              </w:rPr>
              <w:t>UTC</w:t>
            </w:r>
            <w:r w:rsidRPr="008C62F6">
              <w:rPr>
                <w:sz w:val="22"/>
                <w:szCs w:val="22"/>
              </w:rPr>
              <w:t>)</w:t>
            </w:r>
          </w:p>
        </w:tc>
        <w:tc>
          <w:tcPr>
            <w:tcW w:w="7007" w:type="dxa"/>
          </w:tcPr>
          <w:p w14:paraId="418F6BA0" w14:textId="397702E8" w:rsidR="00F40C63" w:rsidRPr="008C62F6" w:rsidRDefault="00F40C63" w:rsidP="008C62F6">
            <w:pPr>
              <w:rPr>
                <w:sz w:val="22"/>
                <w:szCs w:val="22"/>
              </w:rPr>
            </w:pPr>
            <w:r w:rsidRPr="008C62F6">
              <w:rPr>
                <w:sz w:val="22"/>
                <w:szCs w:val="22"/>
              </w:rPr>
              <w:t xml:space="preserve">SPECCHIO expects Acquisition Times to be UTC, but many devices record a local time. SPECCHIO provides a function to </w:t>
            </w:r>
            <w:r w:rsidR="006607E8" w:rsidRPr="008C62F6">
              <w:rPr>
                <w:sz w:val="22"/>
                <w:szCs w:val="22"/>
              </w:rPr>
              <w:t>calculate</w:t>
            </w:r>
            <w:r w:rsidR="004640CE" w:rsidRPr="008C62F6">
              <w:rPr>
                <w:sz w:val="22"/>
                <w:szCs w:val="22"/>
              </w:rPr>
              <w:t xml:space="preserve"> UTC based on </w:t>
            </w:r>
            <w:r w:rsidRPr="008C62F6">
              <w:rPr>
                <w:sz w:val="22"/>
                <w:szCs w:val="22"/>
              </w:rPr>
              <w:t>local times</w:t>
            </w:r>
            <w:r w:rsidR="004640CE" w:rsidRPr="008C62F6">
              <w:rPr>
                <w:sz w:val="22"/>
                <w:szCs w:val="22"/>
              </w:rPr>
              <w:t>.</w:t>
            </w:r>
            <w:r w:rsidRPr="008C62F6">
              <w:rPr>
                <w:sz w:val="22"/>
                <w:szCs w:val="22"/>
              </w:rPr>
              <w:t xml:space="preserve"> See </w:t>
            </w:r>
            <w:r w:rsidR="00F27337" w:rsidRPr="008C62F6">
              <w:rPr>
                <w:sz w:val="22"/>
                <w:szCs w:val="22"/>
              </w:rPr>
              <w:t>Section</w:t>
            </w:r>
            <w:r w:rsidRPr="008C62F6">
              <w:rPr>
                <w:sz w:val="22"/>
                <w:szCs w:val="22"/>
              </w:rPr>
              <w:t xml:space="preserve"> </w:t>
            </w:r>
            <w:r w:rsidR="004640CE" w:rsidRPr="008C62F6">
              <w:rPr>
                <w:szCs w:val="22"/>
              </w:rPr>
              <w:fldChar w:fldCharType="begin"/>
            </w:r>
            <w:r w:rsidR="004640CE" w:rsidRPr="008C62F6">
              <w:rPr>
                <w:sz w:val="22"/>
                <w:szCs w:val="22"/>
              </w:rPr>
              <w:instrText xml:space="preserve"> REF _Ref499981889 \r \h </w:instrText>
            </w:r>
            <w:r w:rsidR="007C6DFB" w:rsidRPr="008C62F6">
              <w:rPr>
                <w:sz w:val="22"/>
                <w:szCs w:val="22"/>
              </w:rPr>
              <w:instrText xml:space="preserve"> \* MERGEFORMAT </w:instrText>
            </w:r>
            <w:r w:rsidR="004640CE" w:rsidRPr="008C62F6">
              <w:rPr>
                <w:szCs w:val="22"/>
              </w:rPr>
            </w:r>
            <w:r w:rsidR="004640CE" w:rsidRPr="008C62F6">
              <w:rPr>
                <w:szCs w:val="22"/>
              </w:rPr>
              <w:fldChar w:fldCharType="separate"/>
            </w:r>
            <w:r w:rsidR="000C7C57">
              <w:rPr>
                <w:sz w:val="22"/>
                <w:szCs w:val="22"/>
              </w:rPr>
              <w:t>11.1.1</w:t>
            </w:r>
            <w:r w:rsidR="004640CE" w:rsidRPr="008C62F6">
              <w:rPr>
                <w:szCs w:val="22"/>
              </w:rPr>
              <w:fldChar w:fldCharType="end"/>
            </w:r>
            <w:r w:rsidR="004640CE" w:rsidRPr="008C62F6">
              <w:rPr>
                <w:sz w:val="22"/>
                <w:szCs w:val="22"/>
              </w:rPr>
              <w:t xml:space="preserve"> (</w:t>
            </w:r>
            <w:r w:rsidR="004640CE" w:rsidRPr="008C62F6">
              <w:rPr>
                <w:szCs w:val="22"/>
              </w:rPr>
              <w:fldChar w:fldCharType="begin"/>
            </w:r>
            <w:r w:rsidR="004640CE" w:rsidRPr="008C62F6">
              <w:rPr>
                <w:sz w:val="22"/>
                <w:szCs w:val="22"/>
              </w:rPr>
              <w:instrText xml:space="preserve"> REF _Ref499981895 \h </w:instrText>
            </w:r>
            <w:r w:rsidR="007C6DFB" w:rsidRPr="008C62F6">
              <w:rPr>
                <w:sz w:val="22"/>
                <w:szCs w:val="22"/>
              </w:rPr>
              <w:instrText xml:space="preserve"> \* MERGEFORMAT </w:instrText>
            </w:r>
            <w:r w:rsidR="004640CE" w:rsidRPr="008C62F6">
              <w:rPr>
                <w:szCs w:val="22"/>
              </w:rPr>
            </w:r>
            <w:r w:rsidR="004640CE" w:rsidRPr="008C62F6">
              <w:rPr>
                <w:szCs w:val="22"/>
              </w:rPr>
              <w:fldChar w:fldCharType="separate"/>
            </w:r>
            <w:r w:rsidR="000C7C57" w:rsidRPr="000C7C57">
              <w:rPr>
                <w:sz w:val="22"/>
                <w:szCs w:val="22"/>
              </w:rPr>
              <w:t>Compute UTC</w:t>
            </w:r>
            <w:r w:rsidR="004640CE" w:rsidRPr="008C62F6">
              <w:rPr>
                <w:szCs w:val="22"/>
              </w:rPr>
              <w:fldChar w:fldCharType="end"/>
            </w:r>
            <w:r w:rsidR="004640CE" w:rsidRPr="008C62F6">
              <w:rPr>
                <w:sz w:val="22"/>
                <w:szCs w:val="22"/>
              </w:rPr>
              <w:t>)</w:t>
            </w:r>
            <w:r w:rsidRPr="008C62F6">
              <w:rPr>
                <w:sz w:val="22"/>
                <w:szCs w:val="22"/>
              </w:rPr>
              <w:t>.</w:t>
            </w:r>
          </w:p>
        </w:tc>
      </w:tr>
      <w:tr w:rsidR="00F40C63" w:rsidRPr="008C62F6" w14:paraId="5D113C47" w14:textId="77777777" w:rsidTr="00C17D8D">
        <w:tc>
          <w:tcPr>
            <w:tcW w:w="2127" w:type="dxa"/>
          </w:tcPr>
          <w:p w14:paraId="1D0EBB78" w14:textId="77777777" w:rsidR="00F40C63" w:rsidRPr="008C62F6" w:rsidRDefault="00F40C63" w:rsidP="008C62F6">
            <w:pPr>
              <w:rPr>
                <w:sz w:val="22"/>
                <w:szCs w:val="22"/>
              </w:rPr>
            </w:pPr>
            <w:r w:rsidRPr="008C62F6">
              <w:rPr>
                <w:sz w:val="22"/>
                <w:szCs w:val="22"/>
              </w:rPr>
              <w:t>Add Target-Reference Links</w:t>
            </w:r>
          </w:p>
        </w:tc>
        <w:tc>
          <w:tcPr>
            <w:tcW w:w="7007" w:type="dxa"/>
          </w:tcPr>
          <w:p w14:paraId="3A86B66D" w14:textId="573E73AC" w:rsidR="00F40C63" w:rsidRPr="008C62F6" w:rsidRDefault="00F40C63" w:rsidP="008C62F6">
            <w:pPr>
              <w:rPr>
                <w:sz w:val="22"/>
                <w:szCs w:val="22"/>
              </w:rPr>
            </w:pPr>
            <w:r w:rsidRPr="008C62F6">
              <w:rPr>
                <w:sz w:val="22"/>
                <w:szCs w:val="22"/>
              </w:rPr>
              <w:t xml:space="preserve">For acquisition devices which do not put this information into the Spectral files, you will need to enter this information manually. See section 10.1 </w:t>
            </w:r>
            <w:r w:rsidR="00DD7B44" w:rsidRPr="008C62F6">
              <w:rPr>
                <w:sz w:val="22"/>
                <w:szCs w:val="22"/>
              </w:rPr>
              <w:t>and</w:t>
            </w:r>
            <w:r w:rsidR="00302874" w:rsidRPr="008C62F6">
              <w:rPr>
                <w:sz w:val="22"/>
                <w:szCs w:val="22"/>
              </w:rPr>
              <w:t xml:space="preserve"> 10.2.</w:t>
            </w:r>
          </w:p>
        </w:tc>
      </w:tr>
      <w:tr w:rsidR="00F40C63" w:rsidRPr="008C62F6" w14:paraId="4C0F805B" w14:textId="77777777" w:rsidTr="00C17D8D">
        <w:tc>
          <w:tcPr>
            <w:tcW w:w="2127" w:type="dxa"/>
          </w:tcPr>
          <w:p w14:paraId="794250F9" w14:textId="77777777" w:rsidR="00F40C63" w:rsidRPr="008C62F6" w:rsidRDefault="00F40C63" w:rsidP="008C62F6">
            <w:pPr>
              <w:rPr>
                <w:sz w:val="22"/>
                <w:szCs w:val="22"/>
              </w:rPr>
            </w:pPr>
            <w:r w:rsidRPr="008C62F6">
              <w:rPr>
                <w:sz w:val="22"/>
                <w:szCs w:val="22"/>
              </w:rPr>
              <w:t>Complete Metadata upload</w:t>
            </w:r>
          </w:p>
        </w:tc>
        <w:tc>
          <w:tcPr>
            <w:tcW w:w="7007" w:type="dxa"/>
          </w:tcPr>
          <w:p w14:paraId="002950DB" w14:textId="15ACDDC6" w:rsidR="00F40C63" w:rsidRPr="008C62F6" w:rsidRDefault="00F40C63" w:rsidP="008C62F6">
            <w:pPr>
              <w:rPr>
                <w:sz w:val="22"/>
                <w:szCs w:val="22"/>
              </w:rPr>
            </w:pPr>
            <w:r w:rsidRPr="008C62F6">
              <w:rPr>
                <w:sz w:val="22"/>
                <w:szCs w:val="22"/>
              </w:rPr>
              <w:t xml:space="preserve">The Spectral Metadata that was not included in the Spectral files must be uploaded, either from an Excel file or manually entered using SPECCHIO’s Metadata </w:t>
            </w:r>
            <w:r w:rsidR="007318EA" w:rsidRPr="008C62F6">
              <w:rPr>
                <w:sz w:val="22"/>
                <w:szCs w:val="22"/>
              </w:rPr>
              <w:t>E</w:t>
            </w:r>
            <w:r w:rsidRPr="008C62F6">
              <w:rPr>
                <w:sz w:val="22"/>
                <w:szCs w:val="22"/>
              </w:rPr>
              <w:t xml:space="preserve">ditor. </w:t>
            </w:r>
            <w:r w:rsidR="004640CE" w:rsidRPr="008C62F6">
              <w:rPr>
                <w:sz w:val="22"/>
                <w:szCs w:val="22"/>
              </w:rPr>
              <w:t>Refer to section</w:t>
            </w:r>
            <w:r w:rsidR="007318EA" w:rsidRPr="008C62F6">
              <w:rPr>
                <w:sz w:val="22"/>
                <w:szCs w:val="22"/>
              </w:rPr>
              <w:t>s</w:t>
            </w:r>
            <w:r w:rsidR="004640CE" w:rsidRPr="008C62F6">
              <w:rPr>
                <w:sz w:val="22"/>
                <w:szCs w:val="22"/>
              </w:rPr>
              <w:t xml:space="preserve"> </w:t>
            </w:r>
            <w:r w:rsidR="004640CE" w:rsidRPr="008C62F6">
              <w:rPr>
                <w:szCs w:val="22"/>
              </w:rPr>
              <w:fldChar w:fldCharType="begin"/>
            </w:r>
            <w:r w:rsidR="004640CE" w:rsidRPr="008C62F6">
              <w:rPr>
                <w:sz w:val="22"/>
                <w:szCs w:val="22"/>
              </w:rPr>
              <w:instrText xml:space="preserve"> REF _Ref499982411 \r \h </w:instrText>
            </w:r>
            <w:r w:rsidR="007C6DFB" w:rsidRPr="008C62F6">
              <w:rPr>
                <w:sz w:val="22"/>
                <w:szCs w:val="22"/>
              </w:rPr>
              <w:instrText xml:space="preserve"> \* MERGEFORMAT </w:instrText>
            </w:r>
            <w:r w:rsidR="004640CE" w:rsidRPr="008C62F6">
              <w:rPr>
                <w:szCs w:val="22"/>
              </w:rPr>
            </w:r>
            <w:r w:rsidR="004640CE" w:rsidRPr="008C62F6">
              <w:rPr>
                <w:szCs w:val="22"/>
              </w:rPr>
              <w:fldChar w:fldCharType="separate"/>
            </w:r>
            <w:r w:rsidR="000C7C57">
              <w:rPr>
                <w:sz w:val="22"/>
                <w:szCs w:val="22"/>
              </w:rPr>
              <w:t>9.5.4</w:t>
            </w:r>
            <w:r w:rsidR="004640CE" w:rsidRPr="008C62F6">
              <w:rPr>
                <w:szCs w:val="22"/>
              </w:rPr>
              <w:fldChar w:fldCharType="end"/>
            </w:r>
            <w:r w:rsidR="007318EA" w:rsidRPr="008C62F6">
              <w:rPr>
                <w:sz w:val="22"/>
                <w:szCs w:val="22"/>
              </w:rPr>
              <w:t xml:space="preserve"> (inserting metadata manually) and</w:t>
            </w:r>
            <w:r w:rsidR="004640CE" w:rsidRPr="008C62F6">
              <w:rPr>
                <w:sz w:val="22"/>
                <w:szCs w:val="22"/>
              </w:rPr>
              <w:t xml:space="preserve"> </w:t>
            </w:r>
            <w:r w:rsidR="004640CE" w:rsidRPr="008C62F6">
              <w:rPr>
                <w:szCs w:val="22"/>
              </w:rPr>
              <w:fldChar w:fldCharType="begin"/>
            </w:r>
            <w:r w:rsidR="004640CE" w:rsidRPr="008C62F6">
              <w:rPr>
                <w:sz w:val="22"/>
                <w:szCs w:val="22"/>
              </w:rPr>
              <w:instrText xml:space="preserve"> REF _Ref499982463 \r \h </w:instrText>
            </w:r>
            <w:r w:rsidR="007C6DFB" w:rsidRPr="008C62F6">
              <w:rPr>
                <w:sz w:val="22"/>
                <w:szCs w:val="22"/>
              </w:rPr>
              <w:instrText xml:space="preserve"> \* MERGEFORMAT </w:instrText>
            </w:r>
            <w:r w:rsidR="004640CE" w:rsidRPr="008C62F6">
              <w:rPr>
                <w:szCs w:val="22"/>
              </w:rPr>
            </w:r>
            <w:r w:rsidR="004640CE" w:rsidRPr="008C62F6">
              <w:rPr>
                <w:szCs w:val="22"/>
              </w:rPr>
              <w:fldChar w:fldCharType="separate"/>
            </w:r>
            <w:r w:rsidR="000C7C57">
              <w:rPr>
                <w:sz w:val="22"/>
                <w:szCs w:val="22"/>
              </w:rPr>
              <w:t>9.7</w:t>
            </w:r>
            <w:r w:rsidR="004640CE" w:rsidRPr="008C62F6">
              <w:rPr>
                <w:szCs w:val="22"/>
              </w:rPr>
              <w:fldChar w:fldCharType="end"/>
            </w:r>
            <w:r w:rsidR="007318EA" w:rsidRPr="008C62F6">
              <w:rPr>
                <w:sz w:val="22"/>
                <w:szCs w:val="22"/>
              </w:rPr>
              <w:t xml:space="preserve"> (uploading from Excel files).</w:t>
            </w:r>
          </w:p>
        </w:tc>
      </w:tr>
      <w:tr w:rsidR="00F40C63" w:rsidRPr="008C62F6" w14:paraId="35369BFC" w14:textId="77777777" w:rsidTr="00C17D8D">
        <w:tc>
          <w:tcPr>
            <w:tcW w:w="2127" w:type="dxa"/>
          </w:tcPr>
          <w:p w14:paraId="09BBEFA4" w14:textId="49DC76B2" w:rsidR="00F40C63" w:rsidRPr="008C62F6" w:rsidRDefault="00F40C63" w:rsidP="008C62F6">
            <w:pPr>
              <w:rPr>
                <w:sz w:val="22"/>
                <w:szCs w:val="22"/>
              </w:rPr>
            </w:pPr>
            <w:r w:rsidRPr="008C62F6">
              <w:rPr>
                <w:sz w:val="22"/>
                <w:szCs w:val="22"/>
              </w:rPr>
              <w:t xml:space="preserve">Calculate </w:t>
            </w:r>
            <w:r w:rsidR="007318EA" w:rsidRPr="008C62F6">
              <w:rPr>
                <w:sz w:val="22"/>
                <w:szCs w:val="22"/>
              </w:rPr>
              <w:t>additional Metadata</w:t>
            </w:r>
          </w:p>
        </w:tc>
        <w:tc>
          <w:tcPr>
            <w:tcW w:w="7007" w:type="dxa"/>
          </w:tcPr>
          <w:p w14:paraId="09E51A82" w14:textId="0827B1E4" w:rsidR="00F40C63" w:rsidRPr="008C62F6" w:rsidRDefault="007318EA" w:rsidP="008C62F6">
            <w:pPr>
              <w:rPr>
                <w:sz w:val="22"/>
                <w:szCs w:val="22"/>
              </w:rPr>
            </w:pPr>
            <w:r w:rsidRPr="008C62F6">
              <w:rPr>
                <w:sz w:val="22"/>
                <w:szCs w:val="22"/>
              </w:rPr>
              <w:t xml:space="preserve">Some Metadata values can be computed using functions of the Metadata Editor and SPECCHIO special functions. Refer to sections </w:t>
            </w:r>
            <w:r w:rsidRPr="008C62F6">
              <w:rPr>
                <w:szCs w:val="22"/>
              </w:rPr>
              <w:fldChar w:fldCharType="begin"/>
            </w:r>
            <w:r w:rsidRPr="008C62F6">
              <w:rPr>
                <w:sz w:val="22"/>
                <w:szCs w:val="22"/>
              </w:rPr>
              <w:instrText xml:space="preserve"> REF _Ref499982850 \r \h </w:instrText>
            </w:r>
            <w:r w:rsidR="007C6DFB" w:rsidRPr="008C62F6">
              <w:rPr>
                <w:sz w:val="22"/>
                <w:szCs w:val="22"/>
              </w:rPr>
              <w:instrText xml:space="preserve"> \* MERGEFORMAT </w:instrText>
            </w:r>
            <w:r w:rsidRPr="008C62F6">
              <w:rPr>
                <w:szCs w:val="22"/>
              </w:rPr>
            </w:r>
            <w:r w:rsidRPr="008C62F6">
              <w:rPr>
                <w:szCs w:val="22"/>
              </w:rPr>
              <w:fldChar w:fldCharType="separate"/>
            </w:r>
            <w:r w:rsidR="000C7C57">
              <w:rPr>
                <w:sz w:val="22"/>
                <w:szCs w:val="22"/>
              </w:rPr>
              <w:t>9.6</w:t>
            </w:r>
            <w:r w:rsidRPr="008C62F6">
              <w:rPr>
                <w:szCs w:val="22"/>
              </w:rPr>
              <w:fldChar w:fldCharType="end"/>
            </w:r>
            <w:r w:rsidRPr="008C62F6">
              <w:rPr>
                <w:sz w:val="22"/>
                <w:szCs w:val="22"/>
              </w:rPr>
              <w:t xml:space="preserve"> and </w:t>
            </w:r>
            <w:r w:rsidRPr="008C62F6">
              <w:rPr>
                <w:szCs w:val="22"/>
              </w:rPr>
              <w:fldChar w:fldCharType="begin"/>
            </w:r>
            <w:r w:rsidRPr="008C62F6">
              <w:rPr>
                <w:sz w:val="22"/>
                <w:szCs w:val="22"/>
              </w:rPr>
              <w:instrText xml:space="preserve"> REF _Ref499982869 \r \h </w:instrText>
            </w:r>
            <w:r w:rsidR="007C6DFB" w:rsidRPr="008C62F6">
              <w:rPr>
                <w:sz w:val="22"/>
                <w:szCs w:val="22"/>
              </w:rPr>
              <w:instrText xml:space="preserve"> \* MERGEFORMAT </w:instrText>
            </w:r>
            <w:r w:rsidRPr="008C62F6">
              <w:rPr>
                <w:szCs w:val="22"/>
              </w:rPr>
            </w:r>
            <w:r w:rsidRPr="008C62F6">
              <w:rPr>
                <w:szCs w:val="22"/>
              </w:rPr>
              <w:fldChar w:fldCharType="separate"/>
            </w:r>
            <w:r w:rsidR="000C7C57">
              <w:rPr>
                <w:sz w:val="22"/>
                <w:szCs w:val="22"/>
              </w:rPr>
              <w:t>11.1</w:t>
            </w:r>
            <w:r w:rsidRPr="008C62F6">
              <w:rPr>
                <w:szCs w:val="22"/>
              </w:rPr>
              <w:fldChar w:fldCharType="end"/>
            </w:r>
            <w:r w:rsidRPr="008C62F6">
              <w:rPr>
                <w:sz w:val="22"/>
                <w:szCs w:val="22"/>
              </w:rPr>
              <w:t xml:space="preserve"> respectively for further information on data requirements of these options.</w:t>
            </w:r>
          </w:p>
        </w:tc>
      </w:tr>
    </w:tbl>
    <w:p w14:paraId="3B80ED68" w14:textId="77777777" w:rsidR="003373D9" w:rsidRPr="00B350A0" w:rsidRDefault="003373D9" w:rsidP="004A51AA">
      <w:pPr>
        <w:pStyle w:val="Body"/>
      </w:pPr>
      <w:r w:rsidRPr="00B350A0">
        <w:t>After these steps, your Campaign’s Spectral data is complete and ready for use, exporting or publishing to ANDS.</w:t>
      </w:r>
    </w:p>
    <w:p w14:paraId="5C20748A" w14:textId="655F82DE" w:rsidR="003373D9" w:rsidRPr="00B350A0" w:rsidRDefault="003373D9" w:rsidP="00941E8C">
      <w:pPr>
        <w:pStyle w:val="Heading2"/>
      </w:pPr>
      <w:bookmarkStart w:id="338" w:name="_Creating_a_new"/>
      <w:bookmarkStart w:id="339" w:name="_Toc355280368"/>
      <w:bookmarkStart w:id="340" w:name="_Ref356551522"/>
      <w:bookmarkStart w:id="341" w:name="_Ref356551524"/>
      <w:bookmarkStart w:id="342" w:name="_Ref359334186"/>
      <w:bookmarkStart w:id="343" w:name="_Ref359334189"/>
      <w:bookmarkStart w:id="344" w:name="_Toc398023926"/>
      <w:bookmarkStart w:id="345" w:name="_Ref413326881"/>
      <w:bookmarkStart w:id="346" w:name="_Ref413327350"/>
      <w:bookmarkStart w:id="347" w:name="_Ref413328019"/>
      <w:bookmarkStart w:id="348" w:name="_Toc506895555"/>
      <w:bookmarkEnd w:id="338"/>
      <w:r w:rsidRPr="00B350A0">
        <w:t>Creating a new Campaign</w:t>
      </w:r>
      <w:bookmarkEnd w:id="339"/>
      <w:bookmarkEnd w:id="340"/>
      <w:bookmarkEnd w:id="341"/>
      <w:bookmarkEnd w:id="342"/>
      <w:bookmarkEnd w:id="343"/>
      <w:bookmarkEnd w:id="344"/>
      <w:bookmarkEnd w:id="345"/>
      <w:bookmarkEnd w:id="346"/>
      <w:bookmarkEnd w:id="347"/>
      <w:bookmarkEnd w:id="348"/>
    </w:p>
    <w:p w14:paraId="614F71D2" w14:textId="3F549E9A" w:rsidR="009A1180" w:rsidRPr="001766C9" w:rsidRDefault="009A1180" w:rsidP="00687556">
      <w:r w:rsidRPr="001766C9">
        <w:rPr>
          <w:noProof/>
          <w:lang w:eastAsia="en-GB"/>
        </w:rPr>
        <w:drawing>
          <wp:inline distT="0" distB="0" distL="0" distR="0" wp14:anchorId="16965387" wp14:editId="330BBDDB">
            <wp:extent cx="2762250" cy="710676"/>
            <wp:effectExtent l="0" t="0" r="0" b="0"/>
            <wp:docPr id="373" name="Picture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766771" cy="711839"/>
                    </a:xfrm>
                    <a:prstGeom prst="rect">
                      <a:avLst/>
                    </a:prstGeom>
                    <a:noFill/>
                    <a:ln>
                      <a:noFill/>
                    </a:ln>
                  </pic:spPr>
                </pic:pic>
              </a:graphicData>
            </a:graphic>
          </wp:inline>
        </w:drawing>
      </w:r>
    </w:p>
    <w:p w14:paraId="2C5547F2" w14:textId="77777777" w:rsidR="009A1180" w:rsidRPr="00B350A0" w:rsidRDefault="009A1180" w:rsidP="00687556">
      <w:pPr>
        <w:rPr>
          <w:u w:val="single"/>
        </w:rPr>
      </w:pPr>
    </w:p>
    <w:tbl>
      <w:tblPr>
        <w:tblStyle w:val="Instructions"/>
        <w:tblW w:w="0" w:type="auto"/>
        <w:tblLook w:val="04A0" w:firstRow="1" w:lastRow="0" w:firstColumn="1" w:lastColumn="0" w:noHBand="0" w:noVBand="1"/>
      </w:tblPr>
      <w:tblGrid>
        <w:gridCol w:w="8533"/>
      </w:tblGrid>
      <w:tr w:rsidR="003373D9" w:rsidRPr="00B350A0" w14:paraId="36E3CD80"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423B017" w14:textId="77777777" w:rsidR="003373D9" w:rsidRPr="00B350A0" w:rsidRDefault="009F6A72" w:rsidP="004A51AA">
            <w:pPr>
              <w:pStyle w:val="Bullet"/>
            </w:pPr>
            <w:r w:rsidRPr="00B350A0">
              <w:lastRenderedPageBreak/>
              <w:t>From the Main menu, s</w:t>
            </w:r>
            <w:r w:rsidR="003373D9" w:rsidRPr="00B350A0">
              <w:t xml:space="preserve">elect </w:t>
            </w:r>
            <w:r w:rsidR="003373D9" w:rsidRPr="00B350A0">
              <w:rPr>
                <w:rStyle w:val="GUIWord"/>
                <w:u w:val="single"/>
              </w:rPr>
              <w:t>Data Input</w:t>
            </w:r>
            <w:r w:rsidRPr="00B350A0">
              <w:t xml:space="preserve"> - </w:t>
            </w:r>
            <w:r w:rsidR="003373D9" w:rsidRPr="00B350A0">
              <w:rPr>
                <w:rStyle w:val="GUIWord"/>
                <w:u w:val="single"/>
              </w:rPr>
              <w:t>Create new campaign</w:t>
            </w:r>
            <w:r w:rsidR="003373D9" w:rsidRPr="00B350A0">
              <w:t>. This br</w:t>
            </w:r>
            <w:r w:rsidR="001B20E0" w:rsidRPr="00B350A0">
              <w:t>ings up the new Campaign dialog:</w:t>
            </w:r>
          </w:p>
          <w:p w14:paraId="48275A04" w14:textId="77777777" w:rsidR="003373D9" w:rsidRPr="001766C9" w:rsidRDefault="003373D9" w:rsidP="001753FC">
            <w:pPr>
              <w:pStyle w:val="Figure"/>
            </w:pPr>
            <w:r w:rsidRPr="001766C9">
              <w:rPr>
                <w:lang w:val="en-GB" w:eastAsia="en-GB"/>
              </w:rPr>
              <w:drawing>
                <wp:inline distT="0" distB="0" distL="0" distR="0" wp14:anchorId="5F1F28E9" wp14:editId="647F3C32">
                  <wp:extent cx="2327231" cy="873456"/>
                  <wp:effectExtent l="0" t="19050" r="73069" b="59994"/>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54" cstate="print"/>
                          <a:srcRect/>
                          <a:stretch>
                            <a:fillRect/>
                          </a:stretch>
                        </pic:blipFill>
                        <pic:spPr bwMode="auto">
                          <a:xfrm>
                            <a:off x="0" y="0"/>
                            <a:ext cx="2336009" cy="87675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8B5285E" w14:textId="35BF9115" w:rsidR="003373D9" w:rsidRPr="00DA48C2" w:rsidRDefault="003373D9" w:rsidP="00941E8C">
            <w:pPr>
              <w:pStyle w:val="Caption"/>
            </w:pPr>
            <w:bookmarkStart w:id="349" w:name="_Ref130604624"/>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24</w:t>
            </w:r>
            <w:r w:rsidR="00397B59" w:rsidRPr="00DA48C2">
              <w:fldChar w:fldCharType="end"/>
            </w:r>
            <w:bookmarkEnd w:id="349"/>
            <w:r w:rsidRPr="00DA48C2">
              <w:t>: New Campaign dialog</w:t>
            </w:r>
          </w:p>
          <w:p w14:paraId="48DA5A9E" w14:textId="77777777" w:rsidR="003373D9" w:rsidRPr="00B350A0" w:rsidRDefault="003373D9" w:rsidP="004A51AA">
            <w:pPr>
              <w:pStyle w:val="Bullet"/>
            </w:pPr>
            <w:r w:rsidRPr="00B350A0">
              <w:t>Enter the name you have selected for this Campaign. The maximum length is 45 characters.</w:t>
            </w:r>
          </w:p>
          <w:p w14:paraId="7BD32946" w14:textId="77777777" w:rsidR="003373D9" w:rsidRPr="00B350A0" w:rsidRDefault="003373D9" w:rsidP="004A51AA">
            <w:pPr>
              <w:pStyle w:val="Bullet"/>
            </w:pPr>
            <w:r w:rsidRPr="00B350A0">
              <w:t xml:space="preserve">To set the </w:t>
            </w:r>
            <w:r w:rsidRPr="00B350A0">
              <w:rPr>
                <w:rStyle w:val="GUIWord"/>
                <w:u w:val="single"/>
              </w:rPr>
              <w:t>Main directory</w:t>
            </w:r>
            <w:r w:rsidRPr="00B350A0">
              <w:t xml:space="preserve"> field, </w:t>
            </w:r>
            <w:r w:rsidR="00D7107B" w:rsidRPr="00B350A0">
              <w:t>click</w:t>
            </w:r>
            <w:r w:rsidR="001156E9" w:rsidRPr="00B350A0">
              <w:t xml:space="preserve"> </w:t>
            </w:r>
            <w:r w:rsidR="001156E9" w:rsidRPr="00B350A0">
              <w:rPr>
                <w:rStyle w:val="ActionButton"/>
                <w:u w:val="single"/>
              </w:rPr>
              <w:t>Browse</w:t>
            </w:r>
            <w:r w:rsidRPr="00B350A0">
              <w:t xml:space="preserve"> to display a folder tree. </w:t>
            </w:r>
          </w:p>
          <w:p w14:paraId="6EE36660" w14:textId="4FC9CF83" w:rsidR="003373D9" w:rsidRPr="00B350A0" w:rsidRDefault="003373D9" w:rsidP="004A51AA">
            <w:pPr>
              <w:pStyle w:val="ProcessStepFollow"/>
            </w:pPr>
            <w:r w:rsidRPr="00B350A0">
              <w:t xml:space="preserve">The </w:t>
            </w:r>
            <w:r w:rsidRPr="00B350A0">
              <w:rPr>
                <w:rStyle w:val="GUIWord"/>
                <w:u w:val="single"/>
              </w:rPr>
              <w:t>Main directory</w:t>
            </w:r>
            <w:r w:rsidRPr="00B350A0">
              <w:t xml:space="preserve"> path is a file system pathname pointing to the folder that contains all hierarchies and Spectra for this Campaign. When you load Spectral data, it will be loaded from this folder. Navigate to the required path on your hard disk.</w:t>
            </w:r>
          </w:p>
          <w:p w14:paraId="24DB6C22" w14:textId="77777777" w:rsidR="003373D9" w:rsidRPr="00B350A0" w:rsidRDefault="003373D9" w:rsidP="004A51AA">
            <w:pPr>
              <w:pStyle w:val="Bullet"/>
            </w:pPr>
            <w:r w:rsidRPr="00B350A0">
              <w:t>Click</w:t>
            </w:r>
            <w:r w:rsidR="001156E9" w:rsidRPr="00B350A0">
              <w:t xml:space="preserve"> </w:t>
            </w:r>
            <w:r w:rsidR="001156E9" w:rsidRPr="00B350A0">
              <w:rPr>
                <w:rStyle w:val="ActionButton"/>
                <w:u w:val="single"/>
              </w:rPr>
              <w:t>Create</w:t>
            </w:r>
            <w:r w:rsidRPr="00B350A0">
              <w:t xml:space="preserve"> to create the new empty Campaign in the database.</w:t>
            </w:r>
          </w:p>
          <w:p w14:paraId="10D0268D" w14:textId="77777777" w:rsidR="003373D9" w:rsidRPr="00B350A0" w:rsidRDefault="003373D9" w:rsidP="004A51AA">
            <w:pPr>
              <w:pStyle w:val="Bullet"/>
            </w:pPr>
            <w:r w:rsidRPr="00B350A0">
              <w:t>A message box will appear once the Campaign has been successfully created. Click</w:t>
            </w:r>
            <w:r w:rsidR="001156E9" w:rsidRPr="00B350A0">
              <w:t xml:space="preserve"> </w:t>
            </w:r>
            <w:r w:rsidR="001156E9" w:rsidRPr="00B350A0">
              <w:rPr>
                <w:rStyle w:val="ActionButton"/>
                <w:u w:val="single"/>
              </w:rPr>
              <w:t>OK</w:t>
            </w:r>
            <w:r w:rsidRPr="00B350A0">
              <w:t xml:space="preserve"> to close it.</w:t>
            </w:r>
          </w:p>
          <w:p w14:paraId="1C63ACAB" w14:textId="77777777" w:rsidR="003373D9" w:rsidRPr="00B350A0" w:rsidRDefault="003373D9" w:rsidP="004A51AA">
            <w:pPr>
              <w:pStyle w:val="Bullet"/>
            </w:pPr>
            <w:r w:rsidRPr="00B350A0">
              <w:t>Click</w:t>
            </w:r>
            <w:r w:rsidR="001156E9" w:rsidRPr="00B350A0">
              <w:t xml:space="preserve"> </w:t>
            </w:r>
            <w:r w:rsidR="001156E9" w:rsidRPr="00B350A0">
              <w:rPr>
                <w:rStyle w:val="ActionButton"/>
                <w:u w:val="single"/>
              </w:rPr>
              <w:t>Cancel</w:t>
            </w:r>
            <w:r w:rsidRPr="00B350A0">
              <w:t xml:space="preserve"> to close the Campaign creation dialog.</w:t>
            </w:r>
          </w:p>
        </w:tc>
      </w:tr>
    </w:tbl>
    <w:p w14:paraId="5C4F75E0" w14:textId="77777777" w:rsidR="003373D9" w:rsidRPr="00B350A0" w:rsidRDefault="003373D9" w:rsidP="004A51AA">
      <w:pPr>
        <w:pStyle w:val="Note"/>
      </w:pPr>
      <w:r w:rsidRPr="00B350A0">
        <w:t xml:space="preserve">Note </w:t>
      </w:r>
      <w:r w:rsidRPr="00B350A0">
        <w:tab/>
        <w:t>It is not advisable to have two Campaigns with the same name. There is no check for the existence of a Campaign of the same name, so please check the names of the existing Campaigns before you create your own in order to avoid multiple Campaigns with identical or confusing names.</w:t>
      </w:r>
    </w:p>
    <w:p w14:paraId="6F69EC10" w14:textId="77777777" w:rsidR="003373D9" w:rsidRPr="00B350A0" w:rsidRDefault="003373D9" w:rsidP="004A51AA">
      <w:pPr>
        <w:pStyle w:val="Body"/>
      </w:pPr>
      <w:r w:rsidRPr="00B350A0">
        <w:t>The Campaign is now ready to receive uploads of Spectral data.</w:t>
      </w:r>
    </w:p>
    <w:p w14:paraId="4D920BE9" w14:textId="77777777" w:rsidR="003373D9" w:rsidRPr="00B350A0" w:rsidRDefault="003373D9" w:rsidP="004A51AA">
      <w:pPr>
        <w:pStyle w:val="Body"/>
      </w:pPr>
      <w:r w:rsidRPr="00B350A0">
        <w:t>It is also possible to use the</w:t>
      </w:r>
      <w:r w:rsidR="00982F91" w:rsidRPr="00B350A0">
        <w:t xml:space="preserve"> </w:t>
      </w:r>
      <w:r w:rsidR="00982F91" w:rsidRPr="00B350A0">
        <w:rPr>
          <w:rStyle w:val="ActionButton"/>
          <w:u w:val="single"/>
        </w:rPr>
        <w:t>Create and Load</w:t>
      </w:r>
      <w:r w:rsidRPr="00B350A0">
        <w:t xml:space="preserve"> button to combine the operations of creating the Campaign and uploading the data. Read the next section before using this combined operation.</w:t>
      </w:r>
    </w:p>
    <w:p w14:paraId="76DFCB46" w14:textId="4300C8E9" w:rsidR="003373D9" w:rsidRPr="00B350A0" w:rsidRDefault="003373D9" w:rsidP="00941E8C">
      <w:pPr>
        <w:pStyle w:val="Heading2"/>
      </w:pPr>
      <w:bookmarkStart w:id="350" w:name="_Toc356807293"/>
      <w:bookmarkStart w:id="351" w:name="_Toc357580481"/>
      <w:bookmarkStart w:id="352" w:name="_Toc357598064"/>
      <w:bookmarkStart w:id="353" w:name="_Toc357782283"/>
      <w:bookmarkStart w:id="354" w:name="_Toc358385794"/>
      <w:bookmarkStart w:id="355" w:name="_Toc358395261"/>
      <w:bookmarkStart w:id="356" w:name="_Toc358992597"/>
      <w:bookmarkStart w:id="357" w:name="_Toc359336813"/>
      <w:bookmarkStart w:id="358" w:name="_Toc359396424"/>
      <w:bookmarkStart w:id="359" w:name="_Toc359416742"/>
      <w:bookmarkStart w:id="360" w:name="_Toc359571753"/>
      <w:bookmarkStart w:id="361" w:name="_Toc359579921"/>
      <w:bookmarkStart w:id="362" w:name="_Ref153794251"/>
      <w:bookmarkStart w:id="363" w:name="_Toc355280369"/>
      <w:bookmarkStart w:id="364" w:name="_Ref356551550"/>
      <w:bookmarkStart w:id="365" w:name="_Ref356551553"/>
      <w:bookmarkStart w:id="366" w:name="_Ref358983057"/>
      <w:bookmarkStart w:id="367" w:name="_Ref358983060"/>
      <w:bookmarkStart w:id="368" w:name="_Toc398023927"/>
      <w:bookmarkStart w:id="369" w:name="_Toc506895556"/>
      <w:bookmarkStart w:id="370" w:name="_Ref130607984"/>
      <w:bookmarkEnd w:id="350"/>
      <w:bookmarkEnd w:id="351"/>
      <w:bookmarkEnd w:id="352"/>
      <w:bookmarkEnd w:id="353"/>
      <w:bookmarkEnd w:id="354"/>
      <w:bookmarkEnd w:id="355"/>
      <w:bookmarkEnd w:id="356"/>
      <w:bookmarkEnd w:id="357"/>
      <w:bookmarkEnd w:id="358"/>
      <w:bookmarkEnd w:id="359"/>
      <w:bookmarkEnd w:id="360"/>
      <w:bookmarkEnd w:id="361"/>
      <w:r w:rsidRPr="00B350A0">
        <w:t>Loading Campaign Spectral Data</w:t>
      </w:r>
      <w:bookmarkEnd w:id="362"/>
      <w:bookmarkEnd w:id="363"/>
      <w:bookmarkEnd w:id="364"/>
      <w:bookmarkEnd w:id="365"/>
      <w:bookmarkEnd w:id="366"/>
      <w:bookmarkEnd w:id="367"/>
      <w:bookmarkEnd w:id="368"/>
      <w:bookmarkEnd w:id="369"/>
    </w:p>
    <w:p w14:paraId="10287195" w14:textId="4AEE1249" w:rsidR="009A1180" w:rsidRPr="001766C9" w:rsidRDefault="009A1180" w:rsidP="00687556">
      <w:r w:rsidRPr="001766C9">
        <w:rPr>
          <w:noProof/>
          <w:lang w:eastAsia="en-GB"/>
        </w:rPr>
        <w:drawing>
          <wp:inline distT="0" distB="0" distL="0" distR="0" wp14:anchorId="2A404A65" wp14:editId="00352881">
            <wp:extent cx="2707519" cy="7048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711151" cy="705795"/>
                    </a:xfrm>
                    <a:prstGeom prst="rect">
                      <a:avLst/>
                    </a:prstGeom>
                    <a:noFill/>
                    <a:ln>
                      <a:noFill/>
                    </a:ln>
                  </pic:spPr>
                </pic:pic>
              </a:graphicData>
            </a:graphic>
          </wp:inline>
        </w:drawing>
      </w:r>
    </w:p>
    <w:p w14:paraId="02863046" w14:textId="77777777" w:rsidR="003373D9" w:rsidRPr="00B350A0" w:rsidRDefault="003373D9" w:rsidP="004A51AA">
      <w:pPr>
        <w:pStyle w:val="Body"/>
      </w:pPr>
      <w:r w:rsidRPr="00B350A0">
        <w:t xml:space="preserve">All Spectral data in the sub-folder tree at the disk location you specify will be loaded from your computer to the database as a single operation. </w:t>
      </w:r>
    </w:p>
    <w:p w14:paraId="70F69A02" w14:textId="4824ABBA" w:rsidR="003373D9" w:rsidRPr="00B350A0" w:rsidRDefault="003373D9" w:rsidP="004A51AA">
      <w:pPr>
        <w:pStyle w:val="Body"/>
      </w:pPr>
      <w:r w:rsidRPr="00B350A0">
        <w:t xml:space="preserve">On your local disk drive, prepare a sub-folder structure which reflects the hierarchy you require for your data in SPECCHIO and put your Spectrum data </w:t>
      </w:r>
      <w:r w:rsidR="00710979" w:rsidRPr="00B350A0">
        <w:t xml:space="preserve">files into this structure. See </w:t>
      </w:r>
      <w:r w:rsidR="00710979" w:rsidRPr="00B350A0">
        <w:rPr>
          <w:i/>
        </w:rPr>
        <w:t>S</w:t>
      </w:r>
      <w:r w:rsidRPr="00B350A0">
        <w:rPr>
          <w:i/>
        </w:rPr>
        <w:t xml:space="preserve">ection </w:t>
      </w:r>
      <w:r w:rsidR="00710979" w:rsidRPr="00B350A0">
        <w:rPr>
          <w:i/>
        </w:rPr>
        <w:t>6.1</w:t>
      </w:r>
      <w:r w:rsidRPr="00B350A0">
        <w:rPr>
          <w:rStyle w:val="CrossReference"/>
          <w:u w:val="single"/>
        </w:rPr>
        <w:t xml:space="preserve"> </w:t>
      </w:r>
      <w:r w:rsidR="00DA4F2C" w:rsidRPr="00B350A0">
        <w:fldChar w:fldCharType="begin"/>
      </w:r>
      <w:r w:rsidR="00DA4F2C" w:rsidRPr="00B350A0">
        <w:instrText xml:space="preserve"> REF _Ref359575403 \h  \* MERGEFORMAT </w:instrText>
      </w:r>
      <w:r w:rsidR="00DA4F2C" w:rsidRPr="00B350A0">
        <w:fldChar w:fldCharType="separate"/>
      </w:r>
      <w:r w:rsidR="000C7C57" w:rsidRPr="000C7C57">
        <w:rPr>
          <w:i/>
        </w:rPr>
        <w:t>Campaign Hierarchy Structure</w:t>
      </w:r>
      <w:r w:rsidR="00DA4F2C" w:rsidRPr="00B350A0">
        <w:fldChar w:fldCharType="end"/>
      </w:r>
      <w:r w:rsidR="00200C1F" w:rsidRPr="00B350A0">
        <w:t xml:space="preserve"> </w:t>
      </w:r>
      <w:r w:rsidRPr="00B350A0">
        <w:t>for more information on designing this structure.</w:t>
      </w:r>
    </w:p>
    <w:p w14:paraId="3F7F41DB" w14:textId="77777777" w:rsidR="003373D9" w:rsidRPr="00B350A0" w:rsidRDefault="003373D9" w:rsidP="004A51AA">
      <w:pPr>
        <w:pStyle w:val="Body"/>
      </w:pPr>
      <w:r w:rsidRPr="00B350A0">
        <w:t>The entire sub-folder tree must contain only Spectrum files, and each sub-folder within the tree must contain only files of one Spectrum file format.</w:t>
      </w:r>
    </w:p>
    <w:p w14:paraId="100E342C" w14:textId="5A98A3C0" w:rsidR="003373D9" w:rsidRPr="00B350A0" w:rsidRDefault="003373D9" w:rsidP="004A51AA">
      <w:pPr>
        <w:pStyle w:val="Body"/>
      </w:pPr>
      <w:r w:rsidRPr="00B350A0">
        <w:t xml:space="preserve">When you start the Spectrum load process, SPECCHIO will process all sub-folders and files within this sub-folder tree and create a matching structure for your </w:t>
      </w:r>
      <w:r w:rsidRPr="00B350A0">
        <w:lastRenderedPageBreak/>
        <w:t>Campaign in the database. For each sub-folder, it will use the various Spectrum File loa</w:t>
      </w:r>
      <w:r w:rsidR="00710979" w:rsidRPr="00B350A0">
        <w:t xml:space="preserve">ders listed in </w:t>
      </w:r>
      <w:r w:rsidR="00710979" w:rsidRPr="00B350A0">
        <w:rPr>
          <w:i/>
        </w:rPr>
        <w:t>S</w:t>
      </w:r>
      <w:r w:rsidRPr="00B350A0">
        <w:rPr>
          <w:i/>
        </w:rPr>
        <w:t xml:space="preserve">ection </w:t>
      </w:r>
      <w:r w:rsidR="00710979" w:rsidRPr="00B350A0">
        <w:rPr>
          <w:i/>
        </w:rPr>
        <w:t>6.</w:t>
      </w:r>
      <w:r w:rsidR="00785CC3" w:rsidRPr="00B350A0">
        <w:rPr>
          <w:i/>
        </w:rPr>
        <w:t>7</w:t>
      </w:r>
      <w:r w:rsidRPr="00B350A0">
        <w:rPr>
          <w:rStyle w:val="CrossReference"/>
          <w:u w:val="single"/>
        </w:rPr>
        <w:t xml:space="preserve"> </w:t>
      </w:r>
      <w:r w:rsidR="00DA4F2C" w:rsidRPr="00B350A0">
        <w:fldChar w:fldCharType="begin"/>
      </w:r>
      <w:r w:rsidR="00DA4F2C" w:rsidRPr="00B350A0">
        <w:instrText xml:space="preserve"> REF _Ref413328346 \h  \* MERGEFORMAT </w:instrText>
      </w:r>
      <w:r w:rsidR="00DA4F2C" w:rsidRPr="00B350A0">
        <w:fldChar w:fldCharType="separate"/>
      </w:r>
      <w:r w:rsidR="000C7C57" w:rsidRPr="000C7C57">
        <w:rPr>
          <w:i/>
        </w:rPr>
        <w:t>Supported Input Spectrum File Formats</w:t>
      </w:r>
      <w:r w:rsidR="00DA4F2C" w:rsidRPr="00B350A0">
        <w:fldChar w:fldCharType="end"/>
      </w:r>
      <w:r w:rsidRPr="00B350A0">
        <w:t xml:space="preserve"> until one reports that it can read a file in the sub-folder. It then processes all files in that sub-folder using that file loader. If any file cannot be read, it will report an error giving the name of the file that failed. Correct the offending file (either by removing it if it is not a Spectrum file, sorting it into a sub-folder with similarly formatted files, or finding an uncorrupted version of the file). Then restart the upload process. Those Spectra which have already been successfully uploaded will not be processed a second time.</w:t>
      </w:r>
    </w:p>
    <w:p w14:paraId="0BF425A6" w14:textId="77777777" w:rsidR="003373D9" w:rsidRPr="00B350A0" w:rsidRDefault="003373D9" w:rsidP="004A51AA">
      <w:pPr>
        <w:pStyle w:val="ProcessHeading"/>
      </w:pPr>
      <w:r w:rsidRPr="00B350A0">
        <w:t>To upload Campaign Spectral data:</w:t>
      </w:r>
    </w:p>
    <w:tbl>
      <w:tblPr>
        <w:tblStyle w:val="Instructions"/>
        <w:tblW w:w="0" w:type="auto"/>
        <w:tblLook w:val="04A0" w:firstRow="1" w:lastRow="0" w:firstColumn="1" w:lastColumn="0" w:noHBand="0" w:noVBand="1"/>
      </w:tblPr>
      <w:tblGrid>
        <w:gridCol w:w="8533"/>
      </w:tblGrid>
      <w:tr w:rsidR="003373D9" w:rsidRPr="00B350A0" w14:paraId="3B6DDFF5"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3D27766F" w14:textId="7AA4EF88" w:rsidR="005F1D3B" w:rsidRPr="00B350A0" w:rsidRDefault="00710979" w:rsidP="004A51AA">
            <w:pPr>
              <w:pStyle w:val="Bullet"/>
            </w:pPr>
            <w:r w:rsidRPr="00B350A0">
              <w:t>From the Main menu, s</w:t>
            </w:r>
            <w:r w:rsidR="003373D9" w:rsidRPr="00B350A0">
              <w:t xml:space="preserve">elect </w:t>
            </w:r>
            <w:r w:rsidR="003373D9" w:rsidRPr="00B350A0">
              <w:rPr>
                <w:rStyle w:val="GUIWord"/>
                <w:u w:val="single"/>
              </w:rPr>
              <w:t>Data Input</w:t>
            </w:r>
            <w:r w:rsidRPr="00B350A0">
              <w:rPr>
                <w:rStyle w:val="GUIWord"/>
                <w:u w:val="single"/>
              </w:rPr>
              <w:t xml:space="preserve"> - </w:t>
            </w:r>
            <w:r w:rsidR="003373D9" w:rsidRPr="00B350A0">
              <w:rPr>
                <w:rStyle w:val="GUIWord"/>
                <w:u w:val="single"/>
              </w:rPr>
              <w:t>Load campaign data</w:t>
            </w:r>
            <w:r w:rsidR="009A1180" w:rsidRPr="00B350A0">
              <w:t xml:space="preserve"> to display the following dialog: </w:t>
            </w:r>
          </w:p>
          <w:p w14:paraId="74BB7BAC" w14:textId="490B866F" w:rsidR="00934D5F" w:rsidRPr="001766C9" w:rsidRDefault="009A1180" w:rsidP="004A51AA">
            <w:pPr>
              <w:pStyle w:val="Body"/>
            </w:pPr>
            <w:r w:rsidRPr="001766C9">
              <w:rPr>
                <w:rStyle w:val="BodyChar"/>
                <w:noProof/>
                <w:lang w:eastAsia="en-GB"/>
              </w:rPr>
              <w:drawing>
                <wp:inline distT="0" distB="0" distL="0" distR="0" wp14:anchorId="4563243A" wp14:editId="125F8447">
                  <wp:extent cx="3659022" cy="1551826"/>
                  <wp:effectExtent l="0" t="19050" r="74778" b="48374"/>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6" cstate="print"/>
                          <a:srcRect/>
                          <a:stretch>
                            <a:fillRect/>
                          </a:stretch>
                        </pic:blipFill>
                        <pic:spPr bwMode="auto">
                          <a:xfrm>
                            <a:off x="0" y="0"/>
                            <a:ext cx="3656424" cy="155072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D3B4E58" w14:textId="08C4D56D" w:rsidR="003373D9" w:rsidRPr="00DA48C2" w:rsidRDefault="003373D9"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25</w:t>
            </w:r>
            <w:r w:rsidR="00397B59" w:rsidRPr="00DA48C2">
              <w:fldChar w:fldCharType="end"/>
            </w:r>
            <w:r w:rsidRPr="00DA48C2">
              <w:t>: Load Spectral Data dialog</w:t>
            </w:r>
          </w:p>
          <w:p w14:paraId="773952B1" w14:textId="77777777" w:rsidR="003373D9" w:rsidRPr="00B350A0" w:rsidRDefault="003373D9" w:rsidP="004A51AA">
            <w:pPr>
              <w:pStyle w:val="Bullet"/>
            </w:pPr>
            <w:r w:rsidRPr="00B350A0">
              <w:t xml:space="preserve">From the list of </w:t>
            </w:r>
            <w:r w:rsidRPr="00B350A0">
              <w:rPr>
                <w:rStyle w:val="GUIWord"/>
                <w:u w:val="single"/>
              </w:rPr>
              <w:t>Campaign names</w:t>
            </w:r>
            <w:r w:rsidRPr="00B350A0">
              <w:t xml:space="preserve"> in the dropdown box, select the name of the Campaign into which you want to load data.</w:t>
            </w:r>
          </w:p>
          <w:p w14:paraId="6D265080" w14:textId="77777777" w:rsidR="003373D9" w:rsidRPr="00B350A0" w:rsidRDefault="003373D9" w:rsidP="004A51AA">
            <w:pPr>
              <w:pStyle w:val="Bullet"/>
            </w:pPr>
            <w:r w:rsidRPr="00B350A0">
              <w:t xml:space="preserve">Highlight the </w:t>
            </w:r>
            <w:r w:rsidRPr="00B350A0">
              <w:rPr>
                <w:rStyle w:val="GUIWord"/>
                <w:u w:val="single"/>
              </w:rPr>
              <w:t>Path</w:t>
            </w:r>
            <w:r w:rsidRPr="00B350A0">
              <w:t xml:space="preserve"> name which contains the Campaign data sub-folder tree on your computer. If the path name is not in the list, clic</w:t>
            </w:r>
            <w:r w:rsidR="00EB7DC1" w:rsidRPr="00B350A0">
              <w:t>k</w:t>
            </w:r>
            <w:r w:rsidR="00982F91" w:rsidRPr="00B350A0">
              <w:t xml:space="preserve"> </w:t>
            </w:r>
            <w:r w:rsidR="00982F91" w:rsidRPr="00B350A0">
              <w:rPr>
                <w:rStyle w:val="ActionButton"/>
                <w:u w:val="single"/>
              </w:rPr>
              <w:t>New Path</w:t>
            </w:r>
            <w:r w:rsidRPr="00B350A0">
              <w:t>, navigate to the path on your computer and select it. It will now be highlighted.</w:t>
            </w:r>
          </w:p>
          <w:p w14:paraId="51771AC3" w14:textId="40AC8545" w:rsidR="00934D5F" w:rsidRPr="00B350A0" w:rsidRDefault="007E778A" w:rsidP="004A51AA">
            <w:pPr>
              <w:pStyle w:val="Bullet"/>
            </w:pPr>
            <w:r w:rsidRPr="00B350A0">
              <w:rPr>
                <w:noProof/>
                <w:lang w:eastAsia="en-GB"/>
              </w:rPr>
              <mc:AlternateContent>
                <mc:Choice Requires="wps">
                  <w:drawing>
                    <wp:anchor distT="0" distB="0" distL="114300" distR="114300" simplePos="0" relativeHeight="251658240" behindDoc="0" locked="0" layoutInCell="1" allowOverlap="1" wp14:anchorId="4429E746" wp14:editId="5A246110">
                      <wp:simplePos x="0" y="0"/>
                      <wp:positionH relativeFrom="column">
                        <wp:posOffset>2001520</wp:posOffset>
                      </wp:positionH>
                      <wp:positionV relativeFrom="paragraph">
                        <wp:posOffset>1158875</wp:posOffset>
                      </wp:positionV>
                      <wp:extent cx="1304925" cy="933450"/>
                      <wp:effectExtent l="635" t="2540" r="15240" b="16510"/>
                      <wp:wrapNone/>
                      <wp:docPr id="517" name="AutoShape 3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4925" cy="933450"/>
                              </a:xfrm>
                              <a:prstGeom prst="roundRect">
                                <a:avLst>
                                  <a:gd name="adj" fmla="val 16667"/>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w14:anchorId="020BD042" id="AutoShape 342" o:spid="_x0000_s1026" style="position:absolute;margin-left:157.6pt;margin-top:91.25pt;width:102.75pt;height:7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" filled="f" strokecolor="red"/>
                  </w:pict>
                </mc:Fallback>
              </mc:AlternateContent>
            </w:r>
            <w:r w:rsidR="003373D9" w:rsidRPr="00B350A0">
              <w:t>C</w:t>
            </w:r>
            <w:r w:rsidR="00EB7DC1" w:rsidRPr="00B350A0">
              <w:t>lick</w:t>
            </w:r>
            <w:r w:rsidR="00982F91" w:rsidRPr="00B350A0">
              <w:t xml:space="preserve"> </w:t>
            </w:r>
            <w:r w:rsidR="00982F91" w:rsidRPr="00B350A0">
              <w:rPr>
                <w:rStyle w:val="ActionButton"/>
                <w:u w:val="single"/>
              </w:rPr>
              <w:t>Load</w:t>
            </w:r>
            <w:r w:rsidR="003373D9" w:rsidRPr="00B350A0">
              <w:t>. The dialog box closes and the loading progress is shown in the right panel of the Main Window</w:t>
            </w:r>
            <w:r w:rsidR="00934D5F" w:rsidRPr="00B350A0">
              <w:t>:</w:t>
            </w:r>
            <w:r w:rsidR="00934D5F" w:rsidRPr="00B350A0">
              <w:br/>
            </w:r>
            <w:r w:rsidR="00934D5F" w:rsidRPr="00B350A0">
              <w:rPr>
                <w:noProof/>
                <w:lang w:eastAsia="en-GB"/>
              </w:rPr>
              <w:drawing>
                <wp:inline distT="0" distB="0" distL="0" distR="0" wp14:anchorId="7032CFD7" wp14:editId="5A0D9227">
                  <wp:extent cx="3933825" cy="19431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33825" cy="1943100"/>
                          </a:xfrm>
                          <a:prstGeom prst="rect">
                            <a:avLst/>
                          </a:prstGeom>
                          <a:noFill/>
                          <a:ln>
                            <a:noFill/>
                          </a:ln>
                        </pic:spPr>
                      </pic:pic>
                    </a:graphicData>
                  </a:graphic>
                </wp:inline>
              </w:drawing>
            </w:r>
          </w:p>
          <w:p w14:paraId="71EB369B" w14:textId="1ECD9FC5" w:rsidR="003373D9" w:rsidRPr="00B350A0" w:rsidRDefault="003373D9" w:rsidP="004A51AA">
            <w:pPr>
              <w:pStyle w:val="Bullet"/>
            </w:pPr>
            <w:r w:rsidRPr="00B350A0">
              <w:t>A message box will appear once all data has been loaded to the system. Do not perform other operations on this Campaign until the load has completed.</w:t>
            </w:r>
          </w:p>
          <w:p w14:paraId="679ADF1A" w14:textId="77777777" w:rsidR="003373D9" w:rsidRPr="00B350A0" w:rsidRDefault="003373D9" w:rsidP="004A51AA">
            <w:pPr>
              <w:pStyle w:val="Bullet"/>
            </w:pPr>
            <w:r w:rsidRPr="00B350A0">
              <w:t xml:space="preserve">Click </w:t>
            </w:r>
            <w:r w:rsidR="00982F91" w:rsidRPr="00B350A0">
              <w:rPr>
                <w:rStyle w:val="ActionButton"/>
                <w:u w:val="single"/>
              </w:rPr>
              <w:t>OK</w:t>
            </w:r>
            <w:r w:rsidR="00982F91" w:rsidRPr="00B350A0">
              <w:rPr>
                <w:b/>
              </w:rPr>
              <w:t xml:space="preserve"> </w:t>
            </w:r>
            <w:r w:rsidRPr="00B350A0">
              <w:t>to clear the message box.</w:t>
            </w:r>
          </w:p>
        </w:tc>
      </w:tr>
    </w:tbl>
    <w:p w14:paraId="013588FC" w14:textId="77777777" w:rsidR="003373D9" w:rsidRPr="00B350A0" w:rsidRDefault="003373D9" w:rsidP="004A51AA">
      <w:pPr>
        <w:pStyle w:val="Note"/>
      </w:pPr>
      <w:r w:rsidRPr="00B350A0">
        <w:lastRenderedPageBreak/>
        <w:t>Note</w:t>
      </w:r>
      <w:r w:rsidRPr="00B350A0">
        <w:tab/>
        <w:t>After uploading your Spectral data to SPECCHIO, do not change the sub-folder structure on the hard disk that you set up and used. You will need this again if you wish to upload further Spectral data to this Campaign in the future.</w:t>
      </w:r>
    </w:p>
    <w:p w14:paraId="7DD4C9E4" w14:textId="77777777" w:rsidR="003373D9" w:rsidRPr="00A8518D" w:rsidRDefault="003373D9" w:rsidP="00687556">
      <w:pPr>
        <w:pStyle w:val="Heading3"/>
      </w:pPr>
      <w:bookmarkStart w:id="371" w:name="_Toc506895557"/>
      <w:r w:rsidRPr="00A8518D">
        <w:t>Instrument and Sensor selection</w:t>
      </w:r>
      <w:bookmarkEnd w:id="371"/>
    </w:p>
    <w:p w14:paraId="67521F52" w14:textId="77777777" w:rsidR="003373D9" w:rsidRPr="00B350A0" w:rsidRDefault="003373D9" w:rsidP="004A51AA">
      <w:pPr>
        <w:pStyle w:val="Body"/>
      </w:pPr>
      <w:r w:rsidRPr="00B350A0">
        <w:t xml:space="preserve">SPECCHIO searches the existing Sensor and Instrument definitions in the database to find a match for the Spectrum data loaded. It sets the Instrument and Sensor Metadata </w:t>
      </w:r>
      <w:r w:rsidR="00B931BF" w:rsidRPr="00B350A0">
        <w:t>Attributes</w:t>
      </w:r>
      <w:r w:rsidRPr="00B350A0">
        <w:t xml:space="preserve"> for the Spectrum to the one it chooses.</w:t>
      </w:r>
    </w:p>
    <w:p w14:paraId="54887CF5" w14:textId="77777777" w:rsidR="003373D9" w:rsidRPr="00B350A0" w:rsidRDefault="003373D9" w:rsidP="004A51AA">
      <w:pPr>
        <w:pStyle w:val="Body"/>
      </w:pPr>
      <w:r w:rsidRPr="00B350A0">
        <w:t xml:space="preserve">If SPECCHIO does not find a match in its Instrument and Sensor tables, it will create an Instrument record and set the Spectrum’s Instrument Metadata Attribute to refer to it. The Sensor Metadata Attribute will be </w:t>
      </w:r>
      <w:r w:rsidR="004C64EE" w:rsidRPr="00B350A0">
        <w:t>filled with automatically generated sensor information if no matching sensor is found</w:t>
      </w:r>
      <w:r w:rsidRPr="00B350A0">
        <w:t>.</w:t>
      </w:r>
    </w:p>
    <w:p w14:paraId="132E99A0" w14:textId="77777777" w:rsidR="003373D9" w:rsidRPr="00B350A0" w:rsidRDefault="003373D9" w:rsidP="004A51AA">
      <w:pPr>
        <w:pStyle w:val="Note"/>
      </w:pPr>
      <w:r w:rsidRPr="00B350A0">
        <w:t>Note</w:t>
      </w:r>
      <w:r w:rsidRPr="00B350A0">
        <w:tab/>
        <w:t>After uploading Spectra, always use the Metadata Editor to check the settings of the Instrument and Sensor Type which SPECCHIO has tried to determine from the input Spectra characteristics. If they are not set or not correct, use the Metadata Editor to correct them.</w:t>
      </w:r>
    </w:p>
    <w:p w14:paraId="7DC841B3" w14:textId="36B4D305" w:rsidR="003373D9" w:rsidRPr="00B350A0" w:rsidRDefault="003373D9" w:rsidP="004A51AA">
      <w:pPr>
        <w:pStyle w:val="Body"/>
      </w:pPr>
      <w:r w:rsidRPr="00B350A0">
        <w:t xml:space="preserve">See </w:t>
      </w:r>
      <w:r w:rsidR="00675DB7" w:rsidRPr="00B350A0">
        <w:rPr>
          <w:i/>
        </w:rPr>
        <w:t xml:space="preserve">Section </w:t>
      </w:r>
      <w:r w:rsidR="007C6DFB" w:rsidRPr="00B350A0">
        <w:fldChar w:fldCharType="begin"/>
      </w:r>
      <w:r w:rsidR="007C6DFB" w:rsidRPr="00B350A0">
        <w:instrText xml:space="preserve"> REF _Ref357586671 \r \h  \* MERGEFORMAT </w:instrText>
      </w:r>
      <w:r w:rsidR="007C6DFB" w:rsidRPr="00B350A0">
        <w:fldChar w:fldCharType="separate"/>
      </w:r>
      <w:r w:rsidR="000C7C57" w:rsidRPr="000C7C57">
        <w:rPr>
          <w:rStyle w:val="CrossReference"/>
        </w:rPr>
        <w:t>9.5.1</w:t>
      </w:r>
      <w:r w:rsidR="007C6DFB" w:rsidRPr="00B350A0">
        <w:fldChar w:fldCharType="end"/>
      </w:r>
      <w:r w:rsidR="007C6DFB" w:rsidRPr="00B350A0">
        <w:rPr>
          <w:rStyle w:val="CrossReference"/>
          <w:u w:val="single"/>
        </w:rPr>
        <w:t xml:space="preserve"> </w:t>
      </w:r>
      <w:r w:rsidR="00DA4F2C" w:rsidRPr="00B350A0">
        <w:fldChar w:fldCharType="begin"/>
      </w:r>
      <w:r w:rsidR="00DA4F2C" w:rsidRPr="00B350A0">
        <w:instrText xml:space="preserve"> REF _Ref356553888 \h  \* MERGEFORMAT </w:instrText>
      </w:r>
      <w:r w:rsidR="00DA4F2C" w:rsidRPr="00B350A0">
        <w:fldChar w:fldCharType="separate"/>
      </w:r>
      <w:r w:rsidR="000C7C57" w:rsidRPr="000C7C57">
        <w:rPr>
          <w:i/>
        </w:rPr>
        <w:t>Metadata</w:t>
      </w:r>
      <w:r w:rsidR="00DA4F2C" w:rsidRPr="00B350A0">
        <w:fldChar w:fldCharType="end"/>
      </w:r>
      <w:r w:rsidRPr="00B350A0">
        <w:t xml:space="preserve"> for more information on the Metadata Editor.</w:t>
      </w:r>
    </w:p>
    <w:p w14:paraId="068D612C" w14:textId="77777777" w:rsidR="003373D9" w:rsidRPr="00A8518D" w:rsidRDefault="003373D9" w:rsidP="00687556">
      <w:pPr>
        <w:pStyle w:val="Heading3"/>
      </w:pPr>
      <w:bookmarkStart w:id="372" w:name="_Toc506895558"/>
      <w:r w:rsidRPr="00A8518D">
        <w:t>Reference Panel selection</w:t>
      </w:r>
      <w:bookmarkEnd w:id="372"/>
    </w:p>
    <w:p w14:paraId="78D5933F" w14:textId="77777777" w:rsidR="003373D9" w:rsidRPr="00B350A0" w:rsidRDefault="003373D9" w:rsidP="004A51AA">
      <w:pPr>
        <w:pStyle w:val="Body"/>
      </w:pPr>
      <w:r w:rsidRPr="00B350A0">
        <w:t>SPECCHIO searches its Reference Panel table and attempts to find a match for any Reference Panel specified in the input Spectrum.</w:t>
      </w:r>
    </w:p>
    <w:p w14:paraId="347ED5EB" w14:textId="77777777" w:rsidR="003373D9" w:rsidRPr="00B350A0" w:rsidRDefault="003373D9" w:rsidP="004A51AA">
      <w:pPr>
        <w:pStyle w:val="Body"/>
      </w:pPr>
      <w:r w:rsidRPr="00B350A0">
        <w:t xml:space="preserve">If SPECCHIO does not find a match for the Reference Panel in its tables, it will set the Reference Panel Metadata Attribute value to </w:t>
      </w:r>
      <w:r w:rsidRPr="00B350A0">
        <w:rPr>
          <w:rStyle w:val="GUIWord"/>
          <w:u w:val="single"/>
        </w:rPr>
        <w:t>Nil</w:t>
      </w:r>
      <w:r w:rsidRPr="00B350A0">
        <w:t xml:space="preserve">, and attempt to store the Reference Panel name in the </w:t>
      </w:r>
      <w:r w:rsidRPr="00B350A0">
        <w:rPr>
          <w:rStyle w:val="GUIWord"/>
          <w:u w:val="single"/>
        </w:rPr>
        <w:t>White Reference Panel Name</w:t>
      </w:r>
      <w:r w:rsidRPr="00B350A0">
        <w:t xml:space="preserve"> Metadata Attribute.</w:t>
      </w:r>
    </w:p>
    <w:p w14:paraId="00E15FEF" w14:textId="77777777" w:rsidR="003373D9" w:rsidRPr="00B350A0" w:rsidRDefault="003373D9" w:rsidP="004A51AA">
      <w:pPr>
        <w:pStyle w:val="Note"/>
      </w:pPr>
      <w:r w:rsidRPr="00B350A0">
        <w:t>Note</w:t>
      </w:r>
      <w:r w:rsidRPr="00B350A0">
        <w:tab/>
        <w:t>After uploading Spectra, use the Metadata Editor to check the setting of the Reference Panel which SPECCHIO has tried to determine from the input Spectra. If it is not set or not correct, use the Metadata Editor to correct it.</w:t>
      </w:r>
    </w:p>
    <w:p w14:paraId="6129F2D8" w14:textId="28489B2F" w:rsidR="003373D9" w:rsidRPr="00B350A0" w:rsidRDefault="003373D9" w:rsidP="004A51AA">
      <w:pPr>
        <w:pStyle w:val="Body"/>
      </w:pPr>
      <w:r w:rsidRPr="00B350A0">
        <w:t xml:space="preserve">See </w:t>
      </w:r>
      <w:r w:rsidR="00DA4F2C" w:rsidRPr="00B350A0">
        <w:fldChar w:fldCharType="begin"/>
      </w:r>
      <w:r w:rsidR="00DA4F2C" w:rsidRPr="00B350A0">
        <w:instrText xml:space="preserve"> REF _Ref357586671 \r \h  \* MERGEFORMAT </w:instrText>
      </w:r>
      <w:r w:rsidR="00DA4F2C" w:rsidRPr="00B350A0">
        <w:fldChar w:fldCharType="separate"/>
      </w:r>
      <w:r w:rsidR="000C7C57" w:rsidRPr="000C7C57">
        <w:rPr>
          <w:rStyle w:val="CrossReference"/>
        </w:rPr>
        <w:t>9.5.1</w:t>
      </w:r>
      <w:r w:rsidR="00DA4F2C" w:rsidRPr="00B350A0">
        <w:fldChar w:fldCharType="end"/>
      </w:r>
      <w:r w:rsidRPr="00B350A0">
        <w:rPr>
          <w:rStyle w:val="CrossReference"/>
          <w:u w:val="single"/>
        </w:rPr>
        <w:t xml:space="preserve"> </w:t>
      </w:r>
      <w:r w:rsidR="00DA4F2C" w:rsidRPr="00B350A0">
        <w:fldChar w:fldCharType="begin"/>
      </w:r>
      <w:r w:rsidR="00DA4F2C" w:rsidRPr="00B350A0">
        <w:instrText xml:space="preserve"> REF _Ref356553888 \h  \* MERGEFORMAT </w:instrText>
      </w:r>
      <w:r w:rsidR="00DA4F2C" w:rsidRPr="00B350A0">
        <w:fldChar w:fldCharType="separate"/>
      </w:r>
      <w:r w:rsidR="000C7C57" w:rsidRPr="000C7C57">
        <w:rPr>
          <w:i/>
        </w:rPr>
        <w:t>Metadata</w:t>
      </w:r>
      <w:r w:rsidR="00DA4F2C" w:rsidRPr="00B350A0">
        <w:fldChar w:fldCharType="end"/>
      </w:r>
      <w:r w:rsidR="00526E08" w:rsidRPr="00B350A0">
        <w:t xml:space="preserve"> </w:t>
      </w:r>
      <w:r w:rsidRPr="00B350A0">
        <w:t>for more information on the Metadata Editor.</w:t>
      </w:r>
    </w:p>
    <w:p w14:paraId="215629F4" w14:textId="77777777" w:rsidR="003373D9" w:rsidRPr="00A8518D" w:rsidRDefault="003373D9" w:rsidP="00687556">
      <w:pPr>
        <w:pStyle w:val="Heading3"/>
      </w:pPr>
      <w:bookmarkStart w:id="373" w:name="_Toc506895559"/>
      <w:r w:rsidRPr="00A8518D">
        <w:t>Handling Spectrum upload errors</w:t>
      </w:r>
      <w:bookmarkEnd w:id="373"/>
    </w:p>
    <w:p w14:paraId="019440A6" w14:textId="77777777" w:rsidR="003373D9" w:rsidRPr="00B350A0" w:rsidRDefault="003373D9" w:rsidP="004A51AA">
      <w:pPr>
        <w:pStyle w:val="Warning"/>
      </w:pPr>
      <w:r w:rsidRPr="00B350A0">
        <w:t>Warning</w:t>
      </w:r>
      <w:r w:rsidRPr="00B350A0">
        <w:tab/>
        <w:t>If the message box advising successful completion does not appear, the upload did not complete normally. Check the count of uploaded Spectra to determine how much was completed. See below for information on recovering from upload errors.</w:t>
      </w:r>
    </w:p>
    <w:p w14:paraId="2F80CCF7" w14:textId="1C3F8CB7" w:rsidR="003373D9" w:rsidRPr="00B350A0" w:rsidRDefault="003373D9" w:rsidP="004A51AA">
      <w:pPr>
        <w:pStyle w:val="Body"/>
      </w:pPr>
      <w:r w:rsidRPr="00B350A0">
        <w:t xml:space="preserve">If a folder contains unknown file types, mixed file types or files with invalid data, the loading process will </w:t>
      </w:r>
      <w:r w:rsidR="002A5FA2">
        <w:t>try and skip these files</w:t>
      </w:r>
      <w:r w:rsidRPr="00B350A0">
        <w:t>.</w:t>
      </w:r>
      <w:r w:rsidR="002A5FA2">
        <w:t xml:space="preserve"> In the case of errors within files of known file format, a</w:t>
      </w:r>
      <w:r w:rsidRPr="00B350A0">
        <w:t xml:space="preserve"> dialog box will generally appear, indicating the offending file and the cause of the problem.</w:t>
      </w:r>
    </w:p>
    <w:p w14:paraId="7B43DD18" w14:textId="77777777" w:rsidR="003373D9" w:rsidRPr="00B350A0" w:rsidRDefault="003373D9" w:rsidP="004A51AA">
      <w:pPr>
        <w:pStyle w:val="Body"/>
      </w:pPr>
      <w:r w:rsidRPr="00B350A0">
        <w:t>You should check the cause of the problem, rectify it and attempt the upload again. Spectra which successfully uploaded the first time will not be uploaded again.</w:t>
      </w:r>
    </w:p>
    <w:p w14:paraId="7585E45A" w14:textId="3E94B420" w:rsidR="003373D9" w:rsidRPr="00B350A0" w:rsidRDefault="003373D9" w:rsidP="00941E8C">
      <w:pPr>
        <w:pStyle w:val="Heading2"/>
      </w:pPr>
      <w:bookmarkStart w:id="374" w:name="_Toc398023928"/>
      <w:bookmarkStart w:id="375" w:name="_Toc506895560"/>
      <w:bookmarkEnd w:id="370"/>
      <w:r w:rsidRPr="00B350A0">
        <w:t>Loading Additional Spectral Data</w:t>
      </w:r>
      <w:bookmarkEnd w:id="374"/>
      <w:bookmarkEnd w:id="375"/>
    </w:p>
    <w:p w14:paraId="2C96583E" w14:textId="77777777" w:rsidR="003373D9" w:rsidRPr="00B350A0" w:rsidRDefault="003373D9" w:rsidP="004A51AA">
      <w:pPr>
        <w:pStyle w:val="Body"/>
      </w:pPr>
      <w:r w:rsidRPr="00B350A0">
        <w:t>If further Spectral data becomes available for your Campaign, it is possible to conveniently add it to your existing SPECCHIO Campaign.</w:t>
      </w:r>
    </w:p>
    <w:p w14:paraId="1EC40CA1" w14:textId="77777777" w:rsidR="003373D9" w:rsidRPr="00B350A0" w:rsidRDefault="003373D9" w:rsidP="004A51AA">
      <w:pPr>
        <w:pStyle w:val="Body"/>
      </w:pPr>
      <w:r w:rsidRPr="00B350A0">
        <w:t>There are a number of different scenarios which may apply.</w:t>
      </w:r>
    </w:p>
    <w:p w14:paraId="6225489D" w14:textId="261A4AE9" w:rsidR="003373D9" w:rsidRPr="00A8518D" w:rsidRDefault="003373D9" w:rsidP="003373D9">
      <w:pPr>
        <w:pStyle w:val="Heading3"/>
      </w:pPr>
      <w:bookmarkStart w:id="376" w:name="_Toc398023929"/>
      <w:bookmarkStart w:id="377" w:name="_Toc506895561"/>
      <w:r w:rsidRPr="00A8518D">
        <w:lastRenderedPageBreak/>
        <w:t>Uploading Additional Spectral Data from the Same Computer</w:t>
      </w:r>
      <w:bookmarkEnd w:id="376"/>
      <w:bookmarkEnd w:id="377"/>
    </w:p>
    <w:p w14:paraId="4B5F9DDB" w14:textId="77777777" w:rsidR="003373D9" w:rsidRPr="00B350A0" w:rsidRDefault="003373D9" w:rsidP="004A51AA">
      <w:pPr>
        <w:pStyle w:val="Body"/>
      </w:pPr>
      <w:r w:rsidRPr="00B350A0">
        <w:t>In this case, add the new Spectral data to the existing sub-folder structure on your computer’s disk from which you uploaded the original Spectral data.</w:t>
      </w:r>
    </w:p>
    <w:p w14:paraId="2E37A6D6" w14:textId="77777777" w:rsidR="003373D9" w:rsidRPr="00B350A0" w:rsidRDefault="003373D9" w:rsidP="004A51AA">
      <w:pPr>
        <w:pStyle w:val="Bullet"/>
      </w:pPr>
      <w:r w:rsidRPr="00B350A0">
        <w:t>Do not add any files other than Spectral data and ensure that all files within each sub-folder have the same file format.</w:t>
      </w:r>
    </w:p>
    <w:p w14:paraId="28083623" w14:textId="77777777" w:rsidR="003373D9" w:rsidRPr="00B350A0" w:rsidRDefault="003373D9" w:rsidP="004A51AA">
      <w:pPr>
        <w:pStyle w:val="Bullet"/>
      </w:pPr>
      <w:r w:rsidRPr="00B350A0">
        <w:t>Do not change the file names of any of the original files.</w:t>
      </w:r>
    </w:p>
    <w:p w14:paraId="5E11A0C0" w14:textId="77777777" w:rsidR="003373D9" w:rsidRPr="00B350A0" w:rsidRDefault="003373D9" w:rsidP="004A51AA">
      <w:pPr>
        <w:pStyle w:val="Bullet"/>
      </w:pPr>
      <w:r w:rsidRPr="00B350A0">
        <w:t>Do not change or rename the sub-folders, but you may add new sub-folders.</w:t>
      </w:r>
    </w:p>
    <w:p w14:paraId="6550BCE4" w14:textId="107AA021" w:rsidR="003373D9" w:rsidRPr="00B350A0" w:rsidRDefault="003373D9" w:rsidP="004A51AA">
      <w:pPr>
        <w:pStyle w:val="Body"/>
      </w:pPr>
      <w:r w:rsidRPr="00B350A0">
        <w:t xml:space="preserve">To upload the new Spectral data, follow the process described in </w:t>
      </w:r>
      <w:r w:rsidR="00675DB7" w:rsidRPr="00B350A0">
        <w:rPr>
          <w:i/>
        </w:rPr>
        <w:t>S</w:t>
      </w:r>
      <w:r w:rsidRPr="00B350A0">
        <w:rPr>
          <w:i/>
        </w:rPr>
        <w:t xml:space="preserve">ection </w:t>
      </w:r>
      <w:r w:rsidR="00675DB7" w:rsidRPr="00B350A0">
        <w:rPr>
          <w:i/>
        </w:rPr>
        <w:t>7.3</w:t>
      </w:r>
      <w:r w:rsidR="00DA4F2C" w:rsidRPr="00B350A0">
        <w:fldChar w:fldCharType="begin"/>
      </w:r>
      <w:r w:rsidR="00DA4F2C" w:rsidRPr="00B350A0">
        <w:instrText xml:space="preserve"> REF _Ref358983057 \r \h  \* MERGEFORMAT </w:instrText>
      </w:r>
      <w:r w:rsidR="00DA4F2C" w:rsidRPr="00B350A0">
        <w:fldChar w:fldCharType="separate"/>
      </w:r>
      <w:r w:rsidR="000C7C57" w:rsidRPr="000C7C57">
        <w:rPr>
          <w:i/>
        </w:rPr>
        <w:t>9.3</w:t>
      </w:r>
      <w:r w:rsidR="00DA4F2C" w:rsidRPr="00B350A0">
        <w:fldChar w:fldCharType="end"/>
      </w:r>
      <w:r w:rsidRPr="00B350A0">
        <w:rPr>
          <w:rStyle w:val="CrossReference"/>
          <w:i w:val="0"/>
          <w:u w:val="single"/>
        </w:rPr>
        <w:t xml:space="preserve"> </w:t>
      </w:r>
      <w:r w:rsidR="00741214" w:rsidRPr="00B350A0">
        <w:rPr>
          <w:i/>
        </w:rPr>
        <w:fldChar w:fldCharType="begin"/>
      </w:r>
      <w:r w:rsidR="00526E08" w:rsidRPr="00B350A0">
        <w:rPr>
          <w:rStyle w:val="CrossReference"/>
          <w:i w:val="0"/>
          <w:u w:val="single"/>
        </w:rPr>
        <w:instrText xml:space="preserve"> REF _Ref153794251 \h </w:instrText>
      </w:r>
      <w:r w:rsidR="00526E08" w:rsidRPr="00B350A0">
        <w:rPr>
          <w:i/>
        </w:rPr>
        <w:instrText xml:space="preserve"> \* MERGEFORMAT </w:instrText>
      </w:r>
      <w:r w:rsidR="00741214" w:rsidRPr="00B350A0">
        <w:rPr>
          <w:i/>
        </w:rPr>
      </w:r>
      <w:r w:rsidR="00741214" w:rsidRPr="00B350A0">
        <w:rPr>
          <w:i/>
        </w:rPr>
        <w:fldChar w:fldCharType="separate"/>
      </w:r>
      <w:r w:rsidR="000C7C57" w:rsidRPr="000C7C57">
        <w:rPr>
          <w:i/>
        </w:rPr>
        <w:t>Loading Campaign Spectral Data</w:t>
      </w:r>
      <w:r w:rsidR="00741214" w:rsidRPr="00B350A0">
        <w:rPr>
          <w:i/>
        </w:rPr>
        <w:fldChar w:fldCharType="end"/>
      </w:r>
      <w:r w:rsidRPr="00B350A0">
        <w:t xml:space="preserve"> Only the new data will be loaded.</w:t>
      </w:r>
    </w:p>
    <w:p w14:paraId="656B5A2E" w14:textId="34862C52" w:rsidR="003373D9" w:rsidRPr="00B350A0" w:rsidRDefault="003373D9" w:rsidP="004A51AA">
      <w:pPr>
        <w:pStyle w:val="Note"/>
      </w:pPr>
      <w:r w:rsidRPr="00B350A0">
        <w:t>Note</w:t>
      </w:r>
      <w:r w:rsidRPr="00B350A0">
        <w:tab/>
      </w:r>
      <w:r w:rsidR="006D721B">
        <w:t>A</w:t>
      </w:r>
      <w:r w:rsidRPr="00B350A0">
        <w:t>dditional Spectra</w:t>
      </w:r>
      <w:r w:rsidR="00726284">
        <w:t xml:space="preserve"> can be added to XLS files and will be added when re-invoking the loading process</w:t>
      </w:r>
      <w:r w:rsidRPr="00B350A0">
        <w:t>.</w:t>
      </w:r>
    </w:p>
    <w:p w14:paraId="626F915E" w14:textId="77777777" w:rsidR="003373D9" w:rsidRDefault="003373D9" w:rsidP="004A51AA">
      <w:pPr>
        <w:pStyle w:val="Body"/>
      </w:pPr>
      <w:r w:rsidRPr="00B350A0">
        <w:t>After uploading new data you may need to set the Metadata for the new data. Depending on your Campaign Hierarchy design, the new data may be interspersed with your existing data. Take care not to delete or corrupt the Metadata on your existing data by ensuring that you select only your new Spectra when you update the Metadata.</w:t>
      </w:r>
    </w:p>
    <w:p w14:paraId="69D0E953" w14:textId="172C25FD" w:rsidR="008B6D2B" w:rsidRPr="00B350A0" w:rsidRDefault="008B6D2B" w:rsidP="008B6D2B">
      <w:pPr>
        <w:pStyle w:val="Note"/>
      </w:pPr>
      <w:r w:rsidRPr="00B350A0">
        <w:t>Note</w:t>
      </w:r>
      <w:r w:rsidRPr="00B350A0">
        <w:tab/>
      </w:r>
      <w:r>
        <w:t>Existing metadata stored at hierarchy level is automatically inherited by spectra added beneath these hierarchies</w:t>
      </w:r>
      <w:r w:rsidRPr="00B350A0">
        <w:t>.</w:t>
      </w:r>
    </w:p>
    <w:p w14:paraId="2C1CD981" w14:textId="77777777" w:rsidR="008B6D2B" w:rsidRPr="00B350A0" w:rsidRDefault="008B6D2B" w:rsidP="004A51AA">
      <w:pPr>
        <w:pStyle w:val="Body"/>
      </w:pPr>
    </w:p>
    <w:p w14:paraId="6D28AA3F" w14:textId="77777777" w:rsidR="003373D9" w:rsidRPr="00B350A0" w:rsidRDefault="003373D9" w:rsidP="004A51AA">
      <w:pPr>
        <w:pStyle w:val="Warning"/>
      </w:pPr>
      <w:r w:rsidRPr="00B350A0">
        <w:t>Warning</w:t>
      </w:r>
      <w:r w:rsidRPr="00B350A0">
        <w:tab/>
        <w:t>This particularly applies to UTC time changes, where applying the same time change a second time will add or subtract the time difference again, yielding an incorrect result.</w:t>
      </w:r>
    </w:p>
    <w:p w14:paraId="4C1830B1" w14:textId="4E7F3EE4" w:rsidR="003373D9" w:rsidRPr="00A8518D" w:rsidRDefault="003373D9" w:rsidP="003373D9">
      <w:pPr>
        <w:pStyle w:val="Heading3"/>
      </w:pPr>
      <w:bookmarkStart w:id="378" w:name="_Toc398023930"/>
      <w:bookmarkStart w:id="379" w:name="_Toc506895562"/>
      <w:r w:rsidRPr="00A8518D">
        <w:t>Uploading Additional Spectral Data from a Second Computer</w:t>
      </w:r>
      <w:bookmarkEnd w:id="378"/>
      <w:bookmarkEnd w:id="379"/>
    </w:p>
    <w:p w14:paraId="5710CF3D" w14:textId="77777777" w:rsidR="003373D9" w:rsidRPr="00B350A0" w:rsidRDefault="003373D9" w:rsidP="004A51AA">
      <w:pPr>
        <w:pStyle w:val="Body"/>
      </w:pPr>
      <w:r w:rsidRPr="00B350A0">
        <w:t>SPECCHIO permits multiple Paths to be stored against each Campaign. This permits the same data to be managed and augmented from multiple computers.</w:t>
      </w:r>
    </w:p>
    <w:p w14:paraId="3AEB484D" w14:textId="77777777" w:rsidR="003373D9" w:rsidRPr="00B350A0" w:rsidRDefault="003373D9" w:rsidP="004A51AA">
      <w:pPr>
        <w:pStyle w:val="ProcessHeading"/>
      </w:pPr>
      <w:r w:rsidRPr="00B350A0">
        <w:t>To upload from a second computer:</w:t>
      </w:r>
    </w:p>
    <w:tbl>
      <w:tblPr>
        <w:tblStyle w:val="Instructions"/>
        <w:tblW w:w="0" w:type="auto"/>
        <w:tblLook w:val="04A0" w:firstRow="1" w:lastRow="0" w:firstColumn="1" w:lastColumn="0" w:noHBand="0" w:noVBand="1"/>
      </w:tblPr>
      <w:tblGrid>
        <w:gridCol w:w="8533"/>
      </w:tblGrid>
      <w:tr w:rsidR="003373D9" w:rsidRPr="00B350A0" w14:paraId="19CA2C1F"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F419673" w14:textId="77777777" w:rsidR="003373D9" w:rsidRPr="00B350A0" w:rsidRDefault="003373D9" w:rsidP="004A51AA">
            <w:pPr>
              <w:pStyle w:val="Bullet"/>
            </w:pPr>
            <w:r w:rsidRPr="00B350A0">
              <w:t>On the second computer, make an exact copy of the entire Campaign folder tree as it was uploaded from the first computer. It does not have to be in the same location as it was on the first computer, but the sub-folder structure, sub-folder names and file names must be identical.</w:t>
            </w:r>
          </w:p>
          <w:p w14:paraId="4235A9DF" w14:textId="77777777" w:rsidR="003373D9" w:rsidRPr="00B350A0" w:rsidRDefault="003373D9" w:rsidP="004A51AA">
            <w:pPr>
              <w:pStyle w:val="Bullet"/>
            </w:pPr>
            <w:r w:rsidRPr="00B350A0">
              <w:t>Add the new hierarchy sub-folders and files into the existing sub-folder structure.</w:t>
            </w:r>
          </w:p>
          <w:p w14:paraId="1FC29FAA" w14:textId="77777777" w:rsidR="003373D9" w:rsidRPr="00B350A0" w:rsidRDefault="00675DB7" w:rsidP="004A51AA">
            <w:pPr>
              <w:pStyle w:val="Bullet"/>
            </w:pPr>
            <w:r w:rsidRPr="00B350A0">
              <w:t>From the Main menu, s</w:t>
            </w:r>
            <w:r w:rsidR="003373D9" w:rsidRPr="00B350A0">
              <w:t xml:space="preserve">elect </w:t>
            </w:r>
            <w:r w:rsidR="003373D9" w:rsidRPr="00B350A0">
              <w:rPr>
                <w:rStyle w:val="GUIWord"/>
                <w:u w:val="single"/>
              </w:rPr>
              <w:t>Data Input</w:t>
            </w:r>
            <w:r w:rsidRPr="00B350A0">
              <w:rPr>
                <w:rStyle w:val="GUIWord"/>
                <w:u w:val="single"/>
              </w:rPr>
              <w:t xml:space="preserve"> - </w:t>
            </w:r>
            <w:r w:rsidR="003373D9" w:rsidRPr="00B350A0">
              <w:rPr>
                <w:rStyle w:val="GUIWord"/>
                <w:u w:val="single"/>
              </w:rPr>
              <w:t>Load campaign data</w:t>
            </w:r>
            <w:r w:rsidR="003373D9" w:rsidRPr="00B350A0">
              <w:t>.</w:t>
            </w:r>
          </w:p>
          <w:p w14:paraId="0873F376" w14:textId="77777777" w:rsidR="003373D9" w:rsidRPr="00B350A0" w:rsidRDefault="003373D9" w:rsidP="004A51AA">
            <w:pPr>
              <w:pStyle w:val="Bullet"/>
            </w:pPr>
            <w:r w:rsidRPr="00B350A0">
              <w:t xml:space="preserve">From the </w:t>
            </w:r>
            <w:r w:rsidRPr="00B350A0">
              <w:rPr>
                <w:rStyle w:val="GUIWord"/>
                <w:u w:val="single"/>
              </w:rPr>
              <w:t>Campaign name</w:t>
            </w:r>
            <w:r w:rsidRPr="00B350A0">
              <w:t xml:space="preserve"> dropdown list, select the name of the Campaign you are uploading to. The list of paths in the </w:t>
            </w:r>
            <w:r w:rsidRPr="00B350A0">
              <w:rPr>
                <w:rStyle w:val="GUIWord"/>
                <w:u w:val="single"/>
              </w:rPr>
              <w:t>Path</w:t>
            </w:r>
            <w:r w:rsidRPr="00B350A0">
              <w:t xml:space="preserve"> box will change to be those defined for the selected Campaign.</w:t>
            </w:r>
          </w:p>
          <w:p w14:paraId="634F99E8" w14:textId="77777777" w:rsidR="003373D9" w:rsidRPr="001766C9" w:rsidRDefault="003373D9" w:rsidP="003373D9">
            <w:pPr>
              <w:pStyle w:val="Figure"/>
            </w:pPr>
            <w:r w:rsidRPr="001766C9">
              <w:rPr>
                <w:lang w:val="en-GB" w:eastAsia="en-GB"/>
              </w:rPr>
              <w:lastRenderedPageBreak/>
              <w:drawing>
                <wp:inline distT="0" distB="0" distL="0" distR="0" wp14:anchorId="00C696DB" wp14:editId="55ACC3F3">
                  <wp:extent cx="2737798" cy="1644349"/>
                  <wp:effectExtent l="0" t="19050" r="81602" b="51101"/>
                  <wp:docPr id="6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58" cstate="print"/>
                          <a:srcRect/>
                          <a:stretch>
                            <a:fillRect/>
                          </a:stretch>
                        </pic:blipFill>
                        <pic:spPr bwMode="auto">
                          <a:xfrm>
                            <a:off x="0" y="0"/>
                            <a:ext cx="2741657" cy="16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7FD04147" w14:textId="4AC5C585" w:rsidR="003373D9" w:rsidRPr="00DA48C2" w:rsidRDefault="003373D9"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26</w:t>
            </w:r>
            <w:r w:rsidR="00397B59" w:rsidRPr="00DA48C2">
              <w:fldChar w:fldCharType="end"/>
            </w:r>
            <w:r w:rsidRPr="00DA48C2">
              <w:t>: File upload dialog showing no paths</w:t>
            </w:r>
          </w:p>
          <w:p w14:paraId="7365457D" w14:textId="77777777" w:rsidR="003373D9" w:rsidRPr="00B350A0" w:rsidRDefault="003373D9" w:rsidP="004A51AA">
            <w:pPr>
              <w:pStyle w:val="ProcessStepFollow"/>
            </w:pPr>
            <w:r w:rsidRPr="00B350A0">
              <w:t>SPECCHIO stores every path name that has been used to upload data to this Campaign. However, this box will only display those paths which point to locations which exist on your computer. In this scenario, it is likely that no existing paths will be valid on your computer and so no paths will be shown in this dialog box for the Campaign in question.</w:t>
            </w:r>
          </w:p>
          <w:p w14:paraId="0F27C0A1" w14:textId="77777777" w:rsidR="003373D9" w:rsidRPr="00B350A0" w:rsidRDefault="003373D9" w:rsidP="004A51AA">
            <w:pPr>
              <w:pStyle w:val="Bullet"/>
            </w:pPr>
            <w:r w:rsidRPr="00B350A0">
              <w:t>Click</w:t>
            </w:r>
            <w:r w:rsidR="00B931BF" w:rsidRPr="00B350A0">
              <w:t xml:space="preserve"> </w:t>
            </w:r>
            <w:r w:rsidR="00B931BF" w:rsidRPr="00B350A0">
              <w:rPr>
                <w:rStyle w:val="ActionButton"/>
                <w:u w:val="single"/>
              </w:rPr>
              <w:t>New Path</w:t>
            </w:r>
            <w:r w:rsidRPr="00B350A0">
              <w:t>. A file selection dialog will open.</w:t>
            </w:r>
          </w:p>
          <w:p w14:paraId="0315897A" w14:textId="77777777" w:rsidR="003373D9" w:rsidRPr="00B350A0" w:rsidRDefault="003373D9" w:rsidP="004A51AA">
            <w:pPr>
              <w:pStyle w:val="Bullet"/>
            </w:pPr>
            <w:r w:rsidRPr="00B350A0">
              <w:t xml:space="preserve">Navigate to the folder that you copied to your computer and select it. This new path will be added to the list of paths in the </w:t>
            </w:r>
            <w:r w:rsidRPr="00B350A0">
              <w:rPr>
                <w:rStyle w:val="GUIWord"/>
                <w:u w:val="single"/>
              </w:rPr>
              <w:t>Path</w:t>
            </w:r>
            <w:r w:rsidRPr="00B350A0">
              <w:t xml:space="preserve"> box. Be sure to select the same level folder as the one selected when the Campaign was first loaded.</w:t>
            </w:r>
          </w:p>
          <w:p w14:paraId="6C47CE81" w14:textId="77777777" w:rsidR="003373D9" w:rsidRPr="00B350A0" w:rsidRDefault="003373D9" w:rsidP="004A51AA">
            <w:pPr>
              <w:pStyle w:val="Bullet"/>
            </w:pPr>
            <w:r w:rsidRPr="00B350A0">
              <w:t>Click</w:t>
            </w:r>
            <w:r w:rsidR="00B931BF" w:rsidRPr="00B350A0">
              <w:t xml:space="preserve"> </w:t>
            </w:r>
            <w:r w:rsidR="00B931BF" w:rsidRPr="00B350A0">
              <w:rPr>
                <w:rStyle w:val="ActionButton"/>
                <w:u w:val="single"/>
              </w:rPr>
              <w:t>Load</w:t>
            </w:r>
            <w:r w:rsidRPr="00B350A0">
              <w:t>. The dialog box will close and progress messages will be shown in the right hand part of the Main Window indicating the total number of files that have been found, and the number of new Spectra which have been loaded.</w:t>
            </w:r>
          </w:p>
        </w:tc>
      </w:tr>
    </w:tbl>
    <w:p w14:paraId="7C0B5209" w14:textId="77777777" w:rsidR="003373D9" w:rsidRPr="00B350A0" w:rsidRDefault="003373D9" w:rsidP="004A51AA">
      <w:pPr>
        <w:pStyle w:val="Warning"/>
      </w:pPr>
      <w:r w:rsidRPr="00B350A0">
        <w:lastRenderedPageBreak/>
        <w:t>Warning</w:t>
      </w:r>
      <w:r w:rsidRPr="00B350A0">
        <w:tab/>
        <w:t>If you select the folder above or below the one selected when the Campaign was first loaded, it will not be recognised as the same folder and will cause all of the existing data to be duplicated in your SPECCHIO Campaign.</w:t>
      </w:r>
    </w:p>
    <w:p w14:paraId="59572CFD" w14:textId="179F8FBE" w:rsidR="003373D9" w:rsidRPr="00A8518D" w:rsidRDefault="003373D9" w:rsidP="003373D9">
      <w:pPr>
        <w:pStyle w:val="Heading3"/>
      </w:pPr>
      <w:bookmarkStart w:id="380" w:name="_Toc398023931"/>
      <w:bookmarkStart w:id="381" w:name="_Toc506895563"/>
      <w:r w:rsidRPr="00A8518D">
        <w:t>Uploading Additional Spectral Data in a New Data Hierarchy</w:t>
      </w:r>
      <w:bookmarkEnd w:id="380"/>
      <w:bookmarkEnd w:id="381"/>
    </w:p>
    <w:p w14:paraId="0065BA5C" w14:textId="77777777" w:rsidR="003373D9" w:rsidRPr="00B350A0" w:rsidRDefault="003373D9" w:rsidP="004A51AA">
      <w:pPr>
        <w:pStyle w:val="Body"/>
      </w:pPr>
      <w:r w:rsidRPr="00B350A0">
        <w:t>There are often cases when a new set of Spectra is required to be uploaded, and this new set does not relate to the existing Spectra in the Campaign. In this case, a new folder structure can be created at the top level of the Campaign.</w:t>
      </w:r>
    </w:p>
    <w:p w14:paraId="59AB03BB" w14:textId="77777777" w:rsidR="003373D9" w:rsidRPr="00B350A0" w:rsidRDefault="003373D9" w:rsidP="003373D9">
      <w:pPr>
        <w:pStyle w:val="Figure"/>
        <w:rPr>
          <w:u w:val="single"/>
        </w:rPr>
      </w:pPr>
      <w:r w:rsidRPr="001766C9">
        <w:rPr>
          <w:lang w:val="en-GB" w:eastAsia="en-GB"/>
        </w:rPr>
        <w:drawing>
          <wp:inline distT="0" distB="0" distL="0" distR="0" wp14:anchorId="5F893BBC" wp14:editId="5FE61CB0">
            <wp:extent cx="1400318" cy="804390"/>
            <wp:effectExtent l="19050" t="19050" r="9525" b="152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59" cstate="print"/>
                    <a:srcRect l="1632" t="48311" r="80179" b="20946"/>
                    <a:stretch>
                      <a:fillRect/>
                    </a:stretch>
                  </pic:blipFill>
                  <pic:spPr bwMode="auto">
                    <a:xfrm>
                      <a:off x="0" y="0"/>
                      <a:ext cx="1400318" cy="804390"/>
                    </a:xfrm>
                    <a:prstGeom prst="rect">
                      <a:avLst/>
                    </a:prstGeom>
                    <a:noFill/>
                    <a:ln w="9525">
                      <a:solidFill>
                        <a:schemeClr val="accent1">
                          <a:shade val="95000"/>
                          <a:satMod val="105000"/>
                        </a:schemeClr>
                      </a:solidFill>
                      <a:miter lim="800000"/>
                      <a:headEnd/>
                      <a:tailEnd/>
                    </a:ln>
                    <a:effectLst/>
                  </pic:spPr>
                </pic:pic>
              </a:graphicData>
            </a:graphic>
          </wp:inline>
        </w:drawing>
      </w:r>
    </w:p>
    <w:p w14:paraId="10BB1280" w14:textId="092A40C4" w:rsidR="003373D9" w:rsidRPr="00DA48C2" w:rsidRDefault="003373D9"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27</w:t>
      </w:r>
      <w:r w:rsidR="00397B59" w:rsidRPr="00DA48C2">
        <w:fldChar w:fldCharType="end"/>
      </w:r>
      <w:r w:rsidRPr="00DA48C2">
        <w:t>: Data Hierarchy of GER example after initial load</w:t>
      </w:r>
    </w:p>
    <w:p w14:paraId="73C17A22" w14:textId="77777777" w:rsidR="003373D9" w:rsidRPr="00B350A0" w:rsidRDefault="003373D9" w:rsidP="004A51AA">
      <w:pPr>
        <w:pStyle w:val="Body"/>
      </w:pPr>
      <w:r w:rsidRPr="00B350A0">
        <w:t>In the above example, there is one sub-folder in the GER Example. If the user has performed a second largely independent part of the experiment, its results may be loaded as a new top level folder in the Campaign.</w:t>
      </w:r>
    </w:p>
    <w:p w14:paraId="60776F0C" w14:textId="2151E260" w:rsidR="003373D9" w:rsidRPr="001766C9" w:rsidRDefault="007E778A" w:rsidP="00675DB7">
      <w:pPr>
        <w:pStyle w:val="Figure"/>
      </w:pPr>
      <w:r w:rsidRPr="001766C9">
        <w:rPr>
          <w:lang w:val="en-GB" w:eastAsia="en-GB"/>
        </w:rPr>
        <w:lastRenderedPageBreak/>
        <mc:AlternateContent>
          <mc:Choice Requires="wpg">
            <w:drawing>
              <wp:inline distT="0" distB="0" distL="0" distR="0" wp14:anchorId="46E31307" wp14:editId="2F9925F5">
                <wp:extent cx="5255895" cy="1222375"/>
                <wp:effectExtent l="0" t="0" r="14605" b="9525"/>
                <wp:docPr id="508" name="Canvas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5895" cy="1222375"/>
                          <a:chOff x="0" y="0"/>
                          <a:chExt cx="53613" cy="13982"/>
                        </a:xfrm>
                      </wpg:grpSpPr>
                      <wps:wsp>
                        <wps:cNvPr id="509" name="AutoShape 420"/>
                        <wps:cNvSpPr>
                          <a:spLocks noChangeAspect="1" noChangeArrowheads="1"/>
                        </wps:cNvSpPr>
                        <wps:spPr bwMode="auto">
                          <a:xfrm>
                            <a:off x="0" y="0"/>
                            <a:ext cx="53613" cy="13982"/>
                          </a:xfrm>
                          <a:prstGeom prst="rect">
                            <a:avLst/>
                          </a:prstGeom>
                          <a:noFill/>
                          <a:ln w="9525">
                            <a:solidFill>
                              <a:schemeClr val="accent1">
                                <a:lumMod val="9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0" name="Picture 33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11971" y="1509"/>
                            <a:ext cx="15091" cy="11310"/>
                          </a:xfrm>
                          <a:prstGeom prst="rect">
                            <a:avLst/>
                          </a:prstGeom>
                          <a:noFill/>
                          <a:extLst>
                            <a:ext uri="{909E8E84-426E-40DD-AFC4-6F175D3DCCD1}">
                              <a14:hiddenFill xmlns:a14="http://schemas.microsoft.com/office/drawing/2010/main">
                                <a:solidFill>
                                  <a:srgbClr val="FFFFFF"/>
                                </a:solidFill>
                              </a14:hiddenFill>
                            </a:ext>
                          </a:extLst>
                        </pic:spPr>
                      </pic:pic>
                      <wps:wsp>
                        <wps:cNvPr id="511" name="AutoShape 324"/>
                        <wps:cNvSpPr>
                          <a:spLocks noChangeArrowheads="1"/>
                        </wps:cNvSpPr>
                        <wps:spPr bwMode="auto">
                          <a:xfrm>
                            <a:off x="30255" y="0"/>
                            <a:ext cx="22359" cy="6253"/>
                          </a:xfrm>
                          <a:prstGeom prst="roundRect">
                            <a:avLst>
                              <a:gd name="adj" fmla="val 8282"/>
                            </a:avLst>
                          </a:prstGeom>
                          <a:solidFill>
                            <a:srgbClr val="FFFFFF"/>
                          </a:solidFill>
                          <a:ln w="9525">
                            <a:solidFill>
                              <a:srgbClr val="0070C0"/>
                            </a:solidFill>
                            <a:round/>
                            <a:headEnd/>
                            <a:tailEnd/>
                          </a:ln>
                        </wps:spPr>
                        <wps:txbx>
                          <w:txbxContent>
                            <w:p w14:paraId="38A82E89" w14:textId="77777777" w:rsidR="00DD2757" w:rsidRPr="001766C9" w:rsidRDefault="00DD2757" w:rsidP="003373D9">
                              <w:pPr>
                                <w:rPr>
                                  <w:sz w:val="18"/>
                                  <w:szCs w:val="18"/>
                                  <w:lang w:val="en-AU"/>
                                </w:rPr>
                              </w:pPr>
                              <w:r w:rsidRPr="001766C9">
                                <w:rPr>
                                  <w:sz w:val="18"/>
                                  <w:szCs w:val="18"/>
                                  <w:lang w:val="en-AU"/>
                                </w:rPr>
                                <w:t>Original GER Example Campaign upload top-level folder which relates to original upload path</w:t>
                              </w:r>
                            </w:p>
                          </w:txbxContent>
                        </wps:txbx>
                        <wps:bodyPr rot="0" vert="horz" wrap="square" lIns="91440" tIns="45720" rIns="91440" bIns="45720" anchor="t" anchorCtr="0" upright="1">
                          <a:noAutofit/>
                        </wps:bodyPr>
                      </wps:wsp>
                      <wps:wsp>
                        <wps:cNvPr id="512" name="AutoShape 325"/>
                        <wps:cNvSpPr>
                          <a:spLocks noChangeArrowheads="1"/>
                        </wps:cNvSpPr>
                        <wps:spPr bwMode="auto">
                          <a:xfrm>
                            <a:off x="30255" y="7143"/>
                            <a:ext cx="22359" cy="6352"/>
                          </a:xfrm>
                          <a:prstGeom prst="roundRect">
                            <a:avLst>
                              <a:gd name="adj" fmla="val 8282"/>
                            </a:avLst>
                          </a:prstGeom>
                          <a:solidFill>
                            <a:srgbClr val="FFFFFF"/>
                          </a:solidFill>
                          <a:ln w="9525">
                            <a:solidFill>
                              <a:srgbClr val="0070C0"/>
                            </a:solidFill>
                            <a:round/>
                            <a:headEnd/>
                            <a:tailEnd/>
                          </a:ln>
                        </wps:spPr>
                        <wps:txbx>
                          <w:txbxContent>
                            <w:p w14:paraId="6342069E" w14:textId="77777777" w:rsidR="00DD2757" w:rsidRPr="001766C9" w:rsidRDefault="00DD2757" w:rsidP="003373D9">
                              <w:pPr>
                                <w:rPr>
                                  <w:sz w:val="18"/>
                                  <w:szCs w:val="18"/>
                                  <w:lang w:val="en-AU"/>
                                </w:rPr>
                              </w:pPr>
                              <w:r w:rsidRPr="001766C9">
                                <w:rPr>
                                  <w:sz w:val="18"/>
                                  <w:szCs w:val="18"/>
                                  <w:lang w:val="en-AU"/>
                                </w:rPr>
                                <w:t>Second GER Example Campaign upload top-level folder which relates to a new upload path</w:t>
                              </w:r>
                            </w:p>
                          </w:txbxContent>
                        </wps:txbx>
                        <wps:bodyPr rot="0" vert="horz" wrap="square" lIns="91440" tIns="45720" rIns="91440" bIns="45720" anchor="t" anchorCtr="0" upright="1">
                          <a:noAutofit/>
                        </wps:bodyPr>
                      </wps:wsp>
                      <wps:wsp>
                        <wps:cNvPr id="513" name="Freeform 327"/>
                        <wps:cNvSpPr>
                          <a:spLocks/>
                        </wps:cNvSpPr>
                        <wps:spPr bwMode="auto">
                          <a:xfrm>
                            <a:off x="23729" y="2903"/>
                            <a:ext cx="6526" cy="1056"/>
                          </a:xfrm>
                          <a:custGeom>
                            <a:avLst/>
                            <a:gdLst>
                              <a:gd name="T0" fmla="*/ 4147092 w 1027"/>
                              <a:gd name="T1" fmla="*/ 0 h 271"/>
                              <a:gd name="T2" fmla="*/ 0 w 1027"/>
                              <a:gd name="T3" fmla="*/ 411458 h 271"/>
                              <a:gd name="T4" fmla="*/ 0 60000 65536"/>
                              <a:gd name="T5" fmla="*/ 0 60000 65536"/>
                            </a:gdLst>
                            <a:ahLst/>
                            <a:cxnLst>
                              <a:cxn ang="T4">
                                <a:pos x="T0" y="T1"/>
                              </a:cxn>
                              <a:cxn ang="T5">
                                <a:pos x="T2" y="T3"/>
                              </a:cxn>
                            </a:cxnLst>
                            <a:rect l="0" t="0" r="r" b="b"/>
                            <a:pathLst>
                              <a:path w="1027" h="271">
                                <a:moveTo>
                                  <a:pt x="1027" y="0"/>
                                </a:moveTo>
                                <a:cubicBezTo>
                                  <a:pt x="1027" y="0"/>
                                  <a:pt x="513" y="135"/>
                                  <a:pt x="0" y="271"/>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 name="Freeform 328"/>
                        <wps:cNvSpPr>
                          <a:spLocks/>
                        </wps:cNvSpPr>
                        <wps:spPr bwMode="auto">
                          <a:xfrm>
                            <a:off x="26542" y="8323"/>
                            <a:ext cx="3713" cy="2640"/>
                          </a:xfrm>
                          <a:custGeom>
                            <a:avLst/>
                            <a:gdLst>
                              <a:gd name="T0" fmla="*/ 2356530 w 585"/>
                              <a:gd name="T1" fmla="*/ 3043263 h 229"/>
                              <a:gd name="T2" fmla="*/ 0 w 585"/>
                              <a:gd name="T3" fmla="*/ 0 h 229"/>
                              <a:gd name="T4" fmla="*/ 0 60000 65536"/>
                              <a:gd name="T5" fmla="*/ 0 60000 65536"/>
                            </a:gdLst>
                            <a:ahLst/>
                            <a:cxnLst>
                              <a:cxn ang="T4">
                                <a:pos x="T0" y="T1"/>
                              </a:cxn>
                              <a:cxn ang="T5">
                                <a:pos x="T2" y="T3"/>
                              </a:cxn>
                            </a:cxnLst>
                            <a:rect l="0" t="0" r="r" b="b"/>
                            <a:pathLst>
                              <a:path w="585" h="229">
                                <a:moveTo>
                                  <a:pt x="585" y="229"/>
                                </a:moveTo>
                                <a:cubicBezTo>
                                  <a:pt x="585" y="229"/>
                                  <a:pt x="292" y="114"/>
                                  <a:pt x="0" y="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5" name="AutoShape 329"/>
                        <wps:cNvSpPr>
                          <a:spLocks noChangeArrowheads="1"/>
                        </wps:cNvSpPr>
                        <wps:spPr bwMode="auto">
                          <a:xfrm>
                            <a:off x="742" y="882"/>
                            <a:ext cx="9200" cy="7903"/>
                          </a:xfrm>
                          <a:prstGeom prst="roundRect">
                            <a:avLst>
                              <a:gd name="adj" fmla="val 8282"/>
                            </a:avLst>
                          </a:prstGeom>
                          <a:solidFill>
                            <a:srgbClr val="FFFFFF"/>
                          </a:solidFill>
                          <a:ln w="9525">
                            <a:solidFill>
                              <a:srgbClr val="0070C0"/>
                            </a:solidFill>
                            <a:round/>
                            <a:headEnd/>
                            <a:tailEnd/>
                          </a:ln>
                        </wps:spPr>
                        <wps:txbx>
                          <w:txbxContent>
                            <w:p w14:paraId="0CF9DC32" w14:textId="77777777" w:rsidR="00DD2757" w:rsidRPr="001766C9" w:rsidRDefault="00DD2757" w:rsidP="003373D9">
                              <w:pPr>
                                <w:rPr>
                                  <w:sz w:val="18"/>
                                  <w:szCs w:val="18"/>
                                  <w:lang w:val="en-AU"/>
                                </w:rPr>
                              </w:pPr>
                              <w:r w:rsidRPr="001766C9">
                                <w:rPr>
                                  <w:sz w:val="18"/>
                                  <w:szCs w:val="18"/>
                                  <w:lang w:val="en-AU"/>
                                </w:rPr>
                                <w:t>Main GER Example Campaign folder</w:t>
                              </w:r>
                            </w:p>
                          </w:txbxContent>
                        </wps:txbx>
                        <wps:bodyPr rot="0" vert="horz" wrap="square" lIns="91440" tIns="45720" rIns="91440" bIns="45720" anchor="t" anchorCtr="0" upright="1">
                          <a:noAutofit/>
                        </wps:bodyPr>
                      </wps:wsp>
                      <wps:wsp>
                        <wps:cNvPr id="516" name="Freeform 330"/>
                        <wps:cNvSpPr>
                          <a:spLocks/>
                        </wps:cNvSpPr>
                        <wps:spPr bwMode="auto">
                          <a:xfrm flipH="1" flipV="1">
                            <a:off x="9942" y="2384"/>
                            <a:ext cx="4348" cy="2045"/>
                          </a:xfrm>
                          <a:custGeom>
                            <a:avLst/>
                            <a:gdLst>
                              <a:gd name="T0" fmla="*/ 1840859 w 1027"/>
                              <a:gd name="T1" fmla="*/ 0 h 271"/>
                              <a:gd name="T2" fmla="*/ 0 w 1027"/>
                              <a:gd name="T3" fmla="*/ 1543824 h 271"/>
                              <a:gd name="T4" fmla="*/ 0 60000 65536"/>
                              <a:gd name="T5" fmla="*/ 0 60000 65536"/>
                            </a:gdLst>
                            <a:ahLst/>
                            <a:cxnLst>
                              <a:cxn ang="T4">
                                <a:pos x="T0" y="T1"/>
                              </a:cxn>
                              <a:cxn ang="T5">
                                <a:pos x="T2" y="T3"/>
                              </a:cxn>
                            </a:cxnLst>
                            <a:rect l="0" t="0" r="r" b="b"/>
                            <a:pathLst>
                              <a:path w="1027" h="271">
                                <a:moveTo>
                                  <a:pt x="1027" y="0"/>
                                </a:moveTo>
                                <a:cubicBezTo>
                                  <a:pt x="1027" y="0"/>
                                  <a:pt x="513" y="135"/>
                                  <a:pt x="0" y="271"/>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mv="urn:schemas-microsoft-com:mac:vml" xmlns:mo="http://schemas.microsoft.com/office/mac/office/2008/main">
            <w:pict>
              <v:group w14:anchorId="46E31307" id="Canvas 322" o:spid="_x0000_s1026" style="width:413.85pt;height:96.25pt;mso-position-horizontal-relative:char;mso-position-vertical-relative:line" coordsize="53613,1398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">
                <v:rect id="AutoShape 420" o:spid="_x0000_s1027" style="position:absolute;width:53613;height:1398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pgsDxgAA&#10;ANwAAAAPAAAAZHJzL2Rvd25yZXYueG1sRI9PawIxFMTvBb9DeIXealLFqqtRRLDUXsT1z/mxee4u&#10;bl62m6irn74pFHocZuY3zHTe2kpcqfGlYw1vXQWCOHOm5FzDfrd6HYHwAdlg5Zg03MnDfNZ5mmJi&#10;3I23dE1DLiKEfYIaihDqREqfFWTRd11NHL2TayyGKJtcmgZvEW4r2VPqXVosOS4UWNOyoOycXqyG&#10;78Owt/lI+2U/XarHcbU2ly8ftH55bhcTEIHa8B/+a38aDQM1ht8z8QjI2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gpgsDxgAAANwAAAAPAAAAAAAAAAAAAAAAAJcCAABkcnMv&#10;ZG93bnJldi54bWxQSwUGAAAAAAQABAD1AAAAigMAAAAA&#10;" filled="f" strokecolor="#4579b8 [3044]">
                  <o:lock v:ext="edit" aspectratio="t"/>
                </v:rect>
                <v:shape id="Picture 335" o:spid="_x0000_s1028" type="#_x0000_t75" style="position:absolute;left:11971;top:1509;width:15091;height:113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e7&#10;uqDDAAAA3AAAAA8AAABkcnMvZG93bnJldi54bWxET89rwjAUvg/2P4Q32G2mFSZdNcrm2OZhl6oI&#10;3p7Nsy02LyWJtf3vzWGw48f3e7EaTCt6cr6xrCCdJCCIS6sbrhTsd18vGQgfkDW2lknBSB5Wy8eH&#10;Beba3rigfhsqEUPY56igDqHLpfRlTQb9xHbEkTtbZzBE6CqpHd5iuGnlNElm0mDDsaHGjtY1lZft&#10;1SiovotPun5kzranw9vv7Nj8FN2o1PPT8D4HEWgI/+I/90YreE3j/HgmHgG5vA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F7u6oMMAAADcAAAADwAAAAAAAAAAAAAAAACcAgAA&#10;ZHJzL2Rvd25yZXYueG1sUEsFBgAAAAAEAAQA9wAAAIwDAAAAAA==&#10;">
                  <v:imagedata r:id="rId61" o:title=""/>
                </v:shape>
                <v:roundrect id="AutoShape 324" o:spid="_x0000_s1029" style="position:absolute;left:30255;width:22359;height:6253;visibility:visible;mso-wrap-style:square;v-text-anchor:top" arcsize="542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WBRfxQAA&#10;ANwAAAAPAAAAZHJzL2Rvd25yZXYueG1sRI9Ba8JAFITvBf/D8gRvdZNCSomuImKpeChoBT0+s89s&#10;NPs2zW5j/PddodDjMDPfMNN5b2vRUesrxwrScQKCuHC64lLB/uv9+Q2ED8gaa8ek4E4e5rPB0xRz&#10;7W68pW4XShEh7HNUYEJocil9YciiH7uGOHpn11oMUbal1C3eItzW8iVJXqXFiuOCwYaWhorr7scq&#10;uBz16eOeXblyy+yw6j6/9xuzUWo07BcTEIH68B/+a6+1gixN4XEmHgE5+w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JYFF/FAAAA3AAAAA8AAAAAAAAAAAAAAAAAlwIAAGRycy9k&#10;b3ducmV2LnhtbFBLBQYAAAAABAAEAPUAAACJAwAAAAA=&#10;" strokecolor="#0070c0">
                  <v:textbox>
                    <w:txbxContent>
                      <w:p w14:paraId="38A82E89" w14:textId="77777777" w:rsidR="00DD2757" w:rsidRPr="001766C9" w:rsidRDefault="00DD2757" w:rsidP="003373D9">
                        <w:pPr>
                          <w:rPr>
                            <w:sz w:val="18"/>
                            <w:szCs w:val="18"/>
                            <w:lang w:val="en-AU"/>
                          </w:rPr>
                        </w:pPr>
                        <w:r w:rsidRPr="001766C9">
                          <w:rPr>
                            <w:sz w:val="18"/>
                            <w:szCs w:val="18"/>
                            <w:lang w:val="en-AU"/>
                          </w:rPr>
                          <w:t>Original GER Example Campaign upload top-level folder which relates to original upload path</w:t>
                        </w:r>
                      </w:p>
                    </w:txbxContent>
                  </v:textbox>
                </v:roundrect>
                <v:roundrect id="AutoShape 325" o:spid="_x0000_s1030" style="position:absolute;left:30255;top:7143;width:22359;height:6352;visibility:visible;mso-wrap-style:square;v-text-anchor:top" arcsize="542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ioooxQAA&#10;ANwAAAAPAAAAZHJzL2Rvd25yZXYueG1sRI9Pa8JAFMTvBb/D8gRvdaOQUlJXKaIoHgr+AXt8Zp/Z&#10;1OzbmN3G+O27QsHjMDO/YSazzlaipcaXjhWMhgkI4tzpkgsFh/3y9R2ED8gaK8ek4E4eZtPeywQz&#10;7W68pXYXChEh7DNUYEKoMyl9bsiiH7qaOHpn11gMUTaF1A3eItxWcpwkb9JiyXHBYE1zQ/ll92sV&#10;/Hzr0+qeXrh08/S4aL+uh43ZKDXod58fIAJ14Rn+b6+1gnQ0hseZeATk9A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KKiijFAAAA3AAAAA8AAAAAAAAAAAAAAAAAlwIAAGRycy9k&#10;b3ducmV2LnhtbFBLBQYAAAAABAAEAPUAAACJAwAAAAA=&#10;" strokecolor="#0070c0">
                  <v:textbox>
                    <w:txbxContent>
                      <w:p w14:paraId="6342069E" w14:textId="77777777" w:rsidR="00DD2757" w:rsidRPr="001766C9" w:rsidRDefault="00DD2757" w:rsidP="003373D9">
                        <w:pPr>
                          <w:rPr>
                            <w:sz w:val="18"/>
                            <w:szCs w:val="18"/>
                            <w:lang w:val="en-AU"/>
                          </w:rPr>
                        </w:pPr>
                        <w:r w:rsidRPr="001766C9">
                          <w:rPr>
                            <w:sz w:val="18"/>
                            <w:szCs w:val="18"/>
                            <w:lang w:val="en-AU"/>
                          </w:rPr>
                          <w:t>Second GER Example Campaign upload top-level folder which relates to a new upload path</w:t>
                        </w:r>
                      </w:p>
                    </w:txbxContent>
                  </v:textbox>
                </v:roundrect>
                <v:shape id="Freeform 327" o:spid="_x0000_s1031" style="position:absolute;left:23729;top:2903;width:6526;height:1056;visibility:visible;mso-wrap-style:square;v-text-anchor:top" coordsize="1027,27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blP7xgAA&#10;ANwAAAAPAAAAZHJzL2Rvd25yZXYueG1sRI9Ba8JAFITvQv/D8gredKPVIqkbKZaiBz2YFqS3R/Yl&#10;G5p9G7JbE/vru4LQ4zAz3zDrzWAbcaHO144VzKYJCOLC6ZorBZ8f75MVCB+QNTaOScGVPGyyh9Ea&#10;U+16PtElD5WIEPYpKjAhtKmUvjBk0U9dSxy90nUWQ5RdJXWHfYTbRs6T5FlarDkuGGxpa6j4zn+s&#10;gmOe12a149+vt6I/L5rTYX8uD0qNH4fXFxCBhvAfvrf3WsFy9gS3M/EIyOwP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VblP7xgAAANwAAAAPAAAAAAAAAAAAAAAAAJcCAABkcnMv&#10;ZG93bnJldi54bWxQSwUGAAAAAAQABAD1AAAAigMAAAAA&#10;" path="m1027,0c1027,,513,135,,271e" filled="f" strokecolor="#0070c0">
                  <v:stroke endarrow="open"/>
                  <v:path arrowok="t" o:connecttype="custom" o:connectlocs="26352407,0;0,1603320" o:connectangles="0,0"/>
                </v:shape>
                <v:shape id="Freeform 328" o:spid="_x0000_s1032" style="position:absolute;left:26542;top:8323;width:3713;height:2640;visibility:visible;mso-wrap-style:square;v-text-anchor:top" coordsize="585,22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lcNjwwAA&#10;ANwAAAAPAAAAZHJzL2Rvd25yZXYueG1sRI9Bi8IwFITvC/6H8IS9ramrK1KNIsKKeFC0gtdn82yL&#10;zUtJonb/vRGEPQ4z8w0znbemFndyvrKsoN9LQBDnVldcKDhmv19jED4ga6wtk4I/8jCfdT6mmGr7&#10;4D3dD6EQEcI+RQVlCE0qpc9LMuh7tiGO3sU6gyFKV0jt8BHhppbfSTKSBiuOCyU2tCwpvx5uRsEZ&#10;s1Nx2qwwWx93g8tt613Y5kp9dtvFBESgNvyH3+21VvDTH8LrTDwCcvYE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lcNjwwAAANwAAAAPAAAAAAAAAAAAAAAAAJcCAABkcnMvZG93&#10;bnJldi54bWxQSwUGAAAAAAQABAD1AAAAhwMAAAAA&#10;" path="m585,229c585,229,292,114,,0e" filled="f" strokecolor="#0070c0">
                  <v:stroke endarrow="open"/>
                  <v:path arrowok="t" o:connecttype="custom" o:connectlocs="14956916,35083905;0,0" o:connectangles="0,0"/>
                </v:shape>
                <v:roundrect id="AutoShape 329" o:spid="_x0000_s1033" style="position:absolute;left:742;top:882;width:9200;height:7903;visibility:visible;mso-wrap-style:square;v-text-anchor:top" arcsize="542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YxJcxgAA&#10;ANwAAAAPAAAAZHJzL2Rvd25yZXYueG1sRI9Ba8JAFITvBf/D8oTe6iaFlBJdg4ilxUNBK+jxmX1m&#10;o9m3aXYb47/vCoUeh5n5hpkVg21ET52vHStIJwkI4tLpmisFu6+3p1cQPiBrbByTght5KOajhxnm&#10;2l15Q/02VCJC2OeowITQ5lL60pBFP3EtcfROrrMYouwqqTu8Rrht5HOSvEiLNccFgy0tDZWX7Y9V&#10;cD7o4/stu3Dtltl+1X9+79ZmrdTjeFhMQQQawn/4r/2hFWRpBvcz8QjI+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dYxJcxgAAANwAAAAPAAAAAAAAAAAAAAAAAJcCAABkcnMv&#10;ZG93bnJldi54bWxQSwUGAAAAAAQABAD1AAAAigMAAAAA&#10;" strokecolor="#0070c0">
                  <v:textbox>
                    <w:txbxContent>
                      <w:p w14:paraId="0CF9DC32" w14:textId="77777777" w:rsidR="00DD2757" w:rsidRPr="001766C9" w:rsidRDefault="00DD2757" w:rsidP="003373D9">
                        <w:pPr>
                          <w:rPr>
                            <w:sz w:val="18"/>
                            <w:szCs w:val="18"/>
                            <w:lang w:val="en-AU"/>
                          </w:rPr>
                        </w:pPr>
                        <w:r w:rsidRPr="001766C9">
                          <w:rPr>
                            <w:sz w:val="18"/>
                            <w:szCs w:val="18"/>
                            <w:lang w:val="en-AU"/>
                          </w:rPr>
                          <w:t>Main GER Example Campaign folder</w:t>
                        </w:r>
                      </w:p>
                    </w:txbxContent>
                  </v:textbox>
                </v:roundrect>
                <v:shape id="Freeform 330" o:spid="_x0000_s1034" style="position:absolute;left:9942;top:2384;width:4348;height:2045;flip:x y;visibility:visible;mso-wrap-style:square;v-text-anchor:top" coordsize="1027,27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oXBLxQAA&#10;ANwAAAAPAAAAZHJzL2Rvd25yZXYueG1sRI9Ba8JAFITvhf6H5RV6KXWjaGjTbKRYBI82kYK3R/Y1&#10;G5p9G7JrjP/eFYQeh5n5hsnXk+3ESINvHSuYzxIQxLXTLTcKDtX29Q2ED8gaO8ek4EIe1sXjQ46Z&#10;dmf+prEMjYgQ9hkqMCH0mZS+NmTRz1xPHL1fN1gMUQ6N1AOeI9x2cpEkqbTYclww2NPGUP1XnqyC&#10;amyOozku+jrtlvvVz5d+Kf27Us9P0+cHiEBT+A/f2zutYDVP4XYmHgFZX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2hcEvFAAAA3AAAAA8AAAAAAAAAAAAAAAAAlwIAAGRycy9k&#10;b3ducmV2LnhtbFBLBQYAAAAABAAEAPUAAACJAwAAAAA=&#10;" path="m1027,0c1027,,513,135,,271e" filled="f" strokecolor="#0070c0">
                  <v:stroke endarrow="open"/>
                  <v:path arrowok="t" o:connecttype="custom" o:connectlocs="7793627,0;0,11649890" o:connectangles="0,0"/>
                </v:shape>
                <w10:anchorlock/>
              </v:group>
            </w:pict>
          </mc:Fallback>
        </mc:AlternateContent>
      </w:r>
    </w:p>
    <w:p w14:paraId="217441F5" w14:textId="77777777" w:rsidR="00A47192" w:rsidRPr="00DA48C2" w:rsidRDefault="00A47192" w:rsidP="00941E8C">
      <w:pPr>
        <w:pStyle w:val="Caption"/>
      </w:pPr>
    </w:p>
    <w:p w14:paraId="60EC1392" w14:textId="62EAEB69" w:rsidR="003373D9" w:rsidRPr="00DA48C2" w:rsidRDefault="003373D9"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28</w:t>
      </w:r>
      <w:r w:rsidR="00397B59" w:rsidRPr="00DA48C2">
        <w:fldChar w:fldCharType="end"/>
      </w:r>
      <w:r w:rsidRPr="00DA48C2">
        <w:t>: Data Hierarchy of GER example after loading second part</w:t>
      </w:r>
    </w:p>
    <w:p w14:paraId="5BB7BDAD" w14:textId="77777777" w:rsidR="003373D9" w:rsidRPr="00B350A0" w:rsidRDefault="003373D9" w:rsidP="004A51AA">
      <w:pPr>
        <w:pStyle w:val="ProcessHeading"/>
      </w:pPr>
      <w:r w:rsidRPr="00B350A0">
        <w:t>To upload a new data hierarchy to an existing Campaign:</w:t>
      </w:r>
    </w:p>
    <w:tbl>
      <w:tblPr>
        <w:tblStyle w:val="Instructions"/>
        <w:tblW w:w="0" w:type="auto"/>
        <w:tblLook w:val="04A0" w:firstRow="1" w:lastRow="0" w:firstColumn="1" w:lastColumn="0" w:noHBand="0" w:noVBand="1"/>
      </w:tblPr>
      <w:tblGrid>
        <w:gridCol w:w="8533"/>
      </w:tblGrid>
      <w:tr w:rsidR="003373D9" w:rsidRPr="00B350A0" w14:paraId="0D9F4067"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32F4766E" w14:textId="77777777" w:rsidR="003373D9" w:rsidRPr="00B350A0" w:rsidRDefault="003373D9" w:rsidP="004A51AA">
            <w:pPr>
              <w:pStyle w:val="Bullet"/>
            </w:pPr>
            <w:r w:rsidRPr="00B350A0">
              <w:t>Prepare the second upload folder tree of Spectra on your computer and ensure it has a different name from the first one. It does not need to be in the same folder as the first one, owned by the same user as the first one, or even on the same computer as the first one.</w:t>
            </w:r>
          </w:p>
          <w:p w14:paraId="677038F8" w14:textId="77777777" w:rsidR="003373D9" w:rsidRPr="00B350A0" w:rsidRDefault="006A7DE2" w:rsidP="004A51AA">
            <w:pPr>
              <w:pStyle w:val="Bullet"/>
            </w:pPr>
            <w:r w:rsidRPr="00B350A0">
              <w:t xml:space="preserve">From the Main menu, select </w:t>
            </w:r>
            <w:r w:rsidR="003373D9" w:rsidRPr="00B350A0">
              <w:rPr>
                <w:rStyle w:val="GUIWord"/>
                <w:u w:val="single"/>
              </w:rPr>
              <w:t>Data Input</w:t>
            </w:r>
            <w:r w:rsidRPr="00B350A0">
              <w:t xml:space="preserve"> - </w:t>
            </w:r>
            <w:r w:rsidR="003373D9" w:rsidRPr="00B350A0">
              <w:rPr>
                <w:rStyle w:val="GUIWord"/>
                <w:u w:val="single"/>
              </w:rPr>
              <w:t>Load campaign data</w:t>
            </w:r>
            <w:r w:rsidR="003373D9" w:rsidRPr="00B350A0">
              <w:t>.</w:t>
            </w:r>
          </w:p>
          <w:p w14:paraId="57466838" w14:textId="77777777" w:rsidR="003373D9" w:rsidRPr="00B350A0" w:rsidRDefault="003373D9" w:rsidP="004A51AA">
            <w:pPr>
              <w:pStyle w:val="Bullet"/>
            </w:pPr>
            <w:r w:rsidRPr="00B350A0">
              <w:t xml:space="preserve">From the </w:t>
            </w:r>
            <w:r w:rsidRPr="00B350A0">
              <w:rPr>
                <w:rStyle w:val="GUIWord"/>
                <w:u w:val="single"/>
              </w:rPr>
              <w:t>Campaign name</w:t>
            </w:r>
            <w:r w:rsidRPr="00B350A0">
              <w:t xml:space="preserve"> dropdown list, select the name of the Campaign you are uploading to. The list of paths in the </w:t>
            </w:r>
            <w:r w:rsidRPr="00B350A0">
              <w:rPr>
                <w:rStyle w:val="GUIWord"/>
                <w:u w:val="single"/>
              </w:rPr>
              <w:t>Path</w:t>
            </w:r>
            <w:r w:rsidRPr="00B350A0">
              <w:t xml:space="preserve"> box will change to be those defined for the selected Campaign.</w:t>
            </w:r>
          </w:p>
          <w:p w14:paraId="43191C49" w14:textId="12DFE3A9" w:rsidR="003373D9" w:rsidRPr="001766C9" w:rsidRDefault="00F563F6" w:rsidP="003373D9">
            <w:pPr>
              <w:pStyle w:val="Figure"/>
            </w:pPr>
            <w:r w:rsidRPr="00F563F6">
              <w:rPr>
                <w:lang w:val="en-GB" w:eastAsia="en-GB"/>
              </w:rPr>
              <w:drawing>
                <wp:inline distT="0" distB="0" distL="0" distR="0" wp14:anchorId="322D90AE" wp14:editId="54EEAF39">
                  <wp:extent cx="3604260" cy="133492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609274" cy="1336783"/>
                          </a:xfrm>
                          <a:prstGeom prst="rect">
                            <a:avLst/>
                          </a:prstGeom>
                        </pic:spPr>
                      </pic:pic>
                    </a:graphicData>
                  </a:graphic>
                </wp:inline>
              </w:drawing>
            </w:r>
          </w:p>
          <w:p w14:paraId="355F0499" w14:textId="7B85DB96" w:rsidR="003373D9" w:rsidRPr="00DA48C2" w:rsidRDefault="003373D9"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29</w:t>
            </w:r>
            <w:r w:rsidR="00397B59" w:rsidRPr="00DA48C2">
              <w:fldChar w:fldCharType="end"/>
            </w:r>
            <w:r w:rsidRPr="00DA48C2">
              <w:t>: File upload dialog showing multiple paths</w:t>
            </w:r>
          </w:p>
          <w:p w14:paraId="19402086" w14:textId="77777777" w:rsidR="003373D9" w:rsidRPr="00B350A0" w:rsidRDefault="003373D9" w:rsidP="004A51AA">
            <w:pPr>
              <w:pStyle w:val="ProcessStepFollow"/>
            </w:pPr>
            <w:r w:rsidRPr="00B350A0">
              <w:t>SPECCHIO stores every path name that has been used to upload data to this Campaign. However, in this box it will only display those paths which point to locations which exist on your computer. If the original data upload was done from this computer, it is likely that the original data upload path will be shown.</w:t>
            </w:r>
          </w:p>
          <w:p w14:paraId="4C2C7E55" w14:textId="77777777" w:rsidR="003373D9" w:rsidRPr="00B350A0" w:rsidRDefault="008A406E" w:rsidP="004A51AA">
            <w:pPr>
              <w:pStyle w:val="Bullet"/>
            </w:pPr>
            <w:r w:rsidRPr="00B350A0">
              <w:t xml:space="preserve">Click </w:t>
            </w:r>
            <w:r w:rsidR="00B931BF" w:rsidRPr="00B350A0">
              <w:rPr>
                <w:rStyle w:val="ActionButton"/>
                <w:u w:val="single"/>
              </w:rPr>
              <w:t>New Path</w:t>
            </w:r>
            <w:r w:rsidR="003373D9" w:rsidRPr="00B350A0">
              <w:t>. A file selection dialog will open.</w:t>
            </w:r>
          </w:p>
          <w:p w14:paraId="61F771EC" w14:textId="77777777" w:rsidR="003373D9" w:rsidRPr="00B350A0" w:rsidRDefault="003373D9" w:rsidP="004A51AA">
            <w:pPr>
              <w:pStyle w:val="Bullet"/>
            </w:pPr>
            <w:r w:rsidRPr="00B350A0">
              <w:t xml:space="preserve">Navigate to the folder that you created with the second data hierarchy and select it. This new path will be added to the list of paths in the </w:t>
            </w:r>
            <w:r w:rsidRPr="00B350A0">
              <w:rPr>
                <w:rStyle w:val="GUIWord"/>
                <w:u w:val="single"/>
              </w:rPr>
              <w:t>Path</w:t>
            </w:r>
            <w:r w:rsidRPr="00B350A0">
              <w:t xml:space="preserve"> box. Be sure to select the correct folder level.</w:t>
            </w:r>
          </w:p>
          <w:p w14:paraId="6CDA4BEA" w14:textId="77777777" w:rsidR="003373D9" w:rsidRPr="00B350A0" w:rsidRDefault="003373D9" w:rsidP="004A51AA">
            <w:pPr>
              <w:pStyle w:val="Bullet"/>
            </w:pPr>
            <w:r w:rsidRPr="00B350A0">
              <w:t>Click</w:t>
            </w:r>
            <w:r w:rsidR="00B931BF" w:rsidRPr="00B350A0">
              <w:t xml:space="preserve"> </w:t>
            </w:r>
            <w:r w:rsidR="00B931BF" w:rsidRPr="00B350A0">
              <w:rPr>
                <w:rStyle w:val="ActionButton"/>
                <w:u w:val="single"/>
              </w:rPr>
              <w:t>Load</w:t>
            </w:r>
            <w:r w:rsidRPr="00B350A0">
              <w:t>. The dialog box will close and progress messages will be shown in the right hand part of the Main Window indicating the total number of files that have been found, and the number of new Spectra which have been loaded.</w:t>
            </w:r>
          </w:p>
        </w:tc>
      </w:tr>
    </w:tbl>
    <w:p w14:paraId="31767494" w14:textId="77777777" w:rsidR="00A0488E" w:rsidRPr="00B350A0" w:rsidRDefault="00A0488E" w:rsidP="00A0488E">
      <w:pPr>
        <w:rPr>
          <w:u w:val="single"/>
        </w:rPr>
      </w:pPr>
    </w:p>
    <w:p w14:paraId="28631E58" w14:textId="5945FBE8" w:rsidR="00A0488E" w:rsidRPr="00B350A0" w:rsidRDefault="00A0488E" w:rsidP="00941E8C">
      <w:pPr>
        <w:pStyle w:val="Heading2"/>
      </w:pPr>
      <w:bookmarkStart w:id="382" w:name="_Toc506895564"/>
      <w:r w:rsidRPr="00B350A0">
        <w:lastRenderedPageBreak/>
        <w:t xml:space="preserve">Edit </w:t>
      </w:r>
      <w:r w:rsidR="00D80623" w:rsidRPr="00B350A0">
        <w:t>M</w:t>
      </w:r>
      <w:r w:rsidRPr="00B350A0">
        <w:t>etadata</w:t>
      </w:r>
      <w:bookmarkEnd w:id="382"/>
    </w:p>
    <w:p w14:paraId="21F5BCD5" w14:textId="7104AB9B" w:rsidR="002F14E5" w:rsidRPr="00B350A0" w:rsidRDefault="002F14E5" w:rsidP="00687556">
      <w:pPr>
        <w:rPr>
          <w:u w:val="single"/>
        </w:rPr>
      </w:pPr>
      <w:r w:rsidRPr="00043BFA">
        <w:rPr>
          <w:noProof/>
          <w:lang w:eastAsia="en-GB"/>
        </w:rPr>
        <w:drawing>
          <wp:inline distT="0" distB="0" distL="0" distR="0" wp14:anchorId="5C8C6E44" wp14:editId="60ADAD21">
            <wp:extent cx="2543175" cy="665303"/>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555458" cy="668516"/>
                    </a:xfrm>
                    <a:prstGeom prst="rect">
                      <a:avLst/>
                    </a:prstGeom>
                    <a:noFill/>
                    <a:ln>
                      <a:noFill/>
                    </a:ln>
                  </pic:spPr>
                </pic:pic>
              </a:graphicData>
            </a:graphic>
          </wp:inline>
        </w:drawing>
      </w:r>
    </w:p>
    <w:p w14:paraId="7D8FE1DE" w14:textId="37367031" w:rsidR="003373D9" w:rsidRPr="00A8518D" w:rsidRDefault="003373D9" w:rsidP="00431B63">
      <w:pPr>
        <w:pStyle w:val="Heading3"/>
      </w:pPr>
      <w:bookmarkStart w:id="383" w:name="_Ref356553888"/>
      <w:bookmarkStart w:id="384" w:name="_Ref357586671"/>
      <w:bookmarkStart w:id="385" w:name="_Ref357586673"/>
      <w:bookmarkStart w:id="386" w:name="_Toc398023937"/>
      <w:bookmarkStart w:id="387" w:name="_Toc506895565"/>
      <w:r w:rsidRPr="00A8518D">
        <w:t>Metadata</w:t>
      </w:r>
      <w:bookmarkEnd w:id="383"/>
      <w:bookmarkEnd w:id="384"/>
      <w:bookmarkEnd w:id="385"/>
      <w:bookmarkEnd w:id="386"/>
      <w:r w:rsidR="009D3786" w:rsidRPr="00A8518D">
        <w:t xml:space="preserve"> Editor window</w:t>
      </w:r>
      <w:bookmarkEnd w:id="387"/>
      <w:r w:rsidR="009D3786" w:rsidRPr="00A8518D">
        <w:t xml:space="preserve"> </w:t>
      </w:r>
    </w:p>
    <w:p w14:paraId="13D901EE" w14:textId="7AFBD3F3" w:rsidR="003373D9" w:rsidRPr="00B350A0" w:rsidRDefault="003373D9" w:rsidP="004A51AA">
      <w:pPr>
        <w:pStyle w:val="Body"/>
      </w:pPr>
      <w:r w:rsidRPr="00B350A0">
        <w:t xml:space="preserve">The SPECCHIO Metadata Editor allows you to enter and modify both Campaign and Spectrum Metadata. Refer to </w:t>
      </w:r>
      <w:r w:rsidR="00C97739" w:rsidRPr="00B350A0">
        <w:rPr>
          <w:i/>
        </w:rPr>
        <w:t>Section</w:t>
      </w:r>
      <w:r w:rsidRPr="00B350A0">
        <w:t xml:space="preserve"> </w:t>
      </w:r>
      <w:r w:rsidR="00C97739" w:rsidRPr="00B350A0">
        <w:rPr>
          <w:i/>
        </w:rPr>
        <w:t xml:space="preserve">6.9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00C97739" w:rsidRPr="00B350A0">
        <w:t xml:space="preserve"> </w:t>
      </w:r>
      <w:r w:rsidRPr="00B350A0">
        <w:t xml:space="preserve">and </w:t>
      </w:r>
      <w:r w:rsidR="00C97739" w:rsidRPr="00B350A0">
        <w:rPr>
          <w:i/>
        </w:rPr>
        <w:t>Section</w:t>
      </w:r>
      <w:r w:rsidR="00C97739" w:rsidRPr="00B350A0">
        <w:rPr>
          <w:rStyle w:val="CrossReference"/>
          <w:u w:val="single"/>
        </w:rPr>
        <w:t xml:space="preserve"> </w:t>
      </w:r>
      <w:r w:rsidR="00741214" w:rsidRPr="00B350A0">
        <w:rPr>
          <w:rStyle w:val="CrossReference"/>
          <w:u w:val="single"/>
        </w:rPr>
        <w:fldChar w:fldCharType="begin"/>
      </w:r>
      <w:r w:rsidRPr="00B350A0">
        <w:rPr>
          <w:rStyle w:val="CrossReference"/>
          <w:u w:val="single"/>
        </w:rPr>
        <w:instrText xml:space="preserve"> REF _Ref354084522 \r \h </w:instrText>
      </w:r>
      <w:r w:rsidR="00B350A0">
        <w:rPr>
          <w:rStyle w:val="CrossReference"/>
          <w:u w:val="single"/>
        </w:rPr>
        <w:instrText xml:space="preserve"> \* MERGEFORMAT </w:instrText>
      </w:r>
      <w:r w:rsidR="00741214" w:rsidRPr="00B350A0">
        <w:rPr>
          <w:rStyle w:val="CrossReference"/>
          <w:u w:val="single"/>
        </w:rPr>
      </w:r>
      <w:r w:rsidR="00741214" w:rsidRPr="00B350A0">
        <w:rPr>
          <w:rStyle w:val="CrossReference"/>
          <w:u w:val="single"/>
        </w:rPr>
        <w:fldChar w:fldCharType="separate"/>
      </w:r>
      <w:r w:rsidR="000C7C57">
        <w:rPr>
          <w:rStyle w:val="CrossReference"/>
          <w:u w:val="single"/>
        </w:rPr>
        <w:t>8.8</w:t>
      </w:r>
      <w:r w:rsidR="00741214" w:rsidRPr="00B350A0">
        <w:rPr>
          <w:rStyle w:val="CrossReference"/>
          <w:u w:val="single"/>
        </w:rPr>
        <w:fldChar w:fldCharType="end"/>
      </w:r>
      <w:r w:rsidR="00C97739" w:rsidRPr="00B350A0">
        <w:rPr>
          <w:rStyle w:val="CrossReference"/>
          <w:u w:val="single"/>
        </w:rPr>
        <w:t xml:space="preserve"> </w:t>
      </w:r>
      <w:r w:rsidR="00DA4F2C" w:rsidRPr="00B350A0">
        <w:fldChar w:fldCharType="begin"/>
      </w:r>
      <w:r w:rsidR="00DA4F2C" w:rsidRPr="00B350A0">
        <w:instrText xml:space="preserve"> REF _Ref354084522 \h  \* MERGEFORMAT </w:instrText>
      </w:r>
      <w:r w:rsidR="00DA4F2C" w:rsidRPr="00B350A0">
        <w:fldChar w:fldCharType="separate"/>
      </w:r>
      <w:r w:rsidR="000C7C57" w:rsidRPr="000C7C57">
        <w:rPr>
          <w:i/>
        </w:rPr>
        <w:t>Metadata</w:t>
      </w:r>
      <w:r w:rsidR="00DA4F2C" w:rsidRPr="00B350A0">
        <w:fldChar w:fldCharType="end"/>
      </w:r>
      <w:r w:rsidRPr="00B350A0">
        <w:t xml:space="preserve"> for detailed information about Metadata stored by SPECCHIO.</w:t>
      </w:r>
    </w:p>
    <w:p w14:paraId="33815CEE" w14:textId="77777777" w:rsidR="00463747" w:rsidRPr="00B350A0" w:rsidRDefault="003373D9" w:rsidP="004A51AA">
      <w:pPr>
        <w:pStyle w:val="Body"/>
      </w:pPr>
      <w:r w:rsidRPr="00B350A0">
        <w:t xml:space="preserve">To open the Metadata Editor select </w:t>
      </w:r>
      <w:r w:rsidRPr="00B350A0">
        <w:rPr>
          <w:rStyle w:val="GUIWord"/>
          <w:u w:val="single"/>
        </w:rPr>
        <w:t>Data Input</w:t>
      </w:r>
      <w:r w:rsidRPr="00B350A0">
        <w:t xml:space="preserve"> and </w:t>
      </w:r>
      <w:r w:rsidRPr="00B350A0">
        <w:rPr>
          <w:rStyle w:val="GUIWord"/>
          <w:u w:val="single"/>
        </w:rPr>
        <w:t>Edit metadata</w:t>
      </w:r>
      <w:r w:rsidRPr="00B350A0">
        <w:t xml:space="preserve"> from SPECCHIO’s Main Menu. The following Metadata Editor window is</w:t>
      </w:r>
      <w:r w:rsidR="00463747" w:rsidRPr="00B350A0">
        <w:t xml:space="preserve"> </w:t>
      </w:r>
      <w:r w:rsidRPr="00B350A0">
        <w:t>displayed.</w:t>
      </w:r>
      <w:bookmarkStart w:id="388" w:name="_Ref356580132"/>
    </w:p>
    <w:p w14:paraId="04D6E511" w14:textId="77777777" w:rsidR="00463747" w:rsidRPr="00B350A0" w:rsidRDefault="00463747" w:rsidP="004A51AA">
      <w:pPr>
        <w:pStyle w:val="Body"/>
      </w:pPr>
    </w:p>
    <w:p w14:paraId="6B5A8E67" w14:textId="59A4F24D" w:rsidR="00EE20FE" w:rsidRPr="00B350A0" w:rsidRDefault="00EE20FE" w:rsidP="004A51AA">
      <w:pPr>
        <w:pStyle w:val="Body"/>
        <w:rPr>
          <w:noProof/>
          <w:lang w:val="en-US"/>
        </w:rPr>
      </w:pPr>
      <w:r w:rsidRPr="00B350A0">
        <w:rPr>
          <w:noProof/>
          <w:lang w:eastAsia="en-GB"/>
        </w:rPr>
        <w:drawing>
          <wp:inline distT="0" distB="0" distL="0" distR="0" wp14:anchorId="35ADB9D6" wp14:editId="3C0493DD">
            <wp:extent cx="5659549" cy="3457575"/>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71208" cy="3464698"/>
                    </a:xfrm>
                    <a:prstGeom prst="rect">
                      <a:avLst/>
                    </a:prstGeom>
                    <a:noFill/>
                  </pic:spPr>
                </pic:pic>
              </a:graphicData>
            </a:graphic>
          </wp:inline>
        </w:drawing>
      </w:r>
    </w:p>
    <w:p w14:paraId="16DC16B1" w14:textId="00DB7338" w:rsidR="00463747" w:rsidRPr="00DA48C2" w:rsidRDefault="00980823"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30</w:t>
      </w:r>
      <w:r w:rsidR="00397B59" w:rsidRPr="00DA48C2">
        <w:fldChar w:fldCharType="end"/>
      </w:r>
      <w:r w:rsidR="003373D9" w:rsidRPr="00DA48C2">
        <w:t>: Metadata editor dialog</w:t>
      </w:r>
      <w:bookmarkEnd w:id="388"/>
    </w:p>
    <w:tbl>
      <w:tblPr>
        <w:tblStyle w:val="TableGrid"/>
        <w:tblW w:w="0" w:type="auto"/>
        <w:tblInd w:w="817" w:type="dxa"/>
        <w:tblLook w:val="04A0" w:firstRow="1" w:lastRow="0" w:firstColumn="1" w:lastColumn="0" w:noHBand="0" w:noVBand="1"/>
      </w:tblPr>
      <w:tblGrid>
        <w:gridCol w:w="2222"/>
        <w:gridCol w:w="6203"/>
      </w:tblGrid>
      <w:tr w:rsidR="003373D9" w:rsidRPr="00F563F6" w14:paraId="3A744C61" w14:textId="77777777" w:rsidTr="003373D9">
        <w:trPr>
          <w:cantSplit/>
        </w:trPr>
        <w:tc>
          <w:tcPr>
            <w:tcW w:w="0" w:type="auto"/>
          </w:tcPr>
          <w:p w14:paraId="145F475D" w14:textId="77777777" w:rsidR="003373D9" w:rsidRPr="00F563F6" w:rsidRDefault="003373D9" w:rsidP="00F563F6">
            <w:pPr>
              <w:rPr>
                <w:sz w:val="22"/>
                <w:szCs w:val="22"/>
              </w:rPr>
            </w:pPr>
            <w:r w:rsidRPr="00F563F6">
              <w:rPr>
                <w:sz w:val="22"/>
                <w:szCs w:val="22"/>
              </w:rPr>
              <w:t xml:space="preserve">Hierarchy Tree Browser   </w:t>
            </w:r>
          </w:p>
        </w:tc>
        <w:tc>
          <w:tcPr>
            <w:tcW w:w="0" w:type="auto"/>
          </w:tcPr>
          <w:p w14:paraId="26418411" w14:textId="77777777" w:rsidR="003373D9" w:rsidRPr="00F563F6" w:rsidRDefault="003373D9" w:rsidP="00F563F6">
            <w:pPr>
              <w:rPr>
                <w:sz w:val="22"/>
                <w:szCs w:val="22"/>
              </w:rPr>
            </w:pPr>
            <w:r w:rsidRPr="00F563F6">
              <w:rPr>
                <w:sz w:val="22"/>
                <w:szCs w:val="22"/>
              </w:rPr>
              <w:t xml:space="preserve">Shows the Campaigns present in the database and allows selecting of Campaigns, sub-trees and Spectra. </w:t>
            </w:r>
          </w:p>
        </w:tc>
      </w:tr>
      <w:tr w:rsidR="003373D9" w:rsidRPr="00F563F6" w14:paraId="7BFAF7A9" w14:textId="77777777" w:rsidTr="003373D9">
        <w:trPr>
          <w:cantSplit/>
        </w:trPr>
        <w:tc>
          <w:tcPr>
            <w:tcW w:w="0" w:type="auto"/>
          </w:tcPr>
          <w:p w14:paraId="692D098A" w14:textId="77777777" w:rsidR="003373D9" w:rsidRPr="00F563F6" w:rsidRDefault="003373D9" w:rsidP="00F563F6">
            <w:pPr>
              <w:rPr>
                <w:sz w:val="22"/>
                <w:szCs w:val="22"/>
              </w:rPr>
            </w:pPr>
            <w:r w:rsidRPr="00F563F6">
              <w:rPr>
                <w:sz w:val="22"/>
                <w:szCs w:val="22"/>
              </w:rPr>
              <w:t>Metadata selection tabs</w:t>
            </w:r>
          </w:p>
        </w:tc>
        <w:tc>
          <w:tcPr>
            <w:tcW w:w="0" w:type="auto"/>
          </w:tcPr>
          <w:p w14:paraId="7FD3D0B7" w14:textId="77777777" w:rsidR="003373D9" w:rsidRPr="00F563F6" w:rsidRDefault="003373D9" w:rsidP="00F563F6">
            <w:pPr>
              <w:rPr>
                <w:sz w:val="22"/>
                <w:szCs w:val="22"/>
              </w:rPr>
            </w:pPr>
            <w:r w:rsidRPr="00F563F6">
              <w:rPr>
                <w:sz w:val="22"/>
                <w:szCs w:val="22"/>
              </w:rPr>
              <w:t>Select either Campaign, to display and edit Campaign-related Metadata, or Metadata to display and edit Spectrum-related Metadata.</w:t>
            </w:r>
          </w:p>
        </w:tc>
      </w:tr>
      <w:tr w:rsidR="003373D9" w:rsidRPr="00F563F6" w14:paraId="72C3C54D" w14:textId="77777777" w:rsidTr="003373D9">
        <w:trPr>
          <w:cantSplit/>
        </w:trPr>
        <w:tc>
          <w:tcPr>
            <w:tcW w:w="0" w:type="auto"/>
          </w:tcPr>
          <w:p w14:paraId="65FBFFE9" w14:textId="77777777" w:rsidR="003373D9" w:rsidRPr="00F563F6" w:rsidRDefault="003373D9" w:rsidP="00F563F6">
            <w:pPr>
              <w:rPr>
                <w:sz w:val="22"/>
                <w:szCs w:val="22"/>
              </w:rPr>
            </w:pPr>
            <w:r w:rsidRPr="00F563F6">
              <w:rPr>
                <w:sz w:val="22"/>
                <w:szCs w:val="22"/>
              </w:rPr>
              <w:t>Metadata display area</w:t>
            </w:r>
          </w:p>
        </w:tc>
        <w:tc>
          <w:tcPr>
            <w:tcW w:w="0" w:type="auto"/>
          </w:tcPr>
          <w:p w14:paraId="0F956EAE" w14:textId="77777777" w:rsidR="003373D9" w:rsidRPr="00F563F6" w:rsidRDefault="003373D9" w:rsidP="00F563F6">
            <w:pPr>
              <w:rPr>
                <w:sz w:val="22"/>
                <w:szCs w:val="22"/>
              </w:rPr>
            </w:pPr>
            <w:r w:rsidRPr="00F563F6">
              <w:rPr>
                <w:sz w:val="22"/>
                <w:szCs w:val="22"/>
              </w:rPr>
              <w:t>This will show the Metadata selected by the Metadata selection tab.</w:t>
            </w:r>
          </w:p>
        </w:tc>
      </w:tr>
      <w:tr w:rsidR="003373D9" w:rsidRPr="00F563F6" w14:paraId="3FC4523A" w14:textId="77777777" w:rsidTr="003373D9">
        <w:trPr>
          <w:cantSplit/>
        </w:trPr>
        <w:tc>
          <w:tcPr>
            <w:tcW w:w="0" w:type="auto"/>
          </w:tcPr>
          <w:p w14:paraId="5B750EBC" w14:textId="77777777" w:rsidR="003373D9" w:rsidRPr="00F563F6" w:rsidRDefault="003373D9" w:rsidP="00F563F6">
            <w:pPr>
              <w:rPr>
                <w:sz w:val="22"/>
                <w:szCs w:val="22"/>
              </w:rPr>
            </w:pPr>
            <w:r w:rsidRPr="00F563F6">
              <w:rPr>
                <w:sz w:val="22"/>
                <w:szCs w:val="22"/>
              </w:rPr>
              <w:t>Spectrum Metadata Group selection area</w:t>
            </w:r>
          </w:p>
        </w:tc>
        <w:tc>
          <w:tcPr>
            <w:tcW w:w="0" w:type="auto"/>
          </w:tcPr>
          <w:p w14:paraId="34C33490" w14:textId="77777777" w:rsidR="003373D9" w:rsidRPr="00F563F6" w:rsidRDefault="003373D9" w:rsidP="00F563F6">
            <w:pPr>
              <w:rPr>
                <w:sz w:val="22"/>
                <w:szCs w:val="22"/>
              </w:rPr>
            </w:pPr>
            <w:r w:rsidRPr="00F563F6">
              <w:rPr>
                <w:sz w:val="22"/>
                <w:szCs w:val="22"/>
              </w:rPr>
              <w:t>Click on these checkboxes to display or suppress the various Groups of Spectrum Metadata. Select All displays them all, and Select None hides them all.</w:t>
            </w:r>
          </w:p>
        </w:tc>
      </w:tr>
    </w:tbl>
    <w:p w14:paraId="1D8FE46F" w14:textId="6305A66C" w:rsidR="009D3786" w:rsidRPr="00B350A0" w:rsidRDefault="009D3786" w:rsidP="00687556">
      <w:pPr>
        <w:pStyle w:val="Heading4"/>
        <w:rPr>
          <w:u w:val="single"/>
        </w:rPr>
      </w:pPr>
      <w:r w:rsidRPr="00B350A0">
        <w:rPr>
          <w:u w:val="single"/>
        </w:rPr>
        <w:lastRenderedPageBreak/>
        <w:t>Display options</w:t>
      </w:r>
    </w:p>
    <w:p w14:paraId="6449A504" w14:textId="73B5E32D" w:rsidR="00091CA0" w:rsidRPr="00B350A0" w:rsidRDefault="00091CA0" w:rsidP="00687556">
      <w:pPr>
        <w:rPr>
          <w:u w:val="single"/>
        </w:rPr>
      </w:pPr>
      <w:r w:rsidRPr="00B350A0">
        <w:rPr>
          <w:noProof/>
          <w:u w:val="single"/>
          <w:lang w:eastAsia="en-GB"/>
        </w:rPr>
        <w:drawing>
          <wp:inline distT="0" distB="0" distL="0" distR="0" wp14:anchorId="71E7031D" wp14:editId="01D7C773">
            <wp:extent cx="1924050" cy="828675"/>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65">
                      <a:extLst>
                        <a:ext uri="{28A0092B-C50C-407E-A947-70E740481C1C}">
                          <a14:useLocalDpi xmlns:a14="http://schemas.microsoft.com/office/drawing/2010/main" val="0"/>
                        </a:ext>
                      </a:extLst>
                    </a:blip>
                    <a:srcRect r="81219" b="85997"/>
                    <a:stretch>
                      <a:fillRect/>
                    </a:stretch>
                  </pic:blipFill>
                  <pic:spPr bwMode="auto">
                    <a:xfrm>
                      <a:off x="0" y="0"/>
                      <a:ext cx="1924050" cy="828675"/>
                    </a:xfrm>
                    <a:prstGeom prst="rect">
                      <a:avLst/>
                    </a:prstGeom>
                    <a:noFill/>
                    <a:ln>
                      <a:noFill/>
                    </a:ln>
                  </pic:spPr>
                </pic:pic>
              </a:graphicData>
            </a:graphic>
          </wp:inline>
        </w:drawing>
      </w:r>
    </w:p>
    <w:p w14:paraId="442CD44F" w14:textId="00A9E003" w:rsidR="00106AF8" w:rsidRPr="00DA48C2" w:rsidRDefault="00106AF8" w:rsidP="00B74AA1">
      <w:pPr>
        <w:pStyle w:val="Caption"/>
        <w:ind w:left="567" w:firstLine="0"/>
      </w:pPr>
      <w:r w:rsidRPr="00DA48C2">
        <w:t xml:space="preserve">Figure </w:t>
      </w:r>
      <w:r w:rsidRPr="00DA48C2">
        <w:fldChar w:fldCharType="begin"/>
      </w:r>
      <w:r w:rsidRPr="00DA48C2">
        <w:instrText xml:space="preserve"> SEQ Figure \* ARABIC </w:instrText>
      </w:r>
      <w:r w:rsidRPr="00DA48C2">
        <w:fldChar w:fldCharType="separate"/>
      </w:r>
      <w:r w:rsidR="000C7C57">
        <w:rPr>
          <w:noProof/>
        </w:rPr>
        <w:t>31</w:t>
      </w:r>
      <w:r w:rsidRPr="00DA48C2">
        <w:fldChar w:fldCharType="end"/>
      </w:r>
      <w:r w:rsidRPr="00DA48C2">
        <w:t xml:space="preserve">: Display options in the Campaign navigation window of the Metadata editor </w:t>
      </w:r>
    </w:p>
    <w:p w14:paraId="42207311" w14:textId="0E1469F3" w:rsidR="009D3786" w:rsidRPr="00B350A0" w:rsidRDefault="009D3786" w:rsidP="004A51AA">
      <w:pPr>
        <w:pStyle w:val="Body"/>
      </w:pPr>
      <w:r w:rsidRPr="00B350A0">
        <w:t>Metadata is most easily displayed using SPECCHIO’s Metadata editor.</w:t>
      </w:r>
    </w:p>
    <w:tbl>
      <w:tblPr>
        <w:tblStyle w:val="TableGrid"/>
        <w:tblW w:w="0" w:type="auto"/>
        <w:tblInd w:w="817" w:type="dxa"/>
        <w:tblLook w:val="04A0" w:firstRow="1" w:lastRow="0" w:firstColumn="1" w:lastColumn="0" w:noHBand="0" w:noVBand="1"/>
      </w:tblPr>
      <w:tblGrid>
        <w:gridCol w:w="1382"/>
        <w:gridCol w:w="7043"/>
      </w:tblGrid>
      <w:tr w:rsidR="00091CA0" w:rsidRPr="00F563F6" w14:paraId="7DB748C2" w14:textId="77777777" w:rsidTr="009D3786">
        <w:trPr>
          <w:cantSplit/>
        </w:trPr>
        <w:tc>
          <w:tcPr>
            <w:tcW w:w="0" w:type="auto"/>
          </w:tcPr>
          <w:p w14:paraId="0D98E3BE" w14:textId="77777777" w:rsidR="009D3786" w:rsidRPr="00F563F6" w:rsidRDefault="009D3786" w:rsidP="00F563F6">
            <w:pPr>
              <w:rPr>
                <w:sz w:val="22"/>
                <w:szCs w:val="22"/>
              </w:rPr>
            </w:pPr>
            <w:r w:rsidRPr="00F563F6">
              <w:rPr>
                <w:sz w:val="22"/>
                <w:szCs w:val="22"/>
              </w:rPr>
              <w:t>Order By dropdown</w:t>
            </w:r>
          </w:p>
        </w:tc>
        <w:tc>
          <w:tcPr>
            <w:tcW w:w="0" w:type="auto"/>
          </w:tcPr>
          <w:p w14:paraId="50A7ABB5" w14:textId="35C6EE4C" w:rsidR="009D3786" w:rsidRPr="00F563F6" w:rsidRDefault="009D3786" w:rsidP="00F563F6">
            <w:pPr>
              <w:rPr>
                <w:sz w:val="22"/>
                <w:szCs w:val="22"/>
              </w:rPr>
            </w:pPr>
            <w:r w:rsidRPr="00F563F6">
              <w:rPr>
                <w:sz w:val="22"/>
                <w:szCs w:val="22"/>
              </w:rPr>
              <w:t xml:space="preserve">Select the sort order to use for Spectra in the Campaign navigation </w:t>
            </w:r>
            <w:r w:rsidR="00687556" w:rsidRPr="00F563F6">
              <w:rPr>
                <w:sz w:val="22"/>
                <w:szCs w:val="22"/>
              </w:rPr>
              <w:t>tree display</w:t>
            </w:r>
            <w:r w:rsidRPr="00F563F6">
              <w:rPr>
                <w:sz w:val="22"/>
                <w:szCs w:val="22"/>
              </w:rPr>
              <w:t>.</w:t>
            </w:r>
          </w:p>
          <w:p w14:paraId="3D65994F" w14:textId="19C28004" w:rsidR="009D3786" w:rsidRPr="00F563F6" w:rsidRDefault="009D3786" w:rsidP="00F563F6">
            <w:pPr>
              <w:rPr>
                <w:sz w:val="22"/>
                <w:szCs w:val="22"/>
              </w:rPr>
            </w:pPr>
            <w:r w:rsidRPr="00F563F6">
              <w:rPr>
                <w:sz w:val="22"/>
                <w:szCs w:val="22"/>
              </w:rPr>
              <w:t>The sort</w:t>
            </w:r>
            <w:r w:rsidR="002C2338" w:rsidRPr="00F563F6">
              <w:rPr>
                <w:sz w:val="22"/>
                <w:szCs w:val="22"/>
              </w:rPr>
              <w:t>ing</w:t>
            </w:r>
            <w:r w:rsidRPr="00F563F6">
              <w:rPr>
                <w:sz w:val="22"/>
                <w:szCs w:val="22"/>
              </w:rPr>
              <w:t xml:space="preserve"> order of single spectra within a target folder can be defined here, however, the order of subfolders within a campaign as well as the order of the inserted campaign remains alphabetically ascending per default.</w:t>
            </w:r>
          </w:p>
        </w:tc>
      </w:tr>
      <w:tr w:rsidR="00091CA0" w:rsidRPr="00F563F6" w14:paraId="0BC05E91" w14:textId="77777777" w:rsidTr="009D3786">
        <w:trPr>
          <w:cantSplit/>
        </w:trPr>
        <w:tc>
          <w:tcPr>
            <w:tcW w:w="0" w:type="auto"/>
          </w:tcPr>
          <w:p w14:paraId="3D0700FA" w14:textId="67DB6E60" w:rsidR="00091CA0" w:rsidRPr="00F563F6" w:rsidRDefault="00091CA0" w:rsidP="00F563F6">
            <w:pPr>
              <w:rPr>
                <w:sz w:val="22"/>
                <w:szCs w:val="22"/>
              </w:rPr>
            </w:pPr>
            <w:r w:rsidRPr="00F563F6">
              <w:rPr>
                <w:sz w:val="22"/>
                <w:szCs w:val="22"/>
              </w:rPr>
              <w:t>Do conflict detection</w:t>
            </w:r>
          </w:p>
        </w:tc>
        <w:tc>
          <w:tcPr>
            <w:tcW w:w="0" w:type="auto"/>
          </w:tcPr>
          <w:p w14:paraId="46F7CBF6" w14:textId="77777777" w:rsidR="00091CA0" w:rsidRPr="00F563F6" w:rsidRDefault="00091CA0" w:rsidP="00F563F6">
            <w:pPr>
              <w:rPr>
                <w:sz w:val="22"/>
                <w:szCs w:val="22"/>
              </w:rPr>
            </w:pPr>
            <w:r w:rsidRPr="00F563F6">
              <w:rPr>
                <w:sz w:val="22"/>
                <w:szCs w:val="22"/>
              </w:rPr>
              <w:t xml:space="preserve">Switch off this option to speed up data selection. </w:t>
            </w:r>
          </w:p>
          <w:p w14:paraId="50BD5DB2" w14:textId="1691CF6C" w:rsidR="00091CA0" w:rsidRPr="00F563F6" w:rsidRDefault="00091CA0" w:rsidP="00F563F6">
            <w:pPr>
              <w:rPr>
                <w:sz w:val="22"/>
                <w:szCs w:val="22"/>
              </w:rPr>
            </w:pPr>
            <w:r w:rsidRPr="00F563F6">
              <w:rPr>
                <w:sz w:val="22"/>
                <w:szCs w:val="22"/>
              </w:rPr>
              <w:t xml:space="preserve">However, it is important to have this option switched on when verifying metadata values for several files. If a metadata value is the same for all selected spectra, this value will be shown. Otherwise, </w:t>
            </w:r>
            <w:r w:rsidR="00106AF8" w:rsidRPr="00F563F6">
              <w:rPr>
                <w:sz w:val="22"/>
                <w:szCs w:val="22"/>
              </w:rPr>
              <w:t xml:space="preserve">either </w:t>
            </w:r>
            <w:r w:rsidRPr="00F563F6">
              <w:rPr>
                <w:sz w:val="22"/>
                <w:szCs w:val="22"/>
              </w:rPr>
              <w:t xml:space="preserve">the information “-- multiple values -- “ </w:t>
            </w:r>
            <w:r w:rsidR="00106AF8" w:rsidRPr="00F563F6">
              <w:rPr>
                <w:sz w:val="22"/>
                <w:szCs w:val="22"/>
              </w:rPr>
              <w:t>or</w:t>
            </w:r>
            <w:r w:rsidR="006A504D" w:rsidRPr="00F563F6">
              <w:rPr>
                <w:sz w:val="22"/>
                <w:szCs w:val="22"/>
              </w:rPr>
              <w:t>,</w:t>
            </w:r>
            <w:r w:rsidR="00106AF8" w:rsidRPr="00F563F6">
              <w:rPr>
                <w:sz w:val="22"/>
                <w:szCs w:val="22"/>
              </w:rPr>
              <w:t xml:space="preserve"> </w:t>
            </w:r>
            <w:r w:rsidR="006A504D" w:rsidRPr="00F563F6">
              <w:rPr>
                <w:sz w:val="22"/>
                <w:szCs w:val="22"/>
              </w:rPr>
              <w:t xml:space="preserve">in case of numeric data, </w:t>
            </w:r>
            <w:r w:rsidR="00106AF8" w:rsidRPr="00F563F6">
              <w:rPr>
                <w:sz w:val="22"/>
                <w:szCs w:val="22"/>
              </w:rPr>
              <w:t xml:space="preserve">the relevant value range </w:t>
            </w:r>
            <w:r w:rsidRPr="00F563F6">
              <w:rPr>
                <w:sz w:val="22"/>
                <w:szCs w:val="22"/>
              </w:rPr>
              <w:t xml:space="preserve">is shown. </w:t>
            </w:r>
          </w:p>
        </w:tc>
      </w:tr>
    </w:tbl>
    <w:p w14:paraId="133E0717" w14:textId="35540F47" w:rsidR="003D0ECB" w:rsidRPr="00B350A0" w:rsidRDefault="002C2338" w:rsidP="004A51AA">
      <w:pPr>
        <w:pStyle w:val="Body"/>
        <w:rPr>
          <w:color w:val="00B050"/>
        </w:rPr>
      </w:pPr>
      <w:r w:rsidRPr="00B350A0">
        <w:t>U</w:t>
      </w:r>
      <w:r w:rsidR="003D0ECB" w:rsidRPr="00B350A0">
        <w:t>ploaded documents such as target pictures and PDF</w:t>
      </w:r>
      <w:r w:rsidR="00885B24" w:rsidRPr="00B350A0">
        <w:t xml:space="preserve">’s can be opened in an external </w:t>
      </w:r>
      <w:r w:rsidR="003D0ECB" w:rsidRPr="00B350A0">
        <w:t>viewer</w:t>
      </w:r>
      <w:r w:rsidR="00996380" w:rsidRPr="00B350A0">
        <w:t xml:space="preserve"> or copied to the clipboard.</w:t>
      </w:r>
    </w:p>
    <w:p w14:paraId="4FA34883" w14:textId="5DBD0DAA" w:rsidR="009D3786" w:rsidRPr="00B350A0" w:rsidRDefault="009D3786" w:rsidP="002C2338">
      <w:pPr>
        <w:pStyle w:val="Heading4"/>
        <w:rPr>
          <w:u w:val="single"/>
        </w:rPr>
      </w:pPr>
      <w:r w:rsidRPr="00B350A0">
        <w:rPr>
          <w:u w:val="single"/>
        </w:rPr>
        <w:t>Update options</w:t>
      </w:r>
    </w:p>
    <w:tbl>
      <w:tblPr>
        <w:tblStyle w:val="TableGrid"/>
        <w:tblW w:w="0" w:type="auto"/>
        <w:tblInd w:w="720" w:type="dxa"/>
        <w:tblLook w:val="04A0" w:firstRow="1" w:lastRow="0" w:firstColumn="1" w:lastColumn="0" w:noHBand="0" w:noVBand="1"/>
      </w:tblPr>
      <w:tblGrid>
        <w:gridCol w:w="1420"/>
        <w:gridCol w:w="7102"/>
      </w:tblGrid>
      <w:tr w:rsidR="009D3786" w:rsidRPr="00F563F6" w14:paraId="13D3FA74" w14:textId="77777777" w:rsidTr="002C2338">
        <w:trPr>
          <w:cantSplit/>
        </w:trPr>
        <w:tc>
          <w:tcPr>
            <w:tcW w:w="0" w:type="auto"/>
          </w:tcPr>
          <w:p w14:paraId="45651157" w14:textId="77777777" w:rsidR="009D3786" w:rsidRPr="00F563F6" w:rsidRDefault="009D3786" w:rsidP="00F563F6">
            <w:pPr>
              <w:pStyle w:val="Body"/>
              <w:ind w:left="0"/>
              <w:rPr>
                <w:sz w:val="22"/>
                <w:szCs w:val="22"/>
              </w:rPr>
            </w:pPr>
            <w:r w:rsidRPr="00F563F6">
              <w:rPr>
                <w:rStyle w:val="ActionButton"/>
                <w:sz w:val="22"/>
                <w:szCs w:val="22"/>
                <w:u w:val="single"/>
              </w:rPr>
              <w:t>Refresh</w:t>
            </w:r>
            <w:r w:rsidRPr="00F563F6">
              <w:rPr>
                <w:sz w:val="22"/>
                <w:szCs w:val="22"/>
              </w:rPr>
              <w:t xml:space="preserve"> button</w:t>
            </w:r>
          </w:p>
        </w:tc>
        <w:tc>
          <w:tcPr>
            <w:tcW w:w="0" w:type="auto"/>
          </w:tcPr>
          <w:p w14:paraId="51570E7F" w14:textId="4FCC7975" w:rsidR="009D3786" w:rsidRPr="00F563F6" w:rsidRDefault="009D3786" w:rsidP="00F563F6">
            <w:pPr>
              <w:pStyle w:val="Body"/>
              <w:ind w:left="-17" w:firstLine="45"/>
              <w:rPr>
                <w:sz w:val="22"/>
                <w:szCs w:val="22"/>
              </w:rPr>
            </w:pPr>
            <w:r w:rsidRPr="00F563F6">
              <w:rPr>
                <w:sz w:val="22"/>
                <w:szCs w:val="22"/>
              </w:rPr>
              <w:t xml:space="preserve">Click this button to update the </w:t>
            </w:r>
            <w:r w:rsidR="002C2338" w:rsidRPr="00F563F6">
              <w:rPr>
                <w:sz w:val="22"/>
                <w:szCs w:val="22"/>
              </w:rPr>
              <w:t xml:space="preserve">Hierarchy Tree Browser </w:t>
            </w:r>
            <w:r w:rsidRPr="00F563F6">
              <w:rPr>
                <w:sz w:val="22"/>
                <w:szCs w:val="22"/>
              </w:rPr>
              <w:t>after making changes which affect it.</w:t>
            </w:r>
          </w:p>
        </w:tc>
      </w:tr>
      <w:tr w:rsidR="009D3786" w:rsidRPr="00F563F6" w14:paraId="5AF0BA2C" w14:textId="77777777" w:rsidTr="002C2338">
        <w:trPr>
          <w:cantSplit/>
        </w:trPr>
        <w:tc>
          <w:tcPr>
            <w:tcW w:w="0" w:type="auto"/>
          </w:tcPr>
          <w:p w14:paraId="463BDF39" w14:textId="6BCE4A43" w:rsidR="009D3786" w:rsidRPr="00F563F6" w:rsidRDefault="009D3786" w:rsidP="00F563F6">
            <w:pPr>
              <w:pStyle w:val="HangingIndent"/>
              <w:ind w:left="0" w:hanging="11"/>
              <w:rPr>
                <w:sz w:val="22"/>
                <w:szCs w:val="22"/>
              </w:rPr>
            </w:pPr>
            <w:r w:rsidRPr="00F563F6">
              <w:rPr>
                <w:rStyle w:val="ActionButton"/>
                <w:sz w:val="22"/>
                <w:szCs w:val="22"/>
                <w:u w:val="single"/>
              </w:rPr>
              <w:t>Update</w:t>
            </w:r>
            <w:r w:rsidR="00F563F6">
              <w:rPr>
                <w:sz w:val="22"/>
                <w:szCs w:val="22"/>
              </w:rPr>
              <w:t xml:space="preserve"> </w:t>
            </w:r>
            <w:r w:rsidRPr="00F563F6">
              <w:rPr>
                <w:sz w:val="22"/>
                <w:szCs w:val="22"/>
              </w:rPr>
              <w:t>button</w:t>
            </w:r>
          </w:p>
        </w:tc>
        <w:tc>
          <w:tcPr>
            <w:tcW w:w="0" w:type="auto"/>
          </w:tcPr>
          <w:p w14:paraId="47F8A3E0" w14:textId="77777777" w:rsidR="009D3786" w:rsidRPr="00F563F6" w:rsidRDefault="009D3786" w:rsidP="00F563F6">
            <w:pPr>
              <w:pStyle w:val="Body"/>
              <w:ind w:left="-17" w:firstLine="45"/>
              <w:rPr>
                <w:sz w:val="22"/>
                <w:szCs w:val="22"/>
              </w:rPr>
            </w:pPr>
            <w:r w:rsidRPr="00F563F6">
              <w:rPr>
                <w:sz w:val="22"/>
                <w:szCs w:val="22"/>
              </w:rPr>
              <w:t>Click this button to write all changed Metadata back into the database.</w:t>
            </w:r>
          </w:p>
          <w:p w14:paraId="01EF788F" w14:textId="6537B328" w:rsidR="00B97520" w:rsidRPr="00F563F6" w:rsidRDefault="00B97520" w:rsidP="00F563F6">
            <w:pPr>
              <w:pStyle w:val="Body"/>
              <w:ind w:left="-17" w:firstLine="45"/>
              <w:rPr>
                <w:sz w:val="22"/>
                <w:szCs w:val="22"/>
              </w:rPr>
            </w:pPr>
            <w:r w:rsidRPr="00F563F6">
              <w:rPr>
                <w:sz w:val="22"/>
                <w:szCs w:val="22"/>
              </w:rPr>
              <w:t>This button is highlighted in red when changes are pending.</w:t>
            </w:r>
          </w:p>
        </w:tc>
      </w:tr>
      <w:tr w:rsidR="009D3786" w:rsidRPr="00F563F6" w14:paraId="43029D0E" w14:textId="77777777" w:rsidTr="000F3CC5">
        <w:trPr>
          <w:cantSplit/>
          <w:trHeight w:val="982"/>
        </w:trPr>
        <w:tc>
          <w:tcPr>
            <w:tcW w:w="0" w:type="auto"/>
          </w:tcPr>
          <w:p w14:paraId="60231AFA" w14:textId="77777777" w:rsidR="009D3786" w:rsidRPr="00F563F6" w:rsidRDefault="009D3786" w:rsidP="00F563F6">
            <w:pPr>
              <w:pStyle w:val="HangingIndent"/>
              <w:ind w:left="0" w:hanging="11"/>
              <w:rPr>
                <w:sz w:val="22"/>
                <w:szCs w:val="22"/>
              </w:rPr>
            </w:pPr>
            <w:r w:rsidRPr="00F563F6">
              <w:rPr>
                <w:rStyle w:val="ActionButton"/>
                <w:sz w:val="22"/>
                <w:szCs w:val="22"/>
                <w:u w:val="single"/>
              </w:rPr>
              <w:t>Reset</w:t>
            </w:r>
            <w:r w:rsidRPr="00F563F6">
              <w:rPr>
                <w:sz w:val="22"/>
                <w:szCs w:val="22"/>
              </w:rPr>
              <w:t xml:space="preserve"> button</w:t>
            </w:r>
          </w:p>
        </w:tc>
        <w:tc>
          <w:tcPr>
            <w:tcW w:w="0" w:type="auto"/>
          </w:tcPr>
          <w:p w14:paraId="3DCED65E" w14:textId="77777777" w:rsidR="009D3786" w:rsidRPr="00F563F6" w:rsidRDefault="009D3786" w:rsidP="00F563F6">
            <w:pPr>
              <w:pStyle w:val="Body"/>
              <w:ind w:left="-17" w:firstLine="45"/>
              <w:rPr>
                <w:sz w:val="22"/>
                <w:szCs w:val="22"/>
              </w:rPr>
            </w:pPr>
            <w:r w:rsidRPr="00F563F6">
              <w:rPr>
                <w:sz w:val="22"/>
                <w:szCs w:val="22"/>
              </w:rPr>
              <w:t>Click this button to ignore all changes made since the last time the Update button was clicked and redisplay the Metadata panel from the database.</w:t>
            </w:r>
          </w:p>
        </w:tc>
      </w:tr>
    </w:tbl>
    <w:p w14:paraId="38C22313" w14:textId="77777777" w:rsidR="009D3786" w:rsidRPr="00B350A0" w:rsidRDefault="009D3786" w:rsidP="002C2338">
      <w:pPr>
        <w:rPr>
          <w:u w:val="single"/>
        </w:rPr>
      </w:pPr>
    </w:p>
    <w:p w14:paraId="699353B5" w14:textId="74D12862" w:rsidR="003373D9" w:rsidRPr="00B350A0" w:rsidRDefault="003373D9" w:rsidP="004A51AA">
      <w:pPr>
        <w:pStyle w:val="Body"/>
      </w:pPr>
      <w:r w:rsidRPr="00B350A0">
        <w:t>In this editor, whenever changes are made to any Metadata entries, they are saved in an action list. They are not written immediately to the database. When the</w:t>
      </w:r>
      <w:r w:rsidR="00D86281" w:rsidRPr="00B350A0">
        <w:t xml:space="preserve"> </w:t>
      </w:r>
      <w:r w:rsidR="00D86281" w:rsidRPr="00B350A0">
        <w:rPr>
          <w:rStyle w:val="ActionButton"/>
          <w:u w:val="single"/>
        </w:rPr>
        <w:t>Update</w:t>
      </w:r>
      <w:r w:rsidRPr="00B350A0">
        <w:t xml:space="preserve"> button is clicked, the action list is processed and the database is updated. When the</w:t>
      </w:r>
      <w:r w:rsidR="00D86281" w:rsidRPr="00B350A0">
        <w:t xml:space="preserve"> </w:t>
      </w:r>
      <w:r w:rsidR="00D86281" w:rsidRPr="00B350A0">
        <w:rPr>
          <w:rStyle w:val="ActionButton"/>
          <w:u w:val="single"/>
        </w:rPr>
        <w:t>Reset</w:t>
      </w:r>
      <w:r w:rsidRPr="00B350A0">
        <w:t xml:space="preserve"> button is clicked, the action list is discarded without being processed and the content of the Metadata display area is redisplayed from the database.</w:t>
      </w:r>
    </w:p>
    <w:p w14:paraId="53FF4262" w14:textId="77777777" w:rsidR="003373D9" w:rsidRPr="00B350A0" w:rsidRDefault="003373D9" w:rsidP="004A51AA">
      <w:pPr>
        <w:pStyle w:val="Warning"/>
      </w:pPr>
      <w:r w:rsidRPr="00B350A0">
        <w:t>Warning</w:t>
      </w:r>
      <w:r w:rsidRPr="00B350A0">
        <w:tab/>
        <w:t>Click on</w:t>
      </w:r>
      <w:r w:rsidR="00D86281" w:rsidRPr="00B350A0">
        <w:t xml:space="preserve"> </w:t>
      </w:r>
      <w:r w:rsidR="00D86281" w:rsidRPr="00B350A0">
        <w:rPr>
          <w:rStyle w:val="ActionButton"/>
          <w:u w:val="single"/>
        </w:rPr>
        <w:t>Update</w:t>
      </w:r>
      <w:r w:rsidRPr="00B350A0">
        <w:t xml:space="preserve"> after every change to a Metadata item. If you make multiple changes before clicking</w:t>
      </w:r>
      <w:r w:rsidR="00D86281" w:rsidRPr="00B350A0">
        <w:t xml:space="preserve"> </w:t>
      </w:r>
      <w:r w:rsidR="00D86281" w:rsidRPr="00B350A0">
        <w:rPr>
          <w:rStyle w:val="ActionButton"/>
          <w:u w:val="single"/>
        </w:rPr>
        <w:t>Update</w:t>
      </w:r>
      <w:r w:rsidRPr="00B350A0">
        <w:t xml:space="preserve">, these changes are written to the database, but not necessarily in the order in which you made them. This can yield unexpected results, as the last change you made may not be the last one to be written. </w:t>
      </w:r>
    </w:p>
    <w:p w14:paraId="02A29E92" w14:textId="77777777" w:rsidR="003373D9" w:rsidRPr="00B350A0" w:rsidRDefault="003373D9" w:rsidP="004A51AA">
      <w:pPr>
        <w:pStyle w:val="Body"/>
      </w:pPr>
      <w:r w:rsidRPr="00B350A0">
        <w:t xml:space="preserve">Metadata entry fields are of various types, including integer, floating point, alpha string, date/times or special lists. Generally, the editor restricts you to entering </w:t>
      </w:r>
      <w:r w:rsidRPr="00B350A0">
        <w:lastRenderedPageBreak/>
        <w:t>values which are consistent with the data type. However, the editor does not perform validation checks on entered data. For example, while you must enter a valid number for the Relative Humidity, the editor will not reject negative values or values greater than 100.</w:t>
      </w:r>
    </w:p>
    <w:p w14:paraId="33A9E8E8" w14:textId="77777777" w:rsidR="003373D9" w:rsidRPr="00B350A0" w:rsidRDefault="003373D9" w:rsidP="004A51AA">
      <w:pPr>
        <w:pStyle w:val="Warning"/>
      </w:pPr>
      <w:r w:rsidRPr="00B350A0">
        <w:t>Warning</w:t>
      </w:r>
      <w:r w:rsidRPr="00B350A0">
        <w:tab/>
        <w:t>Take care to enter numbers which are within the valid range for the Metadata Attribute you are entering. The editor will permit you to store values which are outside the valid range, which can be misleading or lead to unpredictable results later.</w:t>
      </w:r>
    </w:p>
    <w:p w14:paraId="1858EA06" w14:textId="77777777" w:rsidR="003373D9" w:rsidRPr="00B350A0" w:rsidRDefault="003373D9" w:rsidP="003373D9">
      <w:pPr>
        <w:rPr>
          <w:u w:val="single"/>
        </w:rPr>
      </w:pPr>
    </w:p>
    <w:p w14:paraId="4111D854" w14:textId="73873E00" w:rsidR="00B74AA1" w:rsidRDefault="00B74AA1" w:rsidP="003373D9">
      <w:pPr>
        <w:pStyle w:val="Heading3"/>
      </w:pPr>
      <w:bookmarkStart w:id="389" w:name="_Toc506895566"/>
      <w:bookmarkStart w:id="390" w:name="_Ref413327410"/>
      <w:r>
        <w:t>Drag</w:t>
      </w:r>
      <w:r w:rsidR="00415CFE">
        <w:t xml:space="preserve"> </w:t>
      </w:r>
      <w:r>
        <w:t>&amp;</w:t>
      </w:r>
      <w:r w:rsidR="00415CFE">
        <w:t xml:space="preserve"> </w:t>
      </w:r>
      <w:r>
        <w:t>Drop Options</w:t>
      </w:r>
      <w:bookmarkEnd w:id="389"/>
    </w:p>
    <w:p w14:paraId="72E1232F" w14:textId="49AA69C1" w:rsidR="00B74AA1" w:rsidRDefault="00415CFE" w:rsidP="00B74AA1">
      <w:r>
        <w:t>Drag &amp; Drop is</w:t>
      </w:r>
      <w:r w:rsidR="00E50BFE">
        <w:t xml:space="preserve"> currently</w:t>
      </w:r>
      <w:r>
        <w:t xml:space="preserve"> implemented for spatial metadata only. KML files containing points, polylines or polygons can be drag and dropped onto spatial fields to populate them.</w:t>
      </w:r>
    </w:p>
    <w:p w14:paraId="28C7B134" w14:textId="77777777" w:rsidR="00415CFE" w:rsidRDefault="00415CFE" w:rsidP="00B74AA1"/>
    <w:p w14:paraId="0FE5EF1C" w14:textId="3CB7D27D" w:rsidR="00415CFE" w:rsidRDefault="00FC723C" w:rsidP="00B74AA1">
      <w:r w:rsidRPr="00FC723C">
        <w:rPr>
          <w:noProof/>
          <w:lang w:eastAsia="en-GB"/>
        </w:rPr>
        <w:drawing>
          <wp:inline distT="0" distB="0" distL="0" distR="0" wp14:anchorId="7312CCAA" wp14:editId="22CF72DD">
            <wp:extent cx="5731510" cy="889000"/>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889000"/>
                    </a:xfrm>
                    <a:prstGeom prst="rect">
                      <a:avLst/>
                    </a:prstGeom>
                  </pic:spPr>
                </pic:pic>
              </a:graphicData>
            </a:graphic>
          </wp:inline>
        </w:drawing>
      </w:r>
    </w:p>
    <w:p w14:paraId="0B765DEF" w14:textId="0C94A9D3" w:rsidR="00FC723C" w:rsidRDefault="00FC723C" w:rsidP="00FC723C">
      <w:pPr>
        <w:pStyle w:val="Caption"/>
      </w:pPr>
      <w:r>
        <w:t xml:space="preserve">Figure </w:t>
      </w:r>
      <w:r>
        <w:fldChar w:fldCharType="begin"/>
      </w:r>
      <w:r>
        <w:instrText xml:space="preserve"> SEQ Figure \* ARABIC </w:instrText>
      </w:r>
      <w:r>
        <w:fldChar w:fldCharType="separate"/>
      </w:r>
      <w:r w:rsidR="000C7C57">
        <w:rPr>
          <w:noProof/>
        </w:rPr>
        <w:t>32</w:t>
      </w:r>
      <w:r>
        <w:fldChar w:fldCharType="end"/>
      </w:r>
      <w:r>
        <w:t>: Dragging of a KML file onto a Spatial Position metadata field</w:t>
      </w:r>
    </w:p>
    <w:p w14:paraId="63137E8A" w14:textId="23789BB4" w:rsidR="00415CFE" w:rsidRPr="00B74AA1" w:rsidRDefault="00415CFE" w:rsidP="00B74AA1"/>
    <w:p w14:paraId="26169537" w14:textId="77777777" w:rsidR="003373D9" w:rsidRPr="00A8518D" w:rsidRDefault="003373D9" w:rsidP="003373D9">
      <w:pPr>
        <w:pStyle w:val="Heading3"/>
      </w:pPr>
      <w:bookmarkStart w:id="391" w:name="_Toc506895567"/>
      <w:r w:rsidRPr="00A8518D">
        <w:t>Displaying and Editing Campaign Metadata</w:t>
      </w:r>
      <w:bookmarkEnd w:id="390"/>
      <w:bookmarkEnd w:id="391"/>
    </w:p>
    <w:p w14:paraId="4B6718D3" w14:textId="4D943407" w:rsidR="003373D9" w:rsidRPr="00B350A0" w:rsidRDefault="003373D9" w:rsidP="004A51AA">
      <w:pPr>
        <w:pStyle w:val="Body"/>
      </w:pPr>
      <w:r w:rsidRPr="00B350A0">
        <w:t xml:space="preserve">See </w:t>
      </w:r>
      <w:r w:rsidR="00C74FEE" w:rsidRPr="00B350A0">
        <w:rPr>
          <w:i/>
        </w:rPr>
        <w:t>S</w:t>
      </w:r>
      <w:r w:rsidRPr="00B350A0">
        <w:rPr>
          <w:i/>
        </w:rPr>
        <w:t xml:space="preserve">ection </w:t>
      </w:r>
      <w:r w:rsidR="00C74FEE" w:rsidRPr="00B350A0">
        <w:rPr>
          <w:i/>
        </w:rPr>
        <w:t>6.9</w:t>
      </w:r>
      <w:r w:rsidR="000C45F3" w:rsidRPr="00B350A0">
        <w:t xml:space="preserve">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Pr="00B350A0">
        <w:t xml:space="preserve"> for detailed information about individual Campaign Metadata fields, their meanings and operation.</w:t>
      </w:r>
    </w:p>
    <w:p w14:paraId="4D30392F" w14:textId="77777777" w:rsidR="003373D9" w:rsidRPr="00B350A0" w:rsidRDefault="003373D9" w:rsidP="004A51AA">
      <w:pPr>
        <w:pStyle w:val="ProcessHeading"/>
      </w:pPr>
      <w:r w:rsidRPr="00B350A0">
        <w:t>To edit a Campaign’s Campaign-related Metadata:</w:t>
      </w:r>
    </w:p>
    <w:tbl>
      <w:tblPr>
        <w:tblStyle w:val="Instructions"/>
        <w:tblW w:w="0" w:type="auto"/>
        <w:tblLook w:val="04A0" w:firstRow="1" w:lastRow="0" w:firstColumn="1" w:lastColumn="0" w:noHBand="0" w:noVBand="1"/>
      </w:tblPr>
      <w:tblGrid>
        <w:gridCol w:w="8533"/>
      </w:tblGrid>
      <w:tr w:rsidR="003373D9" w:rsidRPr="00B350A0" w14:paraId="3BCB3678"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E0E9471" w14:textId="77777777" w:rsidR="003373D9" w:rsidRPr="00B350A0" w:rsidRDefault="003373D9" w:rsidP="004A51AA">
            <w:pPr>
              <w:pStyle w:val="Bullet"/>
            </w:pPr>
            <w:r w:rsidRPr="00B350A0">
              <w:t xml:space="preserve">Click on the </w:t>
            </w:r>
            <w:r w:rsidRPr="00B350A0">
              <w:rPr>
                <w:rStyle w:val="GUIWord"/>
                <w:u w:val="single"/>
              </w:rPr>
              <w:t>Campaign</w:t>
            </w:r>
            <w:r w:rsidRPr="00B350A0">
              <w:t xml:space="preserve"> tab to highlight it and display Campaign-related Metadata.</w:t>
            </w:r>
          </w:p>
          <w:p w14:paraId="2061A11F" w14:textId="77777777" w:rsidR="003373D9" w:rsidRPr="00B350A0" w:rsidRDefault="003373D9" w:rsidP="004A51AA">
            <w:pPr>
              <w:pStyle w:val="Bullet"/>
            </w:pPr>
            <w:r w:rsidRPr="00B350A0">
              <w:t>In the Campaign Tree Navigator, click on the Campaign for which you wish to edit the Metadata, or click on anything in that Campaign’s sub-tree. The Metadata for that Campaign will be read from the database and displayed in the Metadata display area.</w:t>
            </w:r>
          </w:p>
          <w:p w14:paraId="5C6EF595" w14:textId="77777777" w:rsidR="003373D9" w:rsidRPr="00B350A0" w:rsidRDefault="003373D9" w:rsidP="004A51AA">
            <w:pPr>
              <w:pStyle w:val="Bullet"/>
            </w:pPr>
            <w:r w:rsidRPr="00B350A0">
              <w:t>Modify the Metadata Attribute values as you require.</w:t>
            </w:r>
          </w:p>
          <w:p w14:paraId="27D02E5F" w14:textId="77777777" w:rsidR="003373D9" w:rsidRPr="00B350A0" w:rsidRDefault="00C72539" w:rsidP="004A51AA">
            <w:pPr>
              <w:pStyle w:val="Bullet"/>
            </w:pPr>
            <w:r w:rsidRPr="00B350A0">
              <w:t xml:space="preserve">Click </w:t>
            </w:r>
            <w:r w:rsidR="00D86281" w:rsidRPr="00B350A0">
              <w:rPr>
                <w:rStyle w:val="ActionButton"/>
                <w:u w:val="single"/>
              </w:rPr>
              <w:t>Update</w:t>
            </w:r>
            <w:r w:rsidR="003373D9" w:rsidRPr="00B350A0">
              <w:t xml:space="preserve"> to cause these changes to be written to the database.</w:t>
            </w:r>
          </w:p>
          <w:p w14:paraId="788FB2CC" w14:textId="77777777" w:rsidR="003373D9" w:rsidRPr="00B350A0" w:rsidRDefault="003373D9" w:rsidP="004A51AA">
            <w:pPr>
              <w:pStyle w:val="ProcessStepFollow"/>
            </w:pPr>
            <w:r w:rsidRPr="00B350A0">
              <w:t>You can now click on another Campaign name and repeat this procedure.</w:t>
            </w:r>
          </w:p>
        </w:tc>
      </w:tr>
    </w:tbl>
    <w:p w14:paraId="7DF564E5" w14:textId="77777777" w:rsidR="003373D9" w:rsidRPr="00B350A0" w:rsidRDefault="003373D9" w:rsidP="004A51AA">
      <w:pPr>
        <w:pStyle w:val="Body"/>
      </w:pPr>
      <w:r w:rsidRPr="00B350A0">
        <w:t>Clicking on Metadata Group names in the Spectrum Metadata selection area does not affect the Campaign editing tab.</w:t>
      </w:r>
    </w:p>
    <w:p w14:paraId="4A2C9416" w14:textId="77777777" w:rsidR="003373D9" w:rsidRPr="00B350A0" w:rsidRDefault="003373D9" w:rsidP="004A51AA">
      <w:pPr>
        <w:pStyle w:val="Body"/>
      </w:pPr>
      <w:r w:rsidRPr="00B350A0">
        <w:t xml:space="preserve">If you change the </w:t>
      </w:r>
      <w:r w:rsidRPr="00B350A0">
        <w:rPr>
          <w:rStyle w:val="GUIWord"/>
          <w:u w:val="single"/>
        </w:rPr>
        <w:t xml:space="preserve">Campaign Name </w:t>
      </w:r>
      <w:r w:rsidRPr="00B350A0">
        <w:t>Attribute, click on the</w:t>
      </w:r>
      <w:r w:rsidR="00D86281" w:rsidRPr="00B350A0">
        <w:t xml:space="preserve"> </w:t>
      </w:r>
      <w:r w:rsidR="00D86281" w:rsidRPr="00B350A0">
        <w:rPr>
          <w:rStyle w:val="ActionButton"/>
          <w:u w:val="single"/>
        </w:rPr>
        <w:t>Refresh</w:t>
      </w:r>
      <w:r w:rsidRPr="00B350A0">
        <w:t xml:space="preserve"> button to cause that change to be shown in the Campaign Tree Navigator.</w:t>
      </w:r>
    </w:p>
    <w:p w14:paraId="2B39E33D" w14:textId="3D2D6888" w:rsidR="003373D9" w:rsidRPr="00A8518D" w:rsidRDefault="003373D9" w:rsidP="003373D9">
      <w:pPr>
        <w:pStyle w:val="Heading3"/>
      </w:pPr>
      <w:bookmarkStart w:id="392" w:name="_Toc355280383"/>
      <w:bookmarkStart w:id="393" w:name="_Toc398023939"/>
      <w:bookmarkStart w:id="394" w:name="_Ref499982411"/>
      <w:bookmarkStart w:id="395" w:name="_Toc506895568"/>
      <w:r w:rsidRPr="00A8518D">
        <w:t>Displaying and Editing Spectrum Metadata</w:t>
      </w:r>
      <w:bookmarkEnd w:id="392"/>
      <w:bookmarkEnd w:id="393"/>
      <w:bookmarkEnd w:id="394"/>
      <w:bookmarkEnd w:id="395"/>
    </w:p>
    <w:p w14:paraId="66CF6D6E" w14:textId="4B39D523" w:rsidR="003373D9" w:rsidRPr="00B350A0" w:rsidRDefault="003373D9" w:rsidP="004A51AA">
      <w:pPr>
        <w:pStyle w:val="Body"/>
      </w:pPr>
      <w:r w:rsidRPr="00B350A0">
        <w:t xml:space="preserve">See </w:t>
      </w:r>
      <w:r w:rsidR="00DF468D" w:rsidRPr="00B350A0">
        <w:rPr>
          <w:i/>
        </w:rPr>
        <w:t xml:space="preserve">Section </w:t>
      </w:r>
      <w:r w:rsidR="00DA4F2C" w:rsidRPr="00B350A0">
        <w:fldChar w:fldCharType="begin"/>
      </w:r>
      <w:r w:rsidR="00DA4F2C" w:rsidRPr="00B350A0">
        <w:instrText xml:space="preserve"> REF _Ref354084522 \r \h  \* MERGEFORMAT </w:instrText>
      </w:r>
      <w:r w:rsidR="00DA4F2C" w:rsidRPr="00B350A0">
        <w:fldChar w:fldCharType="separate"/>
      </w:r>
      <w:r w:rsidR="000C7C57" w:rsidRPr="000C7C57">
        <w:rPr>
          <w:rStyle w:val="CrossReference"/>
        </w:rPr>
        <w:t>8.8</w:t>
      </w:r>
      <w:r w:rsidR="00DA4F2C" w:rsidRPr="00B350A0">
        <w:fldChar w:fldCharType="end"/>
      </w:r>
      <w:r w:rsidRPr="00B350A0">
        <w:rPr>
          <w:rStyle w:val="CrossReference"/>
          <w:u w:val="single"/>
        </w:rPr>
        <w:t xml:space="preserve"> </w:t>
      </w:r>
      <w:r w:rsidR="00DA4F2C" w:rsidRPr="00B350A0">
        <w:fldChar w:fldCharType="begin"/>
      </w:r>
      <w:r w:rsidR="00DA4F2C" w:rsidRPr="00B350A0">
        <w:instrText xml:space="preserve"> REF _Ref354084522 \h  \* MERGEFORMAT </w:instrText>
      </w:r>
      <w:r w:rsidR="00DA4F2C" w:rsidRPr="00B350A0">
        <w:fldChar w:fldCharType="separate"/>
      </w:r>
      <w:r w:rsidR="000C7C57" w:rsidRPr="000C7C57">
        <w:rPr>
          <w:i/>
        </w:rPr>
        <w:t>Metadata</w:t>
      </w:r>
      <w:r w:rsidR="00DA4F2C" w:rsidRPr="00B350A0">
        <w:fldChar w:fldCharType="end"/>
      </w:r>
      <w:r w:rsidRPr="00B350A0">
        <w:t xml:space="preserve"> for detailed information about individual Campaign Metadata fields, the way they are organised into Metadata groups, their meanings and operation.</w:t>
      </w:r>
    </w:p>
    <w:p w14:paraId="3142463D" w14:textId="2B2F2166" w:rsidR="009843E5" w:rsidRDefault="003373D9" w:rsidP="004A51AA">
      <w:pPr>
        <w:pStyle w:val="Body"/>
      </w:pPr>
      <w:r w:rsidRPr="00B350A0">
        <w:lastRenderedPageBreak/>
        <w:t xml:space="preserve">In order to understand the operation of this Editor, it is helpful to understand how Spectrum Metadata are stored by SPECCHIO. </w:t>
      </w:r>
      <w:r w:rsidR="009843E5">
        <w:t xml:space="preserve">Please refer to section </w:t>
      </w:r>
      <w:r w:rsidR="009843E5">
        <w:fldChar w:fldCharType="begin"/>
      </w:r>
      <w:r w:rsidR="009843E5">
        <w:instrText xml:space="preserve"> REF _Ref506299045 \r \h </w:instrText>
      </w:r>
      <w:r w:rsidR="009843E5">
        <w:fldChar w:fldCharType="separate"/>
      </w:r>
      <w:r w:rsidR="000C7C57">
        <w:t>8.2</w:t>
      </w:r>
      <w:r w:rsidR="009843E5">
        <w:fldChar w:fldCharType="end"/>
      </w:r>
      <w:r w:rsidR="009843E5">
        <w:t xml:space="preserve"> and </w:t>
      </w:r>
      <w:r w:rsidR="009843E5">
        <w:fldChar w:fldCharType="begin"/>
      </w:r>
      <w:r w:rsidR="009843E5">
        <w:instrText xml:space="preserve"> REF _Ref506299126 \r \h </w:instrText>
      </w:r>
      <w:r w:rsidR="009843E5">
        <w:fldChar w:fldCharType="separate"/>
      </w:r>
      <w:r w:rsidR="000C7C57">
        <w:t>8.3</w:t>
      </w:r>
      <w:r w:rsidR="009843E5">
        <w:fldChar w:fldCharType="end"/>
      </w:r>
      <w:r w:rsidR="009843E5">
        <w:t>.</w:t>
      </w:r>
    </w:p>
    <w:p w14:paraId="7278C351" w14:textId="2F8D0748" w:rsidR="003373D9" w:rsidRPr="00B350A0" w:rsidRDefault="003373D9" w:rsidP="004A51AA">
      <w:pPr>
        <w:pStyle w:val="Note"/>
      </w:pPr>
      <w:r w:rsidRPr="00B350A0">
        <w:t>Note</w:t>
      </w:r>
      <w:r w:rsidRPr="00B350A0">
        <w:tab/>
        <w:t xml:space="preserve">SPECCHIO allows changing of most Metadata fields, but for some Metadata Attributes it does not make sense. It could often be confusing and should not be done, except in unusual circumstances. For example, changing the </w:t>
      </w:r>
      <w:r w:rsidRPr="00B350A0">
        <w:rPr>
          <w:rStyle w:val="GUIWord"/>
          <w:u w:val="single"/>
        </w:rPr>
        <w:t>File Name</w:t>
      </w:r>
      <w:r w:rsidRPr="00B350A0">
        <w:t xml:space="preserve"> or </w:t>
      </w:r>
      <w:r w:rsidRPr="00B350A0">
        <w:rPr>
          <w:rStyle w:val="GUIWord"/>
          <w:u w:val="single"/>
        </w:rPr>
        <w:t>File Format</w:t>
      </w:r>
      <w:r w:rsidRPr="00B350A0">
        <w:t xml:space="preserve"> for a Spectrum does not make sense and may ca</w:t>
      </w:r>
      <w:r w:rsidR="002C2338" w:rsidRPr="00B350A0">
        <w:t>u</w:t>
      </w:r>
      <w:r w:rsidRPr="00B350A0">
        <w:t xml:space="preserve">se unexpected results in subsequent Spectrum upload operations. Changing the </w:t>
      </w:r>
      <w:r w:rsidRPr="00B350A0">
        <w:rPr>
          <w:rStyle w:val="GUIWord"/>
          <w:u w:val="single"/>
        </w:rPr>
        <w:t>Spectrum Number</w:t>
      </w:r>
      <w:r w:rsidRPr="00B350A0">
        <w:t xml:space="preserve"> is also rarely meaningful and could often be confusing. Changing the automatically set </w:t>
      </w:r>
      <w:r w:rsidRPr="00B350A0">
        <w:rPr>
          <w:rStyle w:val="GUIWord"/>
          <w:u w:val="single"/>
        </w:rPr>
        <w:t>Acquisition Time</w:t>
      </w:r>
      <w:r w:rsidRPr="00B350A0">
        <w:t xml:space="preserve"> and </w:t>
      </w:r>
      <w:r w:rsidRPr="00B350A0">
        <w:rPr>
          <w:rStyle w:val="GUIWord"/>
          <w:u w:val="single"/>
        </w:rPr>
        <w:t>Loading Time</w:t>
      </w:r>
      <w:r w:rsidRPr="00B350A0">
        <w:t xml:space="preserve"> values will generally be confusing. There are other cases too.</w:t>
      </w:r>
    </w:p>
    <w:p w14:paraId="1DE9EC8B" w14:textId="77777777" w:rsidR="003373D9" w:rsidRPr="00B350A0" w:rsidRDefault="003373D9" w:rsidP="003373D9">
      <w:pPr>
        <w:pStyle w:val="Heading4"/>
        <w:rPr>
          <w:u w:val="single"/>
        </w:rPr>
      </w:pPr>
      <w:r w:rsidRPr="00B350A0">
        <w:rPr>
          <w:u w:val="single"/>
        </w:rPr>
        <w:t>Displaying a Single Spectrum’s Metadata</w:t>
      </w:r>
    </w:p>
    <w:p w14:paraId="32245C8D" w14:textId="77777777" w:rsidR="003373D9" w:rsidRPr="00B350A0" w:rsidRDefault="003373D9" w:rsidP="004A51AA">
      <w:pPr>
        <w:pStyle w:val="Body"/>
      </w:pPr>
      <w:r w:rsidRPr="00B350A0">
        <w:t>Displaying Metadata values is done using the Metadata Editor window.</w:t>
      </w:r>
    </w:p>
    <w:p w14:paraId="37FF4EB6" w14:textId="77777777" w:rsidR="003373D9" w:rsidRPr="00B350A0" w:rsidRDefault="003373D9" w:rsidP="004A51AA">
      <w:pPr>
        <w:pStyle w:val="ProcessHeading"/>
      </w:pPr>
      <w:r w:rsidRPr="00B350A0">
        <w:t>To display a single Spectrum’s Metadata:</w:t>
      </w:r>
    </w:p>
    <w:tbl>
      <w:tblPr>
        <w:tblStyle w:val="Instructions"/>
        <w:tblW w:w="0" w:type="auto"/>
        <w:tblLook w:val="04A0" w:firstRow="1" w:lastRow="0" w:firstColumn="1" w:lastColumn="0" w:noHBand="0" w:noVBand="1"/>
      </w:tblPr>
      <w:tblGrid>
        <w:gridCol w:w="8533"/>
      </w:tblGrid>
      <w:tr w:rsidR="003373D9" w:rsidRPr="00B350A0" w14:paraId="6C57DDA3"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587B6C84" w14:textId="77777777" w:rsidR="003373D9" w:rsidRPr="00B350A0" w:rsidRDefault="003373D9" w:rsidP="004A51AA">
            <w:pPr>
              <w:pStyle w:val="Bullet"/>
            </w:pPr>
            <w:r w:rsidRPr="00B350A0">
              <w:t>Using the hierarchy browser, select the Spectrum for which you wish to display the Metadata values.</w:t>
            </w:r>
          </w:p>
          <w:p w14:paraId="78FCED03" w14:textId="6DAD1F8E" w:rsidR="003373D9" w:rsidRPr="00B350A0" w:rsidRDefault="003373D9" w:rsidP="004A51AA">
            <w:pPr>
              <w:pStyle w:val="Bullet"/>
            </w:pPr>
            <w:r w:rsidRPr="00B350A0">
              <w:t xml:space="preserve">Click on the </w:t>
            </w:r>
            <w:r w:rsidRPr="00B350A0">
              <w:rPr>
                <w:rStyle w:val="GUIWord"/>
                <w:u w:val="single"/>
              </w:rPr>
              <w:t>Metadata</w:t>
            </w:r>
            <w:r w:rsidRPr="00B350A0">
              <w:t xml:space="preserve"> tab to display Spectrum Metadata.</w:t>
            </w:r>
          </w:p>
          <w:p w14:paraId="7EE4EC47" w14:textId="4F270972" w:rsidR="00172290" w:rsidRPr="00B350A0" w:rsidRDefault="00172290" w:rsidP="004A51AA">
            <w:pPr>
              <w:pStyle w:val="Body"/>
            </w:pPr>
            <w:r w:rsidRPr="00B350A0">
              <w:rPr>
                <w:noProof/>
                <w:lang w:eastAsia="en-GB"/>
              </w:rPr>
              <w:drawing>
                <wp:inline distT="0" distB="0" distL="0" distR="0" wp14:anchorId="27A248A3" wp14:editId="29B00AB2">
                  <wp:extent cx="5066975" cy="394335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77211" cy="3951316"/>
                          </a:xfrm>
                          <a:prstGeom prst="rect">
                            <a:avLst/>
                          </a:prstGeom>
                          <a:noFill/>
                          <a:ln>
                            <a:noFill/>
                          </a:ln>
                        </pic:spPr>
                      </pic:pic>
                    </a:graphicData>
                  </a:graphic>
                </wp:inline>
              </w:drawing>
            </w:r>
          </w:p>
          <w:p w14:paraId="1A1D77D7" w14:textId="58FF560E" w:rsidR="003373D9" w:rsidRPr="00B350A0" w:rsidRDefault="00980823" w:rsidP="00941E8C">
            <w:pPr>
              <w:pStyle w:val="CaptionIndented"/>
            </w:pPr>
            <w:r w:rsidRPr="00B350A0">
              <w:t xml:space="preserve">Figure </w:t>
            </w:r>
            <w:r w:rsidR="00397B59" w:rsidRPr="00B350A0">
              <w:fldChar w:fldCharType="begin"/>
            </w:r>
            <w:r w:rsidR="00397B59" w:rsidRPr="00B350A0">
              <w:instrText xml:space="preserve"> SEQ Figure \* ARABIC </w:instrText>
            </w:r>
            <w:r w:rsidR="00397B59" w:rsidRPr="00B350A0">
              <w:fldChar w:fldCharType="separate"/>
            </w:r>
            <w:r w:rsidR="000C7C57">
              <w:rPr>
                <w:noProof/>
              </w:rPr>
              <w:t>33</w:t>
            </w:r>
            <w:r w:rsidR="00397B59" w:rsidRPr="00B350A0">
              <w:fldChar w:fldCharType="end"/>
            </w:r>
            <w:r w:rsidR="003373D9" w:rsidRPr="00B350A0">
              <w:t>: Metadata editor dialog</w:t>
            </w:r>
          </w:p>
          <w:p w14:paraId="778B2E5F" w14:textId="77777777" w:rsidR="003373D9" w:rsidRPr="00B350A0" w:rsidRDefault="003373D9" w:rsidP="004A51AA">
            <w:pPr>
              <w:pStyle w:val="Bullet"/>
            </w:pPr>
            <w:r w:rsidRPr="00B350A0">
              <w:t>Select or de-select the check boxes for the Metadata Groups. The check boxes are displayed on the right in the Spectrum Metadata Group selection area.</w:t>
            </w:r>
          </w:p>
          <w:p w14:paraId="317EE65A" w14:textId="77777777" w:rsidR="003373D9" w:rsidRPr="00B350A0" w:rsidRDefault="003373D9" w:rsidP="004A51AA">
            <w:pPr>
              <w:pStyle w:val="Bullet"/>
            </w:pPr>
            <w:r w:rsidRPr="00B350A0">
              <w:t>Scroll to the required Metadata Group to see the values of the Metadata Attribute in that Group.</w:t>
            </w:r>
          </w:p>
        </w:tc>
      </w:tr>
    </w:tbl>
    <w:p w14:paraId="01DEB958" w14:textId="77777777" w:rsidR="00980823" w:rsidRPr="00DA48C2" w:rsidRDefault="00980823" w:rsidP="00941E8C">
      <w:pPr>
        <w:pStyle w:val="Caption"/>
      </w:pPr>
    </w:p>
    <w:p w14:paraId="587913A6" w14:textId="77777777" w:rsidR="003373D9" w:rsidRPr="00B350A0" w:rsidRDefault="003373D9" w:rsidP="004A51AA">
      <w:pPr>
        <w:pStyle w:val="Note"/>
      </w:pPr>
      <w:r w:rsidRPr="00B350A0">
        <w:lastRenderedPageBreak/>
        <w:t>Note</w:t>
      </w:r>
      <w:r w:rsidRPr="00B350A0">
        <w:tab/>
        <w:t>Only Metadata Attributes which have values for the selected Spectrum are displayed.</w:t>
      </w:r>
    </w:p>
    <w:p w14:paraId="37F3A75E" w14:textId="77777777" w:rsidR="003373D9" w:rsidRPr="00B350A0" w:rsidRDefault="003373D9" w:rsidP="003373D9">
      <w:pPr>
        <w:pStyle w:val="Heading4"/>
        <w:rPr>
          <w:u w:val="single"/>
        </w:rPr>
      </w:pPr>
      <w:r w:rsidRPr="00B350A0">
        <w:rPr>
          <w:u w:val="single"/>
        </w:rPr>
        <w:t>Editing Metadata for a Single Spectrum</w:t>
      </w:r>
    </w:p>
    <w:p w14:paraId="19688663" w14:textId="77777777" w:rsidR="003373D9" w:rsidRPr="00B350A0" w:rsidRDefault="003373D9" w:rsidP="004A51AA">
      <w:pPr>
        <w:pStyle w:val="Body"/>
      </w:pPr>
      <w:r w:rsidRPr="00B350A0">
        <w:t>In each of the processes in this section, after you change or delete any Metadata value click</w:t>
      </w:r>
      <w:r w:rsidR="00B035DD" w:rsidRPr="00B350A0">
        <w:t xml:space="preserve"> </w:t>
      </w:r>
      <w:r w:rsidR="00B035DD" w:rsidRPr="00B350A0">
        <w:rPr>
          <w:rStyle w:val="ActionButton"/>
          <w:u w:val="single"/>
        </w:rPr>
        <w:t>Update</w:t>
      </w:r>
      <w:r w:rsidRPr="00B350A0">
        <w:t xml:space="preserve"> to write your change back into the database. If that Metadata value is shared by another unselected Spectrum, the following dialog will be displayed. </w:t>
      </w:r>
    </w:p>
    <w:p w14:paraId="59F83125" w14:textId="77777777" w:rsidR="003373D9" w:rsidRPr="00B350A0" w:rsidRDefault="003373D9" w:rsidP="003373D9">
      <w:pPr>
        <w:pStyle w:val="Figure"/>
        <w:rPr>
          <w:u w:val="single"/>
        </w:rPr>
      </w:pPr>
      <w:r w:rsidRPr="00E50BFE">
        <w:rPr>
          <w:lang w:val="en-GB" w:eastAsia="en-GB"/>
        </w:rPr>
        <w:drawing>
          <wp:inline distT="0" distB="0" distL="0" distR="0" wp14:anchorId="55A922E5" wp14:editId="1E1494D1">
            <wp:extent cx="3145550" cy="818865"/>
            <wp:effectExtent l="0" t="19050" r="73900" b="57435"/>
            <wp:docPr id="78"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67" cstate="print"/>
                    <a:srcRect/>
                    <a:stretch>
                      <a:fillRect/>
                    </a:stretch>
                  </pic:blipFill>
                  <pic:spPr bwMode="auto">
                    <a:xfrm>
                      <a:off x="0" y="0"/>
                      <a:ext cx="3141093" cy="8177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1824697" w14:textId="56954AA0" w:rsidR="003373D9" w:rsidRPr="00DA48C2" w:rsidRDefault="00980823" w:rsidP="00941E8C">
      <w:pPr>
        <w:pStyle w:val="Caption"/>
      </w:pPr>
      <w:bookmarkStart w:id="396" w:name="_Ref354068263"/>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34</w:t>
      </w:r>
      <w:r w:rsidR="00397B59" w:rsidRPr="00DA48C2">
        <w:fldChar w:fldCharType="end"/>
      </w:r>
      <w:r w:rsidR="003373D9" w:rsidRPr="00DA48C2">
        <w:t xml:space="preserve">: </w:t>
      </w:r>
      <w:bookmarkEnd w:id="396"/>
      <w:r w:rsidR="003373D9" w:rsidRPr="00DA48C2">
        <w:t>Shared data operation selector dialog</w:t>
      </w:r>
    </w:p>
    <w:p w14:paraId="1DDAC2C8" w14:textId="77777777" w:rsidR="003373D9" w:rsidRPr="00B350A0" w:rsidRDefault="003373D9" w:rsidP="004A51AA">
      <w:pPr>
        <w:pStyle w:val="Body"/>
      </w:pPr>
      <w:r w:rsidRPr="00B350A0">
        <w:t xml:space="preserve">The second sentence in the dialog box will change to “You can </w:t>
      </w:r>
      <w:r w:rsidRPr="00B350A0">
        <w:rPr>
          <w:rStyle w:val="iEmphasis"/>
          <w:u w:val="single"/>
        </w:rPr>
        <w:t>delete</w:t>
      </w:r>
      <w:r w:rsidRPr="00B350A0">
        <w:t xml:space="preserve"> metadata for all records...” if you have deleted the Metadata value rather than changed it.</w:t>
      </w:r>
    </w:p>
    <w:p w14:paraId="6C6F47C6" w14:textId="77777777" w:rsidR="003373D9" w:rsidRPr="00B350A0" w:rsidRDefault="003373D9" w:rsidP="004A51AA">
      <w:pPr>
        <w:pStyle w:val="Body"/>
      </w:pPr>
      <w:r w:rsidRPr="00B350A0">
        <w:t>This dialog allows you to select how you want the Entity/Attribute/Value table to be updated. The exact choice of options will depend on whether you performed a change or a delete.</w:t>
      </w:r>
    </w:p>
    <w:tbl>
      <w:tblPr>
        <w:tblStyle w:val="TableGrid"/>
        <w:tblW w:w="0" w:type="auto"/>
        <w:tblInd w:w="817" w:type="dxa"/>
        <w:tblLook w:val="04A0" w:firstRow="1" w:lastRow="0" w:firstColumn="1" w:lastColumn="0" w:noHBand="0" w:noVBand="1"/>
      </w:tblPr>
      <w:tblGrid>
        <w:gridCol w:w="2126"/>
        <w:gridCol w:w="6299"/>
      </w:tblGrid>
      <w:tr w:rsidR="0072193D" w:rsidRPr="0047502F" w14:paraId="1905152E" w14:textId="77777777" w:rsidTr="0072193D">
        <w:tc>
          <w:tcPr>
            <w:tcW w:w="2126" w:type="dxa"/>
          </w:tcPr>
          <w:p w14:paraId="04215DF6" w14:textId="77777777" w:rsidR="0072193D" w:rsidRPr="0047502F" w:rsidRDefault="0072193D" w:rsidP="0047502F">
            <w:pPr>
              <w:pStyle w:val="HangingIndent"/>
              <w:ind w:hanging="2369"/>
              <w:rPr>
                <w:sz w:val="22"/>
                <w:szCs w:val="22"/>
              </w:rPr>
            </w:pPr>
            <w:r w:rsidRPr="0047502F">
              <w:rPr>
                <w:sz w:val="22"/>
                <w:szCs w:val="22"/>
              </w:rPr>
              <w:t>Apply to all spectra</w:t>
            </w:r>
          </w:p>
        </w:tc>
        <w:tc>
          <w:tcPr>
            <w:tcW w:w="6299" w:type="dxa"/>
          </w:tcPr>
          <w:p w14:paraId="0F1E508E" w14:textId="77777777" w:rsidR="0072193D" w:rsidRPr="0047502F" w:rsidRDefault="0072193D" w:rsidP="0047502F">
            <w:pPr>
              <w:pStyle w:val="HangingIndent"/>
              <w:ind w:left="38" w:firstLine="3"/>
              <w:rPr>
                <w:sz w:val="22"/>
                <w:szCs w:val="22"/>
              </w:rPr>
            </w:pPr>
            <w:r w:rsidRPr="0047502F">
              <w:rPr>
                <w:sz w:val="22"/>
                <w:szCs w:val="22"/>
              </w:rPr>
              <w:t>The shared record in the Entity/Attribute/Value table will be updated or deleted and therefore all Spectra which share this Metadata value will be affected by this change. Understand how widely the shared record is referenced when you use this option. It is possible for the value to be used for any other Spectrum in the entire database, although it is usually just shared by other Spectra in the same Campaign.</w:t>
            </w:r>
          </w:p>
        </w:tc>
      </w:tr>
      <w:tr w:rsidR="0072193D" w:rsidRPr="0047502F" w14:paraId="5F593E49" w14:textId="77777777" w:rsidTr="0072193D">
        <w:tc>
          <w:tcPr>
            <w:tcW w:w="2126" w:type="dxa"/>
          </w:tcPr>
          <w:p w14:paraId="730A4506" w14:textId="77777777" w:rsidR="0072193D" w:rsidRPr="0047502F" w:rsidRDefault="0072193D" w:rsidP="0047502F">
            <w:pPr>
              <w:pStyle w:val="HangingIndent"/>
              <w:ind w:hanging="2369"/>
              <w:rPr>
                <w:sz w:val="22"/>
                <w:szCs w:val="22"/>
              </w:rPr>
            </w:pPr>
            <w:r w:rsidRPr="0047502F">
              <w:rPr>
                <w:sz w:val="22"/>
                <w:szCs w:val="22"/>
              </w:rPr>
              <w:t>Selected spectra only</w:t>
            </w:r>
          </w:p>
        </w:tc>
        <w:tc>
          <w:tcPr>
            <w:tcW w:w="6299" w:type="dxa"/>
          </w:tcPr>
          <w:p w14:paraId="6C06E3AC" w14:textId="77777777" w:rsidR="0072193D" w:rsidRPr="0047502F" w:rsidRDefault="0072193D" w:rsidP="0047502F">
            <w:pPr>
              <w:pStyle w:val="HangingIndent"/>
              <w:ind w:left="38" w:firstLine="3"/>
              <w:rPr>
                <w:sz w:val="22"/>
                <w:szCs w:val="22"/>
              </w:rPr>
            </w:pPr>
            <w:r w:rsidRPr="0047502F">
              <w:rPr>
                <w:sz w:val="22"/>
                <w:szCs w:val="22"/>
              </w:rPr>
              <w:t>Only the selected Spectrum will be affected. To achieve this, SPECCHIO will create a new entry in the Entity/Attribute/Value table and link only the selected Spectrum to it. For a delete operation, only the reference to the current Spectrum will be removed from the Entity list. No other Spectrum will be affected.</w:t>
            </w:r>
          </w:p>
        </w:tc>
      </w:tr>
      <w:tr w:rsidR="0072193D" w:rsidRPr="0047502F" w14:paraId="0BD5DBB4" w14:textId="77777777" w:rsidTr="0072193D">
        <w:tc>
          <w:tcPr>
            <w:tcW w:w="2126" w:type="dxa"/>
          </w:tcPr>
          <w:p w14:paraId="7DB759A5" w14:textId="77777777" w:rsidR="0072193D" w:rsidRPr="0047502F" w:rsidRDefault="0072193D" w:rsidP="0047502F">
            <w:pPr>
              <w:pStyle w:val="HangingIndent"/>
              <w:ind w:hanging="2369"/>
              <w:rPr>
                <w:sz w:val="22"/>
                <w:szCs w:val="22"/>
              </w:rPr>
            </w:pPr>
            <w:r w:rsidRPr="0047502F">
              <w:rPr>
                <w:sz w:val="22"/>
                <w:szCs w:val="22"/>
              </w:rPr>
              <w:t>Cancel</w:t>
            </w:r>
          </w:p>
        </w:tc>
        <w:tc>
          <w:tcPr>
            <w:tcW w:w="6299" w:type="dxa"/>
          </w:tcPr>
          <w:p w14:paraId="7DF71B0E" w14:textId="77777777" w:rsidR="0072193D" w:rsidRPr="0047502F" w:rsidRDefault="0072193D" w:rsidP="0047502F">
            <w:pPr>
              <w:pStyle w:val="HangingIndent"/>
              <w:ind w:left="38" w:firstLine="3"/>
              <w:rPr>
                <w:sz w:val="22"/>
                <w:szCs w:val="22"/>
              </w:rPr>
            </w:pPr>
            <w:r w:rsidRPr="0047502F">
              <w:rPr>
                <w:sz w:val="22"/>
                <w:szCs w:val="22"/>
              </w:rPr>
              <w:t>Your change or delete request will be discarded and no changes for this Metadata value will be made. You should then click on</w:t>
            </w:r>
            <w:r w:rsidR="001E38CE" w:rsidRPr="0047502F">
              <w:rPr>
                <w:sz w:val="22"/>
                <w:szCs w:val="22"/>
              </w:rPr>
              <w:t xml:space="preserve"> </w:t>
            </w:r>
            <w:r w:rsidR="001E38CE" w:rsidRPr="0047502F">
              <w:rPr>
                <w:rStyle w:val="ActionButton"/>
                <w:sz w:val="22"/>
                <w:szCs w:val="22"/>
                <w:u w:val="single"/>
              </w:rPr>
              <w:t>Reset</w:t>
            </w:r>
            <w:r w:rsidRPr="0047502F">
              <w:rPr>
                <w:sz w:val="22"/>
                <w:szCs w:val="22"/>
              </w:rPr>
              <w:t xml:space="preserve"> to cause the original database values to be redisplayed.</w:t>
            </w:r>
          </w:p>
        </w:tc>
      </w:tr>
    </w:tbl>
    <w:p w14:paraId="265A465C" w14:textId="77777777" w:rsidR="003373D9" w:rsidRPr="00B350A0" w:rsidRDefault="003373D9" w:rsidP="004A51AA">
      <w:pPr>
        <w:pStyle w:val="ProcessHeading"/>
      </w:pPr>
      <w:r w:rsidRPr="00B350A0">
        <w:t>To modify a Metadata value:</w:t>
      </w:r>
    </w:p>
    <w:tbl>
      <w:tblPr>
        <w:tblStyle w:val="Instructions"/>
        <w:tblW w:w="0" w:type="auto"/>
        <w:tblLook w:val="04A0" w:firstRow="1" w:lastRow="0" w:firstColumn="1" w:lastColumn="0" w:noHBand="0" w:noVBand="1"/>
      </w:tblPr>
      <w:tblGrid>
        <w:gridCol w:w="8533"/>
      </w:tblGrid>
      <w:tr w:rsidR="003373D9" w:rsidRPr="00B350A0" w14:paraId="37F36A52"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7049F336" w14:textId="77777777" w:rsidR="003373D9" w:rsidRPr="00B350A0" w:rsidRDefault="003373D9" w:rsidP="004A51AA">
            <w:pPr>
              <w:pStyle w:val="Bullet"/>
            </w:pPr>
            <w:r w:rsidRPr="00B350A0">
              <w:t>Display the Metadata Attribute values for the required Spectrum as described in the previous sub-section.</w:t>
            </w:r>
          </w:p>
          <w:p w14:paraId="60045CDF" w14:textId="77777777" w:rsidR="003373D9" w:rsidRPr="00B350A0" w:rsidRDefault="003373D9" w:rsidP="004A51AA">
            <w:pPr>
              <w:pStyle w:val="Bullet"/>
            </w:pPr>
            <w:r w:rsidRPr="00B350A0">
              <w:t>Ensure that the check box for the required Metadata Group is ticked and scroll to that Metadata Group.</w:t>
            </w:r>
          </w:p>
          <w:p w14:paraId="226BB367" w14:textId="77777777" w:rsidR="003373D9" w:rsidRPr="00B350A0" w:rsidRDefault="003373D9" w:rsidP="004A51AA">
            <w:pPr>
              <w:pStyle w:val="Bullet"/>
            </w:pPr>
            <w:r w:rsidRPr="00B350A0">
              <w:t>Click in the field and type in the required value. When the field contains a valid value the</w:t>
            </w:r>
            <w:r w:rsidR="00CD2621" w:rsidRPr="00B350A0">
              <w:t xml:space="preserve"> </w:t>
            </w:r>
            <w:r w:rsidR="00CD2621" w:rsidRPr="00B350A0">
              <w:rPr>
                <w:rStyle w:val="ActionButton"/>
                <w:u w:val="single"/>
              </w:rPr>
              <w:t>Update</w:t>
            </w:r>
            <w:r w:rsidRPr="00B350A0">
              <w:t xml:space="preserve"> button will become valid.</w:t>
            </w:r>
          </w:p>
          <w:p w14:paraId="18CE2879" w14:textId="67F901F5" w:rsidR="003373D9" w:rsidRPr="00B350A0" w:rsidRDefault="002D217B" w:rsidP="004A51AA">
            <w:pPr>
              <w:pStyle w:val="Bullet"/>
              <w:rPr>
                <w:rStyle w:val="Strong"/>
                <w:b w:val="0"/>
                <w:bCs w:val="0"/>
                <w:u w:val="single"/>
              </w:rPr>
            </w:pPr>
            <w:r w:rsidRPr="00B350A0">
              <w:t>Click</w:t>
            </w:r>
            <w:r w:rsidR="007D2B83" w:rsidRPr="00B350A0">
              <w:t xml:space="preserve"> </w:t>
            </w:r>
            <w:r w:rsidR="007D2B83" w:rsidRPr="00B350A0">
              <w:rPr>
                <w:rStyle w:val="ActionButton"/>
                <w:u w:val="single"/>
              </w:rPr>
              <w:t>Update</w:t>
            </w:r>
            <w:r w:rsidR="003373D9" w:rsidRPr="00B350A0">
              <w:t xml:space="preserve"> to write the modified value back to the database. If the Metadata is shared by more than one Spectrum, the dialog in </w:t>
            </w:r>
            <w:r w:rsidR="00DA4F2C" w:rsidRPr="00B350A0">
              <w:fldChar w:fldCharType="begin"/>
            </w:r>
            <w:r w:rsidR="00DA4F2C" w:rsidRPr="00B350A0">
              <w:instrText xml:space="preserve"> REF _Ref354068263 \h  \* MERGEFORMAT </w:instrText>
            </w:r>
            <w:r w:rsidR="00DA4F2C" w:rsidRPr="00B350A0">
              <w:fldChar w:fldCharType="separate"/>
            </w:r>
            <w:r w:rsidR="000C7C57" w:rsidRPr="00DA48C2">
              <w:t xml:space="preserve">Figure </w:t>
            </w:r>
            <w:r w:rsidR="000C7C57">
              <w:t>34</w:t>
            </w:r>
            <w:r w:rsidR="000C7C57" w:rsidRPr="00DA48C2">
              <w:t xml:space="preserve">: </w:t>
            </w:r>
            <w:r w:rsidR="00DA4F2C" w:rsidRPr="00B350A0">
              <w:fldChar w:fldCharType="end"/>
            </w:r>
            <w:r w:rsidR="003373D9" w:rsidRPr="00B350A0">
              <w:t xml:space="preserve"> </w:t>
            </w:r>
            <w:r w:rsidR="003373D9" w:rsidRPr="00B350A0">
              <w:lastRenderedPageBreak/>
              <w:t>will be displayed. Select your desired action and click</w:t>
            </w:r>
            <w:r w:rsidR="007D2B83" w:rsidRPr="00B350A0">
              <w:t xml:space="preserve"> </w:t>
            </w:r>
            <w:r w:rsidR="007D2B83" w:rsidRPr="00B350A0">
              <w:rPr>
                <w:rStyle w:val="ActionButton"/>
                <w:u w:val="single"/>
              </w:rPr>
              <w:t>OK</w:t>
            </w:r>
            <w:r w:rsidR="003373D9" w:rsidRPr="00B350A0">
              <w:t>.</w:t>
            </w:r>
          </w:p>
        </w:tc>
      </w:tr>
    </w:tbl>
    <w:p w14:paraId="1042A6C1" w14:textId="77777777" w:rsidR="003373D9" w:rsidRPr="00B350A0" w:rsidRDefault="003373D9" w:rsidP="004A51AA">
      <w:pPr>
        <w:pStyle w:val="ProcessHeading"/>
      </w:pPr>
      <w:r w:rsidRPr="00B350A0">
        <w:lastRenderedPageBreak/>
        <w:t>To delete a Metadata value:</w:t>
      </w:r>
    </w:p>
    <w:tbl>
      <w:tblPr>
        <w:tblStyle w:val="Instructions"/>
        <w:tblW w:w="0" w:type="auto"/>
        <w:tblLook w:val="04A0" w:firstRow="1" w:lastRow="0" w:firstColumn="1" w:lastColumn="0" w:noHBand="0" w:noVBand="1"/>
      </w:tblPr>
      <w:tblGrid>
        <w:gridCol w:w="8533"/>
      </w:tblGrid>
      <w:tr w:rsidR="003373D9" w:rsidRPr="00B350A0" w14:paraId="660D910B"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8040138" w14:textId="77777777" w:rsidR="003373D9" w:rsidRPr="00B350A0" w:rsidRDefault="003373D9" w:rsidP="004A51AA">
            <w:pPr>
              <w:pStyle w:val="Bullet"/>
            </w:pPr>
            <w:r w:rsidRPr="00B350A0">
              <w:t>Display the Metadata Attribute values for the required Spectrum as described in the previous sub-section.</w:t>
            </w:r>
          </w:p>
          <w:p w14:paraId="7CAFA9A4" w14:textId="77777777" w:rsidR="003373D9" w:rsidRPr="00B350A0" w:rsidRDefault="003373D9" w:rsidP="004A51AA">
            <w:pPr>
              <w:pStyle w:val="Bullet"/>
            </w:pPr>
            <w:r w:rsidRPr="00B350A0">
              <w:t>Ensure that the check box for the required Metadata Group is ticked and scroll to that Metadata Group.</w:t>
            </w:r>
          </w:p>
          <w:p w14:paraId="7A0BF2C8" w14:textId="77777777" w:rsidR="003373D9" w:rsidRPr="00B350A0" w:rsidRDefault="003373D9" w:rsidP="004A51AA">
            <w:pPr>
              <w:pStyle w:val="Bullet"/>
            </w:pPr>
            <w:r w:rsidRPr="00B350A0">
              <w:t xml:space="preserve">Right click on the name of </w:t>
            </w:r>
            <w:r w:rsidR="007D2B83" w:rsidRPr="00B350A0">
              <w:t xml:space="preserve">the field you wish to delete. A </w:t>
            </w:r>
            <w:r w:rsidR="007D2B83" w:rsidRPr="00B350A0">
              <w:rPr>
                <w:rStyle w:val="ActionButton"/>
                <w:u w:val="single"/>
              </w:rPr>
              <w:t>Delete</w:t>
            </w:r>
            <w:r w:rsidRPr="00B350A0">
              <w:t xml:space="preserve"> button will appear.</w:t>
            </w:r>
          </w:p>
          <w:p w14:paraId="376DECC0" w14:textId="77777777" w:rsidR="003373D9" w:rsidRPr="00B350A0" w:rsidRDefault="003373D9" w:rsidP="004A51AA">
            <w:pPr>
              <w:pStyle w:val="Bullet"/>
            </w:pPr>
            <w:r w:rsidRPr="00B350A0">
              <w:t xml:space="preserve">Click on this </w:t>
            </w:r>
            <w:r w:rsidR="007D2B83" w:rsidRPr="00B350A0">
              <w:rPr>
                <w:rStyle w:val="ActionButton"/>
                <w:u w:val="single"/>
              </w:rPr>
              <w:t>Delete</w:t>
            </w:r>
            <w:r w:rsidRPr="00B350A0">
              <w:t xml:space="preserve"> button. The Metadata field will disappear from the display and </w:t>
            </w:r>
            <w:r w:rsidR="007D2B83" w:rsidRPr="00B350A0">
              <w:t xml:space="preserve">the </w:t>
            </w:r>
            <w:r w:rsidR="007D2B83" w:rsidRPr="00B350A0">
              <w:rPr>
                <w:rStyle w:val="ActionButton"/>
                <w:u w:val="single"/>
              </w:rPr>
              <w:t>Update</w:t>
            </w:r>
            <w:r w:rsidRPr="00B350A0">
              <w:t xml:space="preserve"> button will become active.</w:t>
            </w:r>
          </w:p>
          <w:p w14:paraId="0F20529A" w14:textId="2BE660C7" w:rsidR="003373D9" w:rsidRPr="00B350A0" w:rsidRDefault="002D217B" w:rsidP="004A51AA">
            <w:pPr>
              <w:pStyle w:val="Bullet"/>
            </w:pPr>
            <w:r w:rsidRPr="00B350A0">
              <w:t>Click</w:t>
            </w:r>
            <w:r w:rsidR="007D2B83" w:rsidRPr="00B350A0">
              <w:t xml:space="preserve"> </w:t>
            </w:r>
            <w:r w:rsidR="007D2B83" w:rsidRPr="00B350A0">
              <w:rPr>
                <w:rStyle w:val="ActionButton"/>
                <w:u w:val="single"/>
              </w:rPr>
              <w:t>Update</w:t>
            </w:r>
            <w:r w:rsidR="003373D9" w:rsidRPr="00B350A0">
              <w:t xml:space="preserve"> to write the change back to the database. If the Metadata is shared by other Spectra, the dialog in </w:t>
            </w:r>
            <w:r w:rsidR="00DA4F2C" w:rsidRPr="00B350A0">
              <w:fldChar w:fldCharType="begin"/>
            </w:r>
            <w:r w:rsidR="00DA4F2C" w:rsidRPr="00B350A0">
              <w:instrText xml:space="preserve"> REF _Ref354068263 \h  \* MERGEFORMAT </w:instrText>
            </w:r>
            <w:r w:rsidR="00DA4F2C" w:rsidRPr="00B350A0">
              <w:fldChar w:fldCharType="separate"/>
            </w:r>
            <w:r w:rsidR="000C7C57" w:rsidRPr="00DA48C2">
              <w:t xml:space="preserve">Figure </w:t>
            </w:r>
            <w:r w:rsidR="000C7C57">
              <w:t>34</w:t>
            </w:r>
            <w:r w:rsidR="000C7C57" w:rsidRPr="00DA48C2">
              <w:t xml:space="preserve">: </w:t>
            </w:r>
            <w:r w:rsidR="00DA4F2C" w:rsidRPr="00B350A0">
              <w:fldChar w:fldCharType="end"/>
            </w:r>
            <w:r w:rsidR="003373D9" w:rsidRPr="00B350A0">
              <w:t xml:space="preserve"> will be displayed. Selec</w:t>
            </w:r>
            <w:r w:rsidR="007D2B83" w:rsidRPr="00B350A0">
              <w:t xml:space="preserve">t your desired action and click </w:t>
            </w:r>
            <w:r w:rsidR="007D2B83" w:rsidRPr="00B350A0">
              <w:rPr>
                <w:rStyle w:val="ActionButton"/>
                <w:u w:val="single"/>
              </w:rPr>
              <w:t>OK</w:t>
            </w:r>
            <w:r w:rsidR="003373D9" w:rsidRPr="00B350A0">
              <w:t>.</w:t>
            </w:r>
          </w:p>
        </w:tc>
      </w:tr>
    </w:tbl>
    <w:p w14:paraId="31824E8E" w14:textId="77777777" w:rsidR="003373D9" w:rsidRPr="00B350A0" w:rsidRDefault="003373D9" w:rsidP="004A51AA">
      <w:pPr>
        <w:pStyle w:val="ProcessHeading"/>
      </w:pPr>
      <w:r w:rsidRPr="00B350A0">
        <w:t>To add a new Metadata value:</w:t>
      </w:r>
    </w:p>
    <w:tbl>
      <w:tblPr>
        <w:tblStyle w:val="Instructions"/>
        <w:tblW w:w="0" w:type="auto"/>
        <w:tblLook w:val="04A0" w:firstRow="1" w:lastRow="0" w:firstColumn="1" w:lastColumn="0" w:noHBand="0" w:noVBand="1"/>
      </w:tblPr>
      <w:tblGrid>
        <w:gridCol w:w="8533"/>
      </w:tblGrid>
      <w:tr w:rsidR="003373D9" w:rsidRPr="00B350A0" w14:paraId="3EA2B3BA"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F0C6537" w14:textId="77777777" w:rsidR="003373D9" w:rsidRPr="00B350A0" w:rsidRDefault="003373D9" w:rsidP="004A51AA">
            <w:pPr>
              <w:pStyle w:val="Bullet"/>
            </w:pPr>
            <w:r w:rsidRPr="00B350A0">
              <w:t>Display the Metadata Attribute values for the required Spectrum as described in the previous sub-section.</w:t>
            </w:r>
          </w:p>
          <w:p w14:paraId="4993E1B2" w14:textId="77777777" w:rsidR="003373D9" w:rsidRPr="00B350A0" w:rsidRDefault="003373D9" w:rsidP="004A51AA">
            <w:pPr>
              <w:pStyle w:val="Bullet"/>
            </w:pPr>
            <w:r w:rsidRPr="00B350A0">
              <w:t>Ensure that the check box for the required Metadata Group is ticked and scroll to that Metadata Group.</w:t>
            </w:r>
          </w:p>
          <w:p w14:paraId="49464719" w14:textId="77777777" w:rsidR="003373D9" w:rsidRPr="00B350A0" w:rsidRDefault="003373D9" w:rsidP="004A51AA">
            <w:pPr>
              <w:pStyle w:val="Bullet"/>
            </w:pPr>
            <w:r w:rsidRPr="00B350A0">
              <w:t>Right click on any blank space within the Metadata Group’s display box. A menu of Metadata items that can be added for that Group will be displayed.</w:t>
            </w:r>
          </w:p>
          <w:p w14:paraId="28227754" w14:textId="77777777" w:rsidR="003373D9" w:rsidRPr="00B350A0" w:rsidRDefault="003373D9" w:rsidP="004A51AA">
            <w:pPr>
              <w:pStyle w:val="Bullet"/>
            </w:pPr>
            <w:r w:rsidRPr="00B350A0">
              <w:t>Click on the menu entry for the Metadata item you wish to add. A data entry field for the Metadata entry will be displayed.</w:t>
            </w:r>
          </w:p>
          <w:p w14:paraId="4D48A4E9" w14:textId="77777777" w:rsidR="003373D9" w:rsidRPr="00B350A0" w:rsidRDefault="003373D9" w:rsidP="004A51AA">
            <w:pPr>
              <w:pStyle w:val="Bullet"/>
            </w:pPr>
            <w:r w:rsidRPr="00B350A0">
              <w:t>Enter the value you require for this Metadata field.</w:t>
            </w:r>
          </w:p>
          <w:p w14:paraId="76EB5ED9" w14:textId="77777777" w:rsidR="003373D9" w:rsidRPr="00B350A0" w:rsidRDefault="00580570" w:rsidP="004A51AA">
            <w:pPr>
              <w:pStyle w:val="Bullet"/>
              <w:rPr>
                <w:rStyle w:val="Strong"/>
                <w:b w:val="0"/>
                <w:bCs w:val="0"/>
                <w:u w:val="single"/>
              </w:rPr>
            </w:pPr>
            <w:r w:rsidRPr="00B350A0">
              <w:t>Click</w:t>
            </w:r>
            <w:r w:rsidR="007D2B83" w:rsidRPr="00B350A0">
              <w:t xml:space="preserve"> </w:t>
            </w:r>
            <w:r w:rsidR="007D2B83" w:rsidRPr="00B350A0">
              <w:rPr>
                <w:rStyle w:val="ActionButton"/>
                <w:u w:val="single"/>
              </w:rPr>
              <w:t>Update</w:t>
            </w:r>
            <w:r w:rsidR="003373D9" w:rsidRPr="00B350A0">
              <w:t xml:space="preserve"> to write this change back to the database.</w:t>
            </w:r>
          </w:p>
        </w:tc>
      </w:tr>
    </w:tbl>
    <w:p w14:paraId="02D5BB05" w14:textId="77777777" w:rsidR="003373D9" w:rsidRPr="00B350A0" w:rsidRDefault="003373D9" w:rsidP="003373D9">
      <w:pPr>
        <w:pStyle w:val="Heading4"/>
        <w:rPr>
          <w:u w:val="single"/>
        </w:rPr>
      </w:pPr>
      <w:r w:rsidRPr="00B350A0">
        <w:rPr>
          <w:u w:val="single"/>
        </w:rPr>
        <w:t>Editing Metadata for All Spectra in a Sub-tree of the Campaign tree</w:t>
      </w:r>
    </w:p>
    <w:p w14:paraId="5C745720" w14:textId="77777777" w:rsidR="003373D9" w:rsidRPr="00B350A0" w:rsidRDefault="003373D9" w:rsidP="004A51AA">
      <w:pPr>
        <w:pStyle w:val="Body"/>
      </w:pPr>
      <w:r w:rsidRPr="00B350A0">
        <w:t>SPECCHIO allows for simultaneous updating of Metadata for multiple Spectra. This feature is typically used when multiple Spectra have just been uploaded and a selection of their Metadata items shares the same values. This is a common scenario, as Metadata of Spectra are often highly redundant, especially when multiple measurements of the same object were acquired.</w:t>
      </w:r>
    </w:p>
    <w:p w14:paraId="763F5C30" w14:textId="77777777" w:rsidR="003373D9" w:rsidRPr="00B350A0" w:rsidRDefault="003373D9" w:rsidP="004A51AA">
      <w:pPr>
        <w:pStyle w:val="Body"/>
      </w:pPr>
      <w:r w:rsidRPr="00B350A0">
        <w:t xml:space="preserve">When multiple Spectra are selected (either by selecting a node in the Campaign Tree or by selecting multiple Spectra individually), the Metadata values that are common across all selected Spectra are displayed. For any Metadata Attribute for which even one Spectrum has a different value, or is missing that Attribute, the string </w:t>
      </w:r>
      <w:r w:rsidRPr="00B350A0">
        <w:rPr>
          <w:rStyle w:val="GUIWord"/>
          <w:u w:val="single"/>
        </w:rPr>
        <w:t>-- Multiple Values --</w:t>
      </w:r>
      <w:r w:rsidRPr="00B350A0">
        <w:t xml:space="preserve"> is displayed. For Metadata Attributes which are selected from dropdown lists, the value </w:t>
      </w:r>
      <w:r w:rsidRPr="00B350A0">
        <w:rPr>
          <w:rStyle w:val="GUIWord"/>
          <w:u w:val="single"/>
        </w:rPr>
        <w:t>Nil</w:t>
      </w:r>
      <w:r w:rsidRPr="00B350A0">
        <w:t xml:space="preserve"> is shown if the values are not the same for all Spectra.</w:t>
      </w:r>
    </w:p>
    <w:p w14:paraId="77C08E0D" w14:textId="77777777" w:rsidR="003373D9" w:rsidRPr="00B350A0" w:rsidRDefault="003373D9" w:rsidP="004A51AA">
      <w:pPr>
        <w:pStyle w:val="ProcessHeading"/>
      </w:pPr>
      <w:r w:rsidRPr="00B350A0">
        <w:t>To change a specific Metadata item for all Spectra under a node:</w:t>
      </w:r>
    </w:p>
    <w:p w14:paraId="3116893A" w14:textId="77777777" w:rsidR="003373D9" w:rsidRPr="00B350A0" w:rsidRDefault="003373D9" w:rsidP="004A51AA">
      <w:pPr>
        <w:pStyle w:val="Body"/>
      </w:pPr>
      <w:r w:rsidRPr="00B350A0">
        <w:t>This method requires that the Metadata Attribute has the same value for all Spectra. See the next procedure if that is not the case.</w:t>
      </w:r>
    </w:p>
    <w:tbl>
      <w:tblPr>
        <w:tblStyle w:val="Instructions"/>
        <w:tblW w:w="0" w:type="auto"/>
        <w:tblLook w:val="04A0" w:firstRow="1" w:lastRow="0" w:firstColumn="1" w:lastColumn="0" w:noHBand="0" w:noVBand="1"/>
      </w:tblPr>
      <w:tblGrid>
        <w:gridCol w:w="8533"/>
      </w:tblGrid>
      <w:tr w:rsidR="003373D9" w:rsidRPr="00B350A0" w14:paraId="7A213AE9"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489B3D54" w14:textId="77777777" w:rsidR="003373D9" w:rsidRPr="00B350A0" w:rsidRDefault="003373D9" w:rsidP="004A51AA">
            <w:pPr>
              <w:pStyle w:val="Bullet"/>
            </w:pPr>
            <w:r w:rsidRPr="00B350A0">
              <w:t xml:space="preserve">Navigate to the correct Campaign hierarchy node and click on it to </w:t>
            </w:r>
            <w:r w:rsidRPr="00B350A0">
              <w:lastRenderedPageBreak/>
              <w:t>highlight it.</w:t>
            </w:r>
          </w:p>
          <w:p w14:paraId="068C8F65" w14:textId="77777777" w:rsidR="003373D9" w:rsidRPr="00B350A0" w:rsidRDefault="003373D9" w:rsidP="004A51AA">
            <w:pPr>
              <w:pStyle w:val="Bullet"/>
            </w:pPr>
            <w:r w:rsidRPr="00B350A0">
              <w:t>Ensure that the check box for the required Metadata Group is ticked and scroll to that Metadata Group.</w:t>
            </w:r>
          </w:p>
          <w:p w14:paraId="5965BAEE" w14:textId="77777777" w:rsidR="003373D9" w:rsidRPr="00B350A0" w:rsidRDefault="003373D9" w:rsidP="004A51AA">
            <w:pPr>
              <w:pStyle w:val="Bullet"/>
            </w:pPr>
            <w:r w:rsidRPr="00B350A0">
              <w:t xml:space="preserve">Click in the field to be changed and type in the required new value. When the </w:t>
            </w:r>
            <w:r w:rsidR="00F058B8" w:rsidRPr="00B350A0">
              <w:t xml:space="preserve">field contains a valid value the </w:t>
            </w:r>
            <w:r w:rsidR="00F058B8" w:rsidRPr="00B350A0">
              <w:rPr>
                <w:rStyle w:val="ActionButton"/>
                <w:u w:val="single"/>
              </w:rPr>
              <w:t>Update</w:t>
            </w:r>
            <w:r w:rsidR="00F058B8" w:rsidRPr="00B350A0">
              <w:t xml:space="preserve"> </w:t>
            </w:r>
            <w:r w:rsidRPr="00B350A0">
              <w:t>button will become valid.</w:t>
            </w:r>
          </w:p>
          <w:p w14:paraId="2EC120DE" w14:textId="77777777" w:rsidR="003373D9" w:rsidRPr="00B350A0" w:rsidRDefault="00F058B8" w:rsidP="004A51AA">
            <w:pPr>
              <w:pStyle w:val="Bullet"/>
            </w:pPr>
            <w:r w:rsidRPr="00B350A0">
              <w:t xml:space="preserve">Click on the </w:t>
            </w:r>
            <w:r w:rsidRPr="00B350A0">
              <w:rPr>
                <w:rStyle w:val="ActionButton"/>
                <w:u w:val="single"/>
              </w:rPr>
              <w:t>Update</w:t>
            </w:r>
            <w:r w:rsidRPr="00B350A0">
              <w:t xml:space="preserve"> </w:t>
            </w:r>
            <w:r w:rsidR="003373D9" w:rsidRPr="00B350A0">
              <w:t>button to write the change back to the database for all Spectra for this node.</w:t>
            </w:r>
          </w:p>
          <w:p w14:paraId="4216A769" w14:textId="696B27C0" w:rsidR="003373D9" w:rsidRPr="00B350A0" w:rsidRDefault="003373D9" w:rsidP="004A51AA">
            <w:pPr>
              <w:pStyle w:val="Bullet"/>
            </w:pPr>
            <w:r w:rsidRPr="00B350A0">
              <w:t xml:space="preserve">If the Metadata value is shared with other Spectra not under the scope of this node, the dialog in </w:t>
            </w:r>
            <w:r w:rsidR="00DA4F2C" w:rsidRPr="00B350A0">
              <w:fldChar w:fldCharType="begin"/>
            </w:r>
            <w:r w:rsidR="00DA4F2C" w:rsidRPr="00B350A0">
              <w:instrText xml:space="preserve"> REF _Ref354068263 \h  \* MERGEFORMAT </w:instrText>
            </w:r>
            <w:r w:rsidR="00DA4F2C" w:rsidRPr="00B350A0">
              <w:fldChar w:fldCharType="separate"/>
            </w:r>
            <w:r w:rsidR="000C7C57" w:rsidRPr="000C7C57">
              <w:rPr>
                <w:rStyle w:val="CrossReference"/>
                <w:i w:val="0"/>
              </w:rPr>
              <w:t xml:space="preserve">Figure 34: </w:t>
            </w:r>
            <w:r w:rsidR="00DA4F2C" w:rsidRPr="00B350A0">
              <w:fldChar w:fldCharType="end"/>
            </w:r>
            <w:r w:rsidRPr="00B350A0">
              <w:t>wil</w:t>
            </w:r>
            <w:r w:rsidR="00F058B8" w:rsidRPr="00B350A0">
              <w:t xml:space="preserve">l be displayed. Click on either </w:t>
            </w:r>
            <w:r w:rsidR="00F058B8" w:rsidRPr="00B350A0">
              <w:rPr>
                <w:rStyle w:val="ActionButton"/>
                <w:u w:val="single"/>
              </w:rPr>
              <w:t>Apply to all spectra</w:t>
            </w:r>
            <w:r w:rsidRPr="00B350A0">
              <w:t xml:space="preserve"> if all Spectra which share this value are to </w:t>
            </w:r>
            <w:r w:rsidR="00F058B8" w:rsidRPr="00B350A0">
              <w:t xml:space="preserve">be changed. Click on </w:t>
            </w:r>
            <w:r w:rsidR="00F058B8" w:rsidRPr="00B350A0">
              <w:rPr>
                <w:rStyle w:val="ActionButton"/>
                <w:u w:val="single"/>
              </w:rPr>
              <w:t>Selected spectra only</w:t>
            </w:r>
            <w:r w:rsidRPr="00B350A0">
              <w:t xml:space="preserve"> if only the Spectra under this node are to have the Metadata Attribute value changed.</w:t>
            </w:r>
          </w:p>
        </w:tc>
      </w:tr>
    </w:tbl>
    <w:p w14:paraId="67DDFFB1" w14:textId="77777777" w:rsidR="003373D9" w:rsidRPr="00B350A0" w:rsidRDefault="003373D9" w:rsidP="004A51AA">
      <w:pPr>
        <w:pStyle w:val="ProcessHeading"/>
      </w:pPr>
      <w:r w:rsidRPr="00B350A0">
        <w:lastRenderedPageBreak/>
        <w:t>To delete a Metadata value from all Spectra under a node:</w:t>
      </w:r>
    </w:p>
    <w:tbl>
      <w:tblPr>
        <w:tblStyle w:val="Instructions"/>
        <w:tblW w:w="0" w:type="auto"/>
        <w:tblLook w:val="04A0" w:firstRow="1" w:lastRow="0" w:firstColumn="1" w:lastColumn="0" w:noHBand="0" w:noVBand="1"/>
      </w:tblPr>
      <w:tblGrid>
        <w:gridCol w:w="8533"/>
      </w:tblGrid>
      <w:tr w:rsidR="003373D9" w:rsidRPr="00B350A0" w14:paraId="2D154D71"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AA71DAA" w14:textId="77777777" w:rsidR="003373D9" w:rsidRPr="00B350A0" w:rsidRDefault="003373D9" w:rsidP="004A51AA">
            <w:pPr>
              <w:pStyle w:val="Bullet"/>
            </w:pPr>
            <w:r w:rsidRPr="00B350A0">
              <w:t>Navigate to the correct Campaign hierarchy node and click on it to highlight it.</w:t>
            </w:r>
          </w:p>
          <w:p w14:paraId="0829DFF9" w14:textId="77777777" w:rsidR="003373D9" w:rsidRPr="00B350A0" w:rsidRDefault="003373D9" w:rsidP="004A51AA">
            <w:pPr>
              <w:pStyle w:val="Bullet"/>
            </w:pPr>
            <w:r w:rsidRPr="00B350A0">
              <w:t>Ensure that the check box for the required Metadata Group is ticked and scroll to that Metadata Group.</w:t>
            </w:r>
          </w:p>
          <w:p w14:paraId="4982056F" w14:textId="77777777" w:rsidR="003373D9" w:rsidRPr="00B350A0" w:rsidRDefault="003373D9" w:rsidP="004A51AA">
            <w:pPr>
              <w:pStyle w:val="Bullet"/>
            </w:pPr>
            <w:r w:rsidRPr="00B350A0">
              <w:t>Right click on the name of</w:t>
            </w:r>
            <w:r w:rsidR="00F058B8" w:rsidRPr="00B350A0">
              <w:t xml:space="preserve"> the field you wish to delete. A </w:t>
            </w:r>
            <w:r w:rsidR="00F058B8" w:rsidRPr="00B350A0">
              <w:rPr>
                <w:rStyle w:val="ActionButton"/>
                <w:u w:val="single"/>
              </w:rPr>
              <w:t>Delete</w:t>
            </w:r>
            <w:r w:rsidR="00F058B8" w:rsidRPr="00B350A0">
              <w:t xml:space="preserve"> </w:t>
            </w:r>
            <w:r w:rsidRPr="00B350A0">
              <w:t>button will appear.</w:t>
            </w:r>
          </w:p>
          <w:p w14:paraId="1C175316" w14:textId="77777777" w:rsidR="003373D9" w:rsidRPr="00B350A0" w:rsidRDefault="00F058B8" w:rsidP="004A51AA">
            <w:pPr>
              <w:pStyle w:val="Bullet"/>
            </w:pPr>
            <w:r w:rsidRPr="00B350A0">
              <w:t xml:space="preserve">Click on this </w:t>
            </w:r>
            <w:r w:rsidRPr="00B350A0">
              <w:rPr>
                <w:rStyle w:val="ActionButton"/>
                <w:u w:val="single"/>
              </w:rPr>
              <w:t>Delete</w:t>
            </w:r>
            <w:r w:rsidRPr="00B350A0">
              <w:t xml:space="preserve"> </w:t>
            </w:r>
            <w:r w:rsidR="003373D9" w:rsidRPr="00B350A0">
              <w:t>button. The Metadata field will disappear from the display and the</w:t>
            </w:r>
            <w:r w:rsidRPr="00B350A0">
              <w:t xml:space="preserve"> </w:t>
            </w:r>
            <w:r w:rsidRPr="00B350A0">
              <w:rPr>
                <w:rStyle w:val="ActionButton"/>
                <w:u w:val="single"/>
              </w:rPr>
              <w:t>Update</w:t>
            </w:r>
            <w:r w:rsidR="003373D9" w:rsidRPr="00B350A0">
              <w:t xml:space="preserve"> button will become valid.</w:t>
            </w:r>
          </w:p>
          <w:p w14:paraId="45DB2BB6" w14:textId="77777777" w:rsidR="003373D9" w:rsidRPr="00B350A0" w:rsidRDefault="00580570" w:rsidP="004A51AA">
            <w:pPr>
              <w:pStyle w:val="Bullet"/>
            </w:pPr>
            <w:r w:rsidRPr="00B350A0">
              <w:t xml:space="preserve">Click </w:t>
            </w:r>
            <w:r w:rsidR="00F058B8" w:rsidRPr="00B350A0">
              <w:rPr>
                <w:rStyle w:val="ActionButton"/>
                <w:u w:val="single"/>
              </w:rPr>
              <w:t>Update</w:t>
            </w:r>
            <w:r w:rsidR="003373D9" w:rsidRPr="00B350A0">
              <w:t xml:space="preserve"> to write the change back to the database.</w:t>
            </w:r>
          </w:p>
          <w:p w14:paraId="0428D237" w14:textId="4B89F14B" w:rsidR="003373D9" w:rsidRPr="00B350A0" w:rsidRDefault="003373D9" w:rsidP="004A51AA">
            <w:pPr>
              <w:pStyle w:val="Bullet"/>
            </w:pPr>
            <w:r w:rsidRPr="00B350A0">
              <w:t xml:space="preserve">If the Metadata value is shared with other Spectra not under the scope of this node, the dialog in </w:t>
            </w:r>
            <w:r w:rsidR="00DA4F2C" w:rsidRPr="00B350A0">
              <w:fldChar w:fldCharType="begin"/>
            </w:r>
            <w:r w:rsidR="00DA4F2C" w:rsidRPr="00B350A0">
              <w:instrText xml:space="preserve"> REF _Ref354068263 \h  \* MERGEFORMAT </w:instrText>
            </w:r>
            <w:r w:rsidR="00DA4F2C" w:rsidRPr="00B350A0">
              <w:fldChar w:fldCharType="separate"/>
            </w:r>
            <w:r w:rsidR="000C7C57" w:rsidRPr="000C7C57">
              <w:rPr>
                <w:rStyle w:val="CrossReference"/>
                <w:i w:val="0"/>
              </w:rPr>
              <w:t xml:space="preserve">Figure 34: </w:t>
            </w:r>
            <w:r w:rsidR="00DA4F2C" w:rsidRPr="00B350A0">
              <w:fldChar w:fldCharType="end"/>
            </w:r>
            <w:r w:rsidRPr="00B350A0">
              <w:t>will be displayed. There is a choice to either Apply to all spectra or</w:t>
            </w:r>
            <w:r w:rsidR="002165AF" w:rsidRPr="00B350A0">
              <w:t xml:space="preserve"> Selected spectra only. Click </w:t>
            </w:r>
            <w:r w:rsidR="00F058B8" w:rsidRPr="00B350A0">
              <w:rPr>
                <w:rStyle w:val="ActionButton"/>
                <w:u w:val="single"/>
              </w:rPr>
              <w:t>Apply to all spectra</w:t>
            </w:r>
            <w:r w:rsidRPr="00B350A0">
              <w:t xml:space="preserve"> if all Spectra which share this value are to have it deleted. Click </w:t>
            </w:r>
            <w:r w:rsidR="00F058B8" w:rsidRPr="00B350A0">
              <w:rPr>
                <w:rStyle w:val="ActionButton"/>
                <w:u w:val="single"/>
              </w:rPr>
              <w:t>Selected spectra only</w:t>
            </w:r>
            <w:r w:rsidRPr="00B350A0">
              <w:t xml:space="preserve"> if only the Spectra under this node are to have the Metadata Attribute value deleted.</w:t>
            </w:r>
          </w:p>
        </w:tc>
      </w:tr>
    </w:tbl>
    <w:p w14:paraId="2548AA24" w14:textId="77777777" w:rsidR="003373D9" w:rsidRPr="00B350A0" w:rsidRDefault="003373D9" w:rsidP="004A51AA">
      <w:pPr>
        <w:pStyle w:val="Warning"/>
      </w:pPr>
      <w:r w:rsidRPr="00B350A0">
        <w:t>Warning</w:t>
      </w:r>
      <w:r w:rsidRPr="00B350A0">
        <w:tab/>
        <w:t xml:space="preserve">If you delete a Metadata Attribute which shows </w:t>
      </w:r>
      <w:r w:rsidRPr="00B350A0">
        <w:rPr>
          <w:rStyle w:val="GUIWord"/>
          <w:u w:val="single"/>
        </w:rPr>
        <w:t>-- multiple values –</w:t>
      </w:r>
      <w:r w:rsidRPr="00B350A0">
        <w:t xml:space="preserve"> in the current view, </w:t>
      </w:r>
      <w:r w:rsidRPr="00B350A0">
        <w:rPr>
          <w:rStyle w:val="iEmphasis"/>
          <w:u w:val="single"/>
        </w:rPr>
        <w:t>all</w:t>
      </w:r>
      <w:r w:rsidRPr="00B350A0">
        <w:t xml:space="preserve"> values of this Metadata Attribute will be deleted from </w:t>
      </w:r>
      <w:r w:rsidRPr="00B350A0">
        <w:rPr>
          <w:rStyle w:val="iEmphasis"/>
          <w:u w:val="single"/>
        </w:rPr>
        <w:t>all</w:t>
      </w:r>
      <w:r w:rsidRPr="00B350A0">
        <w:t xml:space="preserve"> selected Spectra, even if some Spectra have multiple values of the Attribute.</w:t>
      </w:r>
    </w:p>
    <w:p w14:paraId="6FB3E27E" w14:textId="77777777" w:rsidR="003373D9" w:rsidRPr="00B350A0" w:rsidRDefault="003373D9" w:rsidP="004A51AA">
      <w:pPr>
        <w:pStyle w:val="ProcessHeading"/>
      </w:pPr>
      <w:r w:rsidRPr="00B350A0">
        <w:t>To reset a specific Metadata item for all Spectra under a node to have the same value:</w:t>
      </w:r>
    </w:p>
    <w:tbl>
      <w:tblPr>
        <w:tblStyle w:val="Instructions"/>
        <w:tblW w:w="0" w:type="auto"/>
        <w:tblLook w:val="04A0" w:firstRow="1" w:lastRow="0" w:firstColumn="1" w:lastColumn="0" w:noHBand="0" w:noVBand="1"/>
      </w:tblPr>
      <w:tblGrid>
        <w:gridCol w:w="8533"/>
      </w:tblGrid>
      <w:tr w:rsidR="003373D9" w:rsidRPr="00B350A0" w14:paraId="32670E2C"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304FD8C" w14:textId="77777777" w:rsidR="003373D9" w:rsidRPr="00B350A0" w:rsidRDefault="003373D9" w:rsidP="004A51AA">
            <w:pPr>
              <w:pStyle w:val="Bullet"/>
            </w:pPr>
            <w:r w:rsidRPr="00B350A0">
              <w:t>Navigate to the correct Campaign hierarchy node and click on it to highlight it.</w:t>
            </w:r>
          </w:p>
          <w:p w14:paraId="517FD4C7" w14:textId="77777777" w:rsidR="003373D9" w:rsidRPr="00B350A0" w:rsidRDefault="003373D9" w:rsidP="004A51AA">
            <w:pPr>
              <w:pStyle w:val="Bullet"/>
            </w:pPr>
            <w:r w:rsidRPr="00B350A0">
              <w:t xml:space="preserve">Ensure that the check box for the required Metadata Group is ticked and scroll to that Metadata Group. The value displayed in the Metadata field should be </w:t>
            </w:r>
            <w:r w:rsidRPr="00B350A0">
              <w:rPr>
                <w:rStyle w:val="GUIWord"/>
                <w:u w:val="single"/>
              </w:rPr>
              <w:t>-- Multiple Values --</w:t>
            </w:r>
            <w:r w:rsidRPr="00B350A0">
              <w:t xml:space="preserve"> to indicate that the values are not the same for all Spectra.</w:t>
            </w:r>
          </w:p>
          <w:p w14:paraId="3012A5DE" w14:textId="77777777" w:rsidR="003373D9" w:rsidRPr="00B350A0" w:rsidRDefault="003373D9" w:rsidP="004A51AA">
            <w:pPr>
              <w:pStyle w:val="Bullet"/>
            </w:pPr>
            <w:r w:rsidRPr="00B350A0">
              <w:t>Right click on the Metadata field name to show a</w:t>
            </w:r>
            <w:r w:rsidR="000D555D" w:rsidRPr="00B350A0">
              <w:t xml:space="preserve"> </w:t>
            </w:r>
            <w:r w:rsidR="000D555D" w:rsidRPr="00B350A0">
              <w:rPr>
                <w:rStyle w:val="ActionButton"/>
                <w:u w:val="single"/>
              </w:rPr>
              <w:t>Delete</w:t>
            </w:r>
            <w:r w:rsidRPr="00B350A0">
              <w:t xml:space="preserve"> button. Click on the</w:t>
            </w:r>
            <w:r w:rsidR="000D555D" w:rsidRPr="00B350A0">
              <w:t xml:space="preserve"> </w:t>
            </w:r>
            <w:r w:rsidR="000D555D" w:rsidRPr="00B350A0">
              <w:rPr>
                <w:rStyle w:val="ActionButton"/>
                <w:u w:val="single"/>
              </w:rPr>
              <w:t>Delete</w:t>
            </w:r>
            <w:r w:rsidRPr="00B350A0">
              <w:t xml:space="preserve"> button. The Metadata field will disappear from the screen.</w:t>
            </w:r>
          </w:p>
          <w:p w14:paraId="56720BBD" w14:textId="77777777" w:rsidR="003373D9" w:rsidRPr="00B350A0" w:rsidRDefault="00F706BE" w:rsidP="004A51AA">
            <w:pPr>
              <w:pStyle w:val="Bullet"/>
            </w:pPr>
            <w:r w:rsidRPr="00B350A0">
              <w:t xml:space="preserve">Click </w:t>
            </w:r>
            <w:r w:rsidR="000D555D" w:rsidRPr="00B350A0">
              <w:rPr>
                <w:rStyle w:val="ActionButton"/>
                <w:u w:val="single"/>
              </w:rPr>
              <w:t>Update</w:t>
            </w:r>
            <w:r w:rsidR="000D555D" w:rsidRPr="00B350A0">
              <w:t xml:space="preserve"> </w:t>
            </w:r>
            <w:r w:rsidR="003373D9" w:rsidRPr="00B350A0">
              <w:t>to write this change into the database.</w:t>
            </w:r>
            <w:r w:rsidR="00D84F31" w:rsidRPr="00B350A0">
              <w:t xml:space="preserve"> </w:t>
            </w:r>
            <w:r w:rsidR="003373D9" w:rsidRPr="00B350A0">
              <w:rPr>
                <w:b/>
              </w:rPr>
              <w:t xml:space="preserve">This step is </w:t>
            </w:r>
            <w:r w:rsidR="003373D9" w:rsidRPr="00B350A0">
              <w:rPr>
                <w:b/>
              </w:rPr>
              <w:lastRenderedPageBreak/>
              <w:t>critical</w:t>
            </w:r>
            <w:r w:rsidR="003373D9" w:rsidRPr="00B350A0">
              <w:t>.</w:t>
            </w:r>
          </w:p>
          <w:p w14:paraId="7039468C" w14:textId="77777777" w:rsidR="003373D9" w:rsidRPr="00B350A0" w:rsidRDefault="003373D9" w:rsidP="004A51AA">
            <w:pPr>
              <w:pStyle w:val="Bullet"/>
            </w:pPr>
            <w:r w:rsidRPr="00B350A0">
              <w:t>Right click within the Metadata Group box to display a menu of Metadata Attributes that can be added to this Metadata Group. Click on the Metadata Attribute to be added back.</w:t>
            </w:r>
          </w:p>
          <w:p w14:paraId="6054507C" w14:textId="77777777" w:rsidR="003373D9" w:rsidRPr="00B350A0" w:rsidRDefault="003373D9" w:rsidP="004A51AA">
            <w:pPr>
              <w:pStyle w:val="Bullet"/>
            </w:pPr>
            <w:r w:rsidRPr="00B350A0">
              <w:t>Enter the value you require for this Metadata Attribute.</w:t>
            </w:r>
          </w:p>
          <w:p w14:paraId="1DA086FB" w14:textId="77777777" w:rsidR="003373D9" w:rsidRPr="00B350A0" w:rsidRDefault="00997D66" w:rsidP="004A51AA">
            <w:pPr>
              <w:pStyle w:val="Bullet"/>
              <w:rPr>
                <w:rStyle w:val="Strong"/>
                <w:b w:val="0"/>
                <w:bCs w:val="0"/>
                <w:u w:val="single"/>
              </w:rPr>
            </w:pPr>
            <w:r w:rsidRPr="00B350A0">
              <w:t xml:space="preserve">Click </w:t>
            </w:r>
            <w:r w:rsidRPr="00B350A0">
              <w:rPr>
                <w:rStyle w:val="ActionButton"/>
                <w:u w:val="single"/>
              </w:rPr>
              <w:t>Update</w:t>
            </w:r>
            <w:r w:rsidR="003373D9" w:rsidRPr="00B350A0">
              <w:t xml:space="preserve"> to write this change back to the database.</w:t>
            </w:r>
          </w:p>
        </w:tc>
      </w:tr>
    </w:tbl>
    <w:p w14:paraId="3697704C" w14:textId="77777777" w:rsidR="003373D9" w:rsidRPr="00B350A0" w:rsidRDefault="003373D9" w:rsidP="003373D9">
      <w:pPr>
        <w:pStyle w:val="Heading4"/>
        <w:rPr>
          <w:u w:val="single"/>
        </w:rPr>
      </w:pPr>
      <w:r w:rsidRPr="00B350A0">
        <w:rPr>
          <w:u w:val="single"/>
        </w:rPr>
        <w:lastRenderedPageBreak/>
        <w:t>Editing Metadata for Multiple Unrelated Spectra</w:t>
      </w:r>
    </w:p>
    <w:p w14:paraId="6ABBE3EE" w14:textId="77777777" w:rsidR="003373D9" w:rsidRPr="00B350A0" w:rsidRDefault="003373D9" w:rsidP="004A51AA">
      <w:pPr>
        <w:pStyle w:val="Body"/>
      </w:pPr>
      <w:r w:rsidRPr="00B350A0">
        <w:t>The operations in the preceding section can be applied to multiple unrelated Spectra.</w:t>
      </w:r>
    </w:p>
    <w:p w14:paraId="452416E0" w14:textId="77777777" w:rsidR="003373D9" w:rsidRPr="00B350A0" w:rsidRDefault="003373D9" w:rsidP="004A51AA">
      <w:pPr>
        <w:pStyle w:val="Body"/>
      </w:pPr>
      <w:r w:rsidRPr="00B350A0">
        <w:t>It is possible to select multiple Spectra by holding the Control key while clicking on each additional Spectrum to be selected. It is also possible to select a range of Spectra by selecting the first Spectrum and then holding the Shift key while you click on the last Spectrum in the range. (This is consistent with common Windows usage of the Control and Shift keys.) The operations in the preceding section will then apply to all selected Spectra.</w:t>
      </w:r>
    </w:p>
    <w:p w14:paraId="148E5B0E" w14:textId="77777777" w:rsidR="003373D9" w:rsidRPr="00B350A0" w:rsidRDefault="003373D9" w:rsidP="004A51AA">
      <w:pPr>
        <w:pStyle w:val="Body"/>
      </w:pPr>
      <w:r w:rsidRPr="00B350A0">
        <w:t>Similarly, it is possible to select multiple nodes in the Campaign hierarchy and operate on all Spectra in those nodes.</w:t>
      </w:r>
    </w:p>
    <w:p w14:paraId="3447ED19" w14:textId="77777777" w:rsidR="003373D9" w:rsidRPr="00B350A0" w:rsidRDefault="003373D9" w:rsidP="004A51AA">
      <w:pPr>
        <w:pStyle w:val="Warning"/>
      </w:pPr>
      <w:r w:rsidRPr="00B350A0">
        <w:t>Warning</w:t>
      </w:r>
      <w:r w:rsidRPr="00B350A0">
        <w:tab/>
        <w:t>Do not select multiple Spectra or nodes across different Campaigns and then update all selected Spectra to share the same Metadata values. If subsequent users select the</w:t>
      </w:r>
      <w:r w:rsidR="001A0FDA" w:rsidRPr="00B350A0">
        <w:t xml:space="preserve"> </w:t>
      </w:r>
      <w:r w:rsidR="001A0FDA" w:rsidRPr="00B350A0">
        <w:rPr>
          <w:b/>
        </w:rPr>
        <w:t>Apply to all spectra</w:t>
      </w:r>
      <w:r w:rsidRPr="00B350A0">
        <w:t xml:space="preserve"> button when editing Metadata, it will change the Metadata across both Campaigns, which is a very unexpected and confusing result.</w:t>
      </w:r>
    </w:p>
    <w:p w14:paraId="69ABA07A" w14:textId="7A8131FB" w:rsidR="00FD4CCF" w:rsidRPr="00B350A0" w:rsidRDefault="00FD4CCF" w:rsidP="00941E8C">
      <w:pPr>
        <w:pStyle w:val="Heading2"/>
      </w:pPr>
      <w:bookmarkStart w:id="397" w:name="_Ref499982850"/>
      <w:bookmarkStart w:id="398" w:name="_Toc506895569"/>
      <w:bookmarkStart w:id="399" w:name="_Toc355280385"/>
      <w:bookmarkStart w:id="400" w:name="_Ref356551623"/>
      <w:bookmarkStart w:id="401" w:name="_Ref356551635"/>
      <w:bookmarkStart w:id="402" w:name="_Ref357757289"/>
      <w:bookmarkStart w:id="403" w:name="_Ref357757292"/>
      <w:bookmarkStart w:id="404" w:name="_Toc398023940"/>
      <w:bookmarkStart w:id="405" w:name="_Ref413327090"/>
      <w:bookmarkStart w:id="406" w:name="_Ref413327603"/>
      <w:bookmarkStart w:id="407" w:name="_Ref413328150"/>
      <w:r w:rsidRPr="00B350A0">
        <w:t>Using the Metadata Editor functions</w:t>
      </w:r>
      <w:bookmarkEnd w:id="397"/>
      <w:bookmarkEnd w:id="398"/>
    </w:p>
    <w:p w14:paraId="1F3E39FD" w14:textId="5184189B" w:rsidR="00FD4CCF" w:rsidRPr="00B350A0" w:rsidRDefault="00FD4CCF" w:rsidP="004A51AA">
      <w:pPr>
        <w:pStyle w:val="Body"/>
      </w:pPr>
      <w:r w:rsidRPr="00B350A0">
        <w:t xml:space="preserve">New functionalities have been added to the Metadata Editor for Release 3.3 (2017). They can be found </w:t>
      </w:r>
      <w:r w:rsidR="00596C91" w:rsidRPr="00B350A0">
        <w:t>in</w:t>
      </w:r>
      <w:r w:rsidRPr="00B350A0">
        <w:t xml:space="preserve"> the </w:t>
      </w:r>
      <w:r w:rsidRPr="00B350A0">
        <w:rPr>
          <w:rStyle w:val="GUIWord"/>
          <w:u w:val="single"/>
        </w:rPr>
        <w:t>Compute</w:t>
      </w:r>
      <w:r w:rsidRPr="00B350A0">
        <w:t xml:space="preserve"> tab </w:t>
      </w:r>
      <w:r w:rsidR="00596C91" w:rsidRPr="00B350A0">
        <w:t>once</w:t>
      </w:r>
      <w:r w:rsidRPr="00B350A0">
        <w:t xml:space="preserve"> the Metadata Editor was </w:t>
      </w:r>
      <w:r w:rsidR="00596C91" w:rsidRPr="00B350A0">
        <w:t>selected</w:t>
      </w:r>
      <w:r w:rsidRPr="00B350A0">
        <w:t xml:space="preserve"> from the Main Menu.</w:t>
      </w:r>
    </w:p>
    <w:p w14:paraId="11724807" w14:textId="77777777" w:rsidR="00FD4CCF" w:rsidRPr="00A8518D" w:rsidRDefault="00FD4CCF" w:rsidP="00D56CD2">
      <w:pPr>
        <w:pStyle w:val="Heading3"/>
      </w:pPr>
      <w:bookmarkStart w:id="408" w:name="_Ref500014914"/>
      <w:bookmarkStart w:id="409" w:name="_Toc506895570"/>
      <w:r w:rsidRPr="00A8518D">
        <w:t>Compute measurement support</w:t>
      </w:r>
      <w:bookmarkEnd w:id="408"/>
      <w:bookmarkEnd w:id="409"/>
    </w:p>
    <w:p w14:paraId="507DFE54" w14:textId="3E01D360" w:rsidR="005B4522" w:rsidRPr="00B350A0" w:rsidRDefault="005B4522" w:rsidP="005B4522">
      <w:pPr>
        <w:rPr>
          <w:u w:val="single"/>
          <w:lang w:val="de-CH"/>
        </w:rPr>
      </w:pPr>
      <w:r w:rsidRPr="00E50BFE">
        <w:rPr>
          <w:noProof/>
          <w:lang w:eastAsia="en-GB"/>
        </w:rPr>
        <w:drawing>
          <wp:inline distT="0" distB="0" distL="0" distR="0" wp14:anchorId="6E871D5A" wp14:editId="169DE86D">
            <wp:extent cx="2743200" cy="504825"/>
            <wp:effectExtent l="0" t="0" r="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743200" cy="504825"/>
                    </a:xfrm>
                    <a:prstGeom prst="rect">
                      <a:avLst/>
                    </a:prstGeom>
                    <a:noFill/>
                    <a:ln>
                      <a:noFill/>
                    </a:ln>
                  </pic:spPr>
                </pic:pic>
              </a:graphicData>
            </a:graphic>
          </wp:inline>
        </w:drawing>
      </w:r>
    </w:p>
    <w:p w14:paraId="0C92C771" w14:textId="1AA90FD2" w:rsidR="005B4522" w:rsidRPr="00B350A0" w:rsidRDefault="005B4522" w:rsidP="004A51AA">
      <w:pPr>
        <w:pStyle w:val="Body"/>
        <w:rPr>
          <w:lang w:val="en-US"/>
        </w:rPr>
      </w:pPr>
      <w:r w:rsidRPr="00B350A0">
        <w:rPr>
          <w:lang w:val="en-US"/>
        </w:rPr>
        <w:t>This function computes two metadata attribute values: Measurement Support Area [m</w:t>
      </w:r>
      <w:r w:rsidRPr="00B350A0">
        <w:rPr>
          <w:vertAlign w:val="superscript"/>
          <w:lang w:val="en-US"/>
        </w:rPr>
        <w:t>2</w:t>
      </w:r>
      <w:r w:rsidRPr="00B350A0">
        <w:rPr>
          <w:lang w:val="en-US"/>
        </w:rPr>
        <w:t>] and Measurement Support Radius [m]</w:t>
      </w:r>
      <w:r w:rsidR="00EF309C" w:rsidRPr="00B350A0">
        <w:rPr>
          <w:lang w:val="en-US"/>
        </w:rPr>
        <w:t xml:space="preserve"> or </w:t>
      </w:r>
      <w:r w:rsidR="00D56CD2" w:rsidRPr="00B350A0">
        <w:rPr>
          <w:lang w:val="en-US"/>
        </w:rPr>
        <w:t>Major/Minor Axes for elliptical, projected field of views respectively</w:t>
      </w:r>
      <w:r w:rsidRPr="00B350A0">
        <w:rPr>
          <w:lang w:val="en-US"/>
        </w:rPr>
        <w:t>.</w:t>
      </w:r>
    </w:p>
    <w:p w14:paraId="75F9F53E" w14:textId="77777777" w:rsidR="005B4522" w:rsidRPr="00B350A0" w:rsidRDefault="005B4522" w:rsidP="004A51AA">
      <w:pPr>
        <w:pStyle w:val="Body"/>
        <w:rPr>
          <w:lang w:val="en-US"/>
        </w:rPr>
      </w:pPr>
      <w:r w:rsidRPr="00B350A0">
        <w:rPr>
          <w:lang w:val="en-US"/>
        </w:rPr>
        <w:t>The computation is based on the following metadata attributes – make sure to have them inserted/calculated before using this function:</w:t>
      </w:r>
    </w:p>
    <w:p w14:paraId="11423866" w14:textId="1D64A3F0" w:rsidR="005B4522" w:rsidRPr="00E50BFE" w:rsidRDefault="005B4522" w:rsidP="007E778A">
      <w:pPr>
        <w:numPr>
          <w:ilvl w:val="0"/>
          <w:numId w:val="14"/>
        </w:numPr>
        <w:contextualSpacing/>
        <w:rPr>
          <w:lang w:val="en-US"/>
        </w:rPr>
      </w:pPr>
      <w:r w:rsidRPr="00E50BFE">
        <w:rPr>
          <w:lang w:val="en-US"/>
        </w:rPr>
        <w:t>Sensor Zenith and Sensor Distance</w:t>
      </w:r>
    </w:p>
    <w:p w14:paraId="347A51AF" w14:textId="1626BA18" w:rsidR="005B4522" w:rsidRPr="00E50BFE" w:rsidRDefault="005B4522" w:rsidP="007E778A">
      <w:pPr>
        <w:numPr>
          <w:ilvl w:val="0"/>
          <w:numId w:val="14"/>
        </w:numPr>
        <w:contextualSpacing/>
        <w:rPr>
          <w:lang w:val="en-US"/>
        </w:rPr>
      </w:pPr>
      <w:r w:rsidRPr="00E50BFE">
        <w:rPr>
          <w:lang w:val="en-US"/>
        </w:rPr>
        <w:t>Optics FOV (should automatically have been uploaded with the ASD data import</w:t>
      </w:r>
      <w:r w:rsidR="00D56CD2" w:rsidRPr="00E50BFE">
        <w:rPr>
          <w:lang w:val="en-US"/>
        </w:rPr>
        <w:t>, but may need manual definition for other sensors</w:t>
      </w:r>
      <w:r w:rsidRPr="00E50BFE">
        <w:rPr>
          <w:lang w:val="en-US"/>
        </w:rPr>
        <w:t>)</w:t>
      </w:r>
    </w:p>
    <w:p w14:paraId="73A25F90" w14:textId="015DCDEB" w:rsidR="00FD4CCF" w:rsidRPr="00B350A0" w:rsidRDefault="005B4522" w:rsidP="004A51AA">
      <w:pPr>
        <w:pStyle w:val="Body"/>
        <w:rPr>
          <w:lang w:val="en-US"/>
        </w:rPr>
      </w:pPr>
      <w:r w:rsidRPr="00B350A0">
        <w:rPr>
          <w:lang w:val="en-US"/>
        </w:rPr>
        <w:t>After applying this function,</w:t>
      </w:r>
      <w:r w:rsidR="00166B27" w:rsidRPr="00B350A0">
        <w:rPr>
          <w:lang w:val="en-US"/>
        </w:rPr>
        <w:t xml:space="preserve"> the user is informed by an info panel when the calc</w:t>
      </w:r>
      <w:r w:rsidR="00D56CD2" w:rsidRPr="00B350A0">
        <w:rPr>
          <w:lang w:val="en-US"/>
        </w:rPr>
        <w:t>ul</w:t>
      </w:r>
      <w:r w:rsidR="00166B27" w:rsidRPr="00B350A0">
        <w:rPr>
          <w:lang w:val="en-US"/>
        </w:rPr>
        <w:t xml:space="preserve">ations are completed. </w:t>
      </w:r>
      <w:r w:rsidR="00B57F01" w:rsidRPr="00B350A0">
        <w:rPr>
          <w:lang w:val="en-US"/>
        </w:rPr>
        <w:t xml:space="preserve">Click on </w:t>
      </w:r>
      <w:r w:rsidR="00B57F01" w:rsidRPr="00B350A0">
        <w:rPr>
          <w:rStyle w:val="ActionButton"/>
          <w:u w:val="single"/>
        </w:rPr>
        <w:t>OK</w:t>
      </w:r>
      <w:r w:rsidR="00B57F01" w:rsidRPr="00B350A0">
        <w:rPr>
          <w:lang w:val="en-US"/>
        </w:rPr>
        <w:t xml:space="preserve"> to remove this panel. </w:t>
      </w:r>
      <w:r w:rsidR="00166B27" w:rsidRPr="00B350A0">
        <w:rPr>
          <w:lang w:val="en-US"/>
        </w:rPr>
        <w:t xml:space="preserve">The calculated </w:t>
      </w:r>
      <w:r w:rsidRPr="00B350A0">
        <w:rPr>
          <w:lang w:val="en-US"/>
        </w:rPr>
        <w:lastRenderedPageBreak/>
        <w:t>metadata values can be seen in the Sampling Geometry category:</w:t>
      </w:r>
      <w:r w:rsidRPr="00B350A0">
        <w:rPr>
          <w:lang w:val="en-US"/>
        </w:rPr>
        <w:br/>
      </w:r>
      <w:r w:rsidR="007E778A" w:rsidRPr="00B350A0">
        <w:rPr>
          <w:noProof/>
          <w:lang w:eastAsia="en-GB"/>
        </w:rPr>
        <mc:AlternateContent>
          <mc:Choice Requires="wps">
            <w:drawing>
              <wp:anchor distT="0" distB="0" distL="114300" distR="114300" simplePos="0" relativeHeight="251660288" behindDoc="0" locked="0" layoutInCell="1" allowOverlap="1" wp14:anchorId="2F47042E" wp14:editId="504EFD72">
                <wp:simplePos x="0" y="0"/>
                <wp:positionH relativeFrom="column">
                  <wp:posOffset>3021965</wp:posOffset>
                </wp:positionH>
                <wp:positionV relativeFrom="paragraph">
                  <wp:posOffset>1374140</wp:posOffset>
                </wp:positionV>
                <wp:extent cx="2509520" cy="336550"/>
                <wp:effectExtent l="0" t="0" r="5080" b="0"/>
                <wp:wrapNone/>
                <wp:docPr id="507" name="Rounded Rectangle 4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09520" cy="336550"/>
                        </a:xfrm>
                        <a:prstGeom prst="roundRect">
                          <a:avLst/>
                        </a:pr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oundrect w14:anchorId="06BA80BA" id="Rounded Rectangle 461" o:spid="_x0000_s1026" style="position:absolute;margin-left:237.95pt;margin-top:108.2pt;width:197.6pt;height: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" filled="f" strokecolor="red" strokeweight="1pt">
                <v:path arrowok="t"/>
              </v:roundrect>
            </w:pict>
          </mc:Fallback>
        </mc:AlternateContent>
      </w:r>
      <w:r w:rsidR="00166B27" w:rsidRPr="00B350A0">
        <w:rPr>
          <w:noProof/>
          <w:lang w:eastAsia="en-GB"/>
        </w:rPr>
        <w:drawing>
          <wp:inline distT="0" distB="0" distL="0" distR="0" wp14:anchorId="3428707C" wp14:editId="42EA508D">
            <wp:extent cx="2505075" cy="801624"/>
            <wp:effectExtent l="0" t="0" r="0" b="0"/>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9">
                      <a:extLst>
                        <a:ext uri="{28A0092B-C50C-407E-A947-70E740481C1C}">
                          <a14:useLocalDpi xmlns:a14="http://schemas.microsoft.com/office/drawing/2010/main" val="0"/>
                        </a:ext>
                      </a:extLst>
                    </a:blip>
                    <a:srcRect l="37778" t="65794" r="7996" b="7667"/>
                    <a:stretch/>
                  </pic:blipFill>
                  <pic:spPr bwMode="auto">
                    <a:xfrm>
                      <a:off x="0" y="0"/>
                      <a:ext cx="2514519" cy="804646"/>
                    </a:xfrm>
                    <a:prstGeom prst="rect">
                      <a:avLst/>
                    </a:prstGeom>
                    <a:noFill/>
                    <a:ln>
                      <a:noFill/>
                    </a:ln>
                    <a:extLst>
                      <a:ext uri="{53640926-AAD7-44D8-BBD7-CCE9431645EC}">
                        <a14:shadowObscured xmlns:a14="http://schemas.microsoft.com/office/drawing/2010/main"/>
                      </a:ext>
                    </a:extLst>
                  </pic:spPr>
                </pic:pic>
              </a:graphicData>
            </a:graphic>
          </wp:inline>
        </w:drawing>
      </w:r>
      <w:r w:rsidR="00166B27" w:rsidRPr="00B350A0">
        <w:rPr>
          <w:lang w:val="en-US"/>
        </w:rPr>
        <w:t xml:space="preserve"> </w:t>
      </w:r>
      <w:r w:rsidR="00166B27" w:rsidRPr="00B350A0">
        <w:rPr>
          <w:noProof/>
          <w:lang w:eastAsia="en-GB"/>
        </w:rPr>
        <w:drawing>
          <wp:inline distT="0" distB="0" distL="0" distR="0" wp14:anchorId="0350F43D" wp14:editId="3220F87B">
            <wp:extent cx="2686050" cy="2087847"/>
            <wp:effectExtent l="0" t="0" r="0" b="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9"/>
                    <pic:cNvPicPr>
                      <a:picLocks noChangeAspect="1" noChangeArrowheads="1"/>
                    </pic:cNvPicPr>
                  </pic:nvPicPr>
                  <pic:blipFill rotWithShape="1">
                    <a:blip r:embed="rId70">
                      <a:extLst>
                        <a:ext uri="{28A0092B-C50C-407E-A947-70E740481C1C}">
                          <a14:useLocalDpi xmlns:a14="http://schemas.microsoft.com/office/drawing/2010/main" val="0"/>
                        </a:ext>
                      </a:extLst>
                    </a:blip>
                    <a:srcRect r="14552"/>
                    <a:stretch/>
                  </pic:blipFill>
                  <pic:spPr bwMode="auto">
                    <a:xfrm>
                      <a:off x="0" y="0"/>
                      <a:ext cx="2696013" cy="2095591"/>
                    </a:xfrm>
                    <a:prstGeom prst="rect">
                      <a:avLst/>
                    </a:prstGeom>
                    <a:noFill/>
                    <a:ln>
                      <a:noFill/>
                    </a:ln>
                    <a:extLst>
                      <a:ext uri="{53640926-AAD7-44D8-BBD7-CCE9431645EC}">
                        <a14:shadowObscured xmlns:a14="http://schemas.microsoft.com/office/drawing/2010/main"/>
                      </a:ext>
                    </a:extLst>
                  </pic:spPr>
                </pic:pic>
              </a:graphicData>
            </a:graphic>
          </wp:inline>
        </w:drawing>
      </w:r>
    </w:p>
    <w:p w14:paraId="6C323A0A" w14:textId="48F39E22" w:rsidR="00166B27" w:rsidRPr="00DA48C2" w:rsidRDefault="00166B27" w:rsidP="00941E8C">
      <w:pPr>
        <w:pStyle w:val="Caption"/>
      </w:pPr>
      <w:r w:rsidRPr="00DA48C2">
        <w:t xml:space="preserve">Figure </w:t>
      </w:r>
      <w:r w:rsidRPr="00DA48C2">
        <w:fldChar w:fldCharType="begin"/>
      </w:r>
      <w:r w:rsidRPr="00DA48C2">
        <w:instrText xml:space="preserve"> SEQ Figure \* ARABIC </w:instrText>
      </w:r>
      <w:r w:rsidRPr="00DA48C2">
        <w:fldChar w:fldCharType="separate"/>
      </w:r>
      <w:r w:rsidR="000C7C57">
        <w:rPr>
          <w:noProof/>
        </w:rPr>
        <w:t>35</w:t>
      </w:r>
      <w:r w:rsidRPr="00DA48C2">
        <w:fldChar w:fldCharType="end"/>
      </w:r>
      <w:r w:rsidRPr="00DA48C2">
        <w:t>: Example results of the measurement support calculation</w:t>
      </w:r>
    </w:p>
    <w:p w14:paraId="59E475AE" w14:textId="2D8D51A0" w:rsidR="00FD4CCF" w:rsidRPr="00A8518D" w:rsidRDefault="00FD4CCF" w:rsidP="00D56CD2">
      <w:pPr>
        <w:pStyle w:val="Heading3"/>
      </w:pPr>
      <w:bookmarkStart w:id="410" w:name="_Ref500005693"/>
      <w:bookmarkStart w:id="411" w:name="_Toc506895571"/>
      <w:r w:rsidRPr="00A8518D">
        <w:t>Augment Altitude</w:t>
      </w:r>
      <w:bookmarkEnd w:id="410"/>
      <w:bookmarkEnd w:id="411"/>
    </w:p>
    <w:p w14:paraId="2181288A" w14:textId="7B0DAD4E" w:rsidR="00FD4CCF" w:rsidRPr="00B350A0" w:rsidRDefault="00FD4CCF" w:rsidP="00D56CD2">
      <w:pPr>
        <w:rPr>
          <w:u w:val="single"/>
        </w:rPr>
      </w:pPr>
      <w:r w:rsidRPr="00B350A0">
        <w:rPr>
          <w:noProof/>
          <w:u w:val="single"/>
          <w:lang w:eastAsia="en-GB"/>
        </w:rPr>
        <w:drawing>
          <wp:inline distT="0" distB="0" distL="0" distR="0" wp14:anchorId="56BE7FF2" wp14:editId="35E9568F">
            <wp:extent cx="2838450" cy="495300"/>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838450" cy="495300"/>
                    </a:xfrm>
                    <a:prstGeom prst="rect">
                      <a:avLst/>
                    </a:prstGeom>
                    <a:noFill/>
                    <a:ln>
                      <a:noFill/>
                    </a:ln>
                  </pic:spPr>
                </pic:pic>
              </a:graphicData>
            </a:graphic>
          </wp:inline>
        </w:drawing>
      </w:r>
    </w:p>
    <w:p w14:paraId="4D7BCB73" w14:textId="77777777" w:rsidR="00FD4CCF" w:rsidRPr="00B350A0" w:rsidRDefault="00FD4CCF" w:rsidP="004A51AA">
      <w:pPr>
        <w:pStyle w:val="Body"/>
        <w:rPr>
          <w:lang w:val="en-US"/>
        </w:rPr>
      </w:pPr>
      <w:r w:rsidRPr="00B350A0">
        <w:rPr>
          <w:lang w:val="en-US"/>
        </w:rPr>
        <w:t xml:space="preserve">In case the </w:t>
      </w:r>
      <w:r w:rsidRPr="00B350A0">
        <w:rPr>
          <w:b/>
          <w:lang w:val="en-US"/>
        </w:rPr>
        <w:t>Altitude</w:t>
      </w:r>
      <w:r w:rsidRPr="00B350A0">
        <w:rPr>
          <w:lang w:val="en-US"/>
        </w:rPr>
        <w:t xml:space="preserve"> information is missing, there is a built-in function which inserts the altitude information, based on latitude and longitude, by using the web service “geonames” (</w:t>
      </w:r>
      <w:r w:rsidRPr="00B350A0">
        <w:rPr>
          <w:rStyle w:val="Hyperlink"/>
        </w:rPr>
        <w:t>api.geonames.org/astergdem</w:t>
      </w:r>
      <w:r w:rsidRPr="00B350A0">
        <w:rPr>
          <w:lang w:val="en-US"/>
        </w:rPr>
        <w:t xml:space="preserve">). </w:t>
      </w:r>
    </w:p>
    <w:p w14:paraId="1C52C24C" w14:textId="2C847EF4" w:rsidR="00FD4CCF" w:rsidRPr="00B350A0" w:rsidRDefault="00FD4CCF" w:rsidP="004A51AA">
      <w:pPr>
        <w:pStyle w:val="Body"/>
        <w:rPr>
          <w:lang w:val="en-US"/>
        </w:rPr>
      </w:pPr>
      <w:r w:rsidRPr="00B350A0">
        <w:rPr>
          <w:lang w:val="en-US"/>
        </w:rPr>
        <w:t xml:space="preserve">This service uses NASA’s ASTER GDEM data which has a precision of 30 meters. Thus, this function should be used only if more accurate elevation data </w:t>
      </w:r>
      <w:r w:rsidR="00D56CD2" w:rsidRPr="00B350A0">
        <w:rPr>
          <w:lang w:val="en-US"/>
        </w:rPr>
        <w:t>are</w:t>
      </w:r>
      <w:r w:rsidRPr="00B350A0">
        <w:rPr>
          <w:lang w:val="en-US"/>
        </w:rPr>
        <w:t xml:space="preserve"> not available.</w:t>
      </w:r>
    </w:p>
    <w:p w14:paraId="5AE4B2AF" w14:textId="052AE304" w:rsidR="0060421F" w:rsidRPr="00B350A0" w:rsidRDefault="0060421F" w:rsidP="004A51AA">
      <w:pPr>
        <w:pStyle w:val="Note"/>
        <w:rPr>
          <w:lang w:val="en-US"/>
        </w:rPr>
      </w:pPr>
      <w:r w:rsidRPr="00B350A0">
        <w:rPr>
          <w:lang w:val="en-US"/>
        </w:rPr>
        <w:t>Note: this function is only applicable for single spatial position coordinates. Other spatial positions such as transects are not (yet) supported by this function.</w:t>
      </w:r>
      <w:r w:rsidR="00D56CD2" w:rsidRPr="00B350A0">
        <w:rPr>
          <w:lang w:val="en-US"/>
        </w:rPr>
        <w:t xml:space="preserve"> An Internet connection is required to use this function.</w:t>
      </w:r>
    </w:p>
    <w:p w14:paraId="2DF49E46" w14:textId="27F521DA" w:rsidR="00FD4CCF" w:rsidRPr="00A8518D" w:rsidRDefault="00FD4CCF" w:rsidP="00D56CD2">
      <w:pPr>
        <w:pStyle w:val="Heading3"/>
      </w:pPr>
      <w:bookmarkStart w:id="412" w:name="_Toc506895572"/>
      <w:r w:rsidRPr="00A8518D">
        <w:t>Switch Longitude E-W</w:t>
      </w:r>
      <w:bookmarkEnd w:id="412"/>
    </w:p>
    <w:p w14:paraId="1C68B3E8" w14:textId="5AE68920" w:rsidR="00FD4CCF" w:rsidRPr="00B350A0" w:rsidRDefault="00FD4CCF" w:rsidP="004A51AA">
      <w:pPr>
        <w:pStyle w:val="Body"/>
        <w:rPr>
          <w:i/>
        </w:rPr>
      </w:pPr>
      <w:r w:rsidRPr="00B350A0">
        <w:t xml:space="preserve">Note that </w:t>
      </w:r>
      <w:r w:rsidRPr="00B350A0">
        <w:rPr>
          <w:b/>
        </w:rPr>
        <w:t>Longitudes</w:t>
      </w:r>
      <w:r w:rsidRPr="00B350A0">
        <w:t xml:space="preserve"> East of Greenwich (e.g. Switzerland</w:t>
      </w:r>
      <w:r w:rsidR="00596C91" w:rsidRPr="00B350A0">
        <w:t xml:space="preserve"> and Australia</w:t>
      </w:r>
      <w:r w:rsidRPr="00B350A0">
        <w:t xml:space="preserve">) need to be a positive value. If your metadata was inserted as negative values, this can be changed by using the switch function from the </w:t>
      </w:r>
      <w:r w:rsidRPr="00B350A0">
        <w:rPr>
          <w:rStyle w:val="GUIWord"/>
          <w:u w:val="single"/>
        </w:rPr>
        <w:t>Compute</w:t>
      </w:r>
      <w:r w:rsidRPr="00B350A0">
        <w:t xml:space="preserve"> menu </w:t>
      </w:r>
      <w:r w:rsidRPr="00B350A0">
        <w:rPr>
          <w:rStyle w:val="GUIWord"/>
          <w:u w:val="single"/>
        </w:rPr>
        <w:t>Switch longitude E-W</w:t>
      </w:r>
      <w:r w:rsidRPr="00B350A0">
        <w:rPr>
          <w:i/>
        </w:rPr>
        <w:t>:</w:t>
      </w:r>
    </w:p>
    <w:p w14:paraId="77CA81E7" w14:textId="09CB6F8D" w:rsidR="00FD4CCF" w:rsidRPr="00B350A0" w:rsidRDefault="00FD4CCF" w:rsidP="004A51AA">
      <w:pPr>
        <w:pStyle w:val="Body"/>
        <w:rPr>
          <w:lang w:val="de-CH"/>
        </w:rPr>
      </w:pPr>
      <w:r w:rsidRPr="00B350A0">
        <w:rPr>
          <w:noProof/>
          <w:lang w:eastAsia="en-GB"/>
        </w:rPr>
        <w:drawing>
          <wp:inline distT="0" distB="0" distL="0" distR="0" wp14:anchorId="44B421A7" wp14:editId="53AA778D">
            <wp:extent cx="2838450" cy="523875"/>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7"/>
                    <pic:cNvPicPr>
                      <a:picLocks noChangeAspect="1" noChangeArrowheads="1"/>
                    </pic:cNvPicPr>
                  </pic:nvPicPr>
                  <pic:blipFill>
                    <a:blip r:embed="rId72">
                      <a:extLst>
                        <a:ext uri="{28A0092B-C50C-407E-A947-70E740481C1C}">
                          <a14:useLocalDpi xmlns:a14="http://schemas.microsoft.com/office/drawing/2010/main" val="0"/>
                        </a:ext>
                      </a:extLst>
                    </a:blip>
                    <a:srcRect r="41200" b="61259"/>
                    <a:stretch>
                      <a:fillRect/>
                    </a:stretch>
                  </pic:blipFill>
                  <pic:spPr bwMode="auto">
                    <a:xfrm>
                      <a:off x="0" y="0"/>
                      <a:ext cx="2838450" cy="523875"/>
                    </a:xfrm>
                    <a:prstGeom prst="rect">
                      <a:avLst/>
                    </a:prstGeom>
                    <a:noFill/>
                    <a:ln>
                      <a:noFill/>
                    </a:ln>
                  </pic:spPr>
                </pic:pic>
              </a:graphicData>
            </a:graphic>
          </wp:inline>
        </w:drawing>
      </w:r>
    </w:p>
    <w:p w14:paraId="5A56CCFA" w14:textId="6AA70238" w:rsidR="00FD4CCF" w:rsidRPr="00A8518D" w:rsidRDefault="00FD4CCF" w:rsidP="00785F83">
      <w:pPr>
        <w:pStyle w:val="Heading3"/>
      </w:pPr>
      <w:bookmarkStart w:id="413" w:name="_Toc506895573"/>
      <w:r w:rsidRPr="00A8518D">
        <w:t>Visualisations</w:t>
      </w:r>
      <w:bookmarkEnd w:id="413"/>
    </w:p>
    <w:p w14:paraId="1EA2D9BF" w14:textId="57115F30" w:rsidR="005B4522" w:rsidRPr="00B350A0" w:rsidRDefault="00596C91" w:rsidP="004A51AA">
      <w:pPr>
        <w:pStyle w:val="Body"/>
      </w:pPr>
      <w:r w:rsidRPr="00B350A0">
        <w:t xml:space="preserve">Under the </w:t>
      </w:r>
      <w:r w:rsidRPr="00B350A0">
        <w:rPr>
          <w:rStyle w:val="GUIWord"/>
          <w:u w:val="single"/>
        </w:rPr>
        <w:t>Visualisations</w:t>
      </w:r>
      <w:r w:rsidRPr="00B350A0">
        <w:t xml:space="preserve"> tab, a</w:t>
      </w:r>
      <w:r w:rsidR="00FD4CCF" w:rsidRPr="00B350A0">
        <w:t xml:space="preserve">ll visualisation options that are available in the Spectrum Browser are also provided for selected Spectra from the Metadata Editor. Please refer to section </w:t>
      </w:r>
      <w:r w:rsidRPr="00B350A0">
        <w:rPr>
          <w:rStyle w:val="CrossReference"/>
          <w:u w:val="single"/>
        </w:rPr>
        <w:fldChar w:fldCharType="begin"/>
      </w:r>
      <w:r w:rsidRPr="00B350A0">
        <w:rPr>
          <w:rStyle w:val="CrossReference"/>
          <w:u w:val="single"/>
        </w:rPr>
        <w:instrText xml:space="preserve"> REF _Ref499973842 \r \h </w:instrText>
      </w:r>
      <w:r w:rsidR="00F83F0D"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Pr>
          <w:rStyle w:val="CrossReference"/>
          <w:u w:val="single"/>
        </w:rPr>
        <w:t>10.1</w:t>
      </w:r>
      <w:r w:rsidRPr="00B350A0">
        <w:rPr>
          <w:rStyle w:val="CrossReference"/>
          <w:u w:val="single"/>
        </w:rPr>
        <w:fldChar w:fldCharType="end"/>
      </w:r>
      <w:r w:rsidRPr="00B350A0">
        <w:rPr>
          <w:rStyle w:val="CrossReference"/>
          <w:u w:val="single"/>
        </w:rPr>
        <w:t xml:space="preserve"> </w:t>
      </w:r>
      <w:r w:rsidRPr="00B350A0">
        <w:rPr>
          <w:rStyle w:val="CrossReference"/>
          <w:u w:val="single"/>
        </w:rPr>
        <w:fldChar w:fldCharType="begin"/>
      </w:r>
      <w:r w:rsidRPr="00B350A0">
        <w:rPr>
          <w:rStyle w:val="CrossReference"/>
          <w:u w:val="single"/>
        </w:rPr>
        <w:instrText xml:space="preserve"> REF _Ref499973847 \h </w:instrText>
      </w:r>
      <w:r w:rsidR="00F83F0D"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sidRPr="000C7C57">
        <w:rPr>
          <w:rStyle w:val="CrossReference"/>
        </w:rPr>
        <w:t>The Spectrum Browser</w:t>
      </w:r>
      <w:r w:rsidRPr="00B350A0">
        <w:rPr>
          <w:rStyle w:val="CrossReference"/>
          <w:u w:val="single"/>
        </w:rPr>
        <w:fldChar w:fldCharType="end"/>
      </w:r>
      <w:r w:rsidR="00FD4CCF" w:rsidRPr="00B350A0">
        <w:t xml:space="preserve"> for details.</w:t>
      </w:r>
    </w:p>
    <w:p w14:paraId="465F96B9" w14:textId="4573D5F0" w:rsidR="003373D9" w:rsidRPr="00B350A0" w:rsidRDefault="003373D9" w:rsidP="00941E8C">
      <w:pPr>
        <w:pStyle w:val="Heading2"/>
      </w:pPr>
      <w:bookmarkStart w:id="414" w:name="_Ref499982463"/>
      <w:bookmarkStart w:id="415" w:name="_Toc506895574"/>
      <w:r w:rsidRPr="00B350A0">
        <w:t xml:space="preserve">Uploading Metadata from </w:t>
      </w:r>
      <w:r w:rsidR="00431B63" w:rsidRPr="00B350A0">
        <w:t>XLS (</w:t>
      </w:r>
      <w:r w:rsidRPr="00B350A0">
        <w:t>Excel</w:t>
      </w:r>
      <w:r w:rsidR="00431B63" w:rsidRPr="00B350A0">
        <w:t>)</w:t>
      </w:r>
      <w:r w:rsidRPr="00B350A0">
        <w:t xml:space="preserve"> files</w:t>
      </w:r>
      <w:bookmarkEnd w:id="399"/>
      <w:bookmarkEnd w:id="400"/>
      <w:bookmarkEnd w:id="401"/>
      <w:bookmarkEnd w:id="402"/>
      <w:bookmarkEnd w:id="403"/>
      <w:bookmarkEnd w:id="404"/>
      <w:bookmarkEnd w:id="405"/>
      <w:bookmarkEnd w:id="406"/>
      <w:bookmarkEnd w:id="407"/>
      <w:bookmarkEnd w:id="414"/>
      <w:bookmarkEnd w:id="415"/>
    </w:p>
    <w:p w14:paraId="123E2C8F" w14:textId="6BDF776F" w:rsidR="002F14E5" w:rsidRPr="00B350A0" w:rsidRDefault="002F14E5" w:rsidP="00785F83">
      <w:pPr>
        <w:rPr>
          <w:u w:val="single"/>
        </w:rPr>
      </w:pPr>
      <w:r w:rsidRPr="00B350A0">
        <w:rPr>
          <w:noProof/>
          <w:u w:val="single"/>
          <w:lang w:eastAsia="en-GB"/>
        </w:rPr>
        <w:drawing>
          <wp:inline distT="0" distB="0" distL="0" distR="0" wp14:anchorId="23F8EC34" wp14:editId="4DB940A0">
            <wp:extent cx="2381250" cy="628650"/>
            <wp:effectExtent l="0" t="0" r="0"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381250" cy="628650"/>
                    </a:xfrm>
                    <a:prstGeom prst="rect">
                      <a:avLst/>
                    </a:prstGeom>
                    <a:noFill/>
                    <a:ln>
                      <a:noFill/>
                    </a:ln>
                  </pic:spPr>
                </pic:pic>
              </a:graphicData>
            </a:graphic>
          </wp:inline>
        </w:drawing>
      </w:r>
    </w:p>
    <w:p w14:paraId="5C260B5A" w14:textId="77777777" w:rsidR="003373D9" w:rsidRPr="00B350A0" w:rsidRDefault="003373D9" w:rsidP="004A51AA">
      <w:pPr>
        <w:pStyle w:val="Body"/>
      </w:pPr>
      <w:r w:rsidRPr="00B350A0">
        <w:lastRenderedPageBreak/>
        <w:t xml:space="preserve">SPECCHIO supports uploading Metadata to your Campaign from Excel spreadsheet files saved as an .XLS file. It </w:t>
      </w:r>
      <w:r w:rsidRPr="00B350A0">
        <w:rPr>
          <w:b/>
        </w:rPr>
        <w:t>does not</w:t>
      </w:r>
      <w:r w:rsidRPr="00B350A0">
        <w:t xml:space="preserve"> support loading form.CSV, .XLSX or other Excel file formats.</w:t>
      </w:r>
    </w:p>
    <w:p w14:paraId="3A8E54DC" w14:textId="7B8D311D" w:rsidR="00CB09BE" w:rsidRPr="00B350A0" w:rsidRDefault="007E778A" w:rsidP="004A51AA">
      <w:pPr>
        <w:pStyle w:val="Body"/>
        <w:rPr>
          <w:noProof/>
          <w:lang w:val="en-AU" w:eastAsia="en-AU"/>
        </w:rPr>
      </w:pPr>
      <w:r w:rsidRPr="00B350A0">
        <w:rPr>
          <w:noProof/>
          <w:lang w:eastAsia="en-GB"/>
        </w:rPr>
        <mc:AlternateContent>
          <mc:Choice Requires="wpg">
            <w:drawing>
              <wp:inline distT="0" distB="0" distL="0" distR="0" wp14:anchorId="4180A375" wp14:editId="7E396965">
                <wp:extent cx="5452745" cy="5715000"/>
                <wp:effectExtent l="0" t="0" r="8255" b="12700"/>
                <wp:docPr id="488" name="Canvas 1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2745" cy="5715000"/>
                          <a:chOff x="0" y="0"/>
                          <a:chExt cx="54527" cy="57150"/>
                        </a:xfrm>
                      </wpg:grpSpPr>
                      <wps:wsp>
                        <wps:cNvPr id="489" name="AutoShape 546"/>
                        <wps:cNvSpPr>
                          <a:spLocks noChangeAspect="1" noChangeArrowheads="1"/>
                        </wps:cNvSpPr>
                        <wps:spPr bwMode="auto">
                          <a:xfrm>
                            <a:off x="0" y="0"/>
                            <a:ext cx="54527" cy="57150"/>
                          </a:xfrm>
                          <a:prstGeom prst="rect">
                            <a:avLst/>
                          </a:prstGeom>
                          <a:noFill/>
                          <a:ln w="9525">
                            <a:solidFill>
                              <a:schemeClr val="accent1">
                                <a:lumMod val="9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0" name="Picture 15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9423" y="977"/>
                            <a:ext cx="33655" cy="19571"/>
                          </a:xfrm>
                          <a:prstGeom prst="rect">
                            <a:avLst/>
                          </a:prstGeom>
                          <a:noFill/>
                          <a:extLst>
                            <a:ext uri="{909E8E84-426E-40DD-AFC4-6F175D3DCCD1}">
                              <a14:hiddenFill xmlns:a14="http://schemas.microsoft.com/office/drawing/2010/main">
                                <a:solidFill>
                                  <a:srgbClr val="FFFFFF"/>
                                </a:solidFill>
                              </a14:hiddenFill>
                            </a:ext>
                          </a:extLst>
                        </pic:spPr>
                      </pic:pic>
                      <wps:wsp>
                        <wps:cNvPr id="491" name="AutoShape 139"/>
                        <wps:cNvSpPr>
                          <a:spLocks/>
                        </wps:cNvSpPr>
                        <wps:spPr bwMode="auto">
                          <a:xfrm>
                            <a:off x="26225" y="22136"/>
                            <a:ext cx="11328" cy="6229"/>
                          </a:xfrm>
                          <a:prstGeom prst="accentCallout2">
                            <a:avLst>
                              <a:gd name="adj1" fmla="val 18347"/>
                              <a:gd name="adj2" fmla="val 106727"/>
                              <a:gd name="adj3" fmla="val 18347"/>
                              <a:gd name="adj4" fmla="val 128755"/>
                              <a:gd name="adj5" fmla="val 37921"/>
                              <a:gd name="adj6" fmla="val 145125"/>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36AF2C46" w14:textId="77777777" w:rsidR="00DD2757" w:rsidRDefault="00DD2757" w:rsidP="003373D9">
                              <w:pPr>
                                <w:rPr>
                                  <w:sz w:val="16"/>
                                  <w:lang w:val="en-AU"/>
                                </w:rPr>
                              </w:pPr>
                              <w:r w:rsidRPr="00141131">
                                <w:rPr>
                                  <w:sz w:val="16"/>
                                  <w:lang w:val="en-AU"/>
                                </w:rPr>
                                <w:t xml:space="preserve"> the row data</w:t>
                              </w:r>
                              <w:r>
                                <w:rPr>
                                  <w:sz w:val="16"/>
                                  <w:lang w:val="en-AU"/>
                                </w:rPr>
                                <w:t xml:space="preserve"> are copied to that Spectrum’s Metadata</w:t>
                              </w:r>
                            </w:p>
                          </w:txbxContent>
                        </wps:txbx>
                        <wps:bodyPr rot="0" vert="horz" wrap="square" lIns="91440" tIns="45720" rIns="91440" bIns="45720" anchor="t" anchorCtr="0" upright="1">
                          <a:noAutofit/>
                        </wps:bodyPr>
                      </wps:wsp>
                      <wps:wsp>
                        <wps:cNvPr id="492" name="AutoShape 129"/>
                        <wps:cNvSpPr>
                          <a:spLocks noChangeArrowheads="1"/>
                        </wps:cNvSpPr>
                        <wps:spPr bwMode="auto">
                          <a:xfrm>
                            <a:off x="11201" y="977"/>
                            <a:ext cx="5607" cy="19571"/>
                          </a:xfrm>
                          <a:prstGeom prst="roundRect">
                            <a:avLst>
                              <a:gd name="adj" fmla="val 11778"/>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3" name="AutoShape 130"/>
                        <wps:cNvSpPr>
                          <a:spLocks noChangeArrowheads="1"/>
                        </wps:cNvSpPr>
                        <wps:spPr bwMode="auto">
                          <a:xfrm>
                            <a:off x="9423" y="9283"/>
                            <a:ext cx="33655" cy="1715"/>
                          </a:xfrm>
                          <a:prstGeom prst="roundRect">
                            <a:avLst>
                              <a:gd name="adj" fmla="val 24815"/>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4" name="Picture 131"/>
                          <pic:cNvPicPr>
                            <a:picLocks noChangeAspect="1" noChangeArrowheads="1"/>
                          </pic:cNvPicPr>
                        </pic:nvPicPr>
                        <pic:blipFill>
                          <a:blip r:embed="rId75">
                            <a:extLst>
                              <a:ext uri="{28A0092B-C50C-407E-A947-70E740481C1C}">
                                <a14:useLocalDpi xmlns:a14="http://schemas.microsoft.com/office/drawing/2010/main" val="0"/>
                              </a:ext>
                            </a:extLst>
                          </a:blip>
                          <a:srcRect l="8302" t="26010" r="14233" b="16476"/>
                          <a:stretch>
                            <a:fillRect/>
                          </a:stretch>
                        </pic:blipFill>
                        <pic:spPr bwMode="auto">
                          <a:xfrm>
                            <a:off x="14503" y="30187"/>
                            <a:ext cx="13271" cy="7049"/>
                          </a:xfrm>
                          <a:prstGeom prst="rect">
                            <a:avLst/>
                          </a:prstGeom>
                          <a:noFill/>
                          <a:extLst>
                            <a:ext uri="{909E8E84-426E-40DD-AFC4-6F175D3DCCD1}">
                              <a14:hiddenFill xmlns:a14="http://schemas.microsoft.com/office/drawing/2010/main">
                                <a:solidFill>
                                  <a:srgbClr val="FFFFFF"/>
                                </a:solidFill>
                              </a14:hiddenFill>
                            </a:ext>
                          </a:extLst>
                        </pic:spPr>
                      </pic:pic>
                      <wps:wsp>
                        <wps:cNvPr id="495" name="AutoShape 136"/>
                        <wps:cNvSpPr>
                          <a:spLocks/>
                        </wps:cNvSpPr>
                        <wps:spPr bwMode="auto">
                          <a:xfrm>
                            <a:off x="1339" y="977"/>
                            <a:ext cx="6922" cy="4890"/>
                          </a:xfrm>
                          <a:prstGeom prst="accentCallout2">
                            <a:avLst>
                              <a:gd name="adj1" fmla="val 23375"/>
                              <a:gd name="adj2" fmla="val 111009"/>
                              <a:gd name="adj3" fmla="val 23375"/>
                              <a:gd name="adj4" fmla="val 121009"/>
                              <a:gd name="adj5" fmla="val 31301"/>
                              <a:gd name="adj6" fmla="val 139907"/>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7D7932A7" w14:textId="77777777" w:rsidR="00DD2757" w:rsidRPr="008646FA" w:rsidRDefault="00DD2757" w:rsidP="003373D9">
                              <w:pPr>
                                <w:rPr>
                                  <w:sz w:val="16"/>
                                  <w:lang w:val="en-AU"/>
                                </w:rPr>
                              </w:pPr>
                              <w:r w:rsidRPr="008646FA">
                                <w:rPr>
                                  <w:sz w:val="16"/>
                                  <w:lang w:val="en-AU"/>
                                </w:rPr>
                                <w:t xml:space="preserve">Nominated </w:t>
                              </w:r>
                              <w:r w:rsidRPr="00A83C86">
                                <w:rPr>
                                  <w:b/>
                                  <w:sz w:val="16"/>
                                  <w:lang w:val="en-AU"/>
                                </w:rPr>
                                <w:t>Matching Column</w:t>
                              </w:r>
                            </w:p>
                          </w:txbxContent>
                        </wps:txbx>
                        <wps:bodyPr rot="0" vert="horz" wrap="square" lIns="91440" tIns="45720" rIns="91440" bIns="45720" anchor="t" anchorCtr="0" upright="1">
                          <a:noAutofit/>
                        </wps:bodyPr>
                      </wps:wsp>
                      <wps:wsp>
                        <wps:cNvPr id="496" name="AutoShape 137"/>
                        <wps:cNvSpPr>
                          <a:spLocks/>
                        </wps:cNvSpPr>
                        <wps:spPr bwMode="auto">
                          <a:xfrm>
                            <a:off x="46335" y="8039"/>
                            <a:ext cx="6922" cy="4889"/>
                          </a:xfrm>
                          <a:prstGeom prst="accentCallout2">
                            <a:avLst>
                              <a:gd name="adj1" fmla="val 23375"/>
                              <a:gd name="adj2" fmla="val -11009"/>
                              <a:gd name="adj3" fmla="val 23375"/>
                              <a:gd name="adj4" fmla="val -32662"/>
                              <a:gd name="adj5" fmla="val 33505"/>
                              <a:gd name="adj6" fmla="val -42292"/>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68E92D46" w14:textId="77777777" w:rsidR="00DD2757" w:rsidRPr="008646FA" w:rsidRDefault="00DD2757" w:rsidP="003373D9">
                              <w:pPr>
                                <w:rPr>
                                  <w:sz w:val="16"/>
                                  <w:lang w:val="en-AU"/>
                                </w:rPr>
                              </w:pPr>
                              <w:r>
                                <w:rPr>
                                  <w:sz w:val="16"/>
                                  <w:lang w:val="en-AU"/>
                                </w:rPr>
                                <w:t>Data for one Spectrum</w:t>
                              </w:r>
                            </w:p>
                          </w:txbxContent>
                        </wps:txbx>
                        <wps:bodyPr rot="0" vert="horz" wrap="square" lIns="91440" tIns="45720" rIns="91440" bIns="45720" anchor="t" anchorCtr="0" upright="1">
                          <a:noAutofit/>
                        </wps:bodyPr>
                      </wps:wsp>
                      <wps:wsp>
                        <wps:cNvPr id="497" name="AutoShape 138"/>
                        <wps:cNvSpPr>
                          <a:spLocks/>
                        </wps:cNvSpPr>
                        <wps:spPr bwMode="auto">
                          <a:xfrm>
                            <a:off x="19767" y="22136"/>
                            <a:ext cx="7277" cy="6229"/>
                          </a:xfrm>
                          <a:prstGeom prst="accentCallout2">
                            <a:avLst>
                              <a:gd name="adj1" fmla="val 18347"/>
                              <a:gd name="adj2" fmla="val -10472"/>
                              <a:gd name="adj3" fmla="val 18347"/>
                              <a:gd name="adj4" fmla="val -21903"/>
                              <a:gd name="adj5" fmla="val 29356"/>
                              <a:gd name="adj6" fmla="val -33944"/>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053B910A" w14:textId="77777777" w:rsidR="00DD2757" w:rsidRPr="008646FA" w:rsidRDefault="00DD2757" w:rsidP="003373D9">
                              <w:pPr>
                                <w:rPr>
                                  <w:sz w:val="16"/>
                                  <w:lang w:val="en-AU"/>
                                </w:rPr>
                              </w:pPr>
                              <w:r>
                                <w:rPr>
                                  <w:sz w:val="16"/>
                                  <w:lang w:val="en-AU"/>
                                </w:rPr>
                                <w:t xml:space="preserve">When the </w:t>
                              </w:r>
                              <w:r w:rsidRPr="00A83C86">
                                <w:rPr>
                                  <w:b/>
                                  <w:sz w:val="16"/>
                                  <w:lang w:val="en-AU"/>
                                </w:rPr>
                                <w:t>Matching Column</w:t>
                              </w:r>
                              <w:r>
                                <w:rPr>
                                  <w:sz w:val="16"/>
                                  <w:lang w:val="en-AU"/>
                                </w:rPr>
                                <w:t xml:space="preserve"> matches,</w:t>
                              </w:r>
                            </w:p>
                          </w:txbxContent>
                        </wps:txbx>
                        <wps:bodyPr rot="0" vert="horz" wrap="square" lIns="91440" tIns="45720" rIns="91440" bIns="45720" anchor="t" anchorCtr="0" upright="1">
                          <a:noAutofit/>
                        </wps:bodyPr>
                      </wps:wsp>
                      <pic:pic xmlns:pic="http://schemas.openxmlformats.org/drawingml/2006/picture">
                        <pic:nvPicPr>
                          <pic:cNvPr id="498" name="Picture 15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21831" y="32207"/>
                            <a:ext cx="19507" cy="23838"/>
                          </a:xfrm>
                          <a:prstGeom prst="rect">
                            <a:avLst/>
                          </a:prstGeom>
                          <a:noFill/>
                          <a:extLst>
                            <a:ext uri="{909E8E84-426E-40DD-AFC4-6F175D3DCCD1}">
                              <a14:hiddenFill xmlns:a14="http://schemas.microsoft.com/office/drawing/2010/main">
                                <a:solidFill>
                                  <a:srgbClr val="FFFFFF"/>
                                </a:solidFill>
                              </a14:hiddenFill>
                            </a:ext>
                          </a:extLst>
                        </pic:spPr>
                      </pic:pic>
                      <wps:wsp>
                        <wps:cNvPr id="499" name="Freeform 134"/>
                        <wps:cNvSpPr>
                          <a:spLocks/>
                        </wps:cNvSpPr>
                        <wps:spPr bwMode="auto">
                          <a:xfrm>
                            <a:off x="14058" y="10560"/>
                            <a:ext cx="13716" cy="31305"/>
                          </a:xfrm>
                          <a:custGeom>
                            <a:avLst/>
                            <a:gdLst>
                              <a:gd name="T0" fmla="*/ 0 w 1860"/>
                              <a:gd name="T1" fmla="*/ 0 h 3653"/>
                              <a:gd name="T2" fmla="*/ 2447045 w 1860"/>
                              <a:gd name="T3" fmla="*/ 16450645 h 3653"/>
                              <a:gd name="T4" fmla="*/ 10114444 w 1860"/>
                              <a:gd name="T5" fmla="*/ 26827777 h 3653"/>
                              <a:gd name="T6" fmla="*/ 0 60000 65536"/>
                              <a:gd name="T7" fmla="*/ 0 60000 65536"/>
                              <a:gd name="T8" fmla="*/ 0 60000 65536"/>
                            </a:gdLst>
                            <a:ahLst/>
                            <a:cxnLst>
                              <a:cxn ang="T6">
                                <a:pos x="T0" y="T1"/>
                              </a:cxn>
                              <a:cxn ang="T7">
                                <a:pos x="T2" y="T3"/>
                              </a:cxn>
                              <a:cxn ang="T8">
                                <a:pos x="T4" y="T5"/>
                              </a:cxn>
                            </a:cxnLst>
                            <a:rect l="0" t="0" r="r" b="b"/>
                            <a:pathLst>
                              <a:path w="1860" h="3653">
                                <a:moveTo>
                                  <a:pt x="0" y="0"/>
                                </a:moveTo>
                                <a:cubicBezTo>
                                  <a:pt x="70" y="815"/>
                                  <a:pt x="140" y="1631"/>
                                  <a:pt x="450" y="2240"/>
                                </a:cubicBezTo>
                                <a:cubicBezTo>
                                  <a:pt x="760" y="2849"/>
                                  <a:pt x="1310" y="3251"/>
                                  <a:pt x="1860" y="3653"/>
                                </a:cubicBezTo>
                              </a:path>
                            </a:pathLst>
                          </a:custGeom>
                          <a:noFill/>
                          <a:ln w="12700">
                            <a:solidFill>
                              <a:srgbClr val="00B0F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0" name="Text Box 140"/>
                        <wps:cNvSpPr txBox="1">
                          <a:spLocks noChangeArrowheads="1"/>
                        </wps:cNvSpPr>
                        <wps:spPr bwMode="auto">
                          <a:xfrm>
                            <a:off x="12852" y="24123"/>
                            <a:ext cx="4908" cy="17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ABC332" w14:textId="77777777" w:rsidR="00DD2757" w:rsidRPr="00AF35D7" w:rsidRDefault="00DD2757" w:rsidP="003373D9">
                              <w:pPr>
                                <w:rPr>
                                  <w:sz w:val="18"/>
                                  <w:lang w:val="en-AU"/>
                                </w:rPr>
                              </w:pPr>
                              <w:r w:rsidRPr="00AF35D7">
                                <w:rPr>
                                  <w:sz w:val="18"/>
                                  <w:lang w:val="en-AU"/>
                                </w:rPr>
                                <w:t>Matches</w:t>
                              </w:r>
                            </w:p>
                          </w:txbxContent>
                        </wps:txbx>
                        <wps:bodyPr rot="0" vert="horz" wrap="square" lIns="3600" tIns="3600" rIns="3600" bIns="3600" anchor="t" anchorCtr="0" upright="1">
                          <a:noAutofit/>
                        </wps:bodyPr>
                      </wps:wsp>
                      <wps:wsp>
                        <wps:cNvPr id="501" name="Freeform 154"/>
                        <wps:cNvSpPr>
                          <a:spLocks/>
                        </wps:cNvSpPr>
                        <wps:spPr bwMode="auto">
                          <a:xfrm>
                            <a:off x="21316" y="10134"/>
                            <a:ext cx="23540" cy="24092"/>
                          </a:xfrm>
                          <a:custGeom>
                            <a:avLst/>
                            <a:gdLst>
                              <a:gd name="T0" fmla="*/ 0 w 3707"/>
                              <a:gd name="T1" fmla="*/ 0 h 3794"/>
                              <a:gd name="T2" fmla="*/ 13996267 w 3707"/>
                              <a:gd name="T3" fmla="*/ 8705664 h 3794"/>
                              <a:gd name="T4" fmla="*/ 5717864 w 3707"/>
                              <a:gd name="T5" fmla="*/ 15298420 h 3794"/>
                              <a:gd name="T6" fmla="*/ 0 60000 65536"/>
                              <a:gd name="T7" fmla="*/ 0 60000 65536"/>
                              <a:gd name="T8" fmla="*/ 0 60000 65536"/>
                            </a:gdLst>
                            <a:ahLst/>
                            <a:cxnLst>
                              <a:cxn ang="T6">
                                <a:pos x="T0" y="T1"/>
                              </a:cxn>
                              <a:cxn ang="T7">
                                <a:pos x="T2" y="T3"/>
                              </a:cxn>
                              <a:cxn ang="T8">
                                <a:pos x="T4" y="T5"/>
                              </a:cxn>
                            </a:cxnLst>
                            <a:rect l="0" t="0" r="r" b="b"/>
                            <a:pathLst>
                              <a:path w="3707" h="3794">
                                <a:moveTo>
                                  <a:pt x="0" y="0"/>
                                </a:moveTo>
                                <a:cubicBezTo>
                                  <a:pt x="1617" y="763"/>
                                  <a:pt x="3235" y="1527"/>
                                  <a:pt x="3471" y="2159"/>
                                </a:cubicBezTo>
                                <a:cubicBezTo>
                                  <a:pt x="3707" y="2791"/>
                                  <a:pt x="2253" y="3313"/>
                                  <a:pt x="1418" y="3794"/>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2" name="Freeform 156"/>
                        <wps:cNvSpPr>
                          <a:spLocks/>
                        </wps:cNvSpPr>
                        <wps:spPr bwMode="auto">
                          <a:xfrm>
                            <a:off x="24657" y="10134"/>
                            <a:ext cx="21228" cy="41078"/>
                          </a:xfrm>
                          <a:custGeom>
                            <a:avLst/>
                            <a:gdLst>
                              <a:gd name="T0" fmla="*/ 0 w 3343"/>
                              <a:gd name="T1" fmla="*/ 0 h 6469"/>
                              <a:gd name="T2" fmla="*/ 12947524 w 3343"/>
                              <a:gd name="T3" fmla="*/ 8705596 h 6469"/>
                              <a:gd name="T4" fmla="*/ 3205631 w 3343"/>
                              <a:gd name="T5" fmla="*/ 26084530 h 6469"/>
                              <a:gd name="T6" fmla="*/ 0 60000 65536"/>
                              <a:gd name="T7" fmla="*/ 0 60000 65536"/>
                              <a:gd name="T8" fmla="*/ 0 60000 65536"/>
                            </a:gdLst>
                            <a:ahLst/>
                            <a:cxnLst>
                              <a:cxn ang="T6">
                                <a:pos x="T0" y="T1"/>
                              </a:cxn>
                              <a:cxn ang="T7">
                                <a:pos x="T2" y="T3"/>
                              </a:cxn>
                              <a:cxn ang="T8">
                                <a:pos x="T4" y="T5"/>
                              </a:cxn>
                            </a:cxnLst>
                            <a:rect l="0" t="0" r="r" b="b"/>
                            <a:pathLst>
                              <a:path w="3343" h="6469">
                                <a:moveTo>
                                  <a:pt x="0" y="0"/>
                                </a:moveTo>
                                <a:cubicBezTo>
                                  <a:pt x="1539" y="540"/>
                                  <a:pt x="3079" y="1081"/>
                                  <a:pt x="3211" y="2159"/>
                                </a:cubicBezTo>
                                <a:cubicBezTo>
                                  <a:pt x="3343" y="3237"/>
                                  <a:pt x="2069" y="4853"/>
                                  <a:pt x="795" y="6469"/>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3" name="Freeform 157"/>
                        <wps:cNvSpPr>
                          <a:spLocks/>
                        </wps:cNvSpPr>
                        <wps:spPr bwMode="auto">
                          <a:xfrm>
                            <a:off x="29571" y="10134"/>
                            <a:ext cx="16415" cy="43948"/>
                          </a:xfrm>
                          <a:custGeom>
                            <a:avLst/>
                            <a:gdLst>
                              <a:gd name="T0" fmla="*/ 0 w 2585"/>
                              <a:gd name="T1" fmla="*/ 0 h 6921"/>
                              <a:gd name="T2" fmla="*/ 10359008 w 2585"/>
                              <a:gd name="T3" fmla="*/ 9056361 h 6921"/>
                              <a:gd name="T4" fmla="*/ 391134 w 2585"/>
                              <a:gd name="T5" fmla="*/ 27906980 h 6921"/>
                              <a:gd name="T6" fmla="*/ 0 60000 65536"/>
                              <a:gd name="T7" fmla="*/ 0 60000 65536"/>
                              <a:gd name="T8" fmla="*/ 0 60000 65536"/>
                            </a:gdLst>
                            <a:ahLst/>
                            <a:cxnLst>
                              <a:cxn ang="T6">
                                <a:pos x="T0" y="T1"/>
                              </a:cxn>
                              <a:cxn ang="T7">
                                <a:pos x="T2" y="T3"/>
                              </a:cxn>
                              <a:cxn ang="T8">
                                <a:pos x="T4" y="T5"/>
                              </a:cxn>
                            </a:cxnLst>
                            <a:rect l="0" t="0" r="r" b="b"/>
                            <a:pathLst>
                              <a:path w="2585" h="6921">
                                <a:moveTo>
                                  <a:pt x="0" y="0"/>
                                </a:moveTo>
                                <a:cubicBezTo>
                                  <a:pt x="1276" y="546"/>
                                  <a:pt x="2553" y="1093"/>
                                  <a:pt x="2569" y="2246"/>
                                </a:cubicBezTo>
                                <a:cubicBezTo>
                                  <a:pt x="2585" y="3399"/>
                                  <a:pt x="835" y="5972"/>
                                  <a:pt x="97" y="6921"/>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4" name="Freeform 158"/>
                        <wps:cNvSpPr>
                          <a:spLocks/>
                        </wps:cNvSpPr>
                        <wps:spPr bwMode="auto">
                          <a:xfrm>
                            <a:off x="29571" y="10134"/>
                            <a:ext cx="15704" cy="39650"/>
                          </a:xfrm>
                          <a:custGeom>
                            <a:avLst/>
                            <a:gdLst>
                              <a:gd name="T0" fmla="*/ 2903303 w 2473"/>
                              <a:gd name="T1" fmla="*/ 0 h 6244"/>
                              <a:gd name="T2" fmla="*/ 9488156 w 2473"/>
                              <a:gd name="T3" fmla="*/ 9012215 h 6244"/>
                              <a:gd name="T4" fmla="*/ 0 w 2473"/>
                              <a:gd name="T5" fmla="*/ 25177750 h 6244"/>
                              <a:gd name="T6" fmla="*/ 0 60000 65536"/>
                              <a:gd name="T7" fmla="*/ 0 60000 65536"/>
                              <a:gd name="T8" fmla="*/ 0 60000 65536"/>
                            </a:gdLst>
                            <a:ahLst/>
                            <a:cxnLst>
                              <a:cxn ang="T6">
                                <a:pos x="T0" y="T1"/>
                              </a:cxn>
                              <a:cxn ang="T7">
                                <a:pos x="T2" y="T3"/>
                              </a:cxn>
                              <a:cxn ang="T8">
                                <a:pos x="T4" y="T5"/>
                              </a:cxn>
                            </a:cxnLst>
                            <a:rect l="0" t="0" r="r" b="b"/>
                            <a:pathLst>
                              <a:path w="2473" h="6244">
                                <a:moveTo>
                                  <a:pt x="720" y="0"/>
                                </a:moveTo>
                                <a:cubicBezTo>
                                  <a:pt x="1596" y="597"/>
                                  <a:pt x="2473" y="1194"/>
                                  <a:pt x="2353" y="2235"/>
                                </a:cubicBezTo>
                                <a:cubicBezTo>
                                  <a:pt x="2233" y="3276"/>
                                  <a:pt x="1116" y="4760"/>
                                  <a:pt x="0" y="6244"/>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5" name="Freeform 159"/>
                        <wps:cNvSpPr>
                          <a:spLocks/>
                        </wps:cNvSpPr>
                        <wps:spPr bwMode="auto">
                          <a:xfrm>
                            <a:off x="35236" y="10134"/>
                            <a:ext cx="11773" cy="42583"/>
                          </a:xfrm>
                          <a:custGeom>
                            <a:avLst/>
                            <a:gdLst>
                              <a:gd name="T0" fmla="*/ 2556468 w 1854"/>
                              <a:gd name="T1" fmla="*/ 0 h 6706"/>
                              <a:gd name="T2" fmla="*/ 7048433 w 1854"/>
                              <a:gd name="T3" fmla="*/ 9056412 h 6706"/>
                              <a:gd name="T4" fmla="*/ 0 w 1854"/>
                              <a:gd name="T5" fmla="*/ 27040205 h 6706"/>
                              <a:gd name="T6" fmla="*/ 0 60000 65536"/>
                              <a:gd name="T7" fmla="*/ 0 60000 65536"/>
                              <a:gd name="T8" fmla="*/ 0 60000 65536"/>
                            </a:gdLst>
                            <a:ahLst/>
                            <a:cxnLst>
                              <a:cxn ang="T6">
                                <a:pos x="T0" y="T1"/>
                              </a:cxn>
                              <a:cxn ang="T7">
                                <a:pos x="T2" y="T3"/>
                              </a:cxn>
                              <a:cxn ang="T8">
                                <a:pos x="T4" y="T5"/>
                              </a:cxn>
                            </a:cxnLst>
                            <a:rect l="0" t="0" r="r" b="b"/>
                            <a:pathLst>
                              <a:path w="1854" h="6706">
                                <a:moveTo>
                                  <a:pt x="634" y="0"/>
                                </a:moveTo>
                                <a:cubicBezTo>
                                  <a:pt x="1244" y="564"/>
                                  <a:pt x="1854" y="1128"/>
                                  <a:pt x="1748" y="2246"/>
                                </a:cubicBezTo>
                                <a:cubicBezTo>
                                  <a:pt x="1642" y="3364"/>
                                  <a:pt x="821" y="5035"/>
                                  <a:pt x="0" y="6706"/>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6" name="Oval 160"/>
                        <wps:cNvSpPr>
                          <a:spLocks noChangeArrowheads="1"/>
                        </wps:cNvSpPr>
                        <wps:spPr bwMode="auto">
                          <a:xfrm>
                            <a:off x="42398" y="23444"/>
                            <a:ext cx="4611" cy="149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mv="urn:schemas-microsoft-com:mac:vml" xmlns:mo="http://schemas.microsoft.com/office/mac/office/2008/main">
            <w:pict>
              <v:group w14:anchorId="4180A375" id="Canvas 127" o:spid="_x0000_s1035" style="width:429.35pt;height:450pt;mso-position-horizontal-relative:char;mso-position-vertical-relative:line" coordsize="54527,5715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">
                <v:rect id="AutoShape 546" o:spid="_x0000_s1036" style="position:absolute;width:54527;height:571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lAfExgAA&#10;ANwAAAAPAAAAZHJzL2Rvd25yZXYueG1sRI9ba8JAFITfhf6H5Qi+6cYLNk3dhCJYWl+k6eX5kD1N&#10;QrNnY3bV2F/vCoKPw8x8w6yy3jTiSJ2rLSuYTiIQxIXVNZcKvj434xiE88gaG8uk4EwOsvRhsMJE&#10;2xN/0DH3pQgQdgkqqLxvEyldUZFBN7EtcfB+bWfQB9mVUnd4CnDTyFkULaXBmsNChS2tKyr+8oNR&#10;sP9+nO1e83k9z9fR/8/mXR+2zis1GvYvzyA89f4evrXftIJF/ATXM+EIyPQ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7lAfExgAAANwAAAAPAAAAAAAAAAAAAAAAAJcCAABkcnMv&#10;ZG93bnJldi54bWxQSwUGAAAAAAQABAD1AAAAigMAAAAA&#10;" filled="f" strokecolor="#4579b8 [3044]">
                  <o:lock v:ext="edit" aspectratio="t"/>
                </v:rect>
                <v:shape id="Picture 152" o:spid="_x0000_s1037" type="#_x0000_t75" style="position:absolute;left:9423;top:977;width:33655;height:1957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Lk&#10;d8TDAAAA3AAAAA8AAABkcnMvZG93bnJldi54bWxET89rwjAUvg/8H8ITvAxNJ2NoNYo4x8bAg1XE&#10;46N5tsXmpSSxZv/9chjs+PH9Xq6jaUVPzjeWFbxMMhDEpdUNVwpOx4/xDIQPyBpby6TghzysV4On&#10;JebaPvhAfREqkULY56igDqHLpfRlTQb9xHbEibtaZzAk6CqpHT5SuGnlNMvepMGGU0ONHW1rKm/F&#10;3Shw08tlf2/aW3z+jNX7d3GOu/6s1GgYNwsQgWL4F/+5v7SC13man86kIyBXv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IuR3xMMAAADcAAAADwAAAAAAAAAAAAAAAACcAgAA&#10;ZHJzL2Rvd25yZXYueG1sUEsFBgAAAAAEAAQA9wAAAIwDAAAAAA==&#10;">
                  <v:imagedata r:id="rId77" o:title=""/>
                </v:shape>
                <v:shapetype id="_x0000_t45" coordsize="21600,21600" o:spt="45" adj="-10080,24300,-3600,4050,-1800,4050" path="m@0@1l@2@3@4@5nfem@4,0l@4,21600nfem0,0l21600,,21600,21600,,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AutoShape 139" o:spid="_x0000_s1038" type="#_x0000_t45" style="position:absolute;left:26225;top:22136;width:11328;height:62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hhVExAAA&#10;ANwAAAAPAAAAZHJzL2Rvd25yZXYueG1sRI/bigIxEETfhf2H0Au+yJpRxMvsRFFBvLzp+gHNpOfC&#10;TjphEnX27zeC4GNRVaeobNWZRtyp9bVlBaNhAoI4t7rmUsH1Z/c1B+EDssbGMin4Iw+r5Ucvw1Tb&#10;B5/pfgmliBD2KSqoQnCplD6vyKAfWkccvcK2BkOUbSl1i48IN40cJ8lUGqw5LlToaFtR/nu5GQWD&#10;wya49XTu9nVZzHZmfDxN8KhU/7Nbf4MI1IV3+NU+aAWTxQieZ+IRkM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94YVRMQAAADcAAAADwAAAAAAAAAAAAAAAACXAgAAZHJzL2Rv&#10;d25yZXYueG1sUEsFBgAAAAAEAAQA9QAAAIgDAAAAAA==&#10;" adj="31347,8191,27811,3963,23053,3963" fillcolor="#dbe5f1 [660]" strokecolor="black [3213]">
                  <v:stroke startarrow="open"/>
                  <v:textbox>
                    <w:txbxContent>
                      <w:p w14:paraId="36AF2C46" w14:textId="77777777" w:rsidR="00DD2757" w:rsidRDefault="00DD2757" w:rsidP="003373D9">
                        <w:pPr>
                          <w:rPr>
                            <w:sz w:val="16"/>
                            <w:lang w:val="en-AU"/>
                          </w:rPr>
                        </w:pPr>
                        <w:r w:rsidRPr="00141131">
                          <w:rPr>
                            <w:sz w:val="16"/>
                            <w:lang w:val="en-AU"/>
                          </w:rPr>
                          <w:t xml:space="preserve"> the row data</w:t>
                        </w:r>
                        <w:r>
                          <w:rPr>
                            <w:sz w:val="16"/>
                            <w:lang w:val="en-AU"/>
                          </w:rPr>
                          <w:t xml:space="preserve"> are copied to that Spectrum’s Metadata</w:t>
                        </w:r>
                      </w:p>
                    </w:txbxContent>
                  </v:textbox>
                  <o:callout v:ext="edit" minusx="t" minusy="t"/>
                </v:shape>
                <v:roundrect id="AutoShape 129" o:spid="_x0000_s1039" style="position:absolute;left:11201;top:977;width:5607;height:19571;visibility:visible;mso-wrap-style:square;v-text-anchor:top" arcsize="771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ThugxQAA&#10;ANwAAAAPAAAAZHJzL2Rvd25yZXYueG1sRI9fa8JAEMTfC36HY4W+FL1EStXUU1QotC+C/97X3DYJ&#10;5vZCbqupn94rFHwcZuY3zGzRuVpdqA2VZwPpMAFFnHtbcWHgsP8YTEAFQbZYeyYDvxRgMe89zTCz&#10;/spbuuykUBHCIUMDpUiTaR3ykhyGoW+Io/ftW4cSZVto2+I1wl2tR0nyph1WHBdKbGhdUn7e/TgD&#10;R/uy3YzzYEVuq9OyCun6a5Ma89zvlu+ghDp5hP/bn9bA63QEf2fiEdDz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dOG6DFAAAA3AAAAA8AAAAAAAAAAAAAAAAAlwIAAGRycy9k&#10;b3ducmV2LnhtbFBLBQYAAAAABAAEAPUAAACJAwAAAAA=&#10;" filled="f" strokecolor="red" strokeweight="1.5pt"/>
                <v:roundrect id="AutoShape 130" o:spid="_x0000_s1040" style="position:absolute;left:9423;top:9283;width:33655;height:1715;visibility:visible;mso-wrap-style:square;v-text-anchor:top" arcsize="16262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y9HoxgAA&#10;ANwAAAAPAAAAZHJzL2Rvd25yZXYueG1sRI/BTsMwEETvSPyDtUjcqENKC4S6UQNtlQsqFD5giZck&#10;EK+D7bbh73GlShxHM/NGM8sH04k9Od9aVnA9SkAQV1a3XCt4f1td3YHwAVljZ5kU/JKHfH5+NsNM&#10;2wO/0n4bahEh7DNU0ITQZ1L6qiGDfmR74uh9WmcwROlqqR0eItx0Mk2SqTTYclxosKfHhqrv7c4o&#10;KDY/S5p+bW6Lev1SVs/px5OcOKUuL4bFA4hAQ/gPn9qlVnBzP4bjmXgE5PwP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qy9HoxgAAANwAAAAPAAAAAAAAAAAAAAAAAJcCAABkcnMv&#10;ZG93bnJldi54bWxQSwUGAAAAAAQABAD1AAAAigMAAAAA&#10;" filled="f" strokecolor="red" strokeweight="1.5pt"/>
                <v:shape id="Picture 131" o:spid="_x0000_s1041" type="#_x0000_t75" style="position:absolute;left:14503;top:30187;width:13271;height:704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Fm&#10;HyHFAAAA3AAAAA8AAABkcnMvZG93bnJldi54bWxEj0FrwkAUhO8F/8PyCl5K3TSEUqOrqCBIbpoK&#10;PT6yzyQ1+zZkt0n8964g9DjMzDfMcj2aRvTUudqygo9ZBIK4sLrmUsF3vn//AuE8ssbGMim4kYP1&#10;avKyxFTbgY/Un3wpAoRdigoq79tUSldUZNDNbEscvIvtDPogu1LqDocAN42Mo+hTGqw5LFTY0q6i&#10;4nr6MwoMZcOmmefHc7zXP7tz9nvdvuVKTV/HzQKEp9H/h5/tg1aQzBN4nAlHQK7u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BZh8hxQAAANwAAAAPAAAAAAAAAAAAAAAAAJwC&#10;AABkcnMvZG93bnJldi54bWxQSwUGAAAAAAQABAD3AAAAjgMAAAAA&#10;">
                  <v:imagedata r:id="rId78" o:title="" croptop="17046f" cropbottom="10798f" cropleft="5441f" cropright="9328f"/>
                </v:shape>
                <v:shape id="AutoShape 136" o:spid="_x0000_s1042" type="#_x0000_t45" style="position:absolute;left:1339;top:977;width:6922;height:48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6KnTwgAA&#10;ANwAAAAPAAAAZHJzL2Rvd25yZXYueG1sRI/RagIxFETfC/5DuEJfiiaWVnQ1igii1Kdu/YDL5rq7&#10;mNwsSdT1702h0MdhZs4wy3XvrLhRiK1nDZOxAkFcedNyreH0sxvNQMSEbNB6Jg0PirBeDV6WWBh/&#10;52+6lakWGcKxQA1NSl0hZawachjHviPO3tkHhynLUEsT8J7hzsp3pabSYct5ocGOtg1Vl/LqMqUO&#10;1+ObUsmWX9ztlZ0eNxa1fh32mwWIRH36D/+1D0bDx/wTfs/kIyBXT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noqdPCAAAA3AAAAA8AAAAAAAAAAAAAAAAAlwIAAGRycy9kb3du&#10;cmV2LnhtbFBLBQYAAAAABAAEAPUAAACGAwAAAAA=&#10;" adj="30220,6761,26138,5049,23978,5049" fillcolor="#dbe5f1 [660]" strokecolor="black [3213]">
                  <v:stroke startarrow="open"/>
                  <v:textbox>
                    <w:txbxContent>
                      <w:p w14:paraId="7D7932A7" w14:textId="77777777" w:rsidR="00DD2757" w:rsidRPr="008646FA" w:rsidRDefault="00DD2757" w:rsidP="003373D9">
                        <w:pPr>
                          <w:rPr>
                            <w:sz w:val="16"/>
                            <w:lang w:val="en-AU"/>
                          </w:rPr>
                        </w:pPr>
                        <w:r w:rsidRPr="008646FA">
                          <w:rPr>
                            <w:sz w:val="16"/>
                            <w:lang w:val="en-AU"/>
                          </w:rPr>
                          <w:t xml:space="preserve">Nominated </w:t>
                        </w:r>
                        <w:r w:rsidRPr="00A83C86">
                          <w:rPr>
                            <w:b/>
                            <w:sz w:val="16"/>
                            <w:lang w:val="en-AU"/>
                          </w:rPr>
                          <w:t>Matching Column</w:t>
                        </w:r>
                      </w:p>
                    </w:txbxContent>
                  </v:textbox>
                  <o:callout v:ext="edit" minusx="t" minusy="t"/>
                </v:shape>
                <v:shape id="AutoShape 137" o:spid="_x0000_s1043" type="#_x0000_t45" style="position:absolute;left:46335;top:8039;width:6922;height:488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znNBxQAA&#10;ANwAAAAPAAAAZHJzL2Rvd25yZXYueG1sRI9Ba8JAFITvBf/D8gQvRTdKEU1dRaSV4qlVCz0+sq/Z&#10;aPZtzK5J/PeuUOhxmJlvmMWqs6VoqPaFYwXjUQKCOHO64FzB8fA+nIHwAVlj6ZgU3MjDatl7WmCq&#10;Xctf1OxDLiKEfYoKTAhVKqXPDFn0I1cRR+/X1RZDlHUudY1thNtSTpJkKi0WHBcMVrQxlJ33V6tg&#10;0p7emovn689zbopgd9n353am1KDfrV9BBOrCf/iv/aEVvMyn8DgTj4Bc3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3Oc0HFAAAA3AAAAA8AAAAAAAAAAAAAAAAAlwIAAGRycy9k&#10;b3ducmV2LnhtbFBLBQYAAAAABAAEAPUAAACJAwAAAAA=&#10;" adj="-9135,7237,-7055,5049,-2378,5049" fillcolor="#dbe5f1 [660]" strokecolor="black [3213]">
                  <v:stroke startarrow="open"/>
                  <v:textbox>
                    <w:txbxContent>
                      <w:p w14:paraId="68E92D46" w14:textId="77777777" w:rsidR="00DD2757" w:rsidRPr="008646FA" w:rsidRDefault="00DD2757" w:rsidP="003373D9">
                        <w:pPr>
                          <w:rPr>
                            <w:sz w:val="16"/>
                            <w:lang w:val="en-AU"/>
                          </w:rPr>
                        </w:pPr>
                        <w:r>
                          <w:rPr>
                            <w:sz w:val="16"/>
                            <w:lang w:val="en-AU"/>
                          </w:rPr>
                          <w:t>Data for one Spectrum</w:t>
                        </w:r>
                      </w:p>
                    </w:txbxContent>
                  </v:textbox>
                  <o:callout v:ext="edit" minusy="t"/>
                </v:shape>
                <v:shape id="AutoShape 138" o:spid="_x0000_s1044" type="#_x0000_t45" style="position:absolute;left:19767;top:22136;width:7277;height:62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Axe+xQAA&#10;ANwAAAAPAAAAZHJzL2Rvd25yZXYueG1sRI9Lb8IwEITvlfofrK3EDRz64BEwCIHaci3lwHEVL0mE&#10;vY5sk4T++roSUo+jmflGs1z31oiWfKgdKxiPMhDEhdM1lwqO3+/DGYgQkTUax6TgRgHWq8eHJeba&#10;dfxF7SGWIkE45KigirHJpQxFRRbDyDXEyTs7bzEm6UupPXYJbo18zrKJtFhzWqiwoW1FxeVwtQre&#10;jOGf7W063p3aib9m3ed58/Gi1OCp3yxAROrjf/je3msFr/Mp/J1JR0Cuf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oDF77FAAAA3AAAAA8AAAAAAAAAAAAAAAAAlwIAAGRycy9k&#10;b3ducmV2LnhtbFBLBQYAAAAABAAEAPUAAACJAwAAAAA=&#10;" adj="-7332,6341,-4731,3963,-2262,3963" fillcolor="#dbe5f1 [660]" strokecolor="black [3213]">
                  <v:stroke startarrow="open"/>
                  <v:textbox>
                    <w:txbxContent>
                      <w:p w14:paraId="053B910A" w14:textId="77777777" w:rsidR="00DD2757" w:rsidRPr="008646FA" w:rsidRDefault="00DD2757" w:rsidP="003373D9">
                        <w:pPr>
                          <w:rPr>
                            <w:sz w:val="16"/>
                            <w:lang w:val="en-AU"/>
                          </w:rPr>
                        </w:pPr>
                        <w:r>
                          <w:rPr>
                            <w:sz w:val="16"/>
                            <w:lang w:val="en-AU"/>
                          </w:rPr>
                          <w:t xml:space="preserve">When the </w:t>
                        </w:r>
                        <w:r w:rsidRPr="00A83C86">
                          <w:rPr>
                            <w:b/>
                            <w:sz w:val="16"/>
                            <w:lang w:val="en-AU"/>
                          </w:rPr>
                          <w:t>Matching Column</w:t>
                        </w:r>
                        <w:r>
                          <w:rPr>
                            <w:sz w:val="16"/>
                            <w:lang w:val="en-AU"/>
                          </w:rPr>
                          <w:t xml:space="preserve"> matches,</w:t>
                        </w:r>
                      </w:p>
                    </w:txbxContent>
                  </v:textbox>
                  <o:callout v:ext="edit" minusy="t"/>
                </v:shape>
                <v:shape id="Picture 153" o:spid="_x0000_s1045" type="#_x0000_t75" style="position:absolute;left:21831;top:32207;width:19507;height:2383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AM&#10;1vfBAAAA3AAAAA8AAABkcnMvZG93bnJldi54bWxET01rwkAQvRf6H5YRvOnGIlqjq5SC2CIIpoV6&#10;HLJjkjY7G7Krif/eOQg9Pt73atO7Wl2pDZVnA5NxAoo497biwsD313b0CipEZIu1ZzJwowCb9fPT&#10;ClPrOz7SNYuFkhAOKRooY2xSrUNeksMw9g2xcGffOowC20LbFjsJd7V+SZKZdlixNJTY0HtJ+V92&#10;cdLLedZ9Tuf76E+zX7tb0O38czBmOOjflqAi9fFf/HB/WAPThayVM3IE9PoO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MAM1vfBAAAA3AAAAA8AAAAAAAAAAAAAAAAAnAIAAGRy&#10;cy9kb3ducmV2LnhtbFBLBQYAAAAABAAEAPcAAACKAwAAAAA=&#10;">
                  <v:imagedata r:id="rId79" o:title=""/>
                </v:shape>
                <v:shape id="Freeform 134" o:spid="_x0000_s1046" style="position:absolute;left:14058;top:10560;width:13716;height:31305;visibility:visible;mso-wrap-style:square;v-text-anchor:top" coordsize="1860,36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ScsbxwAA&#10;ANwAAAAPAAAAZHJzL2Rvd25yZXYueG1sRI9Ba8JAFITvQv/D8oTedGORtomuUgot9mJrVLy+Zl+z&#10;wezbkN2a6K93hUKPw8x8w8yXva3FiVpfOVYwGScgiAunKy4V7LZvo2cQPiBrrB2TgjN5WC7uBnPM&#10;tOt4Q6c8lCJC2GeowITQZFL6wpBFP3YNcfR+XGsxRNmWUrfYRbit5UOSPEqLFccFgw29GiqO+a9V&#10;8JFfpp9Ppl4fV5t0/72VX4fze6fU/bB/mYEI1If/8F97pRVM0xRuZ+IRkIsr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Z0nLG8cAAADcAAAADwAAAAAAAAAAAAAAAACXAgAAZHJz&#10;L2Rvd25yZXYueG1sUEsFBgAAAAAEAAQA9QAAAIsDAAAAAA==&#10;" path="m0,0c70,815,140,1631,450,2240,760,2849,1310,3251,1860,3653e" filled="f" strokecolor="#00b0f0" strokeweight="1pt">
                  <v:stroke startarrow="block" endarrow="block"/>
                  <v:path arrowok="t" o:connecttype="custom" o:connectlocs="0,0;18044983,140976579;74585868,229905163" o:connectangles="0,0,0"/>
                </v:shape>
                <v:shape id="Text Box 140" o:spid="_x0000_s1047" type="#_x0000_t202" style="position:absolute;left:12852;top:24123;width:4908;height:17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FLYlwQAA&#10;ANwAAAAPAAAAZHJzL2Rvd25yZXYueG1sRE9LbsIwEN0jcQdrkLoDBygtCjgR0KLSZSkHGMVDHIjH&#10;Uewm4fb1olKXT++/zQdbi45aXzlWMJ8lIIgLpysuFVy+j9M1CB+QNdaOScGDPOTZeLTFVLuev6g7&#10;h1LEEPYpKjAhNKmUvjBk0c9cQxy5q2sthgjbUuoW+xhua7lIkhdpseLYYLChg6Hifv6xCj52yGb/&#10;+nlcLt668v32OHWr/lmpp8mw24AINIR/8Z/7pBWskjg/nolHQGa/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8RS2JcEAAADcAAAADwAAAAAAAAAAAAAAAACXAgAAZHJzL2Rvd25y&#10;ZXYueG1sUEsFBgAAAAAEAAQA9QAAAIUDAAAAAA==&#10;" stroked="f">
                  <v:textbox inset=".1mm,.1mm,.1mm,.1mm">
                    <w:txbxContent>
                      <w:p w14:paraId="4FABC332" w14:textId="77777777" w:rsidR="00DD2757" w:rsidRPr="00AF35D7" w:rsidRDefault="00DD2757" w:rsidP="003373D9">
                        <w:pPr>
                          <w:rPr>
                            <w:sz w:val="18"/>
                            <w:lang w:val="en-AU"/>
                          </w:rPr>
                        </w:pPr>
                        <w:r w:rsidRPr="00AF35D7">
                          <w:rPr>
                            <w:sz w:val="18"/>
                            <w:lang w:val="en-AU"/>
                          </w:rPr>
                          <w:t>Matches</w:t>
                        </w:r>
                      </w:p>
                    </w:txbxContent>
                  </v:textbox>
                </v:shape>
                <v:shape id="Freeform 154" o:spid="_x0000_s1048" style="position:absolute;left:21316;top:10134;width:23540;height:24092;visibility:visible;mso-wrap-style:square;v-text-anchor:top" coordsize="3707,379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rb5XxAAA&#10;ANwAAAAPAAAAZHJzL2Rvd25yZXYueG1sRI/NbsIwEITvlXgHaytxKw7QIppiEAJVgkMP/N1X8SZO&#10;E69DbCC8PUaq1ONodr7ZmS06W4srtb50rGA4SEAQZ06XXCg4Hr7fpiB8QNZYOyYFd/KwmPdeZphq&#10;d+MdXfehEBHCPkUFJoQmldJnhiz6gWuIo5e71mKIsi2kbvEW4baWoySZSIslxwaDDa0MZdX+YuMb&#10;67Cuxvm7+ck3nxf+PZ231RiV6r92yy8Qgbrwf/yX3mgFH8kQnmMiAeT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aK2+V8QAAADcAAAADwAAAAAAAAAAAAAAAACXAgAAZHJzL2Rv&#10;d25yZXYueG1sUEsFBgAAAAAEAAQA9QAAAIgDAAAAAA==&#10;" path="m0,0c1617,763,3235,1527,3471,2159,3707,2791,2253,3313,1418,3794e" filled="f" strokecolor="#00b0f0" strokeweight="1pt">
                  <v:stroke startarrow="oval" startarrowwidth="narrow" startarrowlength="short" endarrow="open" endarrowwidth="wide" endarrowlength="long"/>
                  <v:path arrowok="t" o:connecttype="custom" o:connectlocs="0,0;88878372,55281196;36309285,97145370" o:connectangles="0,0,0"/>
                </v:shape>
                <v:shape id="Freeform 156" o:spid="_x0000_s1049" style="position:absolute;left:24657;top:10134;width:21228;height:41078;visibility:visible;mso-wrap-style:square;v-text-anchor:top" coordsize="3343,646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Lfk4xQAA&#10;ANwAAAAPAAAAZHJzL2Rvd25yZXYueG1sRI9Pi8IwFMTvC36H8ARva7qidu0aRQRB9OKfPXh8Nm/b&#10;ss1LbaJWP70RBI/DzPyGGU8bU4oL1a6wrOCrG4EgTq0uOFPwu198foNwHlljaZkU3MjBdNL6GGOi&#10;7ZW3dNn5TAQIuwQV5N5XiZQuzcmg69qKOHh/tjbog6wzqWu8BrgpZS+KhtJgwWEhx4rmOaX/u7NR&#10;4O6z5jw6bWKzjnVR9o+r0WF4UqrTbmY/IDw1/h1+tZdawSDqwfNMOAJy8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wt+TjFAAAA3AAAAA8AAAAAAAAAAAAAAAAAlwIAAGRycy9k&#10;b3ducmV2LnhtbFBLBQYAAAAABAAEAPUAAACJAwAAAAA=&#10;" path="m0,0c1539,540,3079,1081,3211,2159,3343,3237,2069,4853,795,6469e" filled="f" strokecolor="#00b0f0" strokeweight="1pt">
                  <v:stroke startarrow="oval" startarrowwidth="narrow" startarrowlength="short" endarrow="open" endarrowwidth="wide" endarrowlength="long"/>
                  <v:path arrowok="t" o:connecttype="custom" o:connectlocs="0,0;82216584,55280333;20355709,165636161" o:connectangles="0,0,0"/>
                </v:shape>
                <v:shape id="Freeform 157" o:spid="_x0000_s1050" style="position:absolute;left:29571;top:10134;width:16415;height:43948;visibility:visible;mso-wrap-style:square;v-text-anchor:top" coordsize="2585,692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vJDfwQAA&#10;ANwAAAAPAAAAZHJzL2Rvd25yZXYueG1sRI/NqsIwFIT3gu8QzgV3ml6LItUoF0FwJ/5Auzw0x7be&#10;5qQ2UevbG0FwOczMN8xi1Zla3Kl1lWUFv6MIBHFudcWFgtNxM5yBcB5ZY22ZFDzJwWrZ7y0w0fbB&#10;e7offCEChF2CCkrvm0RKl5dk0I1sQxy8s20N+iDbQuoWHwFuajmOoqk0WHFYKLGhdUn5/+FmAgWl&#10;jbtLvEt3WZad9dWlVTNTavDT/c1BeOr8N/xpb7WCSRTD+0w4AnL5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WLyQ38EAAADcAAAADwAAAAAAAAAAAAAAAACXAgAAZHJzL2Rvd25y&#10;ZXYueG1sUEsFBgAAAAAEAAQA9QAAAIUDAAAAAA==&#10;" path="m0,0c1276,546,2553,1093,2569,2246,2585,3399,835,5972,97,6921e" filled="f" strokecolor="#00b0f0" strokeweight="1pt">
                  <v:stroke startarrow="oval" startarrowwidth="narrow" startarrowlength="short" endarrow="open" endarrowwidth="wide" endarrowlength="long"/>
                  <v:path arrowok="t" o:connecttype="custom" o:connectlocs="0,0;65780703,57507434;2483739,177207912" o:connectangles="0,0,0"/>
                </v:shape>
                <v:shape id="Freeform 158" o:spid="_x0000_s1051" style="position:absolute;left:29571;top:10134;width:15704;height:39650;visibility:visible;mso-wrap-style:square;v-text-anchor:top" coordsize="2473,624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BRoUxQAA&#10;ANwAAAAPAAAAZHJzL2Rvd25yZXYueG1sRI9Ba8JAFITvgv9heUJvdddii4lugghWS/VQLZ4f2dck&#10;Nfs2ZLca/323UPA4zHwzzCLvbSMu1PnasYbJWIEgLpypudTweVw/zkD4gGywcUwabuQhz4aDBabG&#10;XfmDLodQiljCPkUNVQhtKqUvKrLox64ljt6X6yyGKLtSmg6vsdw28kmpF2mx5rhQYUuriorz4cdq&#10;eN5+H6V6m9r33evmtqF9Ik/rROuHUb+cgwjUh3v4n96ayKkp/J2JR0Bm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4FGhTFAAAA3AAAAA8AAAAAAAAAAAAAAAAAlwIAAGRycy9k&#10;b3ducmV2LnhtbFBLBQYAAAAABAAEAPUAAACJAwAAAAA=&#10;" path="m720,0c1596,597,2473,1194,2353,2235,2233,3276,1116,4760,,6244e" filled="f" strokecolor="#00b0f0" strokeweight="1pt">
                  <v:stroke startarrow="oval" startarrowwidth="narrow" startarrowlength="short" endarrow="open" endarrowwidth="wide" endarrowlength="long"/>
                  <v:path arrowok="t" o:connecttype="custom" o:connectlocs="18436502,0;60251517,57228431;0,159881132" o:connectangles="0,0,0"/>
                </v:shape>
                <v:shape id="Freeform 159" o:spid="_x0000_s1052" style="position:absolute;left:35236;top:10134;width:11773;height:42583;visibility:visible;mso-wrap-style:square;v-text-anchor:top" coordsize="1854,670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A96VwwAA&#10;ANwAAAAPAAAAZHJzL2Rvd25yZXYueG1sRI9LawIxFIX3Bf9DuEJ3NWPBUkejiGAtVhc+cH2ZXGcG&#10;k5shic7475tCweXhPD7OdN5ZI+7kQ+1YwXCQgSAunK65VHA6rt4+QYSIrNE4JgUPCjCf9V6mmGvX&#10;8p7uh1iKNMIhRwVVjE0uZSgqshgGriFO3sV5izFJX0rtsU3j1sj3LPuQFmtOhAobWlZUXA83m7hm&#10;sxsP5SJ8nY/tyWzXfrftfpR67XeLCYhIXXyG/9vfWsEoG8HfmXQE5O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tA96VwwAAANwAAAAPAAAAAAAAAAAAAAAAAJcCAABkcnMvZG93&#10;bnJldi54bWxQSwUGAAAAAAQABAD1AAAAhwMAAAAA&#10;" path="m634,0c1244,564,1854,1128,1748,2246,1642,3364,821,5035,,6706e" filled="f" strokecolor="#00b0f0" strokeweight="1pt">
                  <v:stroke startarrow="oval" startarrowwidth="narrow" startarrowlength="short" endarrow="open" endarrowwidth="wide" endarrowlength="long"/>
                  <v:path arrowok="t" o:connecttype="custom" o:connectlocs="16233710,0;44757930,57508081;0,171704899" o:connectangles="0,0,0"/>
                </v:shape>
                <v:oval id="Oval 160" o:spid="_x0000_s1053" style="position:absolute;left:42398;top:23444;width:4611;height:14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X97ZxQAA&#10;ANwAAAAPAAAAZHJzL2Rvd25yZXYueG1sRI/NasMwEITvgb6D2EIvIZFbmlAcy6EUCj0U8tM8wMba&#10;yE6slSupsfP2VSCQ4zAz3zDFcrCtOJMPjWMFz9MMBHHldMNGwe7nc/IGIkRkja1jUnChAMvyYVRg&#10;rl3PGzpvoxEJwiFHBXWMXS5lqGqyGKauI07ewXmLMUlvpPbYJ7ht5UuWzaXFhtNCjR191FSdtn9W&#10;wX6/c4P89av12Jw8vh77znyvlXp6HN4XICIN8R6+tb+0glk2h+uZdARk+Q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9f3tnFAAAA3AAAAA8AAAAAAAAAAAAAAAAAlwIAAGRycy9k&#10;b3ducmV2LnhtbFBLBQYAAAAABAAEAPUAAACJAwAAAAA=&#10;" filled="f"/>
                <w10:anchorlock/>
              </v:group>
            </w:pict>
          </mc:Fallback>
        </mc:AlternateContent>
      </w:r>
    </w:p>
    <w:p w14:paraId="015A5B9C" w14:textId="5A63E2D3" w:rsidR="00CB09BE" w:rsidRPr="00DA48C2" w:rsidRDefault="00980823"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36</w:t>
      </w:r>
      <w:r w:rsidR="00397B59" w:rsidRPr="00DA48C2">
        <w:fldChar w:fldCharType="end"/>
      </w:r>
      <w:r w:rsidR="00CB09BE" w:rsidRPr="00DA48C2">
        <w:t>: Uploading Metadat</w:t>
      </w:r>
      <w:r w:rsidR="00803042" w:rsidRPr="00DA48C2">
        <w:t>a</w:t>
      </w:r>
      <w:r w:rsidR="00CB09BE" w:rsidRPr="00DA48C2">
        <w:t xml:space="preserve"> from XLS process</w:t>
      </w:r>
    </w:p>
    <w:p w14:paraId="0279216E" w14:textId="77777777" w:rsidR="003373D9" w:rsidRPr="00B350A0" w:rsidRDefault="003373D9" w:rsidP="004A51AA">
      <w:pPr>
        <w:pStyle w:val="Body"/>
      </w:pPr>
      <w:r w:rsidRPr="00B350A0">
        <w:t>The operation of this process can be tailored as described below.</w:t>
      </w:r>
    </w:p>
    <w:p w14:paraId="7C041D73" w14:textId="77777777" w:rsidR="003373D9" w:rsidRPr="00B350A0" w:rsidRDefault="003373D9" w:rsidP="003373D9">
      <w:pPr>
        <w:pStyle w:val="HeadingSubUnnumbered"/>
        <w:rPr>
          <w:u w:val="single"/>
        </w:rPr>
      </w:pPr>
      <w:r w:rsidRPr="00B350A0">
        <w:rPr>
          <w:u w:val="single"/>
        </w:rPr>
        <w:t>Input .XLS file format</w:t>
      </w:r>
    </w:p>
    <w:p w14:paraId="44EABBB9" w14:textId="77777777" w:rsidR="003373D9" w:rsidRPr="00B350A0" w:rsidRDefault="003373D9" w:rsidP="004A51AA">
      <w:pPr>
        <w:pStyle w:val="Body"/>
      </w:pPr>
      <w:r w:rsidRPr="00B350A0">
        <w:t>Metadata Excel .XLS files must conform to the following conventions in order to be loaded correctly:</w:t>
      </w:r>
    </w:p>
    <w:p w14:paraId="7C308BEF" w14:textId="77777777" w:rsidR="003373D9" w:rsidRPr="00B350A0" w:rsidRDefault="003373D9" w:rsidP="004A51AA">
      <w:pPr>
        <w:pStyle w:val="Bullet"/>
      </w:pPr>
      <w:r w:rsidRPr="00B350A0">
        <w:t>Only the first data sheet is loaded.</w:t>
      </w:r>
    </w:p>
    <w:p w14:paraId="6D7546F5" w14:textId="77777777" w:rsidR="003373D9" w:rsidRPr="00B350A0" w:rsidRDefault="003373D9" w:rsidP="004A51AA">
      <w:pPr>
        <w:pStyle w:val="Bullet"/>
      </w:pPr>
      <w:r w:rsidRPr="00B350A0">
        <w:t>The first row must contain column headings. It will be displayed and referenced during the upload process, but it will not be uploaded. The column headings do not need to match Metadata Attribute names.</w:t>
      </w:r>
    </w:p>
    <w:p w14:paraId="47301E03" w14:textId="77777777" w:rsidR="003373D9" w:rsidRPr="00B350A0" w:rsidRDefault="003373D9" w:rsidP="004A51AA">
      <w:pPr>
        <w:pStyle w:val="Bullet"/>
      </w:pPr>
      <w:r w:rsidRPr="00B350A0">
        <w:t>Each row holds data which is uploaded to one Spectrum.</w:t>
      </w:r>
    </w:p>
    <w:p w14:paraId="1BFC406B" w14:textId="77777777" w:rsidR="003373D9" w:rsidRPr="00B350A0" w:rsidRDefault="003373D9" w:rsidP="004A51AA">
      <w:pPr>
        <w:pStyle w:val="Bullet"/>
      </w:pPr>
      <w:r w:rsidRPr="00B350A0">
        <w:t>The rows do not need to be sorted.</w:t>
      </w:r>
    </w:p>
    <w:p w14:paraId="37400EDB" w14:textId="77777777" w:rsidR="003373D9" w:rsidRPr="00B350A0" w:rsidRDefault="003373D9" w:rsidP="004A51AA">
      <w:pPr>
        <w:pStyle w:val="Bullet"/>
      </w:pPr>
      <w:r w:rsidRPr="00B350A0">
        <w:lastRenderedPageBreak/>
        <w:t>One column, identified at upload time, is used as the Matching Column. It identifies which Spectrum will receive the data from each row.</w:t>
      </w:r>
    </w:p>
    <w:p w14:paraId="2F86B410" w14:textId="77777777" w:rsidR="003373D9" w:rsidRPr="00B350A0" w:rsidRDefault="003373D9" w:rsidP="004A51AA">
      <w:pPr>
        <w:pStyle w:val="Bullet"/>
      </w:pPr>
      <w:r w:rsidRPr="00B350A0">
        <w:t>If a Spectrum is selected in the Matching Column in more than one row, all of these rows are ignored.</w:t>
      </w:r>
    </w:p>
    <w:p w14:paraId="5DB68EBF" w14:textId="77777777" w:rsidR="003373D9" w:rsidRPr="00B350A0" w:rsidRDefault="003373D9" w:rsidP="004A51AA">
      <w:pPr>
        <w:pStyle w:val="Bullet"/>
      </w:pPr>
      <w:r w:rsidRPr="00B350A0">
        <w:t>Other columns contain the Metadata that will be uploaded.</w:t>
      </w:r>
    </w:p>
    <w:p w14:paraId="3F8F136C" w14:textId="77777777" w:rsidR="003373D9" w:rsidRPr="00B350A0" w:rsidRDefault="003373D9" w:rsidP="004A51AA">
      <w:pPr>
        <w:pStyle w:val="Bullet"/>
      </w:pPr>
      <w:r w:rsidRPr="00B350A0">
        <w:t>You can select to ignore some columns during the upload process.</w:t>
      </w:r>
    </w:p>
    <w:p w14:paraId="6EE8EE7F" w14:textId="77777777" w:rsidR="003373D9" w:rsidRPr="00B350A0" w:rsidRDefault="003373D9" w:rsidP="003373D9">
      <w:pPr>
        <w:pStyle w:val="HeadingSubUnnumbered"/>
        <w:rPr>
          <w:u w:val="single"/>
        </w:rPr>
      </w:pPr>
      <w:r w:rsidRPr="00B350A0">
        <w:rPr>
          <w:u w:val="single"/>
        </w:rPr>
        <w:t>Column selection operation</w:t>
      </w:r>
    </w:p>
    <w:p w14:paraId="79127D49" w14:textId="77777777" w:rsidR="003373D9" w:rsidRPr="00CB0456" w:rsidRDefault="003373D9" w:rsidP="004A51AA">
      <w:pPr>
        <w:pStyle w:val="Body"/>
      </w:pPr>
      <w:r w:rsidRPr="00B350A0">
        <w:t>After you have selected the .XLS file to upload, the following panel is displayed as part of a larger dialog.</w:t>
      </w:r>
    </w:p>
    <w:p w14:paraId="555D6329" w14:textId="79FF074C" w:rsidR="003373D9" w:rsidRPr="00CB0456" w:rsidRDefault="007E778A" w:rsidP="003373D9">
      <w:pPr>
        <w:pStyle w:val="Figure"/>
      </w:pPr>
      <w:r w:rsidRPr="00CB0456">
        <w:rPr>
          <w:lang w:val="en-GB" w:eastAsia="en-GB"/>
        </w:rPr>
        <mc:AlternateContent>
          <mc:Choice Requires="wpg">
            <w:drawing>
              <wp:inline distT="0" distB="0" distL="0" distR="0" wp14:anchorId="7D22FE53" wp14:editId="74BC61C0">
                <wp:extent cx="5440680" cy="2974340"/>
                <wp:effectExtent l="0" t="0" r="7620" b="0"/>
                <wp:docPr id="473" name="Canvas 1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40680" cy="2974340"/>
                          <a:chOff x="0" y="0"/>
                          <a:chExt cx="54406" cy="29743"/>
                        </a:xfrm>
                      </wpg:grpSpPr>
                      <wps:wsp>
                        <wps:cNvPr id="474" name="AutoShape 531"/>
                        <wps:cNvSpPr>
                          <a:spLocks noChangeAspect="1" noChangeArrowheads="1"/>
                        </wps:cNvSpPr>
                        <wps:spPr bwMode="auto">
                          <a:xfrm>
                            <a:off x="0" y="0"/>
                            <a:ext cx="54406" cy="297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475" name="Picture 16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82"/>
                            <a:ext cx="42799" cy="29661"/>
                          </a:xfrm>
                          <a:prstGeom prst="rect">
                            <a:avLst/>
                          </a:prstGeom>
                          <a:noFill/>
                          <a:extLst>
                            <a:ext uri="{909E8E84-426E-40DD-AFC4-6F175D3DCCD1}">
                              <a14:hiddenFill xmlns:a14="http://schemas.microsoft.com/office/drawing/2010/main">
                                <a:solidFill>
                                  <a:srgbClr val="FFFFFF"/>
                                </a:solidFill>
                              </a14:hiddenFill>
                            </a:ext>
                          </a:extLst>
                        </pic:spPr>
                      </pic:pic>
                      <wps:wsp>
                        <wps:cNvPr id="476" name="AutoShape 144"/>
                        <wps:cNvSpPr>
                          <a:spLocks noChangeArrowheads="1"/>
                        </wps:cNvSpPr>
                        <wps:spPr bwMode="auto">
                          <a:xfrm>
                            <a:off x="44958" y="1041"/>
                            <a:ext cx="9448" cy="5042"/>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2EC0D29" w14:textId="77777777" w:rsidR="00DD2757" w:rsidRPr="00C303D9" w:rsidRDefault="00DD2757" w:rsidP="003373D9">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wps:txbx>
                        <wps:bodyPr rot="0" vert="horz" wrap="square" lIns="36000" tIns="45720" rIns="91440" bIns="45720" anchor="t" anchorCtr="0" upright="1">
                          <a:noAutofit/>
                        </wps:bodyPr>
                      </wps:wsp>
                      <wps:wsp>
                        <wps:cNvPr id="477" name="AutoShape 145"/>
                        <wps:cNvSpPr>
                          <a:spLocks noChangeArrowheads="1"/>
                        </wps:cNvSpPr>
                        <wps:spPr bwMode="auto">
                          <a:xfrm>
                            <a:off x="19" y="5302"/>
                            <a:ext cx="42735" cy="952"/>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 name="AutoShape 146"/>
                        <wps:cNvSpPr>
                          <a:spLocks noChangeArrowheads="1"/>
                        </wps:cNvSpPr>
                        <wps:spPr bwMode="auto">
                          <a:xfrm>
                            <a:off x="19" y="6477"/>
                            <a:ext cx="42735" cy="952"/>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9" name="AutoShape 147"/>
                        <wps:cNvSpPr>
                          <a:spLocks noChangeArrowheads="1"/>
                        </wps:cNvSpPr>
                        <wps:spPr bwMode="auto">
                          <a:xfrm>
                            <a:off x="19" y="7613"/>
                            <a:ext cx="42735" cy="953"/>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 name="AutoShape 148"/>
                        <wps:cNvSpPr>
                          <a:spLocks noChangeArrowheads="1"/>
                        </wps:cNvSpPr>
                        <wps:spPr bwMode="auto">
                          <a:xfrm>
                            <a:off x="44958" y="6953"/>
                            <a:ext cx="9448" cy="3918"/>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7B24D75" w14:textId="77777777" w:rsidR="00DD2757" w:rsidRPr="00C303D9" w:rsidRDefault="00DD2757" w:rsidP="003373D9">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wps:txbx>
                        <wps:bodyPr rot="0" vert="horz" wrap="square" lIns="36000" tIns="45720" rIns="91440" bIns="45720" anchor="t" anchorCtr="0" upright="1">
                          <a:noAutofit/>
                        </wps:bodyPr>
                      </wps:wsp>
                      <wps:wsp>
                        <wps:cNvPr id="481" name="AutoShape 149"/>
                        <wps:cNvSpPr>
                          <a:spLocks noChangeArrowheads="1"/>
                        </wps:cNvSpPr>
                        <wps:spPr bwMode="auto">
                          <a:xfrm>
                            <a:off x="44958" y="12369"/>
                            <a:ext cx="9448" cy="5588"/>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6AFC9451" w14:textId="77777777" w:rsidR="00DD2757" w:rsidRPr="00C303D9" w:rsidRDefault="00DD2757" w:rsidP="003373D9">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wps:txbx>
                        <wps:bodyPr rot="0" vert="horz" wrap="square" lIns="36000" tIns="45720" rIns="91440" bIns="45720" anchor="t" anchorCtr="0" upright="1">
                          <a:noAutofit/>
                        </wps:bodyPr>
                      </wps:wsp>
                      <wps:wsp>
                        <wps:cNvPr id="482" name="AutoShape 150"/>
                        <wps:cNvSpPr>
                          <a:spLocks noChangeArrowheads="1"/>
                        </wps:cNvSpPr>
                        <wps:spPr bwMode="auto">
                          <a:xfrm>
                            <a:off x="19" y="8807"/>
                            <a:ext cx="42735" cy="9150"/>
                          </a:xfrm>
                          <a:prstGeom prst="roundRect">
                            <a:avLst>
                              <a:gd name="adj" fmla="val 2292"/>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 name="AutoShape 151"/>
                        <wps:cNvSpPr>
                          <a:spLocks noChangeArrowheads="1"/>
                        </wps:cNvSpPr>
                        <wps:spPr bwMode="auto">
                          <a:xfrm>
                            <a:off x="14306" y="21990"/>
                            <a:ext cx="9449" cy="635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10F940AC" w14:textId="77777777" w:rsidR="00DD2757" w:rsidRPr="00C303D9" w:rsidRDefault="00DD2757" w:rsidP="003373D9">
                              <w:pPr>
                                <w:rPr>
                                  <w:sz w:val="16"/>
                                  <w:lang w:val="en-AU"/>
                                </w:rPr>
                              </w:pPr>
                              <w:r>
                                <w:rPr>
                                  <w:sz w:val="16"/>
                                  <w:lang w:val="en-AU"/>
                                </w:rPr>
                                <w:t>Entire contents of selected XLS file displayed for reference</w:t>
                              </w:r>
                            </w:p>
                          </w:txbxContent>
                        </wps:txbx>
                        <wps:bodyPr rot="0" vert="horz" wrap="square" lIns="36000" tIns="45720" rIns="91440" bIns="45720" anchor="t" anchorCtr="0" upright="1">
                          <a:noAutofit/>
                        </wps:bodyPr>
                      </wps:wsp>
                      <wps:wsp>
                        <wps:cNvPr id="484" name="AutoShape 300"/>
                        <wps:cNvCnPr>
                          <a:cxnSpLocks noChangeShapeType="1"/>
                        </wps:cNvCnPr>
                        <wps:spPr bwMode="auto">
                          <a:xfrm flipH="1">
                            <a:off x="42754" y="3562"/>
                            <a:ext cx="2204" cy="2216"/>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485" name="AutoShape 301"/>
                        <wps:cNvCnPr>
                          <a:cxnSpLocks noChangeShapeType="1"/>
                        </wps:cNvCnPr>
                        <wps:spPr bwMode="auto">
                          <a:xfrm flipH="1" flipV="1">
                            <a:off x="42754" y="6953"/>
                            <a:ext cx="2204" cy="1962"/>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486" name="AutoShape 302"/>
                        <wps:cNvCnPr>
                          <a:cxnSpLocks noChangeShapeType="1"/>
                        </wps:cNvCnPr>
                        <wps:spPr bwMode="auto">
                          <a:xfrm flipH="1" flipV="1">
                            <a:off x="42754" y="8089"/>
                            <a:ext cx="2204" cy="7074"/>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487" name="AutoShape 303"/>
                        <wps:cNvCnPr>
                          <a:cxnSpLocks noChangeShapeType="1"/>
                        </wps:cNvCnPr>
                        <wps:spPr bwMode="auto">
                          <a:xfrm flipV="1">
                            <a:off x="19030" y="17957"/>
                            <a:ext cx="2356" cy="4033"/>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xmlns:mv="urn:schemas-microsoft-com:mac:vml" xmlns:mo="http://schemas.microsoft.com/office/mac/office/2008/main">
            <w:pict>
              <v:group w14:anchorId="7D22FE53" id="Canvas 142" o:spid="_x0000_s1054" style="width:428.4pt;height:234.2pt;mso-position-horizontal-relative:char;mso-position-vertical-relative:line" coordsize="54406,2974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">
                <v:rect id="AutoShape 531" o:spid="_x0000_s1055" style="position:absolute;width:54406;height:2974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IU3oxQAA&#10;ANwAAAAPAAAAZHJzL2Rvd25yZXYueG1sRI9Ba8JAFITvQv/D8oReSt1YRCV1lSJIgwhitJ4f2dck&#10;mH0bs9sk/ntXKHgcZuYbZrHqTSVaalxpWcF4FIEgzqwuOVdwOm7e5yCcR9ZYWSYFN3KwWr4MFhhr&#10;2/GB2tTnIkDYxaig8L6OpXRZQQbdyNbEwfu1jUEfZJNL3WAX4KaSH1E0lQZLDgsF1rQuKLukf0ZB&#10;l+3b83H3Lfdv58TyNbmu05+tUq/D/usThKfeP8P/7UQrmMwm8DgTjoBc3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QhTejFAAAA3AAAAA8AAAAAAAAAAAAAAAAAlwIAAGRycy9k&#10;b3ducmV2LnhtbFBLBQYAAAAABAAEAPUAAACJAwAAAAA=&#10;" filled="f" stroked="f">
                  <o:lock v:ext="edit" aspectratio="t"/>
                </v:rect>
                <v:shape id="Picture 161" o:spid="_x0000_s1056" type="#_x0000_t75" style="position:absolute;top:82;width:42799;height:2966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my&#10;JZjFAAAA3AAAAA8AAABkcnMvZG93bnJldi54bWxEj0FrwkAUhO9C/8PyCt50o1Qr0VWKIPRgD41S&#10;PD6yzyQ1+zbsbkzqr+8KgsdhZr5hVpve1OJKzleWFUzGCQji3OqKCwXHw260AOEDssbaMin4Iw+b&#10;9ctgham2HX/TNQuFiBD2KSooQ2hSKX1ekkE/tg1x9M7WGQxRukJqh12Em1pOk2QuDVYcF0psaFtS&#10;fslao+DUfm3bWzcxv65pL/ublj+zTCo1fO0/liAC9eEZfrQ/tYK39xncz8QjIN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psiWYxQAAANwAAAAPAAAAAAAAAAAAAAAAAJwC&#10;AABkcnMvZG93bnJldi54bWxQSwUGAAAAAAQABAD3AAAAjgMAAAAA&#10;">
                  <v:imagedata r:id="rId81" o:title=""/>
                </v:shape>
                <v:roundrect id="AutoShape 144" o:spid="_x0000_s1057" style="position:absolute;left:44958;top:1041;width:9448;height:504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se2sxwAA&#10;ANwAAAAPAAAAZHJzL2Rvd25yZXYueG1sRI9PawIxFMTvBb9DeEIvotkWsbo1ShEqYnupinp83bz9&#10;g5uXdRN17ac3gtDjMDO/YcbTxpTiTLUrLCt46UUgiBOrC84UbNaf3SEI55E1lpZJwZUcTCetpzHG&#10;2l74h84rn4kAYRejgtz7KpbSJTkZdD1bEQcvtbVBH2SdSV3jJcBNKV+jaCANFhwWcqxollNyWJ2M&#10;gvmuc92a/Xc0wt/O4Wu3Pabp31Kp53bz8Q7CU+P/w4/2Qivovw3gfiYcATm5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MLHtrMcAAADcAAAADwAAAAAAAAAAAAAAAACXAgAAZHJz&#10;L2Rvd25yZXYueG1sUEsFBgAAAAAEAAQA9QAAAIsDAAAAAA==&#10;" fillcolor="#dbe5f1 [660]" strokecolor="#0070c0">
                  <v:textbox inset="1mm">
                    <w:txbxContent>
                      <w:p w14:paraId="52EC0D29" w14:textId="77777777" w:rsidR="00DD2757" w:rsidRPr="00C303D9" w:rsidRDefault="00DD2757" w:rsidP="003373D9">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v:textbox>
                </v:roundrect>
                <v:roundrect id="AutoShape 145" o:spid="_x0000_s1058" style="position:absolute;left:19;top:5302;width:42735;height:95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tZ4CxAAA&#10;ANwAAAAPAAAAZHJzL2Rvd25yZXYueG1sRI/RagIxFETfC/5DuIIvRbNKqboaRYSK+FCo+gHXzXWz&#10;uLlZk9Rd/74pFPo4zMwZZrnubC0e5EPlWMF4lIEgLpyuuFRwPn0MZyBCRNZYOyYFTwqwXvVelphr&#10;1/IXPY6xFAnCIUcFJsYmlzIUhiyGkWuIk3d13mJM0pdSe2wT3NZykmXv0mLFacFgQ1tDxe34bRXM&#10;9PZyKetPc5/LTbvzrwc8TQ5KDfrdZgEiUhf/w3/tvVbwNp3C75l0BOTq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rWeAsQAAADcAAAADwAAAAAAAAAAAAAAAACXAgAAZHJzL2Rv&#10;d25yZXYueG1sUEsFBgAAAAAEAAQA9QAAAIgDAAAAAA==&#10;" filled="f" strokecolor="red" strokeweight=".5pt"/>
                <v:roundrect id="AutoShape 146" o:spid="_x0000_s1059" style="position:absolute;left:19;top:6477;width:42735;height:95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KgpwwgAA&#10;ANwAAAAPAAAAZHJzL2Rvd25yZXYueG1sRE/dasIwFL4f+A7hCN4MTZWxaW0qIkyGF4OpD3Bsjk2x&#10;OalJZru3Xy4Gu/z4/ovNYFvxIB8axwrmswwEceV0w7WC8+l9ugQRIrLG1jEp+KEAm3L0VGCuXc9f&#10;9DjGWqQQDjkqMDF2uZShMmQxzFxHnLir8xZjgr6W2mOfwm0rF1n2Ki02nBoMdrQzVN2O31bBUu8u&#10;l7r9NPeV3PZ7/3zA0+Kg1GQ8bNcgIg3xX/zn/tAKXt7S2nQmHQFZ/g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cqCnDCAAAA3AAAAA8AAAAAAAAAAAAAAAAAlwIAAGRycy9kb3du&#10;cmV2LnhtbFBLBQYAAAAABAAEAPUAAACGAwAAAAA=&#10;" filled="f" strokecolor="red" strokeweight=".5pt"/>
                <v:roundrect id="AutoShape 147" o:spid="_x0000_s1060" style="position:absolute;left:19;top:7613;width:42735;height:953;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Zq/rxAAA&#10;ANwAAAAPAAAAZHJzL2Rvd25yZXYueG1sRI/RagIxFETfC/2HcAVfSs1WpOpqFBEU8aGg9gOum+tm&#10;cXOzTVJ3/XsjFPo4zMwZZr7sbC1u5EPlWMHHIANBXDhdcang+7R5n4AIEVlj7ZgU3CnAcvH6Msdc&#10;u5YPdDvGUiQIhxwVmBibXMpQGLIYBq4hTt7FeYsxSV9K7bFNcFvLYZZ9SosVpwWDDa0NFdfjr1Uw&#10;0evzuay/zM9Urtqtf9vjabhXqt/rVjMQkbr4H/5r77SC0XgKzzPpCMjF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OGav68QAAADcAAAADwAAAAAAAAAAAAAAAACXAgAAZHJzL2Rv&#10;d25yZXYueG1sUEsFBgAAAAAEAAQA9QAAAIgDAAAAAA==&#10;" filled="f" strokecolor="red" strokeweight=".5pt"/>
                <v:roundrect id="AutoShape 148" o:spid="_x0000_s1061" style="position:absolute;left:44958;top:6953;width:9448;height:3918;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waBkxQAA&#10;ANwAAAAPAAAAZHJzL2Rvd25yZXYueG1sRE/LasJAFN0X/IfhCt2ImbSUoqmjiNBSrButJC5vMzcP&#10;zNxJM1ONfr2zELo8nPds0ZtGnKhztWUFT1EMgji3uuZSwf77fTwB4TyyxsYyKbiQg8V88DDDRNsz&#10;b+m086UIIewSVFB53yZSurwigy6yLXHgCtsZ9AF2pdQdnkO4aeRzHL9KgzWHhgpbWlWUH3d/RsFH&#10;Nrqk5rCJp/gzOn5l6W9RXNdKPQ775RsIT73/F9/dn1rByyTMD2fCEZDz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XBoGTFAAAA3AAAAA8AAAAAAAAAAAAAAAAAlwIAAGRycy9k&#10;b3ducmV2LnhtbFBLBQYAAAAABAAEAPUAAACJAwAAAAA=&#10;" fillcolor="#dbe5f1 [660]" strokecolor="#0070c0">
                  <v:textbox inset="1mm">
                    <w:txbxContent>
                      <w:p w14:paraId="57B24D75" w14:textId="77777777" w:rsidR="00DD2757" w:rsidRPr="00C303D9" w:rsidRDefault="00DD2757" w:rsidP="003373D9">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v:textbox>
                </v:roundrect>
                <v:roundrect id="AutoShape 149" o:spid="_x0000_s1062" style="position:absolute;left:44958;top:12369;width:9448;height:5588;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" fillcolor="#dbe5f1 [660]" strokecolor="#0070c0">
                  <v:textbox inset="1mm">
                    <w:txbxContent>
                      <w:p w14:paraId="6AFC9451" w14:textId="77777777" w:rsidR="00DD2757" w:rsidRPr="00C303D9" w:rsidRDefault="00DD2757" w:rsidP="003373D9">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v:textbox>
                </v:roundrect>
                <v:roundrect id="AutoShape 150" o:spid="_x0000_s1063" style="position:absolute;left:19;top:8807;width:42735;height:9150;visibility:visible;mso-wrap-style:square;v-text-anchor:top" arcsize="1502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Tbo6xgAA&#10;ANwAAAAPAAAAZHJzL2Rvd25yZXYueG1sRI9Pa8JAFMTvhX6H5Qm91Y2hLRJdRaqlFXrpVpDcHtmX&#10;P5h9G7Krid/eLRQ8DjPzG2a5Hm0rLtT7xrGC2TQBQVw403Cl4PD78TwH4QOywdYxKbiSh/Xq8WGJ&#10;mXED/9BFh0pECPsMFdQhdJmUvqjJop+6jjh6pesthij7Spoehwi3rUyT5E1abDgu1NjRe03FSZ+t&#10;gm2613q3fS2HXJ/yKr9+Hz/LQqmnybhZgAg0hnv4v/1lFLzMU/g7E4+AXN0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2Tbo6xgAAANwAAAAPAAAAAAAAAAAAAAAAAJcCAABkcnMv&#10;ZG93bnJldi54bWxQSwUGAAAAAAQABAD1AAAAigMAAAAA&#10;" filled="f" strokecolor="red" strokeweight=".5pt"/>
                <v:roundrect id="AutoShape 151" o:spid="_x0000_s1064" style="position:absolute;left:14306;top:21990;width:9449;height:6350;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Ez4TyAAA&#10;ANwAAAAPAAAAZHJzL2Rvd25yZXYueG1sRI9PawIxFMTvQr9DeEIvUrNWKetqlCJYxPZSK9rj6+bt&#10;H9y8rJuoaz+9EQo9DjPzG2Y6b00lztS40rKCQT8CQZxaXXKuYPu1fIpBOI+ssbJMCq7kYD576Ewx&#10;0fbCn3Te+FwECLsEFRTe14mULi3IoOvbmjh4mW0M+iCbXOoGLwFuKvkcRS/SYMlhocCaFgWlh83J&#10;KHjb96478/0RjfGnd3jf745Z9rtW6rHbvk5AeGr9f/ivvdIKRvEQ7mfCEZCzG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BUTPhPIAAAA3AAAAA8AAAAAAAAAAAAAAAAAlwIAAGRy&#10;cy9kb3ducmV2LnhtbFBLBQYAAAAABAAEAPUAAACMAwAAAAA=&#10;" fillcolor="#dbe5f1 [660]" strokecolor="#0070c0">
                  <v:textbox inset="1mm">
                    <w:txbxContent>
                      <w:p w14:paraId="10F940AC" w14:textId="77777777" w:rsidR="00DD2757" w:rsidRPr="00C303D9" w:rsidRDefault="00DD2757" w:rsidP="003373D9">
                        <w:pPr>
                          <w:rPr>
                            <w:sz w:val="16"/>
                            <w:lang w:val="en-AU"/>
                          </w:rPr>
                        </w:pPr>
                        <w:r>
                          <w:rPr>
                            <w:sz w:val="16"/>
                            <w:lang w:val="en-AU"/>
                          </w:rPr>
                          <w:t>Entire contents of selected XLS file displayed for reference</w:t>
                        </w:r>
                      </w:p>
                    </w:txbxContent>
                  </v:textbox>
                </v:roundrect>
                <v:shape id="AutoShape 300" o:spid="_x0000_s1065" type="#_x0000_t32" style="position:absolute;left:42754;top:3562;width:2204;height:2216;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fNNLcQAAADcAAAADwAAAGRycy9kb3ducmV2LnhtbESPX2vCMBTF34V9h3AHe9N0rhbpjFJk&#10;g8FerBb08dLctWXNTUky2337ZSD4eDh/fpzNbjK9uJLznWUFz4sEBHFtdceNgur0Pl+D8AFZY2+Z&#10;FPySh932YbbBXNuRS7oeQyPiCPscFbQhDLmUvm7JoF/YgTh6X9YZDFG6RmqHYxw3vVwmSSYNdhwJ&#10;LQ60b6n+Pv6YCHHny2p/yD7H5duEp5e+KF1VKPX0OBWvIAJN4R6+tT+0gnSdwv+ZeATk9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J800txAAAANwAAAAPAAAAAAAAAAAA&#10;AAAAAKECAABkcnMvZG93bnJldi54bWxQSwUGAAAAAAQABAD5AAAAkgMAAAAA&#10;" strokecolor="#0070c0">
                  <v:stroke endarrow="block"/>
                </v:shape>
                <v:shape id="AutoShape 301" o:spid="_x0000_s1066" type="#_x0000_t32" style="position:absolute;left:42754;top:6953;width:2204;height:1962;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7dWMMAAADcAAAADwAAAGRycy9kb3ducmV2LnhtbESPwWrDMBBE74X+g9hCbo2ckDbBjRJC&#10;jKGHXur4AxZrY5lKK2MpjpOvjwqFHoeZN8Ns95OzYqQhdJ4VLOYZCOLG645bBfWpfN2ACBFZo/VM&#10;Cm4UYL97ftpirv2Vv2msYitSCYccFZgY+1zK0BhyGOa+J07e2Q8OY5JDK/WA11TurFxm2bt02HFa&#10;MNjT0VDzU12cgtWhvFhZfRX9fUFrU3NhW3tXavYyHT5ARJrif/iP/tSJ27zB75l0BOTu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zu3VjDAAAA3AAAAA8AAAAAAAAAAAAA&#10;AAAAoQIAAGRycy9kb3ducmV2LnhtbFBLBQYAAAAABAAEAPkAAACRAwAAAAA=&#10;" strokecolor="#0070c0">
                  <v:stroke endarrow="block"/>
                </v:shape>
                <v:shape id="AutoShape 302" o:spid="_x0000_s1067" type="#_x0000_t32" style="position:absolute;left:42754;top:8089;width:2204;height:7074;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DxDL8AAAADcAAAADwAAAGRycy9kb3ducmV2LnhtbESPwarCMBRE94L/EK7gTlNFVKpRRBFc&#10;vM2rfsCluTbF5KY0Uatf/yIIbznMnBlmve2cFQ9qQ+1ZwWScgSAuva65UnA5H0dLECEia7SeScGL&#10;Amw3/d4ac+2f/EuPIlYilXDIUYGJscmlDKUhh2HsG+LkXX3rMCbZVlK3+Ezlzsppls2lw5rTgsGG&#10;9obKW3F3Cma7493K4ufQvCe0MBc+2Mq+lRoOut0KRKQu/oe/9EknbjmHz5l0BOTmD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Aw8Qy/AAAAA3AAAAA8AAAAAAAAAAAAAAAAA&#10;oQIAAGRycy9kb3ducmV2LnhtbFBLBQYAAAAABAAEAPkAAACOAwAAAAA=&#10;" strokecolor="#0070c0">
                  <v:stroke endarrow="block"/>
                </v:shape>
                <v:shape id="AutoShape 303" o:spid="_x0000_s1068" type="#_x0000_t32" style="position:absolute;left:19030;top:17957;width:2356;height:4033;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HTWsUAAADcAAAADwAAAGRycy9kb3ducmV2LnhtbESPy2rDMBBF94H+g5hCdoncJHWMayWY&#10;0EIgm+YB7XKwprapNTKSGrt/HxUKWV7u43CL7Wg6cSXnW8sKnuYJCOLK6pZrBZfz2ywD4QOyxs4y&#10;KfglD9vNw6TAXNuBj3Q9hVrEEfY5KmhC6HMpfdWQQT+3PXH0vqwzGKJ0tdQOhzhuOrlIklQabDkS&#10;Guxp11D1ffoxEeI+Pp937+lhWLyOeF525dFdSqWmj2P5AiLQGO7h//ZeK1hla/g7E4+A3Nw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HTWsUAAADcAAAADwAAAAAAAAAA&#10;AAAAAAChAgAAZHJzL2Rvd25yZXYueG1sUEsFBgAAAAAEAAQA+QAAAJMDAAAAAA==&#10;" strokecolor="#0070c0">
                  <v:stroke endarrow="block"/>
                </v:shape>
                <w10:anchorlock/>
              </v:group>
            </w:pict>
          </mc:Fallback>
        </mc:AlternateContent>
      </w:r>
    </w:p>
    <w:p w14:paraId="7AB20FA8" w14:textId="2A9FBE3B" w:rsidR="003373D9" w:rsidRPr="00DA48C2" w:rsidRDefault="00980823"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37</w:t>
      </w:r>
      <w:r w:rsidR="00397B59" w:rsidRPr="00DA48C2">
        <w:fldChar w:fldCharType="end"/>
      </w:r>
      <w:r w:rsidR="003373D9" w:rsidRPr="00DA48C2">
        <w:t>: Matching &amp; Element Assignment Control</w:t>
      </w:r>
    </w:p>
    <w:p w14:paraId="1C0F9239" w14:textId="77777777" w:rsidR="003373D9" w:rsidRPr="00B350A0" w:rsidRDefault="003373D9" w:rsidP="004A51AA">
      <w:pPr>
        <w:pStyle w:val="Body"/>
      </w:pPr>
      <w:r w:rsidRPr="00B350A0">
        <w:t>This panel shows the contents of the .XLS file you have opened and allows you to select how it will be used.</w:t>
      </w:r>
    </w:p>
    <w:p w14:paraId="1C6967A8" w14:textId="77777777" w:rsidR="003373D9" w:rsidRPr="00B350A0" w:rsidRDefault="003373D9" w:rsidP="004A51AA">
      <w:pPr>
        <w:pStyle w:val="Body"/>
      </w:pPr>
      <w:r w:rsidRPr="00B350A0">
        <w:t>The three rows of dropdown boxes are used as follows:</w:t>
      </w:r>
    </w:p>
    <w:tbl>
      <w:tblPr>
        <w:tblStyle w:val="TableSimple"/>
        <w:tblW w:w="0" w:type="auto"/>
        <w:tblLook w:val="04A0" w:firstRow="1" w:lastRow="0" w:firstColumn="1" w:lastColumn="0" w:noHBand="0" w:noVBand="1"/>
      </w:tblPr>
      <w:tblGrid>
        <w:gridCol w:w="1045"/>
        <w:gridCol w:w="5532"/>
        <w:gridCol w:w="1956"/>
      </w:tblGrid>
      <w:tr w:rsidR="003373D9" w:rsidRPr="00CB0456" w14:paraId="428E1139" w14:textId="77777777" w:rsidTr="003373D9">
        <w:tc>
          <w:tcPr>
            <w:tcW w:w="0" w:type="auto"/>
          </w:tcPr>
          <w:p w14:paraId="12BA4E6F" w14:textId="77777777" w:rsidR="003373D9" w:rsidRPr="00CB0456" w:rsidRDefault="003373D9" w:rsidP="00CB0456">
            <w:r w:rsidRPr="00CB0456">
              <w:t>First row</w:t>
            </w:r>
          </w:p>
        </w:tc>
        <w:tc>
          <w:tcPr>
            <w:tcW w:w="0" w:type="auto"/>
          </w:tcPr>
          <w:p w14:paraId="105FA6DC" w14:textId="77777777" w:rsidR="003373D9" w:rsidRPr="00CB0456" w:rsidRDefault="003373D9" w:rsidP="00CB0456">
            <w:r w:rsidRPr="00CB0456">
              <w:t>Selecting the Matching Column</w:t>
            </w:r>
          </w:p>
          <w:p w14:paraId="4090F1AE" w14:textId="77777777" w:rsidR="003373D9" w:rsidRPr="00CB0456" w:rsidRDefault="003373D9" w:rsidP="00CB0456">
            <w:r w:rsidRPr="00CB0456">
              <w:t>In one of the columns only, select Matching Column from the drop down list. This indicates the column that will be used to search for the Spectrum to receive the Metadata for each row.</w:t>
            </w:r>
          </w:p>
        </w:tc>
        <w:tc>
          <w:tcPr>
            <w:tcW w:w="0" w:type="auto"/>
          </w:tcPr>
          <w:p w14:paraId="13947D0D" w14:textId="77777777" w:rsidR="003373D9" w:rsidRPr="00CB0456" w:rsidRDefault="003373D9" w:rsidP="00CB0456">
            <w:r w:rsidRPr="00CB0456">
              <w:rPr>
                <w:noProof/>
                <w:lang w:eastAsia="en-GB"/>
              </w:rPr>
              <w:drawing>
                <wp:inline distT="0" distB="0" distL="0" distR="0" wp14:anchorId="4283AE90" wp14:editId="56F12340">
                  <wp:extent cx="1085850" cy="381000"/>
                  <wp:effectExtent l="19050" t="0" r="0" b="0"/>
                  <wp:docPr id="13"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82" cstate="print"/>
                          <a:srcRect l="41676" t="23245" r="20327" b="53116"/>
                          <a:stretch>
                            <a:fillRect/>
                          </a:stretch>
                        </pic:blipFill>
                        <pic:spPr bwMode="auto">
                          <a:xfrm>
                            <a:off x="0" y="0"/>
                            <a:ext cx="1085850" cy="381000"/>
                          </a:xfrm>
                          <a:prstGeom prst="rect">
                            <a:avLst/>
                          </a:prstGeom>
                          <a:noFill/>
                          <a:ln w="9525">
                            <a:noFill/>
                            <a:miter lim="800000"/>
                            <a:headEnd/>
                            <a:tailEnd/>
                          </a:ln>
                        </pic:spPr>
                      </pic:pic>
                    </a:graphicData>
                  </a:graphic>
                </wp:inline>
              </w:drawing>
            </w:r>
          </w:p>
        </w:tc>
      </w:tr>
      <w:tr w:rsidR="003373D9" w:rsidRPr="00CB0456" w14:paraId="387F6991" w14:textId="77777777" w:rsidTr="003373D9">
        <w:tc>
          <w:tcPr>
            <w:tcW w:w="0" w:type="auto"/>
          </w:tcPr>
          <w:p w14:paraId="5F3785B5" w14:textId="77777777" w:rsidR="003373D9" w:rsidRPr="00CB0456" w:rsidRDefault="003373D9" w:rsidP="00CB0456">
            <w:r w:rsidRPr="00CB0456">
              <w:t>Second Row</w:t>
            </w:r>
          </w:p>
        </w:tc>
        <w:tc>
          <w:tcPr>
            <w:tcW w:w="0" w:type="auto"/>
          </w:tcPr>
          <w:p w14:paraId="70114DF6" w14:textId="77777777" w:rsidR="003373D9" w:rsidRPr="00CB0456" w:rsidRDefault="003373D9" w:rsidP="00CB0456">
            <w:r w:rsidRPr="00CB0456">
              <w:t>Selecting the Metadata Group</w:t>
            </w:r>
          </w:p>
          <w:p w14:paraId="62E8D512" w14:textId="77777777" w:rsidR="003373D9" w:rsidRPr="00CB0456" w:rsidRDefault="003373D9" w:rsidP="00CB0456">
            <w:r w:rsidRPr="00CB0456">
              <w:t>In all columns that you want to use, select the Metadata Group that contains the Metadata Attribute which is listed in that column.</w:t>
            </w:r>
          </w:p>
        </w:tc>
        <w:tc>
          <w:tcPr>
            <w:tcW w:w="0" w:type="auto"/>
          </w:tcPr>
          <w:p w14:paraId="1942F360" w14:textId="77777777" w:rsidR="003373D9" w:rsidRPr="00CB0456" w:rsidRDefault="003373D9" w:rsidP="00CB0456">
            <w:r w:rsidRPr="00CB0456">
              <w:rPr>
                <w:noProof/>
                <w:lang w:eastAsia="en-GB"/>
              </w:rPr>
              <w:drawing>
                <wp:inline distT="0" distB="0" distL="0" distR="0" wp14:anchorId="552CC490" wp14:editId="7BE22204">
                  <wp:extent cx="1047750" cy="889000"/>
                  <wp:effectExtent l="19050" t="0" r="0" b="0"/>
                  <wp:docPr id="1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83" cstate="print"/>
                          <a:srcRect l="37445" t="26885" r="26211" b="27213"/>
                          <a:stretch>
                            <a:fillRect/>
                          </a:stretch>
                        </pic:blipFill>
                        <pic:spPr bwMode="auto">
                          <a:xfrm>
                            <a:off x="0" y="0"/>
                            <a:ext cx="1047750" cy="889000"/>
                          </a:xfrm>
                          <a:prstGeom prst="rect">
                            <a:avLst/>
                          </a:prstGeom>
                          <a:noFill/>
                          <a:ln w="9525">
                            <a:noFill/>
                            <a:miter lim="800000"/>
                            <a:headEnd/>
                            <a:tailEnd/>
                          </a:ln>
                        </pic:spPr>
                      </pic:pic>
                    </a:graphicData>
                  </a:graphic>
                </wp:inline>
              </w:drawing>
            </w:r>
          </w:p>
        </w:tc>
      </w:tr>
      <w:tr w:rsidR="003373D9" w:rsidRPr="00CB0456" w14:paraId="1A1C1314" w14:textId="77777777" w:rsidTr="003373D9">
        <w:tc>
          <w:tcPr>
            <w:tcW w:w="0" w:type="auto"/>
          </w:tcPr>
          <w:p w14:paraId="0B01A24A" w14:textId="77777777" w:rsidR="003373D9" w:rsidRPr="00CB0456" w:rsidRDefault="003373D9" w:rsidP="00CB0456">
            <w:r w:rsidRPr="00CB0456">
              <w:t>Third Row</w:t>
            </w:r>
          </w:p>
        </w:tc>
        <w:tc>
          <w:tcPr>
            <w:tcW w:w="0" w:type="auto"/>
          </w:tcPr>
          <w:p w14:paraId="58BBB6B7" w14:textId="77777777" w:rsidR="003373D9" w:rsidRPr="00CB0456" w:rsidRDefault="003373D9" w:rsidP="00CB0456">
            <w:r w:rsidRPr="00CB0456">
              <w:t>Selecting the Metadata Attribute</w:t>
            </w:r>
          </w:p>
          <w:p w14:paraId="345D6F69" w14:textId="77777777" w:rsidR="003373D9" w:rsidRPr="00CB0456" w:rsidRDefault="003373D9" w:rsidP="00CB0456">
            <w:r w:rsidRPr="00CB0456">
              <w:t>In all columns that you want to use, select the Metadata Attribute which is listed in that column.</w:t>
            </w:r>
          </w:p>
        </w:tc>
        <w:tc>
          <w:tcPr>
            <w:tcW w:w="0" w:type="auto"/>
          </w:tcPr>
          <w:p w14:paraId="7F87DC51" w14:textId="77777777" w:rsidR="003373D9" w:rsidRPr="00CB0456" w:rsidRDefault="003373D9" w:rsidP="00CB0456"/>
        </w:tc>
      </w:tr>
    </w:tbl>
    <w:p w14:paraId="42149F49" w14:textId="77777777" w:rsidR="003373D9" w:rsidRPr="00B350A0" w:rsidRDefault="003373D9" w:rsidP="004A51AA">
      <w:pPr>
        <w:pStyle w:val="Body"/>
      </w:pPr>
      <w:r w:rsidRPr="00B350A0">
        <w:t>After you have set up these three rows of selection parameters, the Assignment Details and Matching Details panels will show how the .XLS data will be uploaded. Use these panels to check that the upload is set up correctly before proceeding.</w:t>
      </w:r>
    </w:p>
    <w:tbl>
      <w:tblPr>
        <w:tblStyle w:val="TableGrid"/>
        <w:tblW w:w="0" w:type="auto"/>
        <w:tblInd w:w="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222"/>
        <w:gridCol w:w="236"/>
        <w:gridCol w:w="5006"/>
      </w:tblGrid>
      <w:tr w:rsidR="00EF01E1" w:rsidRPr="00B350A0" w14:paraId="3C6A474A" w14:textId="77777777" w:rsidTr="00776B42">
        <w:tc>
          <w:tcPr>
            <w:tcW w:w="0" w:type="auto"/>
          </w:tcPr>
          <w:p w14:paraId="2C2F9620" w14:textId="77777777" w:rsidR="00EF01E1" w:rsidRPr="00CB0456" w:rsidRDefault="00EF01E1" w:rsidP="003373D9">
            <w:pPr>
              <w:rPr>
                <w:sz w:val="22"/>
                <w:szCs w:val="22"/>
              </w:rPr>
            </w:pPr>
            <w:r w:rsidRPr="00CB0456">
              <w:rPr>
                <w:noProof/>
                <w:szCs w:val="22"/>
                <w:lang w:eastAsia="en-GB"/>
              </w:rPr>
              <w:lastRenderedPageBreak/>
              <w:drawing>
                <wp:inline distT="0" distB="0" distL="0" distR="0" wp14:anchorId="3F0F9DD2" wp14:editId="2D3FF681">
                  <wp:extent cx="1727864" cy="4217797"/>
                  <wp:effectExtent l="0" t="19050" r="81886" b="49403"/>
                  <wp:docPr id="153"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84" cstate="print"/>
                          <a:srcRect l="40216" t="28502" r="9129" b="6230"/>
                          <a:stretch>
                            <a:fillRect/>
                          </a:stretch>
                        </pic:blipFill>
                        <pic:spPr bwMode="auto">
                          <a:xfrm>
                            <a:off x="0" y="0"/>
                            <a:ext cx="1730604" cy="422448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0" w:type="auto"/>
          </w:tcPr>
          <w:p w14:paraId="389F24F7" w14:textId="77777777" w:rsidR="00EF01E1" w:rsidRPr="00B350A0" w:rsidRDefault="00EF01E1" w:rsidP="004A51AA">
            <w:pPr>
              <w:pStyle w:val="HangingIndent"/>
              <w:rPr>
                <w:rStyle w:val="GUIWord"/>
                <w:u w:val="single"/>
              </w:rPr>
            </w:pPr>
          </w:p>
        </w:tc>
        <w:tc>
          <w:tcPr>
            <w:tcW w:w="236" w:type="dxa"/>
          </w:tcPr>
          <w:p w14:paraId="4C59DB51" w14:textId="77777777" w:rsidR="00EF01E1" w:rsidRPr="00B350A0" w:rsidRDefault="00EF01E1" w:rsidP="004A51AA">
            <w:pPr>
              <w:pStyle w:val="HangingIndent"/>
              <w:rPr>
                <w:rStyle w:val="GUIWord"/>
                <w:u w:val="single"/>
              </w:rPr>
            </w:pPr>
          </w:p>
        </w:tc>
        <w:tc>
          <w:tcPr>
            <w:tcW w:w="5006" w:type="dxa"/>
          </w:tcPr>
          <w:p w14:paraId="2E3F861F" w14:textId="16B90608" w:rsidR="00EF01E1" w:rsidRPr="00B350A0" w:rsidRDefault="00EF01E1" w:rsidP="004A51AA">
            <w:pPr>
              <w:pStyle w:val="HangingIndent"/>
            </w:pPr>
            <w:r w:rsidRPr="00B350A0">
              <w:rPr>
                <w:rStyle w:val="GUIWord"/>
                <w:u w:val="single"/>
              </w:rPr>
              <w:t>Number of assignable columns:</w:t>
            </w:r>
            <w:r w:rsidR="00127365" w:rsidRPr="00B350A0">
              <w:t xml:space="preserve"> </w:t>
            </w:r>
            <w:r w:rsidRPr="00B350A0">
              <w:t>The number of columns in the .XLS file which remain unused</w:t>
            </w:r>
          </w:p>
          <w:p w14:paraId="560928FB" w14:textId="045B9A7E" w:rsidR="00EF01E1" w:rsidRPr="00B350A0" w:rsidRDefault="00EF01E1" w:rsidP="004A51AA">
            <w:pPr>
              <w:pStyle w:val="HangingIndent"/>
            </w:pPr>
            <w:r w:rsidRPr="00B350A0">
              <w:rPr>
                <w:rStyle w:val="GUIWord"/>
                <w:u w:val="single"/>
              </w:rPr>
              <w:t>Number of assigned columns:</w:t>
            </w:r>
            <w:r w:rsidRPr="00B350A0">
              <w:tab/>
            </w:r>
            <w:r w:rsidR="00127365" w:rsidRPr="00B350A0">
              <w:t xml:space="preserve"> </w:t>
            </w:r>
            <w:r w:rsidRPr="00B350A0">
              <w:t>The number of columns in the .XLS file which will be copied into Metadata Attributes</w:t>
            </w:r>
          </w:p>
          <w:p w14:paraId="3875F73B" w14:textId="77777777" w:rsidR="00EF01E1" w:rsidRPr="00B350A0" w:rsidRDefault="00EF01E1" w:rsidP="004A51AA">
            <w:pPr>
              <w:pStyle w:val="HangingIndent"/>
            </w:pPr>
            <w:r w:rsidRPr="00B350A0">
              <w:rPr>
                <w:rStyle w:val="GUIWord"/>
                <w:u w:val="single"/>
              </w:rPr>
              <w:t>Number of spectra:</w:t>
            </w:r>
            <w:r w:rsidRPr="00B350A0">
              <w:rPr>
                <w:rStyle w:val="GUIWord"/>
                <w:u w:val="single"/>
              </w:rPr>
              <w:tab/>
            </w:r>
            <w:r w:rsidRPr="00B350A0">
              <w:t>The number of Spectra selected in the hierarchy tree browser (see below)</w:t>
            </w:r>
          </w:p>
          <w:p w14:paraId="209A684E" w14:textId="77777777" w:rsidR="00EF01E1" w:rsidRPr="00B350A0" w:rsidRDefault="00EF01E1" w:rsidP="004A51AA">
            <w:pPr>
              <w:pStyle w:val="HangingIndent"/>
            </w:pPr>
            <w:r w:rsidRPr="00B350A0">
              <w:rPr>
                <w:rStyle w:val="GUIWord"/>
                <w:u w:val="single"/>
              </w:rPr>
              <w:t>Number of matches:</w:t>
            </w:r>
            <w:r w:rsidRPr="00B350A0">
              <w:tab/>
              <w:t xml:space="preserve"> The number of selected Spectra which match data in the </w:t>
            </w:r>
            <w:r w:rsidRPr="00B350A0">
              <w:rPr>
                <w:rStyle w:val="GUIWord"/>
                <w:u w:val="single"/>
              </w:rPr>
              <w:t>Matching Column</w:t>
            </w:r>
            <w:r w:rsidRPr="00B350A0">
              <w:t xml:space="preserve"> of the .XLS file</w:t>
            </w:r>
          </w:p>
          <w:p w14:paraId="5EA031F4" w14:textId="77777777" w:rsidR="00EF01E1" w:rsidRPr="00B350A0" w:rsidRDefault="00EF01E1" w:rsidP="004A51AA">
            <w:pPr>
              <w:pStyle w:val="HangingIndent"/>
            </w:pPr>
            <w:r w:rsidRPr="00B350A0">
              <w:rPr>
                <w:rStyle w:val="GUIWord"/>
                <w:u w:val="single"/>
              </w:rPr>
              <w:t>Spectrum</w:t>
            </w:r>
            <w:r w:rsidRPr="00B350A0">
              <w:tab/>
              <w:t>(First column) The Spectrum IDs of all selected Spectra</w:t>
            </w:r>
          </w:p>
          <w:p w14:paraId="42A951A1" w14:textId="77777777" w:rsidR="00EF01E1" w:rsidRPr="00B350A0" w:rsidRDefault="00EF01E1" w:rsidP="004A51AA">
            <w:pPr>
              <w:pStyle w:val="HangingIndent"/>
            </w:pPr>
            <w:r w:rsidRPr="00B350A0">
              <w:rPr>
                <w:rStyle w:val="GUIWord"/>
                <w:u w:val="single"/>
              </w:rPr>
              <w:t>DB Value</w:t>
            </w:r>
            <w:r w:rsidRPr="00B350A0">
              <w:tab/>
              <w:t xml:space="preserve">(Second column) The value from the SPECCHIO database of the Metadata Attribute which you have identified in the </w:t>
            </w:r>
            <w:r w:rsidRPr="00B350A0">
              <w:rPr>
                <w:rStyle w:val="GUIWord"/>
                <w:u w:val="single"/>
              </w:rPr>
              <w:t>Matching Column</w:t>
            </w:r>
          </w:p>
          <w:p w14:paraId="74AD6E38" w14:textId="77777777" w:rsidR="00EF01E1" w:rsidRPr="00B350A0" w:rsidRDefault="00EF01E1" w:rsidP="004A51AA">
            <w:pPr>
              <w:pStyle w:val="HangingIndent"/>
            </w:pPr>
            <w:r w:rsidRPr="00B350A0">
              <w:rPr>
                <w:rStyle w:val="GUIWord"/>
                <w:u w:val="single"/>
              </w:rPr>
              <w:t>Table Value</w:t>
            </w:r>
            <w:r w:rsidRPr="00B350A0">
              <w:tab/>
              <w:t xml:space="preserve">(Third column) The matched value from the </w:t>
            </w:r>
            <w:r w:rsidRPr="00B350A0">
              <w:rPr>
                <w:rStyle w:val="GUIWord"/>
                <w:u w:val="single"/>
              </w:rPr>
              <w:t>Matching Column</w:t>
            </w:r>
            <w:r w:rsidRPr="00B350A0">
              <w:t xml:space="preserve"> of the .XLS file. The data in this row will be loaded into the Metadata for this Spectrum.</w:t>
            </w:r>
          </w:p>
        </w:tc>
      </w:tr>
    </w:tbl>
    <w:p w14:paraId="543DBFEB" w14:textId="77777777" w:rsidR="00FE60DE" w:rsidRPr="00DA48C2" w:rsidRDefault="00FE60DE" w:rsidP="00941E8C">
      <w:pPr>
        <w:pStyle w:val="Caption"/>
      </w:pPr>
      <w:r w:rsidRPr="00DA48C2">
        <w:t>Figure 34:</w:t>
      </w:r>
      <w:r w:rsidR="00776B42" w:rsidRPr="00DA48C2">
        <w:t xml:space="preserve"> </w:t>
      </w:r>
      <w:r w:rsidRPr="00DA48C2">
        <w:t xml:space="preserve">Assignment </w:t>
      </w:r>
      <w:r w:rsidR="00D812D7" w:rsidRPr="00DA48C2">
        <w:t>&amp; Matching D</w:t>
      </w:r>
      <w:r w:rsidRPr="00DA48C2">
        <w:t>etails dialog</w:t>
      </w:r>
    </w:p>
    <w:p w14:paraId="5FF872A3" w14:textId="77777777" w:rsidR="003373D9" w:rsidRPr="00B350A0" w:rsidRDefault="003373D9" w:rsidP="004A51AA">
      <w:pPr>
        <w:pStyle w:val="ProcessHeading"/>
      </w:pPr>
      <w:r w:rsidRPr="00B350A0">
        <w:t>To upload Metadata:</w:t>
      </w:r>
    </w:p>
    <w:p w14:paraId="5436F991" w14:textId="77777777" w:rsidR="003373D9" w:rsidRPr="00B350A0" w:rsidRDefault="003373D9" w:rsidP="004A51AA">
      <w:pPr>
        <w:pStyle w:val="Body"/>
      </w:pPr>
      <w:r w:rsidRPr="00B350A0">
        <w:t>You must already have an Excel .XLS file containing the Metadata to upload.</w:t>
      </w:r>
    </w:p>
    <w:p w14:paraId="3F14BA96" w14:textId="77777777" w:rsidR="003373D9" w:rsidRPr="00B350A0" w:rsidRDefault="003373D9" w:rsidP="004A51AA">
      <w:pPr>
        <w:pStyle w:val="Body"/>
      </w:pPr>
      <w:bookmarkStart w:id="416" w:name="_Toc356807313"/>
      <w:bookmarkEnd w:id="416"/>
      <w:r w:rsidRPr="00B350A0">
        <w:t xml:space="preserve">If SPECCHIO finds a Metadata Attribute already exists for any Spectrum, SPECCHIO will ask how you wish to proceed by displaying the following dialog box, which lists the Metadata Attribute name that already exists (in this example, </w:t>
      </w:r>
      <w:r w:rsidRPr="00B350A0">
        <w:rPr>
          <w:rStyle w:val="GUIWord"/>
          <w:u w:val="single"/>
        </w:rPr>
        <w:t>File Comments</w:t>
      </w:r>
      <w:r w:rsidRPr="00B350A0">
        <w:t>).</w:t>
      </w:r>
    </w:p>
    <w:p w14:paraId="1946D7A6" w14:textId="77777777" w:rsidR="003373D9" w:rsidRPr="00B350A0" w:rsidRDefault="003373D9" w:rsidP="003373D9">
      <w:pPr>
        <w:pStyle w:val="Figure"/>
        <w:rPr>
          <w:u w:val="single"/>
        </w:rPr>
      </w:pPr>
      <w:r w:rsidRPr="00CB0456">
        <w:rPr>
          <w:lang w:val="en-GB" w:eastAsia="en-GB"/>
        </w:rPr>
        <w:lastRenderedPageBreak/>
        <w:drawing>
          <wp:inline distT="0" distB="0" distL="0" distR="0" wp14:anchorId="63177D7D" wp14:editId="54BF1B14">
            <wp:extent cx="3542285" cy="1023582"/>
            <wp:effectExtent l="0" t="19050" r="77215" b="62268"/>
            <wp:docPr id="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85" cstate="print"/>
                    <a:srcRect/>
                    <a:stretch>
                      <a:fillRect/>
                    </a:stretch>
                  </pic:blipFill>
                  <pic:spPr bwMode="auto">
                    <a:xfrm>
                      <a:off x="0" y="0"/>
                      <a:ext cx="3545706" cy="102457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DCBB5E6" w14:textId="77777777" w:rsidR="003373D9" w:rsidRPr="00B350A0" w:rsidRDefault="003373D9" w:rsidP="004A51AA">
      <w:pPr>
        <w:pStyle w:val="Body"/>
      </w:pPr>
      <w:r w:rsidRPr="00B350A0">
        <w:t>Select one of these three</w:t>
      </w:r>
      <w:r w:rsidR="003D4770" w:rsidRPr="00B350A0">
        <w:t xml:space="preserve"> options from the dropdown list:</w:t>
      </w:r>
    </w:p>
    <w:tbl>
      <w:tblPr>
        <w:tblStyle w:val="TableGrid"/>
        <w:tblW w:w="0" w:type="auto"/>
        <w:tblInd w:w="817" w:type="dxa"/>
        <w:tblLook w:val="04A0" w:firstRow="1" w:lastRow="0" w:firstColumn="1" w:lastColumn="0" w:noHBand="0" w:noVBand="1"/>
      </w:tblPr>
      <w:tblGrid>
        <w:gridCol w:w="2126"/>
        <w:gridCol w:w="6299"/>
      </w:tblGrid>
      <w:tr w:rsidR="003D4770" w:rsidRPr="00E50BFE" w14:paraId="23DDA8C5" w14:textId="77777777" w:rsidTr="003D4770">
        <w:tc>
          <w:tcPr>
            <w:tcW w:w="2126" w:type="dxa"/>
          </w:tcPr>
          <w:p w14:paraId="1B0E140B" w14:textId="77777777" w:rsidR="003D4770" w:rsidRPr="00CB0456" w:rsidRDefault="003D4770" w:rsidP="00E50BFE">
            <w:pPr>
              <w:rPr>
                <w:rStyle w:val="GUIWord"/>
              </w:rPr>
            </w:pPr>
            <w:r w:rsidRPr="00CB0456">
              <w:rPr>
                <w:rStyle w:val="GUIWord"/>
              </w:rPr>
              <w:t>Skip this parameter</w:t>
            </w:r>
          </w:p>
        </w:tc>
        <w:tc>
          <w:tcPr>
            <w:tcW w:w="6299" w:type="dxa"/>
          </w:tcPr>
          <w:p w14:paraId="0623BB86" w14:textId="77777777" w:rsidR="003D4770" w:rsidRPr="00E50BFE" w:rsidRDefault="003D4770" w:rsidP="00E50BFE">
            <w:pPr>
              <w:rPr>
                <w:sz w:val="22"/>
                <w:szCs w:val="22"/>
              </w:rPr>
            </w:pPr>
            <w:r w:rsidRPr="00E50BFE">
              <w:rPr>
                <w:sz w:val="22"/>
                <w:szCs w:val="22"/>
              </w:rPr>
              <w:t>No data from this column of the XLS file will be loaded into the SPECCHIO database.</w:t>
            </w:r>
          </w:p>
        </w:tc>
      </w:tr>
      <w:tr w:rsidR="003D4770" w:rsidRPr="00E50BFE" w14:paraId="1D54E874" w14:textId="77777777" w:rsidTr="003D4770">
        <w:tc>
          <w:tcPr>
            <w:tcW w:w="2126" w:type="dxa"/>
          </w:tcPr>
          <w:p w14:paraId="09A0640A" w14:textId="77777777" w:rsidR="003D4770" w:rsidRPr="00CB0456" w:rsidRDefault="003D4770" w:rsidP="00E50BFE">
            <w:pPr>
              <w:rPr>
                <w:rStyle w:val="GUIWord"/>
              </w:rPr>
            </w:pPr>
            <w:r w:rsidRPr="00CB0456">
              <w:rPr>
                <w:rStyle w:val="GUIWord"/>
              </w:rPr>
              <w:t>Insert anyway</w:t>
            </w:r>
          </w:p>
        </w:tc>
        <w:tc>
          <w:tcPr>
            <w:tcW w:w="6299" w:type="dxa"/>
          </w:tcPr>
          <w:p w14:paraId="692A7845" w14:textId="77777777" w:rsidR="003D4770" w:rsidRPr="00E50BFE" w:rsidRDefault="003D4770" w:rsidP="00E50BFE">
            <w:pPr>
              <w:rPr>
                <w:sz w:val="22"/>
                <w:szCs w:val="22"/>
              </w:rPr>
            </w:pPr>
            <w:r w:rsidRPr="00E50BFE">
              <w:rPr>
                <w:sz w:val="22"/>
                <w:szCs w:val="22"/>
              </w:rPr>
              <w:t>Add another value for this Metadata Attribute. This option is not supported for some Metadata Attributes. For example, adding a second File Name or Spectrum Number is not permitted.</w:t>
            </w:r>
          </w:p>
        </w:tc>
      </w:tr>
      <w:tr w:rsidR="003D4770" w:rsidRPr="00E50BFE" w14:paraId="09824D80" w14:textId="77777777" w:rsidTr="003D4770">
        <w:tc>
          <w:tcPr>
            <w:tcW w:w="2126" w:type="dxa"/>
          </w:tcPr>
          <w:p w14:paraId="5D666781" w14:textId="77777777" w:rsidR="003D4770" w:rsidRPr="00CB0456" w:rsidRDefault="003D4770" w:rsidP="00E50BFE">
            <w:pPr>
              <w:rPr>
                <w:rStyle w:val="GUIWord"/>
              </w:rPr>
            </w:pPr>
            <w:r w:rsidRPr="00CB0456">
              <w:rPr>
                <w:rStyle w:val="GUIWord"/>
              </w:rPr>
              <w:t>Delete existing and insert new values</w:t>
            </w:r>
          </w:p>
        </w:tc>
        <w:tc>
          <w:tcPr>
            <w:tcW w:w="6299" w:type="dxa"/>
          </w:tcPr>
          <w:p w14:paraId="3C9DB700" w14:textId="77777777" w:rsidR="003D4770" w:rsidRPr="00E50BFE" w:rsidRDefault="003D4770" w:rsidP="00E50BFE">
            <w:pPr>
              <w:rPr>
                <w:sz w:val="22"/>
                <w:szCs w:val="22"/>
              </w:rPr>
            </w:pPr>
            <w:r w:rsidRPr="00E50BFE">
              <w:rPr>
                <w:sz w:val="22"/>
                <w:szCs w:val="22"/>
              </w:rPr>
              <w:t>The Metadata values in the XLS file will replace those in the Spectra.</w:t>
            </w:r>
          </w:p>
        </w:tc>
      </w:tr>
    </w:tbl>
    <w:p w14:paraId="66E3DA73" w14:textId="77777777" w:rsidR="003373D9" w:rsidRPr="00B350A0" w:rsidRDefault="00242A89" w:rsidP="004A51AA">
      <w:pPr>
        <w:pStyle w:val="Body"/>
      </w:pPr>
      <w:r w:rsidRPr="00B350A0">
        <w:t xml:space="preserve">Click </w:t>
      </w:r>
      <w:r w:rsidRPr="00B350A0">
        <w:rPr>
          <w:rStyle w:val="ActionButton"/>
          <w:u w:val="single"/>
        </w:rPr>
        <w:t>OK</w:t>
      </w:r>
      <w:r w:rsidRPr="00B350A0">
        <w:t xml:space="preserve"> </w:t>
      </w:r>
      <w:r w:rsidR="003373D9" w:rsidRPr="00B350A0">
        <w:t>to continue processing using the action you have selected.</w:t>
      </w:r>
    </w:p>
    <w:p w14:paraId="4E405B66" w14:textId="77777777" w:rsidR="003373D9" w:rsidRPr="00B350A0" w:rsidRDefault="003373D9" w:rsidP="004A51AA">
      <w:pPr>
        <w:pStyle w:val="Body"/>
      </w:pPr>
      <w:r w:rsidRPr="00B350A0">
        <w:t>Click</w:t>
      </w:r>
      <w:r w:rsidR="00242A89" w:rsidRPr="00B350A0">
        <w:t xml:space="preserve"> </w:t>
      </w:r>
      <w:r w:rsidR="00242A89" w:rsidRPr="00B350A0">
        <w:rPr>
          <w:rStyle w:val="ActionButton"/>
          <w:u w:val="single"/>
        </w:rPr>
        <w:t>Cancel</w:t>
      </w:r>
      <w:r w:rsidRPr="00B350A0">
        <w:t xml:space="preserve"> to skip processing of this column. This has the same result as selecting </w:t>
      </w:r>
      <w:r w:rsidRPr="00B350A0">
        <w:rPr>
          <w:rStyle w:val="GUIWord"/>
          <w:u w:val="single"/>
        </w:rPr>
        <w:t>Skip this parameter</w:t>
      </w:r>
      <w:r w:rsidRPr="00B350A0">
        <w:t>.</w:t>
      </w:r>
    </w:p>
    <w:p w14:paraId="15FF27EE" w14:textId="77777777" w:rsidR="003373D9" w:rsidRPr="00B350A0" w:rsidRDefault="003373D9" w:rsidP="003373D9">
      <w:pPr>
        <w:pStyle w:val="HeadingSubUnnumbered"/>
        <w:rPr>
          <w:u w:val="single"/>
        </w:rPr>
      </w:pPr>
      <w:r w:rsidRPr="00B350A0">
        <w:rPr>
          <w:u w:val="single"/>
        </w:rPr>
        <w:t>Adjusting the matching strings</w:t>
      </w:r>
    </w:p>
    <w:p w14:paraId="78ABA10F" w14:textId="77777777" w:rsidR="003373D9" w:rsidRPr="00CB0456" w:rsidRDefault="003373D9" w:rsidP="004A51AA">
      <w:pPr>
        <w:pStyle w:val="Body"/>
      </w:pPr>
      <w:r w:rsidRPr="00B350A0">
        <w:t xml:space="preserve">If the data in the </w:t>
      </w:r>
      <w:r w:rsidRPr="00B350A0">
        <w:rPr>
          <w:rStyle w:val="GUIWord"/>
          <w:u w:val="single"/>
        </w:rPr>
        <w:t>Matching Column</w:t>
      </w:r>
      <w:r w:rsidRPr="00B350A0">
        <w:t xml:space="preserve"> of the XLS file is a partial match to the Metadata Attribute values in the database, you can use the REGEX box to assist in the match.</w:t>
      </w:r>
    </w:p>
    <w:p w14:paraId="6B4EC737" w14:textId="5B1826B6" w:rsidR="003373D9" w:rsidRPr="00B350A0" w:rsidRDefault="007E778A" w:rsidP="003373D9">
      <w:pPr>
        <w:pStyle w:val="Figure"/>
        <w:pageBreakBefore/>
        <w:rPr>
          <w:u w:val="single"/>
        </w:rPr>
      </w:pPr>
      <w:r w:rsidRPr="00CB0456">
        <w:rPr>
          <w:lang w:val="en-GB" w:eastAsia="en-GB"/>
        </w:rPr>
        <w:lastRenderedPageBreak/>
        <mc:AlternateContent>
          <mc:Choice Requires="wpg">
            <w:drawing>
              <wp:inline distT="0" distB="0" distL="0" distR="0" wp14:anchorId="577D4C81" wp14:editId="11934DB0">
                <wp:extent cx="5316855" cy="4899025"/>
                <wp:effectExtent l="0" t="50800" r="4445" b="3175"/>
                <wp:docPr id="453" name="Canvas 1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16855" cy="4899025"/>
                          <a:chOff x="0" y="0"/>
                          <a:chExt cx="53168" cy="48990"/>
                        </a:xfrm>
                      </wpg:grpSpPr>
                      <wps:wsp>
                        <wps:cNvPr id="454" name="AutoShape 511"/>
                        <wps:cNvSpPr>
                          <a:spLocks noChangeAspect="1" noChangeArrowheads="1"/>
                        </wps:cNvSpPr>
                        <wps:spPr bwMode="auto">
                          <a:xfrm>
                            <a:off x="0" y="0"/>
                            <a:ext cx="53168" cy="48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455" name="Picture 16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24923" y="958"/>
                            <a:ext cx="27851" cy="48032"/>
                          </a:xfrm>
                          <a:prstGeom prst="rect">
                            <a:avLst/>
                          </a:prstGeom>
                          <a:noFill/>
                          <a:extLst>
                            <a:ext uri="{909E8E84-426E-40DD-AFC4-6F175D3DCCD1}">
                              <a14:hiddenFill xmlns:a14="http://schemas.microsoft.com/office/drawing/2010/main">
                                <a:solidFill>
                                  <a:srgbClr val="FFFFFF"/>
                                </a:solidFill>
                              </a14:hiddenFill>
                            </a:ext>
                          </a:extLst>
                        </pic:spPr>
                      </pic:pic>
                      <wps:wsp>
                        <wps:cNvPr id="456" name="Text Box 168"/>
                        <wps:cNvSpPr txBox="1">
                          <a:spLocks noChangeArrowheads="1"/>
                        </wps:cNvSpPr>
                        <wps:spPr bwMode="auto">
                          <a:xfrm>
                            <a:off x="2197" y="8426"/>
                            <a:ext cx="6896" cy="1905"/>
                          </a:xfrm>
                          <a:prstGeom prst="rect">
                            <a:avLst/>
                          </a:prstGeom>
                          <a:solidFill>
                            <a:srgbClr val="FFFFFF"/>
                          </a:solidFill>
                          <a:ln w="9525">
                            <a:solidFill>
                              <a:srgbClr val="000000"/>
                            </a:solidFill>
                            <a:miter lim="800000"/>
                            <a:headEnd/>
                            <a:tailEnd/>
                          </a:ln>
                        </wps:spPr>
                        <wps:txbx>
                          <w:txbxContent>
                            <w:p w14:paraId="498FFBF3" w14:textId="77777777" w:rsidR="00DD2757" w:rsidRPr="007D716F" w:rsidRDefault="00DD2757" w:rsidP="003373D9">
                              <w:pPr>
                                <w:rPr>
                                  <w:sz w:val="18"/>
                                  <w:lang w:val="en-AU"/>
                                </w:rPr>
                              </w:pPr>
                              <w:r>
                                <w:rPr>
                                  <w:sz w:val="18"/>
                                  <w:lang w:val="en-AU"/>
                                </w:rPr>
                                <w:t>t</w:t>
                              </w:r>
                              <w:r w:rsidRPr="007D716F">
                                <w:rPr>
                                  <w:sz w:val="18"/>
                                  <w:lang w:val="en-AU"/>
                                </w:rPr>
                                <w:t>riticaa\.0*</w:t>
                              </w:r>
                            </w:p>
                          </w:txbxContent>
                        </wps:txbx>
                        <wps:bodyPr rot="0" vert="horz" wrap="square" lIns="18000" tIns="18000" rIns="18000" bIns="18000" anchor="t" anchorCtr="0" upright="1">
                          <a:noAutofit/>
                        </wps:bodyPr>
                      </wps:wsp>
                      <wps:wsp>
                        <wps:cNvPr id="457" name="Text Box 169"/>
                        <wps:cNvSpPr txBox="1">
                          <a:spLocks noChangeArrowheads="1"/>
                        </wps:cNvSpPr>
                        <wps:spPr bwMode="auto">
                          <a:xfrm>
                            <a:off x="9499" y="8426"/>
                            <a:ext cx="3753" cy="1905"/>
                          </a:xfrm>
                          <a:prstGeom prst="rect">
                            <a:avLst/>
                          </a:prstGeom>
                          <a:solidFill>
                            <a:srgbClr val="FFFFFF"/>
                          </a:solidFill>
                          <a:ln w="9525">
                            <a:solidFill>
                              <a:srgbClr val="000000"/>
                            </a:solidFill>
                            <a:miter lim="800000"/>
                            <a:headEnd/>
                            <a:tailEnd/>
                          </a:ln>
                        </wps:spPr>
                        <wps:txbx>
                          <w:txbxContent>
                            <w:p w14:paraId="1D9E2C44" w14:textId="77777777" w:rsidR="00DD2757" w:rsidRPr="007D716F" w:rsidRDefault="00DD2757" w:rsidP="003373D9">
                              <w:pPr>
                                <w:rPr>
                                  <w:sz w:val="18"/>
                                  <w:lang w:val="en-AU"/>
                                </w:rPr>
                              </w:pPr>
                              <w:r>
                                <w:rPr>
                                  <w:sz w:val="18"/>
                                  <w:lang w:val="en-AU"/>
                                </w:rPr>
                                <w:t>5</w:t>
                              </w:r>
                            </w:p>
                          </w:txbxContent>
                        </wps:txbx>
                        <wps:bodyPr rot="0" vert="horz" wrap="square" lIns="18000" tIns="18000" rIns="18000" bIns="18000" anchor="t" anchorCtr="0" upright="1">
                          <a:noAutofit/>
                        </wps:bodyPr>
                      </wps:wsp>
                      <wps:wsp>
                        <wps:cNvPr id="458" name="Text Box 170"/>
                        <wps:cNvSpPr txBox="1">
                          <a:spLocks noChangeArrowheads="1"/>
                        </wps:cNvSpPr>
                        <wps:spPr bwMode="auto">
                          <a:xfrm>
                            <a:off x="13862" y="8426"/>
                            <a:ext cx="3276" cy="1905"/>
                          </a:xfrm>
                          <a:prstGeom prst="rect">
                            <a:avLst/>
                          </a:prstGeom>
                          <a:solidFill>
                            <a:srgbClr val="FFFFFF"/>
                          </a:solidFill>
                          <a:ln w="9525">
                            <a:solidFill>
                              <a:srgbClr val="000000"/>
                            </a:solidFill>
                            <a:miter lim="800000"/>
                            <a:headEnd/>
                            <a:tailEnd/>
                          </a:ln>
                        </wps:spPr>
                        <wps:txbx>
                          <w:txbxContent>
                            <w:p w14:paraId="34EBCABF" w14:textId="77777777" w:rsidR="00DD2757" w:rsidRPr="007D716F" w:rsidRDefault="00DD2757" w:rsidP="003373D9"/>
                          </w:txbxContent>
                        </wps:txbx>
                        <wps:bodyPr rot="0" vert="horz" wrap="square" lIns="18000" tIns="18000" rIns="18000" bIns="18000" anchor="t" anchorCtr="0" upright="1">
                          <a:noAutofit/>
                        </wps:bodyPr>
                      </wps:wsp>
                      <wps:wsp>
                        <wps:cNvPr id="459" name="Text Box 171"/>
                        <wps:cNvSpPr txBox="1">
                          <a:spLocks noChangeArrowheads="1"/>
                        </wps:cNvSpPr>
                        <wps:spPr bwMode="auto">
                          <a:xfrm>
                            <a:off x="3721" y="17564"/>
                            <a:ext cx="12522" cy="1917"/>
                          </a:xfrm>
                          <a:prstGeom prst="rect">
                            <a:avLst/>
                          </a:prstGeom>
                          <a:solidFill>
                            <a:srgbClr val="FFFFFF"/>
                          </a:solidFill>
                          <a:ln w="9525">
                            <a:solidFill>
                              <a:srgbClr val="000000"/>
                            </a:solidFill>
                            <a:miter lim="800000"/>
                            <a:headEnd/>
                            <a:tailEnd/>
                          </a:ln>
                        </wps:spPr>
                        <wps:txbx>
                          <w:txbxContent>
                            <w:p w14:paraId="7477BEBF" w14:textId="77777777" w:rsidR="00DD2757" w:rsidRPr="007D716F" w:rsidRDefault="00DD2757" w:rsidP="003373D9">
                              <w:pPr>
                                <w:jc w:val="center"/>
                                <w:rPr>
                                  <w:sz w:val="18"/>
                                  <w:lang w:val="en-AU"/>
                                </w:rPr>
                              </w:pPr>
                              <w:r>
                                <w:rPr>
                                  <w:sz w:val="18"/>
                                  <w:lang w:val="en-AU"/>
                                </w:rPr>
                                <w:t>^t</w:t>
                              </w:r>
                              <w:r w:rsidRPr="007D716F">
                                <w:rPr>
                                  <w:sz w:val="18"/>
                                  <w:lang w:val="en-AU"/>
                                </w:rPr>
                                <w:t>riticaa\.0*</w:t>
                              </w:r>
                              <w:r>
                                <w:rPr>
                                  <w:sz w:val="18"/>
                                  <w:lang w:val="en-AU"/>
                                </w:rPr>
                                <w:t>5$</w:t>
                              </w:r>
                            </w:p>
                          </w:txbxContent>
                        </wps:txbx>
                        <wps:bodyPr rot="0" vert="horz" wrap="square" lIns="18000" tIns="18000" rIns="18000" bIns="18000" anchor="t" anchorCtr="0" upright="1">
                          <a:noAutofit/>
                        </wps:bodyPr>
                      </wps:wsp>
                      <wps:wsp>
                        <wps:cNvPr id="460" name="Text Box 172"/>
                        <wps:cNvSpPr txBox="1">
                          <a:spLocks noChangeArrowheads="1"/>
                        </wps:cNvSpPr>
                        <wps:spPr bwMode="auto">
                          <a:xfrm>
                            <a:off x="17538" y="8426"/>
                            <a:ext cx="1251" cy="1905"/>
                          </a:xfrm>
                          <a:prstGeom prst="rect">
                            <a:avLst/>
                          </a:prstGeom>
                          <a:solidFill>
                            <a:srgbClr val="FFFFFF"/>
                          </a:solidFill>
                          <a:ln w="9525">
                            <a:solidFill>
                              <a:srgbClr val="000000"/>
                            </a:solidFill>
                            <a:miter lim="800000"/>
                            <a:headEnd/>
                            <a:tailEnd/>
                          </a:ln>
                        </wps:spPr>
                        <wps:txbx>
                          <w:txbxContent>
                            <w:p w14:paraId="3E88CD3F" w14:textId="77777777" w:rsidR="00DD2757" w:rsidRPr="007D716F" w:rsidRDefault="00DD2757" w:rsidP="003373D9">
                              <w:pPr>
                                <w:rPr>
                                  <w:lang w:val="en-AU"/>
                                </w:rPr>
                              </w:pPr>
                              <w:r>
                                <w:rPr>
                                  <w:lang w:val="en-AU"/>
                                </w:rPr>
                                <w:t>$</w:t>
                              </w:r>
                            </w:p>
                          </w:txbxContent>
                        </wps:txbx>
                        <wps:bodyPr rot="0" vert="horz" wrap="square" lIns="18000" tIns="18000" rIns="18000" bIns="18000" anchor="t" anchorCtr="0" upright="1">
                          <a:noAutofit/>
                        </wps:bodyPr>
                      </wps:wsp>
                      <wps:wsp>
                        <wps:cNvPr id="461" name="Text Box 173"/>
                        <wps:cNvSpPr txBox="1">
                          <a:spLocks noChangeArrowheads="1"/>
                        </wps:cNvSpPr>
                        <wps:spPr bwMode="auto">
                          <a:xfrm>
                            <a:off x="482" y="8426"/>
                            <a:ext cx="1245" cy="1905"/>
                          </a:xfrm>
                          <a:prstGeom prst="rect">
                            <a:avLst/>
                          </a:prstGeom>
                          <a:solidFill>
                            <a:srgbClr val="FFFFFF"/>
                          </a:solidFill>
                          <a:ln w="9525">
                            <a:solidFill>
                              <a:srgbClr val="000000"/>
                            </a:solidFill>
                            <a:miter lim="800000"/>
                            <a:headEnd/>
                            <a:tailEnd/>
                          </a:ln>
                        </wps:spPr>
                        <wps:txbx>
                          <w:txbxContent>
                            <w:p w14:paraId="4B9DF826" w14:textId="77777777" w:rsidR="00DD2757" w:rsidRPr="007D716F" w:rsidRDefault="00DD2757" w:rsidP="003373D9">
                              <w:pPr>
                                <w:rPr>
                                  <w:lang w:val="en-AU"/>
                                </w:rPr>
                              </w:pPr>
                              <w:r>
                                <w:rPr>
                                  <w:lang w:val="en-AU"/>
                                </w:rPr>
                                <w:t>^</w:t>
                              </w:r>
                            </w:p>
                          </w:txbxContent>
                        </wps:txbx>
                        <wps:bodyPr rot="0" vert="horz" wrap="square" lIns="18000" tIns="18000" rIns="18000" bIns="18000" anchor="t" anchorCtr="0" upright="1">
                          <a:noAutofit/>
                        </wps:bodyPr>
                      </wps:wsp>
                      <wps:wsp>
                        <wps:cNvPr id="462" name="AutoShape 174"/>
                        <wps:cNvSpPr>
                          <a:spLocks/>
                        </wps:cNvSpPr>
                        <wps:spPr bwMode="auto">
                          <a:xfrm rot="-5400000">
                            <a:off x="8775" y="2438"/>
                            <a:ext cx="1721" cy="18307"/>
                          </a:xfrm>
                          <a:prstGeom prst="leftBrace">
                            <a:avLst>
                              <a:gd name="adj1" fmla="val 8864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 name="AutoShape 175"/>
                        <wps:cNvSpPr>
                          <a:spLocks noChangeArrowheads="1"/>
                        </wps:cNvSpPr>
                        <wps:spPr bwMode="auto">
                          <a:xfrm>
                            <a:off x="9093" y="12452"/>
                            <a:ext cx="1092" cy="5112"/>
                          </a:xfrm>
                          <a:prstGeom prst="downArrow">
                            <a:avLst>
                              <a:gd name="adj1" fmla="val 50000"/>
                              <a:gd name="adj2" fmla="val 117033"/>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464" name="Freeform 176"/>
                        <wps:cNvSpPr>
                          <a:spLocks/>
                        </wps:cNvSpPr>
                        <wps:spPr bwMode="auto">
                          <a:xfrm>
                            <a:off x="9499" y="19481"/>
                            <a:ext cx="19857" cy="14866"/>
                          </a:xfrm>
                          <a:custGeom>
                            <a:avLst/>
                            <a:gdLst>
                              <a:gd name="T0" fmla="*/ 0 w 3127"/>
                              <a:gd name="T1" fmla="*/ 0 h 2781"/>
                              <a:gd name="T2" fmla="*/ 2770232 w 3127"/>
                              <a:gd name="T3" fmla="*/ 4937543 h 2781"/>
                              <a:gd name="T4" fmla="*/ 12609195 w 3127"/>
                              <a:gd name="T5" fmla="*/ 7946361 h 2781"/>
                              <a:gd name="T6" fmla="*/ 0 60000 65536"/>
                              <a:gd name="T7" fmla="*/ 0 60000 65536"/>
                              <a:gd name="T8" fmla="*/ 0 60000 65536"/>
                            </a:gdLst>
                            <a:ahLst/>
                            <a:cxnLst>
                              <a:cxn ang="T6">
                                <a:pos x="T0" y="T1"/>
                              </a:cxn>
                              <a:cxn ang="T7">
                                <a:pos x="T2" y="T3"/>
                              </a:cxn>
                              <a:cxn ang="T8">
                                <a:pos x="T4" y="T5"/>
                              </a:cxn>
                            </a:cxnLst>
                            <a:rect l="0" t="0" r="r" b="b"/>
                            <a:pathLst>
                              <a:path w="3127" h="2781">
                                <a:moveTo>
                                  <a:pt x="0" y="0"/>
                                </a:moveTo>
                                <a:cubicBezTo>
                                  <a:pt x="83" y="632"/>
                                  <a:pt x="166" y="1265"/>
                                  <a:pt x="687" y="1728"/>
                                </a:cubicBezTo>
                                <a:cubicBezTo>
                                  <a:pt x="1208" y="2191"/>
                                  <a:pt x="2167" y="2486"/>
                                  <a:pt x="3127" y="2781"/>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 name="Freeform 181"/>
                        <wps:cNvSpPr>
                          <a:spLocks/>
                        </wps:cNvSpPr>
                        <wps:spPr bwMode="auto">
                          <a:xfrm>
                            <a:off x="15297" y="4876"/>
                            <a:ext cx="16167" cy="3201"/>
                          </a:xfrm>
                          <a:custGeom>
                            <a:avLst/>
                            <a:gdLst>
                              <a:gd name="T0" fmla="*/ 7238258 w 3611"/>
                              <a:gd name="T1" fmla="*/ 0 h 505"/>
                              <a:gd name="T2" fmla="*/ 1487342 w 3611"/>
                              <a:gd name="T3" fmla="*/ 429821 h 505"/>
                              <a:gd name="T4" fmla="*/ 0 w 3611"/>
                              <a:gd name="T5" fmla="*/ 2028610 h 505"/>
                              <a:gd name="T6" fmla="*/ 0 60000 65536"/>
                              <a:gd name="T7" fmla="*/ 0 60000 65536"/>
                              <a:gd name="T8" fmla="*/ 0 60000 65536"/>
                            </a:gdLst>
                            <a:ahLst/>
                            <a:cxnLst>
                              <a:cxn ang="T6">
                                <a:pos x="T0" y="T1"/>
                              </a:cxn>
                              <a:cxn ang="T7">
                                <a:pos x="T2" y="T3"/>
                              </a:cxn>
                              <a:cxn ang="T8">
                                <a:pos x="T4" y="T5"/>
                              </a:cxn>
                            </a:cxnLst>
                            <a:rect l="0" t="0" r="r" b="b"/>
                            <a:pathLst>
                              <a:path w="3611" h="505">
                                <a:moveTo>
                                  <a:pt x="3611" y="0"/>
                                </a:moveTo>
                                <a:cubicBezTo>
                                  <a:pt x="2477" y="11"/>
                                  <a:pt x="1344" y="23"/>
                                  <a:pt x="742" y="107"/>
                                </a:cubicBezTo>
                                <a:cubicBezTo>
                                  <a:pt x="140" y="191"/>
                                  <a:pt x="70" y="348"/>
                                  <a:pt x="0" y="505"/>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6" name="Freeform 182"/>
                        <wps:cNvSpPr>
                          <a:spLocks/>
                        </wps:cNvSpPr>
                        <wps:spPr bwMode="auto">
                          <a:xfrm>
                            <a:off x="5264" y="3105"/>
                            <a:ext cx="26200" cy="4972"/>
                          </a:xfrm>
                          <a:custGeom>
                            <a:avLst/>
                            <a:gdLst>
                              <a:gd name="T0" fmla="*/ 14890295 w 4610"/>
                              <a:gd name="T1" fmla="*/ 0 h 838"/>
                              <a:gd name="T2" fmla="*/ 3052351 w 4610"/>
                              <a:gd name="T3" fmla="*/ 985684 h 838"/>
                              <a:gd name="T4" fmla="*/ 0 w 4610"/>
                              <a:gd name="T5" fmla="*/ 2950004 h 838"/>
                              <a:gd name="T6" fmla="*/ 0 60000 65536"/>
                              <a:gd name="T7" fmla="*/ 0 60000 65536"/>
                              <a:gd name="T8" fmla="*/ 0 60000 65536"/>
                            </a:gdLst>
                            <a:ahLst/>
                            <a:cxnLst>
                              <a:cxn ang="T6">
                                <a:pos x="T0" y="T1"/>
                              </a:cxn>
                              <a:cxn ang="T7">
                                <a:pos x="T2" y="T3"/>
                              </a:cxn>
                              <a:cxn ang="T8">
                                <a:pos x="T4" y="T5"/>
                              </a:cxn>
                            </a:cxnLst>
                            <a:rect l="0" t="0" r="r" b="b"/>
                            <a:pathLst>
                              <a:path w="4610" h="838">
                                <a:moveTo>
                                  <a:pt x="4610" y="0"/>
                                </a:moveTo>
                                <a:cubicBezTo>
                                  <a:pt x="3161" y="70"/>
                                  <a:pt x="1713" y="140"/>
                                  <a:pt x="945" y="280"/>
                                </a:cubicBezTo>
                                <a:cubicBezTo>
                                  <a:pt x="177" y="420"/>
                                  <a:pt x="97" y="614"/>
                                  <a:pt x="0" y="838"/>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 name="Freeform 183"/>
                        <wps:cNvSpPr>
                          <a:spLocks/>
                        </wps:cNvSpPr>
                        <wps:spPr bwMode="auto">
                          <a:xfrm>
                            <a:off x="11207" y="10731"/>
                            <a:ext cx="29331" cy="9836"/>
                          </a:xfrm>
                          <a:custGeom>
                            <a:avLst/>
                            <a:gdLst>
                              <a:gd name="T0" fmla="*/ 15698856 w 5480"/>
                              <a:gd name="T1" fmla="*/ 4523066 h 2139"/>
                              <a:gd name="T2" fmla="*/ 3199932 w 5480"/>
                              <a:gd name="T3" fmla="*/ 1681082 h 2139"/>
                              <a:gd name="T4" fmla="*/ 0 w 5480"/>
                              <a:gd name="T5" fmla="*/ 0 h 2139"/>
                              <a:gd name="T6" fmla="*/ 0 60000 65536"/>
                              <a:gd name="T7" fmla="*/ 0 60000 65536"/>
                              <a:gd name="T8" fmla="*/ 0 60000 65536"/>
                            </a:gdLst>
                            <a:ahLst/>
                            <a:cxnLst>
                              <a:cxn ang="T6">
                                <a:pos x="T0" y="T1"/>
                              </a:cxn>
                              <a:cxn ang="T7">
                                <a:pos x="T2" y="T3"/>
                              </a:cxn>
                              <a:cxn ang="T8">
                                <a:pos x="T4" y="T5"/>
                              </a:cxn>
                            </a:cxnLst>
                            <a:rect l="0" t="0" r="r" b="b"/>
                            <a:pathLst>
                              <a:path w="5480" h="2139">
                                <a:moveTo>
                                  <a:pt x="5480" y="2139"/>
                                </a:moveTo>
                                <a:cubicBezTo>
                                  <a:pt x="3755" y="1645"/>
                                  <a:pt x="2030" y="1151"/>
                                  <a:pt x="1117" y="795"/>
                                </a:cubicBezTo>
                                <a:cubicBezTo>
                                  <a:pt x="204" y="439"/>
                                  <a:pt x="163" y="125"/>
                                  <a:pt x="0" y="0"/>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8" name="Text Box 184"/>
                        <wps:cNvSpPr txBox="1">
                          <a:spLocks noChangeArrowheads="1"/>
                        </wps:cNvSpPr>
                        <wps:spPr bwMode="auto">
                          <a:xfrm>
                            <a:off x="11207" y="29368"/>
                            <a:ext cx="12757" cy="7620"/>
                          </a:xfrm>
                          <a:prstGeom prst="rect">
                            <a:avLst/>
                          </a:prstGeom>
                          <a:solidFill>
                            <a:schemeClr val="accent1">
                              <a:lumMod val="20000"/>
                              <a:lumOff val="8000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CBD54B" w14:textId="77777777" w:rsidR="00DD2757" w:rsidRPr="00A24446" w:rsidRDefault="00DD2757" w:rsidP="003373D9">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wps:txbx>
                        <wps:bodyPr rot="0" vert="horz" wrap="square" lIns="91440" tIns="45720" rIns="91440" bIns="45720" anchor="t" anchorCtr="0" upright="1">
                          <a:noAutofit/>
                        </wps:bodyPr>
                      </wps:wsp>
                      <wps:wsp>
                        <wps:cNvPr id="469" name="AutoShape 186"/>
                        <wps:cNvSpPr>
                          <a:spLocks/>
                        </wps:cNvSpPr>
                        <wps:spPr bwMode="auto">
                          <a:xfrm>
                            <a:off x="2197" y="0"/>
                            <a:ext cx="13379" cy="3841"/>
                          </a:xfrm>
                          <a:prstGeom prst="accentCallout2">
                            <a:avLst>
                              <a:gd name="adj1" fmla="val 29750"/>
                              <a:gd name="adj2" fmla="val 105694"/>
                              <a:gd name="adj3" fmla="val 29750"/>
                              <a:gd name="adj4" fmla="val 111912"/>
                              <a:gd name="adj5" fmla="val 211403"/>
                              <a:gd name="adj6" fmla="val 118273"/>
                            </a:avLst>
                          </a:prstGeom>
                          <a:solidFill>
                            <a:srgbClr val="F4F3EC"/>
                          </a:solidFill>
                          <a:ln w="3175">
                            <a:solidFill>
                              <a:srgbClr val="0070C0"/>
                            </a:solidFill>
                            <a:miter lim="800000"/>
                            <a:headEnd/>
                            <a:tailEnd type="arrow" w="med" len="med"/>
                          </a:ln>
                        </wps:spPr>
                        <wps:txbx>
                          <w:txbxContent>
                            <w:p w14:paraId="4E159AB5" w14:textId="77777777" w:rsidR="00DD2757" w:rsidRPr="00A24446" w:rsidRDefault="00DD2757" w:rsidP="003373D9">
                              <w:pPr>
                                <w:rPr>
                                  <w:sz w:val="18"/>
                                  <w:lang w:val="en-AU"/>
                                </w:rPr>
                              </w:pPr>
                              <w:r w:rsidRPr="00A24446">
                                <w:rPr>
                                  <w:sz w:val="18"/>
                                  <w:lang w:val="en-AU"/>
                                </w:rPr>
                                <w:t>Start and end markers always used</w:t>
                              </w:r>
                            </w:p>
                          </w:txbxContent>
                        </wps:txbx>
                        <wps:bodyPr rot="0" vert="horz" wrap="square" lIns="91440" tIns="45720" rIns="91440" bIns="45720" anchor="t" anchorCtr="0" upright="1">
                          <a:noAutofit/>
                        </wps:bodyPr>
                      </wps:wsp>
                      <wps:wsp>
                        <wps:cNvPr id="470" name="AutoShape 185"/>
                        <wps:cNvSpPr>
                          <a:spLocks/>
                        </wps:cNvSpPr>
                        <wps:spPr bwMode="auto">
                          <a:xfrm>
                            <a:off x="2197" y="0"/>
                            <a:ext cx="13385" cy="3841"/>
                          </a:xfrm>
                          <a:prstGeom prst="accentCallout2">
                            <a:avLst>
                              <a:gd name="adj1" fmla="val 29750"/>
                              <a:gd name="adj2" fmla="val -5694"/>
                              <a:gd name="adj3" fmla="val 29750"/>
                              <a:gd name="adj4" fmla="val -7162"/>
                              <a:gd name="adj5" fmla="val 209588"/>
                              <a:gd name="adj6" fmla="val -8681"/>
                            </a:avLst>
                          </a:prstGeom>
                          <a:solidFill>
                            <a:schemeClr val="accent1">
                              <a:lumMod val="20000"/>
                              <a:lumOff val="80000"/>
                            </a:schemeClr>
                          </a:solidFill>
                          <a:ln w="3175">
                            <a:solidFill>
                              <a:srgbClr val="0070C0"/>
                            </a:solidFill>
                            <a:miter lim="800000"/>
                            <a:headEnd/>
                            <a:tailEnd type="arrow" w="med" len="med"/>
                          </a:ln>
                        </wps:spPr>
                        <wps:txbx>
                          <w:txbxContent>
                            <w:p w14:paraId="104C8C20" w14:textId="77777777" w:rsidR="00DD2757" w:rsidRPr="00204D07" w:rsidRDefault="00DD2757" w:rsidP="003373D9">
                              <w:pPr>
                                <w:jc w:val="center"/>
                                <w:rPr>
                                  <w:sz w:val="16"/>
                                  <w:szCs w:val="16"/>
                                  <w:lang w:val="en-AU"/>
                                </w:rPr>
                              </w:pPr>
                              <w:r w:rsidRPr="00204D07">
                                <w:rPr>
                                  <w:sz w:val="16"/>
                                  <w:szCs w:val="16"/>
                                  <w:lang w:val="en-AU"/>
                                </w:rPr>
                                <w:t>Start and end markers always used</w:t>
                              </w:r>
                            </w:p>
                          </w:txbxContent>
                        </wps:txbx>
                        <wps:bodyPr rot="0" vert="horz" wrap="square" lIns="91440" tIns="45720" rIns="91440" bIns="45720" anchor="t" anchorCtr="0" upright="1">
                          <a:noAutofit/>
                        </wps:bodyPr>
                      </wps:wsp>
                      <wps:wsp>
                        <wps:cNvPr id="471" name="Freeform 188"/>
                        <wps:cNvSpPr>
                          <a:spLocks/>
                        </wps:cNvSpPr>
                        <wps:spPr bwMode="auto">
                          <a:xfrm>
                            <a:off x="34391" y="20567"/>
                            <a:ext cx="6147" cy="13780"/>
                          </a:xfrm>
                          <a:custGeom>
                            <a:avLst/>
                            <a:gdLst>
                              <a:gd name="T0" fmla="*/ 3903345 w 968"/>
                              <a:gd name="T1" fmla="*/ 0 h 2170"/>
                              <a:gd name="T2" fmla="*/ 2774278 w 968"/>
                              <a:gd name="T3" fmla="*/ 1479889 h 2170"/>
                              <a:gd name="T4" fmla="*/ 2294425 w 968"/>
                              <a:gd name="T5" fmla="*/ 6895398 h 2170"/>
                              <a:gd name="T6" fmla="*/ 0 w 968"/>
                              <a:gd name="T7" fmla="*/ 8750300 h 2170"/>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968" h="2170">
                                <a:moveTo>
                                  <a:pt x="968" y="0"/>
                                </a:moveTo>
                                <a:cubicBezTo>
                                  <a:pt x="861" y="41"/>
                                  <a:pt x="754" y="82"/>
                                  <a:pt x="688" y="367"/>
                                </a:cubicBezTo>
                                <a:cubicBezTo>
                                  <a:pt x="622" y="652"/>
                                  <a:pt x="684" y="1410"/>
                                  <a:pt x="569" y="1710"/>
                                </a:cubicBezTo>
                                <a:cubicBezTo>
                                  <a:pt x="454" y="2010"/>
                                  <a:pt x="102" y="2140"/>
                                  <a:pt x="0" y="2170"/>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2" name="Text Box 189"/>
                        <wps:cNvSpPr txBox="1">
                          <a:spLocks noChangeArrowheads="1"/>
                        </wps:cNvSpPr>
                        <wps:spPr bwMode="auto">
                          <a:xfrm>
                            <a:off x="3289" y="13411"/>
                            <a:ext cx="12643" cy="3689"/>
                          </a:xfrm>
                          <a:prstGeom prst="rect">
                            <a:avLst/>
                          </a:prstGeom>
                          <a:solidFill>
                            <a:srgbClr val="B8CCE4">
                              <a:alpha val="6588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F51805" w14:textId="77777777" w:rsidR="00DD2757" w:rsidRPr="009D3992" w:rsidRDefault="00DD2757" w:rsidP="003373D9">
                              <w:pPr>
                                <w:jc w:val="center"/>
                                <w:rPr>
                                  <w:sz w:val="16"/>
                                  <w:lang w:val="en-AU"/>
                                </w:rPr>
                              </w:pPr>
                              <w:r w:rsidRPr="009D3992">
                                <w:rPr>
                                  <w:sz w:val="16"/>
                                  <w:lang w:val="en-AU"/>
                                </w:rPr>
                                <w:t>Con</w:t>
                              </w:r>
                              <w:r>
                                <w:rPr>
                                  <w:sz w:val="16"/>
                                  <w:lang w:val="en-AU"/>
                                </w:rPr>
                                <w:t>catenated to form a regular expression</w:t>
                              </w:r>
                            </w:p>
                          </w:txbxContent>
                        </wps:txbx>
                        <wps:bodyPr rot="0" vert="horz" wrap="square" lIns="91440" tIns="45720" rIns="91440" bIns="45720" anchor="t" anchorCtr="0" upright="1">
                          <a:noAutofit/>
                        </wps:bodyPr>
                      </wps:wsp>
                    </wpg:wgp>
                  </a:graphicData>
                </a:graphic>
              </wp:inline>
            </w:drawing>
          </mc:Choice>
          <mc:Fallback xmlns:mv="urn:schemas-microsoft-com:mac:vml" xmlns:mo="http://schemas.microsoft.com/office/mac/office/2008/main">
            <w:pict>
              <v:group w14:anchorId="577D4C81" id="Canvas 163" o:spid="_x0000_s1069" style="width:418.65pt;height:385.75pt;mso-position-horizontal-relative:char;mso-position-vertical-relative:line" coordsize="53168,4899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">
                <v:rect id="AutoShape 511" o:spid="_x0000_s1070" style="position:absolute;width:53168;height:489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lBGIxQAA&#10;ANwAAAAPAAAAZHJzL2Rvd25yZXYueG1sRI9Ba8JAFITvQv/D8oReSt1YVCR1lSJIgwhitJ4f2dck&#10;mH0bs9sk/ntXKHgcZuYbZrHqTSVaalxpWcF4FIEgzqwuOVdwOm7e5yCcR9ZYWSYFN3KwWr4MFhhr&#10;2/GB2tTnIkDYxaig8L6OpXRZQQbdyNbEwfu1jUEfZJNL3WAX4KaSH1E0kwZLDgsF1rQuKLukf0ZB&#10;l+3b83H3Lfdv58TyNbmu05+tUq/D/usThKfeP8P/7UQrmEwn8DgTjoBc3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UEYjFAAAA3AAAAA8AAAAAAAAAAAAAAAAAlwIAAGRycy9k&#10;b3ducmV2LnhtbFBLBQYAAAAABAAEAPUAAACJAwAAAAA=&#10;" filled="f" stroked="f">
                  <o:lock v:ext="edit" aspectratio="t"/>
                </v:rect>
                <v:shape id="Picture 167" o:spid="_x0000_s1071" type="#_x0000_t75" style="position:absolute;left:24923;top:958;width:27851;height:4803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wb&#10;QATEAAAA3AAAAA8AAABkcnMvZG93bnJldi54bWxEj0FrwkAUhO9C/8PyhF5K3bRUK6mriCh4tDYe&#10;vL1mn0k0+zZkn5r667uFgsdh5pthJrPO1epCbag8G3gZJKCIc28rLgxkX6vnMaggyBZrz2TghwLM&#10;pg+9CabWX/mTLlspVCzhkKKBUqRJtQ55SQ7DwDfE0Tv41qFE2RbatniN5a7Wr0ky0g4rjgslNrQo&#10;KT9tz86A7PY6+O95FcnNk7wvb9mqORrz2O/mH6CEOrmH/+m1NfA2HMLfmXgE9PQX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wbQATEAAAA3AAAAA8AAAAAAAAAAAAAAAAAnAIA&#10;AGRycy9kb3ducmV2LnhtbFBLBQYAAAAABAAEAPcAAACNAwAAAAA=&#10;">
                  <v:imagedata r:id="rId87" o:title=""/>
                </v:shape>
                <v:shape id="Text Box 168" o:spid="_x0000_s1072" type="#_x0000_t202" style="position:absolute;left:2197;top:8426;width:6896;height:1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2keXxwAA&#10;ANwAAAAPAAAAZHJzL2Rvd25yZXYueG1sRI9Pa8JAFMTvBb/D8gq91U2NDSV1FbEUFDz4r9jeHtnX&#10;JJh9G3a3mnx7Vyh4HGbmN8xk1plGnMn52rKCl2ECgriwuuZSwWH/+fwGwgdkjY1lUtCTh9l08DDB&#10;XNsLb+m8C6WIEPY5KqhCaHMpfVGRQT+0LXH0fq0zGKJ0pdQOLxFuGjlKkkwarDkuVNjSoqLitPsz&#10;CrLD8eQ+0tW+X9v+mKZfm5/ld6nU02M3fwcRqAv38H97qRWMXzO4nYlHQE6v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x9pHl8cAAADcAAAADwAAAAAAAAAAAAAAAACXAgAAZHJz&#10;L2Rvd25yZXYueG1sUEsFBgAAAAAEAAQA9QAAAIsDAAAAAA==&#10;">
                  <v:textbox inset=".5mm,.5mm,.5mm,.5mm">
                    <w:txbxContent>
                      <w:p w14:paraId="498FFBF3" w14:textId="77777777" w:rsidR="00DD2757" w:rsidRPr="007D716F" w:rsidRDefault="00DD2757" w:rsidP="003373D9">
                        <w:pPr>
                          <w:rPr>
                            <w:sz w:val="18"/>
                            <w:lang w:val="en-AU"/>
                          </w:rPr>
                        </w:pPr>
                        <w:r>
                          <w:rPr>
                            <w:sz w:val="18"/>
                            <w:lang w:val="en-AU"/>
                          </w:rPr>
                          <w:t>t</w:t>
                        </w:r>
                        <w:r w:rsidRPr="007D716F">
                          <w:rPr>
                            <w:sz w:val="18"/>
                            <w:lang w:val="en-AU"/>
                          </w:rPr>
                          <w:t>riticaa\.0*</w:t>
                        </w:r>
                      </w:p>
                    </w:txbxContent>
                  </v:textbox>
                </v:shape>
                <v:shape id="Text Box 169" o:spid="_x0000_s1073" type="#_x0000_t202" style="position:absolute;left:9499;top:8426;width:3753;height:1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luIMxwAA&#10;ANwAAAAPAAAAZHJzL2Rvd25yZXYueG1sRI9Pa8JAFMTvhX6H5RV6q5uaViV1FWkpKHjwL9rbI/ua&#10;BLNvw+5Wk2/vCgWPw8z8hhlPW1OLMzlfWVbw2ktAEOdWV1wo2G2/X0YgfEDWWFsmBR15mE4eH8aY&#10;aXvhNZ03oRARwj5DBWUITSalz0sy6Hu2IY7er3UGQ5SukNrhJcJNLftJMpAGK44LJTb0WVJ+2vwZ&#10;BYPd4eS+0sW2W9rukKb71c/8WCj1/NTOPkAEasM9/N+eawVv70O4nYlHQE6u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qJbiDMcAAADcAAAADwAAAAAAAAAAAAAAAACXAgAAZHJz&#10;L2Rvd25yZXYueG1sUEsFBgAAAAAEAAQA9QAAAIsDAAAAAA==&#10;">
                  <v:textbox inset=".5mm,.5mm,.5mm,.5mm">
                    <w:txbxContent>
                      <w:p w14:paraId="1D9E2C44" w14:textId="77777777" w:rsidR="00DD2757" w:rsidRPr="007D716F" w:rsidRDefault="00DD2757" w:rsidP="003373D9">
                        <w:pPr>
                          <w:rPr>
                            <w:sz w:val="18"/>
                            <w:lang w:val="en-AU"/>
                          </w:rPr>
                        </w:pPr>
                        <w:r>
                          <w:rPr>
                            <w:sz w:val="18"/>
                            <w:lang w:val="en-AU"/>
                          </w:rPr>
                          <w:t>5</w:t>
                        </w:r>
                      </w:p>
                    </w:txbxContent>
                  </v:textbox>
                </v:shape>
                <v:shape id="Text Box 170" o:spid="_x0000_s1074" type="#_x0000_t202" style="position:absolute;left:13862;top:8426;width:3276;height:1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CXZ+xAAA&#10;ANwAAAAPAAAAZHJzL2Rvd25yZXYueG1sRE/LasJAFN0X/IfhCu7qRNNKiY4iimChi9YH6u6SuSbB&#10;zJ0wM9Xk7zuLgsvDec8WranFnZyvLCsYDRMQxLnVFRcKDvvN6wcIH5A11pZJQUceFvPeywwzbR/8&#10;Q/ddKEQMYZ+hgjKEJpPS5yUZ9EPbEEfuap3BEKErpHb4iOGmluMkmUiDFceGEhtalZTfdr9GweRw&#10;url1+rnvvmx3StPj92V7LpQa9NvlFESgNjzF/+6tVvD2HtfGM/EIyPk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2Ql2fsQAAADcAAAADwAAAAAAAAAAAAAAAACXAgAAZHJzL2Rv&#10;d25yZXYueG1sUEsFBgAAAAAEAAQA9QAAAIgDAAAAAA==&#10;">
                  <v:textbox inset=".5mm,.5mm,.5mm,.5mm">
                    <w:txbxContent>
                      <w:p w14:paraId="34EBCABF" w14:textId="77777777" w:rsidR="00DD2757" w:rsidRPr="007D716F" w:rsidRDefault="00DD2757" w:rsidP="003373D9"/>
                    </w:txbxContent>
                  </v:textbox>
                </v:shape>
                <v:shape id="Text Box 171" o:spid="_x0000_s1075" type="#_x0000_t202" style="position:absolute;left:3721;top:17564;width:12522;height:191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RdPlxwAA&#10;ANwAAAAPAAAAZHJzL2Rvd25yZXYueG1sRI9Pa8JAFMTvhX6H5RV6q5uaVjR1FWkpKHjwL9rbI/ua&#10;BLNvw+5Wk2/vCgWPw8z8hhlPW1OLMzlfWVbw2ktAEOdWV1wo2G2/X4YgfEDWWFsmBR15mE4eH8aY&#10;aXvhNZ03oRARwj5DBWUITSalz0sy6Hu2IY7er3UGQ5SukNrhJcJNLftJMpAGK44LJTb0WVJ+2vwZ&#10;BYPd4eS+0sW2W9rukKb71c/8WCj1/NTOPkAEasM9/N+eawVv7yO4nYlHQE6u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tkXT5ccAAADcAAAADwAAAAAAAAAAAAAAAACXAgAAZHJz&#10;L2Rvd25yZXYueG1sUEsFBgAAAAAEAAQA9QAAAIsDAAAAAA==&#10;">
                  <v:textbox inset=".5mm,.5mm,.5mm,.5mm">
                    <w:txbxContent>
                      <w:p w14:paraId="7477BEBF" w14:textId="77777777" w:rsidR="00DD2757" w:rsidRPr="007D716F" w:rsidRDefault="00DD2757" w:rsidP="003373D9">
                        <w:pPr>
                          <w:jc w:val="center"/>
                          <w:rPr>
                            <w:sz w:val="18"/>
                            <w:lang w:val="en-AU"/>
                          </w:rPr>
                        </w:pPr>
                        <w:r>
                          <w:rPr>
                            <w:sz w:val="18"/>
                            <w:lang w:val="en-AU"/>
                          </w:rPr>
                          <w:t>^t</w:t>
                        </w:r>
                        <w:r w:rsidRPr="007D716F">
                          <w:rPr>
                            <w:sz w:val="18"/>
                            <w:lang w:val="en-AU"/>
                          </w:rPr>
                          <w:t>riticaa\.0*</w:t>
                        </w:r>
                        <w:r>
                          <w:rPr>
                            <w:sz w:val="18"/>
                            <w:lang w:val="en-AU"/>
                          </w:rPr>
                          <w:t>5$</w:t>
                        </w:r>
                      </w:p>
                    </w:txbxContent>
                  </v:textbox>
                </v:shape>
                <v:shape id="Text Box 172" o:spid="_x0000_s1076" type="#_x0000_t202" style="position:absolute;left:17538;top:8426;width:1251;height:1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E7DFxAAA&#10;ANwAAAAPAAAAZHJzL2Rvd25yZXYueG1sRE/Pa8IwFL4P9j+EJ3ibqXaUUZvKmAgOdnDqcN4ezVtb&#10;bF5Kkmn735vDYMeP73exGkwnruR8a1nBfJaAIK6sbrlWcDxsnl5A+ICssbNMCkbysCofHwrMtb3x&#10;J133oRYxhH2OCpoQ+lxKXzVk0M9sTxy5H+sMhghdLbXDWww3nVwkSSYNthwbGuzpraHqsv81CrLj&#10;6eLW6fth/LDjKU2/duftd63UdDK8LkEEGsK/+M+91Qqeszg/nolHQJZ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6ROwxcQAAADcAAAADwAAAAAAAAAAAAAAAACXAgAAZHJzL2Rv&#10;d25yZXYueG1sUEsFBgAAAAAEAAQA9QAAAIgDAAAAAA==&#10;">
                  <v:textbox inset=".5mm,.5mm,.5mm,.5mm">
                    <w:txbxContent>
                      <w:p w14:paraId="3E88CD3F" w14:textId="77777777" w:rsidR="00DD2757" w:rsidRPr="007D716F" w:rsidRDefault="00DD2757" w:rsidP="003373D9">
                        <w:pPr>
                          <w:rPr>
                            <w:lang w:val="en-AU"/>
                          </w:rPr>
                        </w:pPr>
                        <w:r>
                          <w:rPr>
                            <w:lang w:val="en-AU"/>
                          </w:rPr>
                          <w:t>$</w:t>
                        </w:r>
                      </w:p>
                    </w:txbxContent>
                  </v:textbox>
                </v:shape>
                <v:shape id="Text Box 173" o:spid="_x0000_s1077" type="#_x0000_t202" style="position:absolute;left:482;top:8426;width:1245;height:1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XxVexgAA&#10;ANwAAAAPAAAAZHJzL2Rvd25yZXYueG1sRI9Pa8JAFMTvBb/D8gRvdWNTgkRXKS0FCz3Uf6i3R/Y1&#10;CWbfht1Vk2/fLQgeh5n5DTNfdqYRV3K+tqxgMk5AEBdW11wq2G0/n6cgfEDW2FgmBT15WC4GT3PM&#10;tb3xmq6bUIoIYZ+jgiqENpfSFxUZ9GPbEkfv1zqDIUpXSu3wFuGmkS9JkkmDNceFClt6r6g4by5G&#10;QbY7nN1H+rXtv21/SNP9z2l1LJUaDbu3GYhAXXiE7+2VVvCaTeD/TDwCcvEH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GXxVexgAAANwAAAAPAAAAAAAAAAAAAAAAAJcCAABkcnMv&#10;ZG93bnJldi54bWxQSwUGAAAAAAQABAD1AAAAigMAAAAA&#10;">
                  <v:textbox inset=".5mm,.5mm,.5mm,.5mm">
                    <w:txbxContent>
                      <w:p w14:paraId="4B9DF826" w14:textId="77777777" w:rsidR="00DD2757" w:rsidRPr="007D716F" w:rsidRDefault="00DD2757" w:rsidP="003373D9">
                        <w:pPr>
                          <w:rPr>
                            <w:lang w:val="en-AU"/>
                          </w:rPr>
                        </w:pPr>
                        <w:r>
                          <w:rPr>
                            <w:lang w:val="en-AU"/>
                          </w:rPr>
                          <w:t>^</w:t>
                        </w:r>
                      </w:p>
                    </w:txbxContent>
                  </v:textbox>
                </v:shape>
                <v:shapetype id="_x0000_t87" coordsize="21600,21600" o:spt="87" adj="1800,10800" path="m2160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174" o:spid="_x0000_s1078" type="#_x0000_t87" style="position:absolute;left:8775;top:2438;width:1721;height:18307;rotation:-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V5FJwwAA&#10;ANwAAAAPAAAAZHJzL2Rvd25yZXYueG1sRI9BS8NAFITvgv9heYI3+9IqsaTdllIQPZpUxONj95nE&#10;Zt+G7KaJ/94VBI/DzHzDbPez69SFh9B60bBcZKBYjLet1BreTk93a1AhkljqvLCGbw6w311fbamw&#10;fpKSL1WsVYJIKEhDE2NfIAbTsKOw8D1L8j794CgmOdRoB5oS3HW4yrIcHbWSFhrq+diwOVej05CP&#10;psTqfTLlV/eM6B/54/511Pr2Zj5sQEWe43/4r/1iNTzkK/g9k44A7n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jV5FJwwAAANwAAAAPAAAAAAAAAAAAAAAAAJcCAABkcnMvZG93&#10;bnJldi54bWxQSwUGAAAAAAQABAD1AAAAhwM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75" o:spid="_x0000_s1079" type="#_x0000_t67" style="position:absolute;left:9093;top:12452;width:1092;height:511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V15LwwAA&#10;ANwAAAAPAAAAZHJzL2Rvd25yZXYueG1sRI/NasMwEITvhb6D2EJvjez8mOJECSUQyK1J2gdYrK1t&#10;Yq1USXHUt68CgRyHmfmGWW2SGcRIPvSWFZSTAgRxY3XPrYLvr93bO4gQkTUOlknBHwXYrJ+fVlhr&#10;e+UjjafYigzhUKOCLkZXSxmajgyGiXXE2fux3mDM0rdSe7xmuBnktCgqabDnvNCho21Hzfl0MQp+&#10;x0O5x7JKnyldnNe7xWIbnVKvL+ljCSJSio/wvb3XCubVDG5n8hGQ6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3V15LwwAAANwAAAAPAAAAAAAAAAAAAAAAAJcCAABkcnMvZG93&#10;bnJldi54bWxQSwUGAAAAAAQABAD1AAAAhwMAAAAA&#10;">
                  <v:textbox style="layout-flow:vertical-ideographic"/>
                </v:shape>
                <v:shape id="Freeform 176" o:spid="_x0000_s1080" style="position:absolute;left:9499;top:19481;width:19857;height:14866;visibility:visible;mso-wrap-style:square;v-text-anchor:top" coordsize="3127,278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6IZjxQAA&#10;ANwAAAAPAAAAZHJzL2Rvd25yZXYueG1sRI/BasMwEETvhfyD2EIuIZZTUmPcKCEEDD2EQtN+wGJt&#10;LLfSylhK7OTrq0Khx2Fm3jCb3eSsuNIQOs8KVlkOgrjxuuNWwedHvSxBhIis0XomBTcKsNvOHjZY&#10;aT/yO11PsRUJwqFCBSbGvpIyNIYchsz3xMk7+8FhTHJopR5wTHBn5VOeF9Jhx2nBYE8HQ8336eIU&#10;2LL8qhdHN9rDc1cX4f7W12ah1Pxx2r+AiDTF//Bf+1UrWBdr+D2TjoDc/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ohmPFAAAA3AAAAA8AAAAAAAAAAAAAAAAAlwIAAGRycy9k&#10;b3ducmV2LnhtbFBLBQYAAAAABAAEAPUAAACJAwAAAAA=&#10;" path="m0,0c83,632,166,1265,687,1728,1208,2191,2167,2486,3127,2781e" filled="f" strokecolor="#0070c0" strokeweight="1.5pt">
                  <v:stroke endarrow="open"/>
                  <v:path arrowok="t" o:connecttype="custom" o:connectlocs="0,0;17591460,26393928;80070606,42477743" o:connectangles="0,0,0"/>
                </v:shape>
                <v:shape id="Freeform 181" o:spid="_x0000_s1081" style="position:absolute;left:15297;top:4876;width:16167;height:3201;visibility:visible;mso-wrap-style:square;v-text-anchor:top" coordsize="3611,50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ttxyxQAA&#10;ANwAAAAPAAAAZHJzL2Rvd25yZXYueG1sRI9Pa8JAFMTvBb/D8oTe6kapUaKriKWltZfGP/dH9pkE&#10;s2/D7jZJv31XKPQ4zMxvmPV2MI3oyPnasoLpJAFBXFhdc6ngfHp9WoLwAVljY5kU/JCH7Wb0sMZM&#10;255z6o6hFBHCPkMFVQhtJqUvKjLoJ7Yljt7VOoMhSldK7bCPcNPIWZKk0mDNcaHClvYVFbfjt1FQ&#10;fM5f0m76dVg0b/Kjd5edyYdSqcfxsFuBCDSE//Bf+10reE7ncD8Tj4Dc/A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O23HLFAAAA3AAAAA8AAAAAAAAAAAAAAAAAlwIAAGRycy9k&#10;b3ducmV2LnhtbFBLBQYAAAAABAAEAPUAAACJAwAAAAA=&#10;" path="m3611,0c2477,11,1344,23,742,107,140,191,70,348,,505e" filled="f" strokecolor="#0070c0" strokeweight="1.5pt">
                  <v:stroke endarrow="open"/>
                  <v:path arrowok="t" o:connecttype="custom" o:connectlocs="32406790,0;6659058,2724469;0,12858575" o:connectangles="0,0,0"/>
                </v:shape>
                <v:shape id="Freeform 182" o:spid="_x0000_s1082" style="position:absolute;left:5264;top:3105;width:26200;height:4972;visibility:visible;mso-wrap-style:square;v-text-anchor:top" coordsize="4610,838"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5S9UwwAA&#10;ANwAAAAPAAAAZHJzL2Rvd25yZXYueG1sRI9Ba8JAFITvgv9heUIvohuLpBJdRUSht2KseH1kn9lo&#10;9m3Irpr213cLgsdhZr5hFqvO1uJOra8cK5iMExDEhdMVlwq+D7vRDIQPyBprx6Tghzyslv3eAjPt&#10;Hrynex5KESHsM1RgQmgyKX1hyKIfu4Y4emfXWgxRtqXULT4i3NbyPUlSabHiuGCwoY2h4prfrIJj&#10;2JlLVeiv/UdufrdDmprTzSn1NujWcxCBuvAKP9ufWsE0TeH/TDwCcvk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e5S9UwwAAANwAAAAPAAAAAAAAAAAAAAAAAJcCAABkcnMvZG93&#10;bnJldi54bWxQSwUGAAAAAAQABAD1AAAAhwMAAAAA&#10;" path="m4610,0c3161,70,1713,140,945,280,177,420,97,614,,838e" filled="f" strokecolor="#0070c0" strokeweight="1.5pt">
                  <v:stroke endarrow="open"/>
                  <v:path arrowok="t" o:connecttype="custom" o:connectlocs="84625972,0;17347418,5848235;0,17502888" o:connectangles="0,0,0"/>
                </v:shape>
                <v:shape id="Freeform 183" o:spid="_x0000_s1083" style="position:absolute;left:11207;top:10731;width:29331;height:9836;visibility:visible;mso-wrap-style:square;v-text-anchor:top" coordsize="5480,213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Fol4wgAA&#10;ANwAAAAPAAAAZHJzL2Rvd25yZXYueG1sRI9BawIxFITvhf6H8ArealKRVbZGKQstXqtevL1uXjdp&#10;Ny9hk+r67xtB8DjMzDfMajP6XpxoSC6whpepAkHcBuO403DYvz8vQaSMbLAPTBoulGCzfnxYYW3C&#10;mT/ptMudKBBONWqwOcdaytRa8pimIRIX7zsMHnORQyfNgOcC972cKVVJj47LgsVIjaX2d/fnNXz8&#10;NKNVvZvtvxpXqWjjdjE/aj15Gt9eQWQa8z18a2+Nhnm1gOuZcgTk+h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kWiXjCAAAA3AAAAA8AAAAAAAAAAAAAAAAAlwIAAGRycy9kb3du&#10;cmV2LnhtbFBLBQYAAAAABAAEAPUAAACGAwAAAAA=&#10;" path="m5480,2139c3755,1645,2030,1151,1117,795,204,439,163,125,,0e" filled="f" strokecolor="#0070c0" strokeweight="1.5pt">
                  <v:stroke endarrow="open"/>
                  <v:path arrowok="t" o:connecttype="custom" o:connectlocs="84026121,20798914;17127227,7730305;0,0" o:connectangles="0,0,0"/>
                </v:shape>
                <v:shape id="Text Box 184" o:spid="_x0000_s1084" type="#_x0000_t202" style="position:absolute;left:11207;top:29368;width:12757;height:76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b82IwQAA&#10;ANwAAAAPAAAAZHJzL2Rvd25yZXYueG1sRE/NasJAEL4X+g7LCN7qxlKjja5SChWFelD7AEN2TBaz&#10;s2l2qvHt3YPQ48f3v1j1vlEX6qILbGA8ykARl8E6rgz8HL9eZqCiIFtsApOBG0VYLZ+fFljYcOU9&#10;XQ5SqRTCsUADtUhbaB3LmjzGUWiJE3cKnUdJsKu07fCawn2jX7Ms1x4dp4YaW/qsqTwf/ryBXb4N&#10;72438Ws3m/5KKdGe+29jhoP+Yw5KqJd/8cO9sQbe8rQ2nUlHQC/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xW/NiMEAAADcAAAADwAAAAAAAAAAAAAAAACXAgAAZHJzL2Rvd25y&#10;ZXYueG1sUEsFBgAAAAAEAAQA9QAAAIUDAAAAAA==&#10;" fillcolor="#dbe5f1 [660]" stroked="f">
                  <v:textbox>
                    <w:txbxContent>
                      <w:p w14:paraId="39CBD54B" w14:textId="77777777" w:rsidR="00DD2757" w:rsidRPr="00A24446" w:rsidRDefault="00DD2757" w:rsidP="003373D9">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v:textbox>
                </v:shape>
                <v:shape id="AutoShape 186" o:spid="_x0000_s1085" type="#_x0000_t45" style="position:absolute;left:2197;width:13379;height:38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YMTUxgAA&#10;ANwAAAAPAAAAZHJzL2Rvd25yZXYueG1sRI9LawJBEITvgfyHoQPe4qxBJG6cFUlYEHIQHwS9NTu9&#10;D9zpWXZa3eTXZ4RAjkVVfUUtloNr1ZX60Hg2MBknoIgLbxuuDBz2+fMrqCDIFlvPZOCbAiyzx4cF&#10;ptbfeEvXnVQqQjikaKAW6VKtQ1GTwzD2HXH0St87lCj7StsebxHuWv2SJDPtsOG4UGNH7zUV593F&#10;GdjIWfb58bMt+GtymK9OZf7xszFm9DSs3kAJDfIf/muvrYHpbA73M/EI6OwX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gYMTUxgAAANwAAAAPAAAAAAAAAAAAAAAAAJcCAABkcnMv&#10;ZG93bnJldi54bWxQSwUGAAAAAAQABAD1AAAAigMAAAAA&#10;" adj="25547,45663,24173,6426,22830,6426" fillcolor="#f4f3ec" strokecolor="#0070c0" strokeweight=".25pt">
                  <v:stroke startarrow="open"/>
                  <v:textbox>
                    <w:txbxContent>
                      <w:p w14:paraId="4E159AB5" w14:textId="77777777" w:rsidR="00DD2757" w:rsidRPr="00A24446" w:rsidRDefault="00DD2757" w:rsidP="003373D9">
                        <w:pPr>
                          <w:rPr>
                            <w:sz w:val="18"/>
                            <w:lang w:val="en-AU"/>
                          </w:rPr>
                        </w:pPr>
                        <w:r w:rsidRPr="00A24446">
                          <w:rPr>
                            <w:sz w:val="18"/>
                            <w:lang w:val="en-AU"/>
                          </w:rPr>
                          <w:t>Start and end markers always used</w:t>
                        </w:r>
                      </w:p>
                    </w:txbxContent>
                  </v:textbox>
                  <o:callout v:ext="edit" minusx="t" minusy="t"/>
                </v:shape>
                <v:shape id="AutoShape 185" o:spid="_x0000_s1086" type="#_x0000_t45" style="position:absolute;left:2197;width:13385;height:38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npezxAAA&#10;ANwAAAAPAAAAZHJzL2Rvd25yZXYueG1sRE9Na8JAEL0X/A/LCF5K3ShFS5qNBNFSCkWMXryN2WkS&#10;zM7G7Nak/757EDw+3neyGkwjbtS52rKC2TQCQVxYXXOp4HjYvryBcB5ZY2OZFPyRg1U6ekow1rbn&#10;Pd1yX4oQwi5GBZX3bSylKyoy6Ka2JQ7cj+0M+gC7UuoO+xBuGjmPooU0WHNoqLCldUXFJf81Cvqt&#10;bI+b+cdzfj4V1/77K9sddplSk/GQvYPwNPiH+O7+1Apel2F+OBOOgEz/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156Xs8QAAADcAAAADwAAAAAAAAAAAAAAAACXAgAAZHJzL2Rv&#10;d25yZXYueG1sUEsFBgAAAAAEAAQA9QAAAIgDAAAAAA==&#10;" adj="-1875,45271,-1547,6426,-1230,6426" fillcolor="#dbe5f1 [660]" strokecolor="#0070c0" strokeweight=".25pt">
                  <v:stroke startarrow="open"/>
                  <v:textbox>
                    <w:txbxContent>
                      <w:p w14:paraId="104C8C20" w14:textId="77777777" w:rsidR="00DD2757" w:rsidRPr="00204D07" w:rsidRDefault="00DD2757" w:rsidP="003373D9">
                        <w:pPr>
                          <w:jc w:val="center"/>
                          <w:rPr>
                            <w:sz w:val="16"/>
                            <w:szCs w:val="16"/>
                            <w:lang w:val="en-AU"/>
                          </w:rPr>
                        </w:pPr>
                        <w:r w:rsidRPr="00204D07">
                          <w:rPr>
                            <w:sz w:val="16"/>
                            <w:szCs w:val="16"/>
                            <w:lang w:val="en-AU"/>
                          </w:rPr>
                          <w:t>Start and end markers always used</w:t>
                        </w:r>
                      </w:p>
                    </w:txbxContent>
                  </v:textbox>
                  <o:callout v:ext="edit" minusy="t"/>
                </v:shape>
                <v:shape id="Freeform 188" o:spid="_x0000_s1087" style="position:absolute;left:34391;top:20567;width:6147;height:13780;visibility:visible;mso-wrap-style:square;v-text-anchor:top" coordsize="968,217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iPgXxAAA&#10;ANwAAAAPAAAAZHJzL2Rvd25yZXYueG1sRI/NisJAEITvwr7D0At704niH9FRFkHXgx509wE6md4k&#10;mukJmYmJb+8Igseiqr6iluvOlOJGtSssKxgOIhDEqdUFZwr+frf9OQjnkTWWlknBnRysVx+9Jcba&#10;tnyi29lnIkDYxagg976KpXRpTgbdwFbEwfu3tUEfZJ1JXWMb4KaUoyiaSoMFh4UcK9rklF7PjVGg&#10;k92hTXjSJJfpT7O97Km6Hhulvj677wUIT51/h1/tvVYwng3heSYcAbl6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o4j4F8QAAADcAAAADwAAAAAAAAAAAAAAAACXAgAAZHJzL2Rv&#10;d25yZXYueG1sUEsFBgAAAAAEAAQA9QAAAIgDAAAAAA==&#10;" path="m968,0c861,41,754,82,688,367,622,652,684,1410,569,1710,454,2010,102,2140,,2170e" filled="f" strokecolor="#0070c0" strokeweight="1.5pt">
                  <v:stroke endarrow="open"/>
                  <v:path arrowok="t" o:connecttype="custom" o:connectlocs="24787047,0;17617238,9397636;14570073,43787366;0,55566421" o:connectangles="0,0,0,0"/>
                </v:shape>
                <v:shape id="Text Box 189" o:spid="_x0000_s1088" type="#_x0000_t202" style="position:absolute;left:3289;top:13411;width:12643;height:368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HyZTwwAA&#10;ANwAAAAPAAAAZHJzL2Rvd25yZXYueG1sRI/disIwFITvF3yHcARvljW1iC5do4ggCMKCP3h9aM42&#10;pc1JaVJb394sCF4OM/MNs9oMthZ3an3pWMFsmoAgzp0uuVBwvey/vkH4gKyxdkwKHuRhsx59rDDT&#10;rucT3c+hEBHCPkMFJoQmk9Lnhiz6qWuIo/fnWoshyraQusU+wm0t0yRZSIslxwWDDe0M5dW5swrw&#10;MXTdyaSY3I6hrnbud9tXn0pNxsP2B0SgIbzDr/ZBK5gvU/g/E4+AXD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7HyZTwwAAANwAAAAPAAAAAAAAAAAAAAAAAJcCAABkcnMvZG93&#10;bnJldi54bWxQSwUGAAAAAAQABAD1AAAAhwMAAAAA&#10;" fillcolor="#b8cce4" stroked="f">
                  <v:fill opacity="43176f"/>
                  <v:textbox>
                    <w:txbxContent>
                      <w:p w14:paraId="4DF51805" w14:textId="77777777" w:rsidR="00DD2757" w:rsidRPr="009D3992" w:rsidRDefault="00DD2757" w:rsidP="003373D9">
                        <w:pPr>
                          <w:jc w:val="center"/>
                          <w:rPr>
                            <w:sz w:val="16"/>
                            <w:lang w:val="en-AU"/>
                          </w:rPr>
                        </w:pPr>
                        <w:r w:rsidRPr="009D3992">
                          <w:rPr>
                            <w:sz w:val="16"/>
                            <w:lang w:val="en-AU"/>
                          </w:rPr>
                          <w:t>Con</w:t>
                        </w:r>
                        <w:r>
                          <w:rPr>
                            <w:sz w:val="16"/>
                            <w:lang w:val="en-AU"/>
                          </w:rPr>
                          <w:t>catenated to form a regular expression</w:t>
                        </w:r>
                      </w:p>
                    </w:txbxContent>
                  </v:textbox>
                </v:shape>
                <w10:anchorlock/>
              </v:group>
            </w:pict>
          </mc:Fallback>
        </mc:AlternateContent>
      </w:r>
    </w:p>
    <w:p w14:paraId="483D721B" w14:textId="4C06F38E" w:rsidR="003373D9" w:rsidRPr="00DA48C2" w:rsidRDefault="00980823"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38</w:t>
      </w:r>
      <w:r w:rsidR="00397B59" w:rsidRPr="00DA48C2">
        <w:fldChar w:fldCharType="end"/>
      </w:r>
      <w:r w:rsidR="003373D9" w:rsidRPr="00DA48C2">
        <w:t>: Using Regular Expressions for selecting Spectra</w:t>
      </w:r>
    </w:p>
    <w:p w14:paraId="784F49A6" w14:textId="397587ED" w:rsidR="003373D9" w:rsidRPr="00B350A0" w:rsidRDefault="003373D9" w:rsidP="004A51AA">
      <w:pPr>
        <w:pStyle w:val="Body"/>
      </w:pPr>
      <w:r w:rsidRPr="00B350A0">
        <w:t xml:space="preserve">For each row of the XLS file, the data in the Matching Column is concatenated with the </w:t>
      </w:r>
      <w:r w:rsidRPr="00B350A0">
        <w:rPr>
          <w:rStyle w:val="GUIWord"/>
          <w:u w:val="single"/>
        </w:rPr>
        <w:t>REGEX start</w:t>
      </w:r>
      <w:r w:rsidRPr="00B350A0">
        <w:t xml:space="preserve"> and </w:t>
      </w:r>
      <w:r w:rsidRPr="00B350A0">
        <w:rPr>
          <w:rStyle w:val="GUIWord"/>
          <w:u w:val="single"/>
        </w:rPr>
        <w:t>REGEX end</w:t>
      </w:r>
      <w:r w:rsidRPr="00B350A0">
        <w:t xml:space="preserve"> contents to form a Regular Expression. The matching process is then performed using Regular Expressions. (See </w:t>
      </w:r>
      <w:r w:rsidR="00DA4F2C" w:rsidRPr="00B350A0">
        <w:fldChar w:fldCharType="begin"/>
      </w:r>
      <w:r w:rsidR="00DA4F2C" w:rsidRPr="00B350A0">
        <w:instrText xml:space="preserve"> REF _Ref353800559 \r \h  \* MERGEFORMAT </w:instrText>
      </w:r>
      <w:r w:rsidR="00DA4F2C" w:rsidRPr="00B350A0">
        <w:fldChar w:fldCharType="separate"/>
      </w:r>
      <w:r w:rsidR="000C7C57" w:rsidRPr="000C7C57">
        <w:rPr>
          <w:rStyle w:val="CrossReference"/>
        </w:rPr>
        <w:t xml:space="preserve">Appendix A: </w:t>
      </w:r>
      <w:r w:rsidR="00DA4F2C" w:rsidRPr="00B350A0">
        <w:fldChar w:fldCharType="end"/>
      </w:r>
      <w:r w:rsidR="00DA4F2C" w:rsidRPr="00B350A0">
        <w:fldChar w:fldCharType="begin"/>
      </w:r>
      <w:r w:rsidR="00DA4F2C" w:rsidRPr="00B350A0">
        <w:instrText xml:space="preserve"> REF _Ref359577405 \h  \* MERGEFORMAT </w:instrText>
      </w:r>
      <w:r w:rsidR="00DA4F2C" w:rsidRPr="00B350A0">
        <w:fldChar w:fldCharType="separate"/>
      </w:r>
      <w:r w:rsidR="000C7C57" w:rsidRPr="000C7C57">
        <w:rPr>
          <w:rStyle w:val="CrossReference"/>
        </w:rPr>
        <w:t>Regular Expressions Tutorial</w:t>
      </w:r>
      <w:r w:rsidR="00DA4F2C" w:rsidRPr="00B350A0">
        <w:fldChar w:fldCharType="end"/>
      </w:r>
      <w:r w:rsidRPr="00B350A0">
        <w:t xml:space="preserve">.) In the above example: the </w:t>
      </w:r>
      <w:r w:rsidRPr="00B350A0">
        <w:rPr>
          <w:rStyle w:val="Codeintext"/>
          <w:u w:val="single"/>
        </w:rPr>
        <w:t>^</w:t>
      </w:r>
      <w:r w:rsidRPr="00B350A0">
        <w:t xml:space="preserve"> forces the matching to start at the beginning of the string; </w:t>
      </w:r>
      <w:r w:rsidRPr="00B350A0">
        <w:rPr>
          <w:rStyle w:val="Codeintext"/>
          <w:u w:val="single"/>
        </w:rPr>
        <w:t>.</w:t>
      </w:r>
      <w:r w:rsidRPr="00B350A0">
        <w:t xml:space="preserve"> is a special character so </w:t>
      </w:r>
      <w:r w:rsidRPr="00B350A0">
        <w:rPr>
          <w:rStyle w:val="Codeintext"/>
          <w:u w:val="single"/>
        </w:rPr>
        <w:t>\</w:t>
      </w:r>
      <w:r w:rsidRPr="00B350A0">
        <w:t xml:space="preserve"> must be used to escape it, so </w:t>
      </w:r>
      <w:r w:rsidRPr="00B350A0">
        <w:rPr>
          <w:rStyle w:val="Codeintext"/>
          <w:u w:val="single"/>
        </w:rPr>
        <w:t>\.</w:t>
      </w:r>
      <w:r w:rsidRPr="00B350A0">
        <w:t xml:space="preserve"> matches the </w:t>
      </w:r>
      <w:r w:rsidRPr="00B350A0">
        <w:rPr>
          <w:rStyle w:val="Codeintext"/>
          <w:u w:val="single"/>
        </w:rPr>
        <w:t>.</w:t>
      </w:r>
      <w:r w:rsidRPr="00B350A0">
        <w:t xml:space="preserve"> in the file name; </w:t>
      </w:r>
      <w:r w:rsidRPr="00B350A0">
        <w:rPr>
          <w:rStyle w:val="Codeintext"/>
          <w:u w:val="single"/>
        </w:rPr>
        <w:t>0*</w:t>
      </w:r>
      <w:r w:rsidRPr="00B350A0">
        <w:t xml:space="preserve"> matches any number of </w:t>
      </w:r>
      <w:r w:rsidRPr="00B350A0">
        <w:rPr>
          <w:rStyle w:val="Codeintext"/>
          <w:u w:val="single"/>
        </w:rPr>
        <w:t>0</w:t>
      </w:r>
      <w:r w:rsidRPr="00B350A0">
        <w:t xml:space="preserve"> characters; </w:t>
      </w:r>
      <w:r w:rsidRPr="00B350A0">
        <w:rPr>
          <w:rStyle w:val="Codeintext"/>
          <w:u w:val="single"/>
        </w:rPr>
        <w:t>5</w:t>
      </w:r>
      <w:r w:rsidRPr="00B350A0">
        <w:t xml:space="preserve"> matches </w:t>
      </w:r>
      <w:r w:rsidRPr="00B350A0">
        <w:rPr>
          <w:rStyle w:val="Codeintext"/>
          <w:u w:val="single"/>
        </w:rPr>
        <w:t>5</w:t>
      </w:r>
      <w:r w:rsidRPr="00B350A0">
        <w:t xml:space="preserve">; and the </w:t>
      </w:r>
      <w:r w:rsidRPr="00B350A0">
        <w:rPr>
          <w:rStyle w:val="Codeintext"/>
          <w:u w:val="single"/>
        </w:rPr>
        <w:t>$</w:t>
      </w:r>
      <w:r w:rsidRPr="00B350A0">
        <w:t xml:space="preserve"> forces the match to complete at the end of the string.</w:t>
      </w:r>
    </w:p>
    <w:p w14:paraId="14C96F53" w14:textId="77777777" w:rsidR="003373D9" w:rsidRPr="00B350A0" w:rsidRDefault="003373D9" w:rsidP="004A51AA">
      <w:pPr>
        <w:pStyle w:val="Note"/>
      </w:pPr>
      <w:r w:rsidRPr="00B350A0">
        <w:rPr>
          <w:lang w:val="en-AU"/>
        </w:rPr>
        <w:t>Note</w:t>
      </w:r>
      <w:r w:rsidRPr="00B350A0">
        <w:rPr>
          <w:lang w:val="en-AU"/>
        </w:rPr>
        <w:tab/>
        <w:t xml:space="preserve">If a value in the </w:t>
      </w:r>
      <w:r w:rsidRPr="00B350A0">
        <w:rPr>
          <w:rStyle w:val="GUIWord"/>
          <w:u w:val="single"/>
        </w:rPr>
        <w:t>DB Value</w:t>
      </w:r>
      <w:r w:rsidRPr="00B350A0">
        <w:rPr>
          <w:lang w:val="en-AU"/>
        </w:rPr>
        <w:t xml:space="preserve"> column matches more than one row in the XLS file, no matching row will be shown in the </w:t>
      </w:r>
      <w:r w:rsidRPr="00B350A0">
        <w:rPr>
          <w:rStyle w:val="GUIWord"/>
          <w:u w:val="single"/>
        </w:rPr>
        <w:t>Table Value</w:t>
      </w:r>
      <w:r w:rsidRPr="00B350A0">
        <w:rPr>
          <w:lang w:val="en-AU"/>
        </w:rPr>
        <w:t xml:space="preserve"> column, and no Spectrum will be updated.</w:t>
      </w:r>
    </w:p>
    <w:p w14:paraId="0EC08D1C" w14:textId="77777777" w:rsidR="003373D9" w:rsidRPr="00B350A0" w:rsidRDefault="003373D9" w:rsidP="003373D9">
      <w:pPr>
        <w:pStyle w:val="HeadingSubUnnumbered"/>
        <w:rPr>
          <w:u w:val="single"/>
        </w:rPr>
      </w:pPr>
      <w:r w:rsidRPr="00B350A0">
        <w:rPr>
          <w:u w:val="single"/>
        </w:rPr>
        <w:t>Using preconfigured column information</w:t>
      </w:r>
    </w:p>
    <w:p w14:paraId="0BF2295E" w14:textId="77777777" w:rsidR="003373D9" w:rsidRPr="00B350A0" w:rsidRDefault="003373D9" w:rsidP="004A51AA">
      <w:pPr>
        <w:pStyle w:val="Body"/>
      </w:pPr>
      <w:r w:rsidRPr="00B350A0">
        <w:t>If you often load Metadata from XLS files, you can pre-configure the XLS column mappings you want to use. This will be more efficient and reduce your chance of making a mistake.</w:t>
      </w:r>
    </w:p>
    <w:p w14:paraId="6429A57B" w14:textId="77777777" w:rsidR="003373D9" w:rsidRPr="00B350A0" w:rsidRDefault="003373D9" w:rsidP="004A51AA">
      <w:pPr>
        <w:pStyle w:val="Body"/>
      </w:pPr>
      <w:r w:rsidRPr="00B350A0">
        <w:t xml:space="preserve">Create an extra XLS spreadsheet which lists the Column Names you’ve used in your spreadsheet along with the matching names SPECCHIO uses for these fields. </w:t>
      </w:r>
    </w:p>
    <w:p w14:paraId="2CBE5193" w14:textId="025D5E72" w:rsidR="003373D9" w:rsidRPr="00B350A0" w:rsidRDefault="007E778A" w:rsidP="003373D9">
      <w:pPr>
        <w:pStyle w:val="Figure"/>
        <w:pageBreakBefore/>
        <w:rPr>
          <w:u w:val="single"/>
        </w:rPr>
      </w:pPr>
      <w:r w:rsidRPr="00B350A0">
        <w:rPr>
          <w:u w:val="single"/>
          <w:lang w:val="en-GB" w:eastAsia="en-GB"/>
        </w:rPr>
        <w:lastRenderedPageBreak/>
        <mc:AlternateContent>
          <mc:Choice Requires="wpg">
            <w:drawing>
              <wp:inline distT="0" distB="0" distL="0" distR="0" wp14:anchorId="2434810A" wp14:editId="5D6B8F17">
                <wp:extent cx="5432425" cy="3079115"/>
                <wp:effectExtent l="0" t="0" r="3175" b="0"/>
                <wp:docPr id="350" name="Canvas 1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32425" cy="3079115"/>
                          <a:chOff x="0" y="0"/>
                          <a:chExt cx="54324" cy="30791"/>
                        </a:xfrm>
                      </wpg:grpSpPr>
                      <wps:wsp>
                        <wps:cNvPr id="351" name="AutoShape 497"/>
                        <wps:cNvSpPr>
                          <a:spLocks noChangeAspect="1" noChangeArrowheads="1"/>
                        </wps:cNvSpPr>
                        <wps:spPr bwMode="auto">
                          <a:xfrm>
                            <a:off x="0" y="0"/>
                            <a:ext cx="54324" cy="307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57" name="Picture 193"/>
                          <pic:cNvPicPr>
                            <a:picLocks noChangeAspect="1" noChangeArrowheads="1"/>
                          </pic:cNvPicPr>
                        </pic:nvPicPr>
                        <pic:blipFill>
                          <a:blip r:embed="rId80">
                            <a:extLst>
                              <a:ext uri="{28A0092B-C50C-407E-A947-70E740481C1C}">
                                <a14:useLocalDpi xmlns:a14="http://schemas.microsoft.com/office/drawing/2010/main" val="0"/>
                              </a:ext>
                            </a:extLst>
                          </a:blip>
                          <a:srcRect t="13379" b="61095"/>
                          <a:stretch>
                            <a:fillRect/>
                          </a:stretch>
                        </pic:blipFill>
                        <pic:spPr bwMode="auto">
                          <a:xfrm>
                            <a:off x="5632" y="819"/>
                            <a:ext cx="42793" cy="90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58" name="Picture 194"/>
                          <pic:cNvPicPr>
                            <a:picLocks noChangeAspect="1" noChangeArrowheads="1"/>
                          </pic:cNvPicPr>
                        </pic:nvPicPr>
                        <pic:blipFill>
                          <a:blip r:embed="rId88">
                            <a:extLst>
                              <a:ext uri="{28A0092B-C50C-407E-A947-70E740481C1C}">
                                <a14:useLocalDpi xmlns:a14="http://schemas.microsoft.com/office/drawing/2010/main" val="0"/>
                              </a:ext>
                            </a:extLst>
                          </a:blip>
                          <a:srcRect l="2258" t="28047" r="10388" b="18475"/>
                          <a:stretch>
                            <a:fillRect/>
                          </a:stretch>
                        </pic:blipFill>
                        <pic:spPr bwMode="auto">
                          <a:xfrm>
                            <a:off x="16725" y="18694"/>
                            <a:ext cx="20879" cy="11671"/>
                          </a:xfrm>
                          <a:prstGeom prst="rect">
                            <a:avLst/>
                          </a:prstGeom>
                          <a:noFill/>
                          <a:extLst>
                            <a:ext uri="{909E8E84-426E-40DD-AFC4-6F175D3DCCD1}">
                              <a14:hiddenFill xmlns:a14="http://schemas.microsoft.com/office/drawing/2010/main">
                                <a:solidFill>
                                  <a:srgbClr val="FFFFFF"/>
                                </a:solidFill>
                              </a14:hiddenFill>
                            </a:ext>
                          </a:extLst>
                        </pic:spPr>
                      </pic:pic>
                      <wps:wsp>
                        <wps:cNvPr id="363" name="AutoShape 195"/>
                        <wps:cNvSpPr>
                          <a:spLocks noChangeArrowheads="1"/>
                        </wps:cNvSpPr>
                        <wps:spPr bwMode="auto">
                          <a:xfrm>
                            <a:off x="3556" y="6413"/>
                            <a:ext cx="44869" cy="1092"/>
                          </a:xfrm>
                          <a:prstGeom prst="roundRect">
                            <a:avLst>
                              <a:gd name="adj" fmla="val 16667"/>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AutoShape 196"/>
                        <wps:cNvSpPr>
                          <a:spLocks noChangeArrowheads="1"/>
                        </wps:cNvSpPr>
                        <wps:spPr bwMode="auto">
                          <a:xfrm>
                            <a:off x="18364" y="21697"/>
                            <a:ext cx="7982" cy="8325"/>
                          </a:xfrm>
                          <a:prstGeom prst="roundRect">
                            <a:avLst>
                              <a:gd name="adj" fmla="val 8468"/>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7" name="AutoShape 197"/>
                        <wps:cNvSpPr>
                          <a:spLocks noChangeArrowheads="1"/>
                        </wps:cNvSpPr>
                        <wps:spPr bwMode="auto">
                          <a:xfrm>
                            <a:off x="6038" y="4838"/>
                            <a:ext cx="44869" cy="1092"/>
                          </a:xfrm>
                          <a:prstGeom prst="roundRect">
                            <a:avLst>
                              <a:gd name="adj" fmla="val 16667"/>
                            </a:avLst>
                          </a:prstGeom>
                          <a:noFill/>
                          <a:ln w="19050">
                            <a:solidFill>
                              <a:srgbClr val="00B0F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AutoShape 198"/>
                        <wps:cNvSpPr>
                          <a:spLocks noChangeArrowheads="1"/>
                        </wps:cNvSpPr>
                        <wps:spPr bwMode="auto">
                          <a:xfrm>
                            <a:off x="26892" y="21697"/>
                            <a:ext cx="10236" cy="8325"/>
                          </a:xfrm>
                          <a:prstGeom prst="roundRect">
                            <a:avLst>
                              <a:gd name="adj" fmla="val 7704"/>
                            </a:avLst>
                          </a:prstGeom>
                          <a:noFill/>
                          <a:ln w="19050">
                            <a:solidFill>
                              <a:srgbClr val="00B0F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 name="AutoShape 199"/>
                        <wps:cNvSpPr>
                          <a:spLocks noChangeArrowheads="1"/>
                        </wps:cNvSpPr>
                        <wps:spPr bwMode="auto">
                          <a:xfrm>
                            <a:off x="18364" y="19989"/>
                            <a:ext cx="19240" cy="1499"/>
                          </a:xfrm>
                          <a:prstGeom prst="roundRect">
                            <a:avLst>
                              <a:gd name="adj" fmla="val 8468"/>
                            </a:avLst>
                          </a:prstGeom>
                          <a:noFill/>
                          <a:ln w="19050">
                            <a:solidFill>
                              <a:srgbClr val="00B05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204"/>
                        <wps:cNvSpPr>
                          <a:spLocks/>
                        </wps:cNvSpPr>
                        <wps:spPr bwMode="auto">
                          <a:xfrm>
                            <a:off x="4648" y="7505"/>
                            <a:ext cx="13506" cy="18422"/>
                          </a:xfrm>
                          <a:custGeom>
                            <a:avLst/>
                            <a:gdLst>
                              <a:gd name="T0" fmla="*/ 0 w 2127"/>
                              <a:gd name="T1" fmla="*/ 0 h 2901"/>
                              <a:gd name="T2" fmla="*/ 2165246 w 2127"/>
                              <a:gd name="T3" fmla="*/ 8447862 h 2901"/>
                              <a:gd name="T4" fmla="*/ 8576310 w 2127"/>
                              <a:gd name="T5" fmla="*/ 11697970 h 2901"/>
                              <a:gd name="T6" fmla="*/ 0 60000 65536"/>
                              <a:gd name="T7" fmla="*/ 0 60000 65536"/>
                              <a:gd name="T8" fmla="*/ 0 60000 65536"/>
                            </a:gdLst>
                            <a:ahLst/>
                            <a:cxnLst>
                              <a:cxn ang="T6">
                                <a:pos x="T0" y="T1"/>
                              </a:cxn>
                              <a:cxn ang="T7">
                                <a:pos x="T2" y="T3"/>
                              </a:cxn>
                              <a:cxn ang="T8">
                                <a:pos x="T4" y="T5"/>
                              </a:cxn>
                            </a:cxnLst>
                            <a:rect l="0" t="0" r="r" b="b"/>
                            <a:pathLst>
                              <a:path w="2127" h="2901">
                                <a:moveTo>
                                  <a:pt x="0" y="0"/>
                                </a:moveTo>
                                <a:cubicBezTo>
                                  <a:pt x="91" y="806"/>
                                  <a:pt x="183" y="1612"/>
                                  <a:pt x="537" y="2095"/>
                                </a:cubicBezTo>
                                <a:cubicBezTo>
                                  <a:pt x="891" y="2578"/>
                                  <a:pt x="1509" y="2739"/>
                                  <a:pt x="2127" y="2901"/>
                                </a:cubicBezTo>
                              </a:path>
                            </a:pathLst>
                          </a:custGeom>
                          <a:noFill/>
                          <a:ln w="28575">
                            <a:solidFill>
                              <a:srgbClr val="FF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8" name="Freeform 205"/>
                        <wps:cNvSpPr>
                          <a:spLocks/>
                        </wps:cNvSpPr>
                        <wps:spPr bwMode="auto">
                          <a:xfrm>
                            <a:off x="37128" y="5930"/>
                            <a:ext cx="12694" cy="20339"/>
                          </a:xfrm>
                          <a:custGeom>
                            <a:avLst/>
                            <a:gdLst>
                              <a:gd name="T0" fmla="*/ 8060690 w 1999"/>
                              <a:gd name="T1" fmla="*/ 0 h 3203"/>
                              <a:gd name="T2" fmla="*/ 5846924 w 1999"/>
                              <a:gd name="T3" fmla="*/ 8451575 h 3203"/>
                              <a:gd name="T4" fmla="*/ 0 w 1999"/>
                              <a:gd name="T5" fmla="*/ 12915265 h 3203"/>
                              <a:gd name="T6" fmla="*/ 0 60000 65536"/>
                              <a:gd name="T7" fmla="*/ 0 60000 65536"/>
                              <a:gd name="T8" fmla="*/ 0 60000 65536"/>
                            </a:gdLst>
                            <a:ahLst/>
                            <a:cxnLst>
                              <a:cxn ang="T6">
                                <a:pos x="T0" y="T1"/>
                              </a:cxn>
                              <a:cxn ang="T7">
                                <a:pos x="T2" y="T3"/>
                              </a:cxn>
                              <a:cxn ang="T8">
                                <a:pos x="T4" y="T5"/>
                              </a:cxn>
                            </a:cxnLst>
                            <a:rect l="0" t="0" r="r" b="b"/>
                            <a:pathLst>
                              <a:path w="1999" h="3203">
                                <a:moveTo>
                                  <a:pt x="1999" y="0"/>
                                </a:moveTo>
                                <a:cubicBezTo>
                                  <a:pt x="1891" y="781"/>
                                  <a:pt x="1783" y="1562"/>
                                  <a:pt x="1450" y="2096"/>
                                </a:cubicBezTo>
                                <a:cubicBezTo>
                                  <a:pt x="1117" y="2630"/>
                                  <a:pt x="229" y="3017"/>
                                  <a:pt x="0" y="3203"/>
                                </a:cubicBezTo>
                              </a:path>
                            </a:pathLst>
                          </a:custGeom>
                          <a:noFill/>
                          <a:ln w="28575">
                            <a:solidFill>
                              <a:srgbClr val="00B0F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0" name="AutoShape 206"/>
                        <wps:cNvSpPr>
                          <a:spLocks/>
                        </wps:cNvSpPr>
                        <wps:spPr bwMode="auto">
                          <a:xfrm>
                            <a:off x="9010" y="10718"/>
                            <a:ext cx="9144" cy="5607"/>
                          </a:xfrm>
                          <a:prstGeom prst="accentCallout2">
                            <a:avLst>
                              <a:gd name="adj1" fmla="val 20384"/>
                              <a:gd name="adj2" fmla="val -8333"/>
                              <a:gd name="adj3" fmla="val 20384"/>
                              <a:gd name="adj4" fmla="val -18611"/>
                              <a:gd name="adj5" fmla="val 99662"/>
                              <a:gd name="adj6" fmla="val -29097"/>
                            </a:avLst>
                          </a:prstGeom>
                          <a:solidFill>
                            <a:srgbClr val="F4F3EC"/>
                          </a:solidFill>
                          <a:ln w="9525">
                            <a:solidFill>
                              <a:srgbClr val="FF0000"/>
                            </a:solidFill>
                            <a:miter lim="800000"/>
                            <a:headEnd/>
                            <a:tailEnd/>
                          </a:ln>
                        </wps:spPr>
                        <wps:txbx>
                          <w:txbxContent>
                            <w:p w14:paraId="058F7937" w14:textId="77777777" w:rsidR="00DD2757" w:rsidRPr="0019048D" w:rsidRDefault="00DD2757" w:rsidP="003373D9">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wps:txbx>
                        <wps:bodyPr rot="0" vert="horz" wrap="square" lIns="18000" tIns="18000" rIns="18000" bIns="18000" anchor="t" anchorCtr="0" upright="1">
                          <a:noAutofit/>
                        </wps:bodyPr>
                      </wps:wsp>
                      <wps:wsp>
                        <wps:cNvPr id="451" name="AutoShape 207"/>
                        <wps:cNvSpPr>
                          <a:spLocks/>
                        </wps:cNvSpPr>
                        <wps:spPr bwMode="auto">
                          <a:xfrm>
                            <a:off x="35490" y="10718"/>
                            <a:ext cx="9144" cy="5607"/>
                          </a:xfrm>
                          <a:prstGeom prst="accentCallout2">
                            <a:avLst>
                              <a:gd name="adj1" fmla="val 20384"/>
                              <a:gd name="adj2" fmla="val 108333"/>
                              <a:gd name="adj3" fmla="val 20384"/>
                              <a:gd name="adj4" fmla="val 123472"/>
                              <a:gd name="adj5" fmla="val 54588"/>
                              <a:gd name="adj6" fmla="val 138819"/>
                            </a:avLst>
                          </a:prstGeom>
                          <a:solidFill>
                            <a:srgbClr val="F4F3EC"/>
                          </a:solidFill>
                          <a:ln w="9525">
                            <a:solidFill>
                              <a:srgbClr val="00B0F0"/>
                            </a:solidFill>
                            <a:miter lim="800000"/>
                            <a:headEnd/>
                            <a:tailEnd/>
                          </a:ln>
                        </wps:spPr>
                        <wps:txbx>
                          <w:txbxContent>
                            <w:p w14:paraId="1C55E0E1" w14:textId="77777777" w:rsidR="00DD2757" w:rsidRPr="0019048D" w:rsidRDefault="00DD2757" w:rsidP="003373D9">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wps:txbx>
                        <wps:bodyPr rot="0" vert="horz" wrap="square" lIns="18000" tIns="18000" rIns="18000" bIns="18000" anchor="t" anchorCtr="0" upright="1">
                          <a:noAutofit/>
                        </wps:bodyPr>
                      </wps:wsp>
                      <wps:wsp>
                        <wps:cNvPr id="452" name="AutoShape 208"/>
                        <wps:cNvSpPr>
                          <a:spLocks/>
                        </wps:cNvSpPr>
                        <wps:spPr bwMode="auto">
                          <a:xfrm>
                            <a:off x="22542" y="10718"/>
                            <a:ext cx="9144" cy="5607"/>
                          </a:xfrm>
                          <a:prstGeom prst="accentCallout2">
                            <a:avLst>
                              <a:gd name="adj1" fmla="val 20384"/>
                              <a:gd name="adj2" fmla="val -8333"/>
                              <a:gd name="adj3" fmla="val 20384"/>
                              <a:gd name="adj4" fmla="val -16458"/>
                              <a:gd name="adj5" fmla="val 148356"/>
                              <a:gd name="adj6" fmla="val -24653"/>
                            </a:avLst>
                          </a:prstGeom>
                          <a:solidFill>
                            <a:srgbClr val="F4F3EC"/>
                          </a:solidFill>
                          <a:ln w="9525">
                            <a:solidFill>
                              <a:srgbClr val="00B050"/>
                            </a:solidFill>
                            <a:miter lim="800000"/>
                            <a:headEnd/>
                            <a:tailEnd/>
                          </a:ln>
                        </wps:spPr>
                        <wps:txbx>
                          <w:txbxContent>
                            <w:p w14:paraId="278C2D08" w14:textId="77777777" w:rsidR="00DD2757" w:rsidRPr="0019048D" w:rsidRDefault="00DD2757" w:rsidP="003373D9">
                              <w:pPr>
                                <w:rPr>
                                  <w:sz w:val="16"/>
                                  <w:lang w:val="en-AU"/>
                                </w:rPr>
                              </w:pPr>
                              <w:r>
                                <w:rPr>
                                  <w:sz w:val="16"/>
                                  <w:lang w:val="en-AU"/>
                                </w:rPr>
                                <w:t>A header row must be present, but is not used</w:t>
                              </w:r>
                            </w:p>
                          </w:txbxContent>
                        </wps:txbx>
                        <wps:bodyPr rot="0" vert="horz" wrap="square" lIns="18000" tIns="18000" rIns="18000" bIns="18000" anchor="t" anchorCtr="0" upright="1">
                          <a:noAutofit/>
                        </wps:bodyPr>
                      </wps:wsp>
                    </wpg:wgp>
                  </a:graphicData>
                </a:graphic>
              </wp:inline>
            </w:drawing>
          </mc:Choice>
          <mc:Fallback xmlns:mv="urn:schemas-microsoft-com:mac:vml" xmlns:mo="http://schemas.microsoft.com/office/mac/office/2008/main">
            <w:pict>
              <v:group w14:anchorId="2434810A" id="Canvas 192" o:spid="_x0000_s1089" style="width:427.75pt;height:242.45pt;mso-position-horizontal-relative:char;mso-position-vertical-relative:line" coordsize="54324,3079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">
                <v:rect id="AutoShape 497" o:spid="_x0000_s1090" style="position:absolute;width:54324;height:3079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X91xQAA&#10;ANwAAAAPAAAAZHJzL2Rvd25yZXYueG1sRI9Ba8JAFITvBf/D8gq9iG6sVEp0FRHEUAQxVs+P7DMJ&#10;zb6N2W0S/71bEHocZuYbZrHqTSVaalxpWcFkHIEgzqwuOVfwfdqOPkE4j6yxskwK7uRgtRy8LDDW&#10;tuMjtanPRYCwi1FB4X0dS+myggy6sa2Jg3e1jUEfZJNL3WAX4KaS71E0kwZLDgsF1rQpKPtJf42C&#10;Lju0l9N+Jw/DS2L5ltw26flLqbfXfj0H4an3/+FnO9EKph8T+DsTjoBcP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9Jf3XFAAAA3AAAAA8AAAAAAAAAAAAAAAAAlwIAAGRycy9k&#10;b3ducmV2LnhtbFBLBQYAAAAABAAEAPUAAACJAwAAAAA=&#10;" filled="f" stroked="f">
                  <o:lock v:ext="edit" aspectratio="t"/>
                </v:rect>
                <v:shape id="Picture 193" o:spid="_x0000_s1091" type="#_x0000_t75" style="position:absolute;left:5632;top:819;width:42793;height:90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">
                  <v:imagedata r:id="rId81" o:title="" croptop="8768f" cropbottom="40039f"/>
                </v:shape>
                <v:shape id="Picture 194" o:spid="_x0000_s1092" type="#_x0000_t75" style="position:absolute;left:16725;top:18694;width:20879;height:1167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A2&#10;AK3CAAAA3AAAAA8AAABkcnMvZG93bnJldi54bWxET8uKwjAU3Q/4D+EKbkTTUZRSjSIydsSZja/9&#10;pbm2xeamNBmtfr1ZCLM8nPd82ZpK3KhxpWUFn8MIBHFmdcm5gtNxM4hBOI+ssbJMCh7kYLnofMwx&#10;0fbOe7odfC5CCLsEFRTe14mULivIoBvamjhwF9sY9AE2udQN3kO4qeQoiqbSYMmhocCa1gVl18Of&#10;UYDf6fH3a/SM0/Qc+340wXH/Z6dUr9uuZiA8tf5f/HZvtYLxJKwNZ8IRkIsX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gNgCtwgAAANwAAAAPAAAAAAAAAAAAAAAAAJwCAABk&#10;cnMvZG93bnJldi54bWxQSwUGAAAAAAQABAD3AAAAiwMAAAAA&#10;">
                  <v:imagedata r:id="rId89" o:title="" croptop="18381f" cropbottom="12108f" cropleft="1480f" cropright="6808f"/>
                </v:shape>
                <v:roundrect id="AutoShape 195" o:spid="_x0000_s1093" style="position:absolute;left:3556;top:6413;width:44869;height:109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DCxZxgAA&#10;ANwAAAAPAAAAZHJzL2Rvd25yZXYueG1sRI9Pa8JAFMTvBb/D8oReim5s2iDRVapY7EEQ/+D5kX0m&#10;sbtvQ3ar8du7hUKPw8z8hpnOO2vElVpfO1YwGiYgiAunay4VHA+fgzEIH5A1Gsek4E4e5rPe0xRz&#10;7W68o+s+lCJC2OeooAqhyaX0RUUW/dA1xNE7u9ZiiLItpW7xFuHWyNckyaTFmuNChQ0tKyq+9z9W&#10;QfK2Xp22Y7m+rN63y2yzMPSSGqWe+93HBESgLvyH/9pfWkGapfB7Jh4BO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2DCxZxgAAANwAAAAPAAAAAAAAAAAAAAAAAJcCAABkcnMv&#10;ZG93bnJldi54bWxQSwUGAAAAAAQABAD1AAAAigMAAAAA&#10;" filled="f" strokecolor="red" strokeweight="1.5pt"/>
                <v:roundrect id="AutoShape 196" o:spid="_x0000_s1094" style="position:absolute;left:18364;top:21697;width:7982;height:8325;visibility:visible;mso-wrap-style:square;v-text-anchor:top" arcsize="554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ot6SwwAA&#10;ANwAAAAPAAAAZHJzL2Rvd25yZXYueG1sRI/disIwFITvF3yHcATv1tRftJoWEQTZBWGroJeH5tgW&#10;m5PSRO2+/UYQ9nKYmW+YddqZWjyodZVlBaNhBII4t7riQsHpuPtcgHAeWWNtmRT8koM06X2sMdb2&#10;yT/0yHwhAoRdjApK75tYSpeXZNANbUMcvKttDfog20LqFp8Bbmo5jqK5NFhxWCixoW1J+S27GwX+&#10;e3reuVl32GdcLCmq8XI/fyk16HebFQhPnf8Pv9t7rWAyn8LrTDgCMv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Lot6SwwAAANwAAAAPAAAAAAAAAAAAAAAAAJcCAABkcnMvZG93&#10;bnJldi54bWxQSwUGAAAAAAQABAD1AAAAhwMAAAAA&#10;" filled="f" strokecolor="red" strokeweight="1.5pt"/>
                <v:roundrect id="AutoShape 197" o:spid="_x0000_s1095" style="position:absolute;left:6038;top:4838;width:44869;height:109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PV1QxQAA&#10;ANwAAAAPAAAAZHJzL2Rvd25yZXYueG1sRI9Ba8JAFITvQv/D8gpepG5aIZXoKm2gItQcmrT3R/aZ&#10;BLNvQ3abxH/vFoQeh5n5htnuJ9OKgXrXWFbwvIxAEJdWN1wp+C4+ntYgnEfW2FomBVdysN89zLaY&#10;aDvyFw25r0SAsEtQQe19l0jpypoMuqXtiIN3tr1BH2RfSd3jGOCmlS9RFEuDDYeFGjtKayov+a9R&#10;kMmsrD4Pw+W0+Lm+j2tOV6ZIlZo/Tm8bEJ4m/x++t49awSp+hb8z4QjI3Q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A9XVDFAAAA3AAAAA8AAAAAAAAAAAAAAAAAlwIAAGRycy9k&#10;b3ducmV2LnhtbFBLBQYAAAAABAAEAPUAAACJAwAAAAA=&#10;" filled="f" strokecolor="#00b0f0" strokeweight="1.5pt"/>
                <v:roundrect id="AutoShape 198" o:spid="_x0000_s1096" style="position:absolute;left:26892;top:21697;width:10236;height:8325;visibility:visible;mso-wrap-style:square;v-text-anchor:top" arcsize="504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yRBswQAA&#10;ANwAAAAPAAAAZHJzL2Rvd25yZXYueG1sRE9Ni8IwEL0L/ocwwt40dZUq1SiyIAgLC2oPHodmbKvN&#10;pCax1n+/OSzs8fG+19veNKIj52vLCqaTBARxYXXNpYL8vB8vQfiArLGxTAre5GG7GQ7WmGn74iN1&#10;p1CKGMI+QwVVCG0mpS8qMugntiWO3NU6gyFCV0rt8BXDTSM/kySVBmuODRW29FVRcT89jYKmvPn5&#10;zxzTh7uk3fL9nR+ex0Spj1G/W4EI1Id/8Z/7oBXMFnF+PBOPgNz8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MMkQbMEAAADcAAAADwAAAAAAAAAAAAAAAACXAgAAZHJzL2Rvd25y&#10;ZXYueG1sUEsFBgAAAAAEAAQA9QAAAIUDAAAAAA==&#10;" filled="f" strokecolor="#00b0f0" strokeweight="1.5pt"/>
                <v:roundrect id="AutoShape 199" o:spid="_x0000_s1097" style="position:absolute;left:18364;top:19989;width:19240;height:1499;visibility:visible;mso-wrap-style:square;v-text-anchor:top" arcsize="554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" filled="f" strokecolor="#00b050" strokeweight="1.5pt"/>
                <v:shape id="Freeform 204" o:spid="_x0000_s1098" style="position:absolute;left:4648;top:7505;width:13506;height:18422;visibility:visible;mso-wrap-style:square;v-text-anchor:top" coordsize="2127,290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vqLKxAAA&#10;ANwAAAAPAAAAZHJzL2Rvd25yZXYueG1sRI9Pi8IwFMTvwn6H8Ba8abqrq1KNZVkQRPfiH9Djo3m2&#10;xealNLGt394IgsdhfjPDLJLOlKKh2hWWFXwNIxDEqdUFZwqOh9VgBsJ5ZI2lZVJwJwfJ8qO3wFjb&#10;lnfU7H0mQgm7GBXk3lexlC7NyaAb2oo4eBdbG/RB1pnUNbah3JTyO4om0mDBYSHHiv5ySq/7m1Hw&#10;v9ue1z9bU524HHcB3LT30Uap/mf3OwfhqfNv+JVeawWj6RieZ8IRkMsH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l76iysQAAADcAAAADwAAAAAAAAAAAAAAAACXAgAAZHJzL2Rv&#10;d25yZXYueG1sUEsFBgAAAAAEAAQA9QAAAIgDAAAAAA==&#10;" path="m0,0c91,806,183,1612,537,2095,891,2578,1509,2739,2127,2901e" filled="f" strokecolor="red" strokeweight="2.25pt">
                  <v:stroke endarrow="block"/>
                  <v:path arrowok="t" o:connecttype="custom" o:connectlocs="0,0;13748854,53645817;54457754,74284731" o:connectangles="0,0,0"/>
                </v:shape>
                <v:shape id="Freeform 205" o:spid="_x0000_s1099" style="position:absolute;left:37128;top:5930;width:12694;height:20339;visibility:visible;mso-wrap-style:square;v-text-anchor:top" coordsize="1999,320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GXh/wwAA&#10;ANwAAAAPAAAAZHJzL2Rvd25yZXYueG1sRE/PT8IwFL6b8D80j8SbdOBEMihESVC8KRrg+LI+1oX1&#10;daxlTP56ezDh+OX7PVt0thItNb50rGA4SEAQ506XXCj4+V49TED4gKyxckwKfsnDYt67m2Gm3YW/&#10;qN2EQsQQ9hkqMCHUmZQ+N2TRD1xNHLmDayyGCJtC6gYvMdxWcpQkY2mx5NhgsKalofy4OVsF1/0o&#10;3X7s3t6v5un1c90m+vT4rJW673cvUxCBunAT/7vXWkGaxrXxTDwCcv4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6GXh/wwAAANwAAAAPAAAAAAAAAAAAAAAAAJcCAABkcnMvZG93&#10;bnJldi54bWxQSwUGAAAAAAQABAD1AAAAhwMAAAAA&#10;" path="m1999,0c1891,781,1783,1562,1450,2096,1117,2630,229,3017,,3203e" filled="f" strokecolor="#00b0f0" strokeweight="2.25pt">
                  <v:stroke endarrow="open"/>
                  <v:path arrowok="t" o:connecttype="custom" o:connectlocs="51186793,0;37128991,53667369;0,82011731" o:connectangles="0,0,0"/>
                </v:shape>
                <v:shape id="AutoShape 206" o:spid="_x0000_s1100" type="#_x0000_t45" style="position:absolute;left:9010;top:10718;width:9144;height:56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1tZrwwAA&#10;ANwAAAAPAAAAZHJzL2Rvd25yZXYueG1sRE9Na8JAEL0X/A/LCL3VTa2VEt2EIDQV6aVpEY9DdkxC&#10;s7MhuzGxv757EDw+3vc2nUwrLtS7xrKC50UEgri0uuFKwc/3+9MbCOeRNbaWScGVHKTJ7GGLsbYj&#10;f9Gl8JUIIexiVFB738VSurImg25hO+LAnW1v0AfYV1L3OIZw08plFK2lwYZDQ40d7Woqf4vBKPj7&#10;jA6jydf51R/zkylfhiL7IKUe51O2AeFp8nfxzb3XClavYX44E46ATP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E1tZrwwAAANwAAAAPAAAAAAAAAAAAAAAAAJcCAABkcnMvZG93&#10;bnJldi54bWxQSwUGAAAAAAQABAD1AAAAhwMAAAAA&#10;" adj="-6285,21527,-4020,4403,,4403" fillcolor="#f4f3ec" strokecolor="red">
                  <v:textbox inset=".5mm,.5mm,.5mm,.5mm">
                    <w:txbxContent>
                      <w:p w14:paraId="058F7937" w14:textId="77777777" w:rsidR="00DD2757" w:rsidRPr="0019048D" w:rsidRDefault="00DD2757" w:rsidP="003373D9">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v:textbox>
                  <o:callout v:ext="edit" minusy="t"/>
                </v:shape>
                <v:shape id="AutoShape 207" o:spid="_x0000_s1101" type="#_x0000_t45" style="position:absolute;left:35490;top:10718;width:9144;height:56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g8F3wwAA&#10;ANwAAAAPAAAAZHJzL2Rvd25yZXYueG1sRI9Bi8IwFITvwv6H8Bb2pqmLinSNIsLSXK2ie3w0z7a0&#10;eSlNVuu/N4LgcZiZb5jVZrCtuFLva8cKppMEBHHhTM2lguPhd7wE4QOywdYxKbiTh836Y7TC1Lgb&#10;7+mah1JECPsUFVQhdKmUvqjIop+4jjh6F9dbDFH2pTQ93iLctvI7SRbSYs1xocKOdhUVTf5vFeTN&#10;/KwPzWmRLYud/tP6PMuOmVJfn8P2B0SgIbzDr7Y2CmbzKTzPxCMg1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0g8F3wwAAANwAAAAPAAAAAAAAAAAAAAAAAJcCAABkcnMvZG93&#10;bnJldi54bWxQSwUGAAAAAAQABAD1AAAAhwMAAAAA&#10;" adj="29985,11791,26670,4403,23400,4403" fillcolor="#f4f3ec" strokecolor="#00b0f0">
                  <v:textbox inset=".5mm,.5mm,.5mm,.5mm">
                    <w:txbxContent>
                      <w:p w14:paraId="1C55E0E1" w14:textId="77777777" w:rsidR="00DD2757" w:rsidRPr="0019048D" w:rsidRDefault="00DD2757" w:rsidP="003373D9">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v:textbox>
                  <o:callout v:ext="edit" minusx="t" minusy="t"/>
                </v:shape>
                <v:shape id="AutoShape 208" o:spid="_x0000_s1102" type="#_x0000_t45" style="position:absolute;left:22542;top:10718;width:9144;height:56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d1kDxgAA&#10;ANwAAAAPAAAAZHJzL2Rvd25yZXYueG1sRI9Ba8JAFITvQv/D8gq96Uar1aauYguCJ8W0FI+P7GsS&#10;mn2b7m5j9Ne7guBxmJlvmPmyM7VoyfnKsoLhIAFBnFtdcaHg63Pdn4HwAVljbZkUnMjDcvHQm2Oq&#10;7ZH31GahEBHCPkUFZQhNKqXPSzLoB7Yhjt6PdQZDlK6Q2uExwk0tR0nyIg1WHBdKbOijpPw3+zcK&#10;du8JrVybP/vh9+HvLDfT12Y7VerpsVu9gQjUhXv41t5oBePJCK5n4hGQiw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fd1kDxgAAANwAAAAPAAAAAAAAAAAAAAAAAJcCAABkcnMv&#10;ZG93bnJldi54bWxQSwUGAAAAAAQABAD1AAAAigMAAAAA&#10;" adj="-5325,32045,-3555,4403,,4403" fillcolor="#f4f3ec" strokecolor="#00b050">
                  <v:textbox inset=".5mm,.5mm,.5mm,.5mm">
                    <w:txbxContent>
                      <w:p w14:paraId="278C2D08" w14:textId="77777777" w:rsidR="00DD2757" w:rsidRPr="0019048D" w:rsidRDefault="00DD2757" w:rsidP="003373D9">
                        <w:pPr>
                          <w:rPr>
                            <w:sz w:val="16"/>
                            <w:lang w:val="en-AU"/>
                          </w:rPr>
                        </w:pPr>
                        <w:r>
                          <w:rPr>
                            <w:sz w:val="16"/>
                            <w:lang w:val="en-AU"/>
                          </w:rPr>
                          <w:t>A header row must be present, but is not used</w:t>
                        </w:r>
                      </w:p>
                    </w:txbxContent>
                  </v:textbox>
                  <o:callout v:ext="edit" minusy="t"/>
                </v:shape>
                <w10:anchorlock/>
              </v:group>
            </w:pict>
          </mc:Fallback>
        </mc:AlternateContent>
      </w:r>
    </w:p>
    <w:p w14:paraId="1C4C51D7" w14:textId="41BA5D09" w:rsidR="003373D9" w:rsidRPr="00DA48C2" w:rsidRDefault="00980823"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39</w:t>
      </w:r>
      <w:r w:rsidR="00397B59" w:rsidRPr="00DA48C2">
        <w:fldChar w:fldCharType="end"/>
      </w:r>
      <w:r w:rsidR="003373D9" w:rsidRPr="00DA48C2">
        <w:t>: Setup up pre-defined column allocations</w:t>
      </w:r>
    </w:p>
    <w:p w14:paraId="36EC6BFD" w14:textId="77777777" w:rsidR="003373D9" w:rsidRPr="00B350A0" w:rsidRDefault="003373D9" w:rsidP="004A51AA">
      <w:pPr>
        <w:pStyle w:val="Bullet"/>
      </w:pPr>
      <w:r w:rsidRPr="00B350A0">
        <w:t>The table must be in the first datasheet of the spreadsheet.</w:t>
      </w:r>
    </w:p>
    <w:p w14:paraId="26F79C4F" w14:textId="77777777" w:rsidR="003373D9" w:rsidRPr="00B350A0" w:rsidRDefault="003373D9" w:rsidP="004A51AA">
      <w:pPr>
        <w:pStyle w:val="Bullet"/>
      </w:pPr>
      <w:r w:rsidRPr="00B350A0">
        <w:t>Each SPECCHIO Metadata Attribute name must be on the same row as its matching XLS column name.</w:t>
      </w:r>
    </w:p>
    <w:p w14:paraId="04343C8C" w14:textId="77777777" w:rsidR="003373D9" w:rsidRPr="00B350A0" w:rsidRDefault="003373D9" w:rsidP="004A51AA">
      <w:pPr>
        <w:pStyle w:val="Bullet"/>
      </w:pPr>
      <w:r w:rsidRPr="00B350A0">
        <w:t>The names in both columns are case sensitive.</w:t>
      </w:r>
    </w:p>
    <w:p w14:paraId="63038306" w14:textId="77777777" w:rsidR="003373D9" w:rsidRPr="00B350A0" w:rsidRDefault="003373D9" w:rsidP="004A51AA">
      <w:pPr>
        <w:pStyle w:val="Bullet"/>
      </w:pPr>
      <w:r w:rsidRPr="00B350A0">
        <w:t>Leading and trailing spaces must be avoided.</w:t>
      </w:r>
    </w:p>
    <w:p w14:paraId="18C677EA" w14:textId="77777777" w:rsidR="003373D9" w:rsidRPr="00B350A0" w:rsidRDefault="003373D9" w:rsidP="004A51AA">
      <w:pPr>
        <w:pStyle w:val="Bullet"/>
      </w:pPr>
      <w:r w:rsidRPr="00B350A0">
        <w:t>There must be a header row, but it is skipped over.</w:t>
      </w:r>
    </w:p>
    <w:p w14:paraId="10F313B8" w14:textId="77777777" w:rsidR="003373D9" w:rsidRPr="00B350A0" w:rsidRDefault="003373D9" w:rsidP="004A51AA">
      <w:pPr>
        <w:pStyle w:val="Bullet"/>
      </w:pPr>
      <w:r w:rsidRPr="00B350A0">
        <w:t>The rows do not need to be sorted into any sequence.</w:t>
      </w:r>
    </w:p>
    <w:p w14:paraId="584826CD" w14:textId="77777777" w:rsidR="003373D9" w:rsidRPr="00B350A0" w:rsidRDefault="003373D9" w:rsidP="004A51AA">
      <w:pPr>
        <w:pStyle w:val="Bullet"/>
      </w:pPr>
      <w:r w:rsidRPr="00B350A0">
        <w:t>The file must be saved as an .XLS file. .CSV, XLSX or other Excel file formats are not supported.</w:t>
      </w:r>
    </w:p>
    <w:p w14:paraId="63055FB6" w14:textId="77777777" w:rsidR="003373D9" w:rsidRPr="00B350A0" w:rsidRDefault="003373D9" w:rsidP="004A51AA">
      <w:pPr>
        <w:pStyle w:val="ProcessHeading"/>
      </w:pPr>
      <w:r w:rsidRPr="00B350A0">
        <w:t>To use a pre-configu</w:t>
      </w:r>
      <w:r w:rsidR="00CC60E6" w:rsidRPr="00B350A0">
        <w:t>red column matching spreadsheet:</w:t>
      </w:r>
    </w:p>
    <w:tbl>
      <w:tblPr>
        <w:tblStyle w:val="Instructions"/>
        <w:tblW w:w="0" w:type="auto"/>
        <w:tblLook w:val="04A0" w:firstRow="1" w:lastRow="0" w:firstColumn="1" w:lastColumn="0" w:noHBand="0" w:noVBand="1"/>
      </w:tblPr>
      <w:tblGrid>
        <w:gridCol w:w="8533"/>
      </w:tblGrid>
      <w:tr w:rsidR="003373D9" w:rsidRPr="00B350A0" w14:paraId="73CE60F5"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035AFC4" w14:textId="77777777" w:rsidR="003373D9" w:rsidRPr="00B350A0" w:rsidRDefault="003373D9" w:rsidP="004A51AA">
            <w:pPr>
              <w:pStyle w:val="Bullet"/>
            </w:pPr>
            <w:r w:rsidRPr="00B350A0">
              <w:t xml:space="preserve">Select </w:t>
            </w:r>
            <w:r w:rsidRPr="00B350A0">
              <w:rPr>
                <w:rStyle w:val="GUIWord"/>
                <w:u w:val="single"/>
              </w:rPr>
              <w:t>Data input</w:t>
            </w:r>
            <w:r w:rsidR="006E65E8" w:rsidRPr="00B350A0">
              <w:t xml:space="preserve"> -</w:t>
            </w:r>
            <w:r w:rsidRPr="00B350A0">
              <w:rPr>
                <w:rStyle w:val="GUIWord"/>
                <w:u w:val="single"/>
              </w:rPr>
              <w:t>Get metadata from XLS</w:t>
            </w:r>
            <w:r w:rsidRPr="00B350A0">
              <w:t xml:space="preserve"> from the menus on the SPECCHIO Main Window. The following dialog will be displayed. Only those Campaigns to which you have write permission will be displayed.</w:t>
            </w:r>
          </w:p>
          <w:p w14:paraId="06A4EC91" w14:textId="77777777" w:rsidR="003373D9" w:rsidRPr="00B350A0" w:rsidRDefault="003373D9" w:rsidP="004A51AA">
            <w:pPr>
              <w:pStyle w:val="Bullet"/>
            </w:pPr>
            <w:r w:rsidRPr="00B350A0">
              <w:t xml:space="preserve">Select the Campaign, hierarchy node or Spectra to which you want the Metadata to be uploaded. </w:t>
            </w:r>
          </w:p>
          <w:p w14:paraId="00141B8B" w14:textId="77777777" w:rsidR="003373D9" w:rsidRPr="00B350A0" w:rsidRDefault="003373D9" w:rsidP="004A51AA">
            <w:pPr>
              <w:pStyle w:val="Bullet"/>
            </w:pPr>
            <w:r w:rsidRPr="00B350A0">
              <w:t xml:space="preserve">Select </w:t>
            </w:r>
            <w:r w:rsidRPr="00B350A0">
              <w:rPr>
                <w:rStyle w:val="GUIWord"/>
                <w:u w:val="single"/>
              </w:rPr>
              <w:t>File</w:t>
            </w:r>
            <w:r w:rsidRPr="00B350A0">
              <w:t xml:space="preserve"> </w:t>
            </w:r>
            <w:r w:rsidR="00816241" w:rsidRPr="00B350A0">
              <w:t xml:space="preserve">- </w:t>
            </w:r>
            <w:r w:rsidRPr="00B350A0">
              <w:rPr>
                <w:rStyle w:val="GUIWord"/>
                <w:u w:val="single"/>
              </w:rPr>
              <w:t>Open file...</w:t>
            </w:r>
            <w:r w:rsidRPr="00B350A0">
              <w:t xml:space="preserve"> from the menu bar on this screen. Browse to the .XLS Metadata file you have previously prepared and Open it. </w:t>
            </w:r>
          </w:p>
          <w:p w14:paraId="1E716510" w14:textId="77777777" w:rsidR="003373D9" w:rsidRPr="00B350A0" w:rsidRDefault="003373D9" w:rsidP="004A51AA">
            <w:pPr>
              <w:pStyle w:val="Bullet"/>
            </w:pPr>
            <w:r w:rsidRPr="00B350A0">
              <w:t xml:space="preserve">Select </w:t>
            </w:r>
            <w:r w:rsidRPr="00B350A0">
              <w:rPr>
                <w:rStyle w:val="GUIWord"/>
                <w:u w:val="single"/>
              </w:rPr>
              <w:t>File</w:t>
            </w:r>
            <w:r w:rsidRPr="00B350A0">
              <w:t xml:space="preserve"> </w:t>
            </w:r>
            <w:r w:rsidR="00816241" w:rsidRPr="00B350A0">
              <w:t>-</w:t>
            </w:r>
            <w:r w:rsidRPr="00B350A0">
              <w:t xml:space="preserve"> </w:t>
            </w:r>
            <w:r w:rsidRPr="00B350A0">
              <w:rPr>
                <w:rStyle w:val="GUIWord"/>
                <w:u w:val="single"/>
              </w:rPr>
              <w:t>Open Column-Element Matching File…</w:t>
            </w:r>
            <w:r w:rsidRPr="00B350A0">
              <w:t xml:space="preserve"> from the menu bar on this screen. Browse to the column mappings XLS file and open it. The name of file you have opened will be shown in the </w:t>
            </w:r>
            <w:r w:rsidRPr="00B350A0">
              <w:rPr>
                <w:rStyle w:val="GUIWord"/>
                <w:u w:val="single"/>
              </w:rPr>
              <w:t>Element – Column Auto-Matching</w:t>
            </w:r>
            <w:r w:rsidRPr="00B350A0">
              <w:t xml:space="preserve"> control.</w:t>
            </w:r>
          </w:p>
          <w:p w14:paraId="7F3EC7D0" w14:textId="77777777" w:rsidR="003373D9" w:rsidRPr="00B350A0" w:rsidRDefault="003373D9" w:rsidP="00785F83">
            <w:pPr>
              <w:pStyle w:val="Figure"/>
              <w:spacing w:before="0"/>
              <w:rPr>
                <w:u w:val="single"/>
              </w:rPr>
            </w:pPr>
            <w:r w:rsidRPr="00B350A0">
              <w:rPr>
                <w:u w:val="single"/>
                <w:lang w:val="en-GB" w:eastAsia="en-GB"/>
              </w:rPr>
              <w:drawing>
                <wp:inline distT="0" distB="0" distL="0" distR="0" wp14:anchorId="0D47101D" wp14:editId="427EAD5A">
                  <wp:extent cx="1409700" cy="476934"/>
                  <wp:effectExtent l="38100" t="38100" r="76200" b="75565"/>
                  <wp:docPr id="17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90" cstate="print"/>
                          <a:srcRect l="40745" t="57320" r="7155" b="14627"/>
                          <a:stretch>
                            <a:fillRect/>
                          </a:stretch>
                        </pic:blipFill>
                        <pic:spPr bwMode="auto">
                          <a:xfrm>
                            <a:off x="0" y="0"/>
                            <a:ext cx="1439181" cy="48690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6847C76" w14:textId="77777777" w:rsidR="003373D9" w:rsidRPr="00B350A0" w:rsidRDefault="003373D9" w:rsidP="004A51AA">
            <w:pPr>
              <w:pStyle w:val="Bullet"/>
            </w:pPr>
            <w:r w:rsidRPr="00B350A0">
              <w:t>Click on the</w:t>
            </w:r>
            <w:r w:rsidR="00B60D77" w:rsidRPr="00B350A0">
              <w:t xml:space="preserve"> </w:t>
            </w:r>
            <w:r w:rsidR="00B60D77" w:rsidRPr="00B350A0">
              <w:rPr>
                <w:rStyle w:val="ActionButton"/>
                <w:u w:val="single"/>
              </w:rPr>
              <w:t>Apply Auto-Matching</w:t>
            </w:r>
            <w:r w:rsidRPr="00B350A0">
              <w:t xml:space="preserve"> button. The information from the column matching XLS file will be read and the drop down boxes in the </w:t>
            </w:r>
            <w:r w:rsidRPr="00B350A0">
              <w:lastRenderedPageBreak/>
              <w:t xml:space="preserve">second two rows of the </w:t>
            </w:r>
            <w:r w:rsidRPr="00B350A0">
              <w:rPr>
                <w:rStyle w:val="GUIWord"/>
                <w:u w:val="single"/>
              </w:rPr>
              <w:t>Matching &amp; Element Assignment Control</w:t>
            </w:r>
            <w:r w:rsidRPr="00B350A0">
              <w:t xml:space="preserve"> box will be updated.</w:t>
            </w:r>
          </w:p>
          <w:p w14:paraId="43A7851F" w14:textId="77777777" w:rsidR="003373D9" w:rsidRPr="00B350A0" w:rsidRDefault="003373D9" w:rsidP="004A51AA">
            <w:pPr>
              <w:pStyle w:val="Bullet"/>
            </w:pPr>
            <w:r w:rsidRPr="00B350A0">
              <w:t xml:space="preserve">In the column that you wish to use as the Matching Column, in the top row dropdown box select </w:t>
            </w:r>
            <w:r w:rsidRPr="00B350A0">
              <w:rPr>
                <w:rStyle w:val="GUIWord"/>
                <w:u w:val="single"/>
              </w:rPr>
              <w:t>Matching Column</w:t>
            </w:r>
            <w:r w:rsidRPr="00B350A0">
              <w:t>.</w:t>
            </w:r>
          </w:p>
          <w:p w14:paraId="0CAAD054" w14:textId="77777777" w:rsidR="003373D9" w:rsidRPr="00B350A0" w:rsidRDefault="003373D9" w:rsidP="004A51AA">
            <w:pPr>
              <w:pStyle w:val="Bullet"/>
            </w:pPr>
            <w:r w:rsidRPr="00B350A0">
              <w:t xml:space="preserve">Carefully review the information shown in the </w:t>
            </w:r>
            <w:r w:rsidRPr="00B350A0">
              <w:rPr>
                <w:rStyle w:val="GUIWord"/>
                <w:u w:val="single"/>
              </w:rPr>
              <w:t>Assignment Details</w:t>
            </w:r>
            <w:r w:rsidRPr="00B350A0">
              <w:t xml:space="preserve"> and </w:t>
            </w:r>
            <w:r w:rsidRPr="00B350A0">
              <w:rPr>
                <w:rStyle w:val="GUIWord"/>
                <w:u w:val="single"/>
              </w:rPr>
              <w:t>Matching Details</w:t>
            </w:r>
            <w:r w:rsidRPr="00B350A0">
              <w:t xml:space="preserve"> boxes and ensure it is correct.</w:t>
            </w:r>
          </w:p>
          <w:p w14:paraId="1006E6BC" w14:textId="77777777" w:rsidR="003373D9" w:rsidRPr="00B350A0" w:rsidRDefault="003373D9" w:rsidP="004A51AA">
            <w:pPr>
              <w:pStyle w:val="Bullet"/>
            </w:pPr>
            <w:r w:rsidRPr="00B350A0">
              <w:t>Click on the</w:t>
            </w:r>
            <w:r w:rsidR="00B60D77" w:rsidRPr="00B350A0">
              <w:t xml:space="preserve"> </w:t>
            </w:r>
            <w:r w:rsidR="00B60D77" w:rsidRPr="00B350A0">
              <w:rPr>
                <w:rStyle w:val="ActionButton"/>
                <w:u w:val="single"/>
              </w:rPr>
              <w:t>Insert Selected Metadata</w:t>
            </w:r>
            <w:r w:rsidRPr="00B350A0">
              <w:t xml:space="preserve"> button.</w:t>
            </w:r>
          </w:p>
        </w:tc>
      </w:tr>
    </w:tbl>
    <w:p w14:paraId="40EE7C49" w14:textId="2473D50F" w:rsidR="00A46D7D" w:rsidRPr="00B350A0" w:rsidRDefault="00A46D7D" w:rsidP="00941E8C">
      <w:pPr>
        <w:pStyle w:val="Heading2"/>
      </w:pPr>
      <w:bookmarkStart w:id="417" w:name="_Ref505262059"/>
      <w:bookmarkStart w:id="418" w:name="_Toc506895575"/>
      <w:r w:rsidRPr="00B350A0">
        <w:lastRenderedPageBreak/>
        <w:t>Import campaign from XML file</w:t>
      </w:r>
      <w:bookmarkEnd w:id="417"/>
      <w:bookmarkEnd w:id="418"/>
    </w:p>
    <w:p w14:paraId="35E82B37" w14:textId="30CBA968" w:rsidR="001F6203" w:rsidRPr="00B350A0" w:rsidRDefault="003D6143" w:rsidP="0054408B">
      <w:pPr>
        <w:rPr>
          <w:u w:val="single"/>
        </w:rPr>
      </w:pPr>
      <w:r w:rsidRPr="00E50BFE">
        <w:rPr>
          <w:noProof/>
          <w:lang w:eastAsia="en-GB"/>
        </w:rPr>
        <w:drawing>
          <wp:inline distT="0" distB="0" distL="0" distR="0" wp14:anchorId="2A147496" wp14:editId="630A2886">
            <wp:extent cx="1651635" cy="766477"/>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1659632" cy="770188"/>
                    </a:xfrm>
                    <a:prstGeom prst="rect">
                      <a:avLst/>
                    </a:prstGeom>
                  </pic:spPr>
                </pic:pic>
              </a:graphicData>
            </a:graphic>
          </wp:inline>
        </w:drawing>
      </w:r>
      <w:r w:rsidRPr="00B350A0" w:rsidDel="00785F83">
        <w:rPr>
          <w:u w:val="single"/>
        </w:rPr>
        <w:t xml:space="preserve"> </w:t>
      </w:r>
    </w:p>
    <w:p w14:paraId="1822C86D" w14:textId="77777777" w:rsidR="00A46D7D" w:rsidRPr="00B350A0" w:rsidRDefault="00A46D7D" w:rsidP="004A51AA">
      <w:pPr>
        <w:pStyle w:val="Note"/>
      </w:pPr>
      <w:r w:rsidRPr="00B350A0">
        <w:t>Note</w:t>
      </w:r>
      <w:r w:rsidRPr="00B350A0">
        <w:tab/>
        <w:t>In order to use this option, you must be logged in as an Administrator.</w:t>
      </w:r>
    </w:p>
    <w:p w14:paraId="096FB127" w14:textId="77777777" w:rsidR="00A46D7D" w:rsidRPr="00B350A0" w:rsidRDefault="00A46D7D" w:rsidP="004A51AA">
      <w:pPr>
        <w:pStyle w:val="Body"/>
      </w:pPr>
      <w:r w:rsidRPr="00B350A0">
        <w:t xml:space="preserve">The import function reads an XML file that was created by the SPECCHIO </w:t>
      </w:r>
      <w:r w:rsidRPr="00B350A0">
        <w:rPr>
          <w:rStyle w:val="GUIWord"/>
          <w:u w:val="single"/>
        </w:rPr>
        <w:t>Export campaign</w:t>
      </w:r>
      <w:r w:rsidRPr="00B350A0">
        <w:t xml:space="preserve"> function. The import will create an exact copy of the exported Campaign. It will also add any Sensor, Instrument or Calibration information that is referenced by this Campaign if it does not already appear in this database.</w:t>
      </w:r>
    </w:p>
    <w:p w14:paraId="1CEBD773" w14:textId="77777777" w:rsidR="00A46D7D" w:rsidRPr="00B350A0" w:rsidRDefault="00A46D7D" w:rsidP="004A51AA">
      <w:pPr>
        <w:pStyle w:val="ProcessHeading"/>
      </w:pPr>
      <w:r w:rsidRPr="00B350A0">
        <w:t>To import a Campaign:</w:t>
      </w:r>
    </w:p>
    <w:tbl>
      <w:tblPr>
        <w:tblStyle w:val="Instructions"/>
        <w:tblW w:w="0" w:type="auto"/>
        <w:tblLook w:val="04A0" w:firstRow="1" w:lastRow="0" w:firstColumn="1" w:lastColumn="0" w:noHBand="0" w:noVBand="1"/>
      </w:tblPr>
      <w:tblGrid>
        <w:gridCol w:w="8533"/>
      </w:tblGrid>
      <w:tr w:rsidR="00A46D7D" w:rsidRPr="00B350A0" w14:paraId="63BABF5F" w14:textId="77777777" w:rsidTr="00A46D7D">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1EB505AF" w14:textId="77777777" w:rsidR="00A46D7D" w:rsidRPr="00B350A0" w:rsidRDefault="00A46D7D" w:rsidP="004A51AA">
            <w:pPr>
              <w:pStyle w:val="Bullet"/>
            </w:pPr>
            <w:r w:rsidRPr="00B350A0">
              <w:t xml:space="preserve">From the Main menu select </w:t>
            </w:r>
            <w:r w:rsidRPr="00B350A0">
              <w:rPr>
                <w:rStyle w:val="GUIWord"/>
                <w:u w:val="single"/>
              </w:rPr>
              <w:t>Data Maintenance</w:t>
            </w:r>
            <w:r w:rsidRPr="00B350A0">
              <w:t xml:space="preserve"> - </w:t>
            </w:r>
            <w:r w:rsidRPr="00B350A0">
              <w:rPr>
                <w:rStyle w:val="GUIWord"/>
                <w:u w:val="single"/>
              </w:rPr>
              <w:t>Import campaign</w:t>
            </w:r>
            <w:r w:rsidRPr="00B350A0">
              <w:t>.</w:t>
            </w:r>
          </w:p>
          <w:p w14:paraId="21A7D92D" w14:textId="77777777" w:rsidR="00A46D7D" w:rsidRPr="00E50BFE" w:rsidRDefault="00A46D7D" w:rsidP="00A46D7D">
            <w:pPr>
              <w:pStyle w:val="Figure"/>
            </w:pPr>
            <w:r w:rsidRPr="00E50BFE">
              <w:rPr>
                <w:lang w:val="en-GB" w:eastAsia="en-GB"/>
              </w:rPr>
              <w:drawing>
                <wp:inline distT="0" distB="0" distL="0" distR="0" wp14:anchorId="44318BAB" wp14:editId="27C86D6C">
                  <wp:extent cx="2937796" cy="1337481"/>
                  <wp:effectExtent l="19050" t="0" r="0" b="0"/>
                  <wp:docPr id="4"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92" cstate="print"/>
                          <a:srcRect/>
                          <a:stretch>
                            <a:fillRect/>
                          </a:stretch>
                        </pic:blipFill>
                        <pic:spPr bwMode="auto">
                          <a:xfrm>
                            <a:off x="0" y="0"/>
                            <a:ext cx="2937783" cy="1337475"/>
                          </a:xfrm>
                          <a:prstGeom prst="rect">
                            <a:avLst/>
                          </a:prstGeom>
                          <a:noFill/>
                          <a:ln w="9525">
                            <a:noFill/>
                            <a:miter lim="800000"/>
                            <a:headEnd/>
                            <a:tailEnd/>
                          </a:ln>
                        </pic:spPr>
                      </pic:pic>
                    </a:graphicData>
                  </a:graphic>
                </wp:inline>
              </w:drawing>
            </w:r>
          </w:p>
          <w:p w14:paraId="3F435B94" w14:textId="3527821A" w:rsidR="00A46D7D" w:rsidRPr="00DA48C2" w:rsidRDefault="00A46D7D"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40</w:t>
            </w:r>
            <w:r w:rsidR="00397B59" w:rsidRPr="00DA48C2">
              <w:fldChar w:fldCharType="end"/>
            </w:r>
            <w:r w:rsidRPr="00DA48C2">
              <w:t>: Campaign Import Dialog</w:t>
            </w:r>
          </w:p>
          <w:p w14:paraId="161D1A81" w14:textId="77777777" w:rsidR="00A46D7D" w:rsidRPr="00B350A0" w:rsidRDefault="00A46D7D" w:rsidP="004A51AA">
            <w:pPr>
              <w:pStyle w:val="Bullet"/>
            </w:pPr>
            <w:r w:rsidRPr="00B350A0">
              <w:t xml:space="preserve">Click </w:t>
            </w:r>
            <w:r w:rsidRPr="00B350A0">
              <w:rPr>
                <w:rStyle w:val="ActionButton"/>
                <w:u w:val="single"/>
              </w:rPr>
              <w:t>Browse</w:t>
            </w:r>
            <w:r w:rsidRPr="00B350A0">
              <w:t xml:space="preserve"> to open a file dialog box.</w:t>
            </w:r>
          </w:p>
          <w:p w14:paraId="758E8341" w14:textId="77777777" w:rsidR="00A46D7D" w:rsidRPr="00B350A0" w:rsidRDefault="00A46D7D" w:rsidP="004A51AA">
            <w:pPr>
              <w:pStyle w:val="Bullet"/>
            </w:pPr>
            <w:r w:rsidRPr="00B350A0">
              <w:t>Select the XML file that you want to import into your current SPECCHIO database and close the dialog box.</w:t>
            </w:r>
          </w:p>
          <w:p w14:paraId="774E3DE2" w14:textId="77777777" w:rsidR="00A46D7D" w:rsidRPr="00B350A0" w:rsidRDefault="00A46D7D" w:rsidP="004A51AA">
            <w:pPr>
              <w:pStyle w:val="Bullet"/>
            </w:pPr>
            <w:r w:rsidRPr="00B350A0">
              <w:t xml:space="preserve">In the </w:t>
            </w:r>
            <w:r w:rsidRPr="00B350A0">
              <w:rPr>
                <w:rStyle w:val="GUIWord"/>
                <w:u w:val="single"/>
              </w:rPr>
              <w:t>Campaign Owner:</w:t>
            </w:r>
            <w:r w:rsidRPr="00B350A0">
              <w:t xml:space="preserve"> box, select the name of the Researcher who will be the imported Campaign’s owner.</w:t>
            </w:r>
          </w:p>
          <w:p w14:paraId="0FA90F40" w14:textId="77777777" w:rsidR="00A46D7D" w:rsidRPr="00B350A0" w:rsidRDefault="00A46D7D" w:rsidP="004A51AA">
            <w:pPr>
              <w:pStyle w:val="Bullet"/>
            </w:pPr>
            <w:r w:rsidRPr="00B350A0">
              <w:t xml:space="preserve">Click </w:t>
            </w:r>
            <w:r w:rsidRPr="00B350A0">
              <w:rPr>
                <w:rStyle w:val="ActionButton"/>
                <w:u w:val="single"/>
              </w:rPr>
              <w:t>Import</w:t>
            </w:r>
            <w:r w:rsidRPr="00B350A0">
              <w:t>. When the import is complete, the Campaign Import dialog will close.</w:t>
            </w:r>
          </w:p>
        </w:tc>
      </w:tr>
    </w:tbl>
    <w:p w14:paraId="0E4C9766" w14:textId="77777777" w:rsidR="00A46D7D" w:rsidRPr="00DA48C2" w:rsidRDefault="00A46D7D" w:rsidP="00941E8C">
      <w:pPr>
        <w:pStyle w:val="Caption"/>
      </w:pPr>
    </w:p>
    <w:p w14:paraId="2AB95A31" w14:textId="789D45FD" w:rsidR="003D6143" w:rsidRPr="00B350A0" w:rsidRDefault="003D6143" w:rsidP="004A51AA">
      <w:pPr>
        <w:pStyle w:val="ProcessHeading"/>
      </w:pPr>
      <w:r w:rsidRPr="00B350A0">
        <w:t>To import a Campaign by drag and drop:</w:t>
      </w:r>
    </w:p>
    <w:tbl>
      <w:tblPr>
        <w:tblStyle w:val="Instructions"/>
        <w:tblW w:w="0" w:type="auto"/>
        <w:tblLook w:val="04A0" w:firstRow="1" w:lastRow="0" w:firstColumn="1" w:lastColumn="0" w:noHBand="0" w:noVBand="1"/>
      </w:tblPr>
      <w:tblGrid>
        <w:gridCol w:w="8533"/>
      </w:tblGrid>
      <w:tr w:rsidR="003D6143" w:rsidRPr="00B350A0" w14:paraId="2AB54EEF" w14:textId="77777777" w:rsidTr="00A609E2">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72CF6AF7" w14:textId="056F9B0B" w:rsidR="00676BE5" w:rsidRPr="00E50BFE" w:rsidRDefault="00676BE5" w:rsidP="004A51AA">
            <w:pPr>
              <w:pStyle w:val="Bullet"/>
              <w:rPr>
                <w:rStyle w:val="BodyChar"/>
                <w:b/>
                <w:i/>
                <w:szCs w:val="22"/>
              </w:rPr>
            </w:pPr>
            <w:r w:rsidRPr="00E50BFE">
              <w:rPr>
                <w:rStyle w:val="BodyChar"/>
                <w:szCs w:val="22"/>
              </w:rPr>
              <w:t>Select the XML file that you want to import in the computer’s file system, then drag and drop it onto panel holding the SPECCHIO icon in the main window (the panel borders will be highlighted blue):</w:t>
            </w:r>
            <w:r w:rsidRPr="00E50BFE">
              <w:rPr>
                <w:rStyle w:val="BodyChar"/>
                <w:szCs w:val="22"/>
              </w:rPr>
              <w:br/>
            </w:r>
            <w:r w:rsidRPr="00E50BFE">
              <w:rPr>
                <w:rStyle w:val="BodyChar"/>
                <w:szCs w:val="22"/>
              </w:rPr>
              <w:br/>
            </w:r>
          </w:p>
          <w:p w14:paraId="541A35DD" w14:textId="77777777" w:rsidR="00676BE5" w:rsidRPr="00DA48C2" w:rsidRDefault="00676BE5" w:rsidP="00941E8C">
            <w:pPr>
              <w:pStyle w:val="Caption"/>
            </w:pPr>
            <w:r w:rsidRPr="00DA48C2">
              <w:rPr>
                <w:noProof/>
                <w:lang w:eastAsia="en-GB"/>
              </w:rPr>
              <w:lastRenderedPageBreak/>
              <w:drawing>
                <wp:inline distT="0" distB="0" distL="0" distR="0" wp14:anchorId="0C91506E" wp14:editId="3DC74A14">
                  <wp:extent cx="1937385" cy="1966829"/>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942986" cy="1972515"/>
                          </a:xfrm>
                          <a:prstGeom prst="rect">
                            <a:avLst/>
                          </a:prstGeom>
                        </pic:spPr>
                      </pic:pic>
                    </a:graphicData>
                  </a:graphic>
                </wp:inline>
              </w:drawing>
            </w:r>
            <w:r w:rsidRPr="00DA48C2">
              <w:br/>
              <w:t xml:space="preserve">Figure </w:t>
            </w:r>
            <w:r w:rsidRPr="00DA48C2">
              <w:fldChar w:fldCharType="begin"/>
            </w:r>
            <w:r w:rsidRPr="00DA48C2">
              <w:instrText xml:space="preserve"> SEQ Figure \* ARABIC </w:instrText>
            </w:r>
            <w:r w:rsidRPr="00DA48C2">
              <w:fldChar w:fldCharType="separate"/>
            </w:r>
            <w:r w:rsidR="000C7C57">
              <w:rPr>
                <w:noProof/>
              </w:rPr>
              <w:t>41</w:t>
            </w:r>
            <w:r w:rsidRPr="00DA48C2">
              <w:fldChar w:fldCharType="end"/>
            </w:r>
            <w:r w:rsidRPr="00DA48C2">
              <w:t>: Drag and drop of a SPECCHIO XML file</w:t>
            </w:r>
          </w:p>
          <w:p w14:paraId="34D28863" w14:textId="0AC2D313" w:rsidR="00676BE5" w:rsidRPr="00B350A0" w:rsidRDefault="00676BE5" w:rsidP="00E50BFE">
            <w:pPr>
              <w:pStyle w:val="Bullet"/>
              <w:numPr>
                <w:ilvl w:val="0"/>
                <w:numId w:val="0"/>
              </w:numPr>
              <w:ind w:left="1069"/>
            </w:pPr>
          </w:p>
          <w:p w14:paraId="5DEF9786" w14:textId="77777777" w:rsidR="003D6143" w:rsidRPr="00B350A0" w:rsidRDefault="003D6143" w:rsidP="004A51AA">
            <w:pPr>
              <w:pStyle w:val="Bullet"/>
            </w:pPr>
            <w:r w:rsidRPr="00B350A0">
              <w:t xml:space="preserve">In the </w:t>
            </w:r>
            <w:r w:rsidRPr="00B350A0">
              <w:rPr>
                <w:rStyle w:val="GUIWord"/>
                <w:u w:val="single"/>
              </w:rPr>
              <w:t>Campaign Owner:</w:t>
            </w:r>
            <w:r w:rsidRPr="00B350A0">
              <w:t xml:space="preserve"> box, select the name of the Researcher who will be the imported Campaign’s owner.</w:t>
            </w:r>
          </w:p>
          <w:p w14:paraId="4B94E8D7" w14:textId="77777777" w:rsidR="003D6143" w:rsidRPr="00B350A0" w:rsidRDefault="003D6143" w:rsidP="004A51AA">
            <w:pPr>
              <w:pStyle w:val="Bullet"/>
            </w:pPr>
            <w:r w:rsidRPr="00B350A0">
              <w:t xml:space="preserve">Click </w:t>
            </w:r>
            <w:r w:rsidRPr="00B350A0">
              <w:rPr>
                <w:rStyle w:val="ActionButton"/>
                <w:u w:val="single"/>
              </w:rPr>
              <w:t>Import</w:t>
            </w:r>
            <w:r w:rsidRPr="00B350A0">
              <w:t>. When the import is complete, the Campaign Import dialog will close.</w:t>
            </w:r>
          </w:p>
        </w:tc>
      </w:tr>
    </w:tbl>
    <w:p w14:paraId="482D4C3B" w14:textId="77777777" w:rsidR="00676BE5" w:rsidRPr="00B350A0" w:rsidRDefault="00676BE5" w:rsidP="00E50BFE">
      <w:pPr>
        <w:pStyle w:val="ProcessStep"/>
        <w:numPr>
          <w:ilvl w:val="0"/>
          <w:numId w:val="0"/>
        </w:numPr>
        <w:ind w:left="459"/>
      </w:pPr>
    </w:p>
    <w:p w14:paraId="2D335619" w14:textId="1C90C26D" w:rsidR="00A4354F" w:rsidRPr="00B350A0" w:rsidRDefault="00A4354F" w:rsidP="004A51AA">
      <w:pPr>
        <w:pStyle w:val="ProcessHeading"/>
      </w:pPr>
      <w:r w:rsidRPr="00B350A0">
        <w:t>To import a Campaign from a file on the SPECCHIO server:</w:t>
      </w:r>
    </w:p>
    <w:p w14:paraId="534FB6E0" w14:textId="6C37660C" w:rsidR="00A4354F" w:rsidRPr="00B350A0" w:rsidRDefault="00676BE5" w:rsidP="004A51AA">
      <w:pPr>
        <w:pStyle w:val="ProcessStep"/>
      </w:pPr>
      <w:r w:rsidRPr="00B350A0">
        <w:t>Depending on the internet connection between server and client it may be beneficial to copy the XML file onto filesystem of the SPECCHIO server and load it from there. To do this, supply the file path of the server as shown in the below example.</w:t>
      </w:r>
    </w:p>
    <w:p w14:paraId="79A3ECF0" w14:textId="2A917117" w:rsidR="00A4354F" w:rsidRPr="00B350A0" w:rsidRDefault="00676BE5" w:rsidP="00E50BFE">
      <w:pPr>
        <w:pStyle w:val="ProcessStep"/>
        <w:numPr>
          <w:ilvl w:val="0"/>
          <w:numId w:val="0"/>
        </w:numPr>
        <w:ind w:left="459"/>
      </w:pPr>
      <w:r w:rsidRPr="00B350A0">
        <w:rPr>
          <w:noProof/>
          <w:lang w:eastAsia="en-GB"/>
        </w:rPr>
        <w:drawing>
          <wp:inline distT="0" distB="0" distL="0" distR="0" wp14:anchorId="28AC3E4C" wp14:editId="3D8C40AA">
            <wp:extent cx="5731510" cy="96583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965835"/>
                    </a:xfrm>
                    <a:prstGeom prst="rect">
                      <a:avLst/>
                    </a:prstGeom>
                  </pic:spPr>
                </pic:pic>
              </a:graphicData>
            </a:graphic>
          </wp:inline>
        </w:drawing>
      </w:r>
    </w:p>
    <w:p w14:paraId="76FE0802" w14:textId="78FDD988" w:rsidR="00A4354F" w:rsidRPr="00DA48C2" w:rsidRDefault="00676BE5" w:rsidP="00941E8C">
      <w:pPr>
        <w:pStyle w:val="Caption"/>
      </w:pPr>
      <w:r w:rsidRPr="00DA48C2">
        <w:t xml:space="preserve">Figure </w:t>
      </w:r>
      <w:r w:rsidRPr="00DA48C2">
        <w:fldChar w:fldCharType="begin"/>
      </w:r>
      <w:r w:rsidRPr="00DA48C2">
        <w:instrText xml:space="preserve"> SEQ Figure \* ARABIC </w:instrText>
      </w:r>
      <w:r w:rsidRPr="00DA48C2">
        <w:fldChar w:fldCharType="separate"/>
      </w:r>
      <w:r w:rsidR="000C7C57">
        <w:rPr>
          <w:noProof/>
        </w:rPr>
        <w:t>42</w:t>
      </w:r>
      <w:r w:rsidRPr="00DA48C2">
        <w:fldChar w:fldCharType="end"/>
      </w:r>
      <w:r w:rsidRPr="00DA48C2">
        <w:t>: Specification of a file source on a SPECCHIO server</w:t>
      </w:r>
    </w:p>
    <w:p w14:paraId="080D2CBE" w14:textId="77777777" w:rsidR="00A4354F" w:rsidRPr="00B350A0" w:rsidRDefault="00A4354F" w:rsidP="0054408B">
      <w:pPr>
        <w:rPr>
          <w:u w:val="single"/>
        </w:rPr>
      </w:pPr>
    </w:p>
    <w:p w14:paraId="2B58EF82" w14:textId="77777777" w:rsidR="00A46D7D" w:rsidRPr="00B350A0" w:rsidRDefault="00A46D7D" w:rsidP="004A51AA">
      <w:pPr>
        <w:pStyle w:val="Note"/>
      </w:pPr>
      <w:r w:rsidRPr="00B350A0">
        <w:t>Notes</w:t>
      </w:r>
      <w:r w:rsidRPr="00B350A0">
        <w:tab/>
        <w:t>The Import database version must identical to the Export database version where the XML file was created. SPECCHIO does not check this. If they are not the same, the new Campaign will not be readable and the database may give unpredictable results.</w:t>
      </w:r>
    </w:p>
    <w:p w14:paraId="0DE924B2" w14:textId="77777777" w:rsidR="00A46D7D" w:rsidRPr="00B350A0" w:rsidRDefault="00A46D7D" w:rsidP="004A51AA">
      <w:pPr>
        <w:pStyle w:val="Note"/>
      </w:pPr>
      <w:r w:rsidRPr="00B350A0">
        <w:tab/>
        <w:t xml:space="preserve">The name of the imported Campaign will be identical to the name of the exported Campaign. If you import into the same database you exported from, you will have two identically named Campaigns. To avoid confusion, it would be advisable to rename the newly imported one using the Metadata Editor to change the Campaign Metadata’s Campaign Name value. </w:t>
      </w:r>
    </w:p>
    <w:p w14:paraId="45A5301B" w14:textId="026A8837" w:rsidR="00085DF0" w:rsidRPr="00CB0456" w:rsidRDefault="00085DF0" w:rsidP="00085DF0">
      <w:pPr>
        <w:pStyle w:val="Heading1"/>
      </w:pPr>
      <w:bookmarkStart w:id="419" w:name="_Toc500009968"/>
      <w:bookmarkStart w:id="420" w:name="_Toc500010413"/>
      <w:bookmarkStart w:id="421" w:name="_Toc504556010"/>
      <w:bookmarkStart w:id="422" w:name="_Ref413326779"/>
      <w:bookmarkStart w:id="423" w:name="_Ref413326813"/>
      <w:bookmarkStart w:id="424" w:name="_Ref413331610"/>
      <w:bookmarkStart w:id="425" w:name="_Toc506895576"/>
      <w:bookmarkEnd w:id="419"/>
      <w:bookmarkEnd w:id="420"/>
      <w:bookmarkEnd w:id="421"/>
      <w:r w:rsidRPr="00CB0456">
        <w:lastRenderedPageBreak/>
        <w:t xml:space="preserve">Data </w:t>
      </w:r>
      <w:r w:rsidR="007843E9" w:rsidRPr="00CB0456">
        <w:t xml:space="preserve">Selection </w:t>
      </w:r>
      <w:r w:rsidRPr="00CB0456">
        <w:t>&amp; Output</w:t>
      </w:r>
      <w:bookmarkEnd w:id="422"/>
      <w:bookmarkEnd w:id="423"/>
      <w:bookmarkEnd w:id="424"/>
      <w:bookmarkEnd w:id="425"/>
    </w:p>
    <w:p w14:paraId="6D335DAA" w14:textId="77E136E2" w:rsidR="00C53E7F" w:rsidRPr="00B350A0" w:rsidRDefault="0080502A" w:rsidP="004A51AA">
      <w:pPr>
        <w:pStyle w:val="Body"/>
      </w:pPr>
      <w:r w:rsidRPr="00B350A0">
        <w:t xml:space="preserve">This section describes the functionalities of SPECCHIO’s Main Menu tab </w:t>
      </w:r>
      <w:r w:rsidRPr="00B350A0">
        <w:rPr>
          <w:rStyle w:val="GUIWord"/>
          <w:u w:val="single"/>
        </w:rPr>
        <w:t>Data Selection &amp; Output</w:t>
      </w:r>
      <w:r w:rsidRPr="00B350A0">
        <w:t>. Here you</w:t>
      </w:r>
      <w:r w:rsidR="00C53E7F" w:rsidRPr="00B350A0">
        <w:t xml:space="preserve"> will find information on how to:</w:t>
      </w:r>
    </w:p>
    <w:p w14:paraId="669D2523" w14:textId="357E3E66" w:rsidR="00BD14FD" w:rsidRPr="00B350A0" w:rsidRDefault="002F14E5" w:rsidP="004A51AA">
      <w:pPr>
        <w:pStyle w:val="Body"/>
      </w:pPr>
      <w:r w:rsidRPr="00B350A0">
        <w:rPr>
          <w:noProof/>
          <w:lang w:eastAsia="en-GB"/>
        </w:rPr>
        <w:drawing>
          <wp:inline distT="0" distB="0" distL="0" distR="0" wp14:anchorId="70F0E724" wp14:editId="4F1A8A52">
            <wp:extent cx="2200275" cy="106646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203662" cy="1068106"/>
                    </a:xfrm>
                    <a:prstGeom prst="rect">
                      <a:avLst/>
                    </a:prstGeom>
                    <a:noFill/>
                  </pic:spPr>
                </pic:pic>
              </a:graphicData>
            </a:graphic>
          </wp:inline>
        </w:drawing>
      </w:r>
    </w:p>
    <w:p w14:paraId="35A69C96" w14:textId="0D2F7984" w:rsidR="00D934DC" w:rsidRPr="00B350A0" w:rsidRDefault="00D934DC" w:rsidP="00941E8C">
      <w:pPr>
        <w:pStyle w:val="Heading2"/>
      </w:pPr>
      <w:bookmarkStart w:id="426" w:name="_Toc355280387"/>
      <w:bookmarkStart w:id="427" w:name="_Toc398023944"/>
      <w:bookmarkStart w:id="428" w:name="_Ref499973842"/>
      <w:bookmarkStart w:id="429" w:name="_Ref499973847"/>
      <w:bookmarkStart w:id="430" w:name="_Toc506895577"/>
      <w:r w:rsidRPr="00B350A0">
        <w:t>The Spectrum Browser</w:t>
      </w:r>
      <w:bookmarkEnd w:id="426"/>
      <w:bookmarkEnd w:id="427"/>
      <w:bookmarkEnd w:id="428"/>
      <w:bookmarkEnd w:id="429"/>
      <w:bookmarkEnd w:id="430"/>
    </w:p>
    <w:p w14:paraId="32EFADDE" w14:textId="4F5601E0" w:rsidR="00934D5F" w:rsidRPr="00B350A0" w:rsidRDefault="00934D5F" w:rsidP="00A609E2">
      <w:pPr>
        <w:rPr>
          <w:u w:val="single"/>
        </w:rPr>
      </w:pPr>
      <w:r w:rsidRPr="00CB0456">
        <w:rPr>
          <w:noProof/>
          <w:lang w:eastAsia="en-GB"/>
        </w:rPr>
        <w:drawing>
          <wp:inline distT="0" distB="0" distL="0" distR="0" wp14:anchorId="6BDA1AFC" wp14:editId="48394D92">
            <wp:extent cx="3371850" cy="49530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371850" cy="495300"/>
                    </a:xfrm>
                    <a:prstGeom prst="rect">
                      <a:avLst/>
                    </a:prstGeom>
                    <a:noFill/>
                    <a:ln>
                      <a:noFill/>
                    </a:ln>
                  </pic:spPr>
                </pic:pic>
              </a:graphicData>
            </a:graphic>
          </wp:inline>
        </w:drawing>
      </w:r>
    </w:p>
    <w:p w14:paraId="53D1FD68" w14:textId="58508449" w:rsidR="00D934DC" w:rsidRPr="00B350A0" w:rsidRDefault="00D934DC" w:rsidP="004A51AA">
      <w:pPr>
        <w:pStyle w:val="Body"/>
      </w:pPr>
      <w:r w:rsidRPr="00B350A0">
        <w:t xml:space="preserve">The SPECCHIO Spectrum Browser allows users to browse the Campaign hierarchy to locate Spectral data, and then to launch operations on the selected data. Those operations are selected by clicking the one of the row of six buttons in the right hand panel. The operation of these buttons is explained in sections with those names in this </w:t>
      </w:r>
      <w:r w:rsidR="00C7733D" w:rsidRPr="00B350A0">
        <w:t>section</w:t>
      </w:r>
      <w:r w:rsidRPr="00B350A0">
        <w:t>.</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C6D9F1" w:themeFill="text2" w:themeFillTint="33"/>
        <w:tblLook w:val="04A0" w:firstRow="1" w:lastRow="0" w:firstColumn="1" w:lastColumn="0" w:noHBand="0" w:noVBand="1"/>
      </w:tblPr>
      <w:tblGrid>
        <w:gridCol w:w="8533"/>
      </w:tblGrid>
      <w:tr w:rsidR="00266BCB" w:rsidRPr="00CB0456" w14:paraId="4AF86D5A" w14:textId="77777777" w:rsidTr="00A609E2">
        <w:tc>
          <w:tcPr>
            <w:tcW w:w="8533" w:type="dxa"/>
            <w:shd w:val="clear" w:color="auto" w:fill="C6D9F1" w:themeFill="text2" w:themeFillTint="33"/>
          </w:tcPr>
          <w:p w14:paraId="0F3605A6" w14:textId="5CE31946" w:rsidR="002F14E5" w:rsidRPr="00CB0456" w:rsidRDefault="00266BCB" w:rsidP="004A51AA">
            <w:pPr>
              <w:pStyle w:val="Body"/>
              <w:rPr>
                <w:sz w:val="22"/>
                <w:szCs w:val="22"/>
              </w:rPr>
            </w:pPr>
            <w:r w:rsidRPr="00CB0456">
              <w:rPr>
                <w:sz w:val="22"/>
                <w:szCs w:val="22"/>
              </w:rPr>
              <w:t xml:space="preserve">From the Main menu, select </w:t>
            </w:r>
            <w:r w:rsidRPr="00CB0456">
              <w:rPr>
                <w:rStyle w:val="GUIWord"/>
                <w:u w:val="single"/>
              </w:rPr>
              <w:t>Data Processing &amp; Output - Browse data hierarchy</w:t>
            </w:r>
            <w:r w:rsidRPr="00CB0456">
              <w:rPr>
                <w:sz w:val="22"/>
                <w:szCs w:val="22"/>
              </w:rPr>
              <w:t xml:space="preserve"> to see the following window:</w:t>
            </w:r>
          </w:p>
          <w:p w14:paraId="503E5C30" w14:textId="582FDD9A" w:rsidR="00DB0A0E" w:rsidRPr="00CB0456" w:rsidRDefault="007E778A" w:rsidP="004A51AA">
            <w:pPr>
              <w:pStyle w:val="Body"/>
              <w:rPr>
                <w:sz w:val="22"/>
                <w:szCs w:val="22"/>
              </w:rPr>
            </w:pPr>
            <w:r w:rsidRPr="00CB0456">
              <w:rPr>
                <w:noProof/>
                <w:szCs w:val="22"/>
                <w:lang w:eastAsia="en-GB"/>
              </w:rPr>
              <mc:AlternateContent>
                <mc:Choice Requires="wps">
                  <w:drawing>
                    <wp:anchor distT="0" distB="0" distL="114300" distR="114300" simplePos="0" relativeHeight="251659264" behindDoc="0" locked="0" layoutInCell="1" allowOverlap="1" wp14:anchorId="3064DA4C" wp14:editId="659675BE">
                      <wp:simplePos x="0" y="0"/>
                      <wp:positionH relativeFrom="column">
                        <wp:posOffset>540385</wp:posOffset>
                      </wp:positionH>
                      <wp:positionV relativeFrom="paragraph">
                        <wp:posOffset>394335</wp:posOffset>
                      </wp:positionV>
                      <wp:extent cx="916940" cy="259715"/>
                      <wp:effectExtent l="0" t="0" r="0" b="0"/>
                      <wp:wrapNone/>
                      <wp:docPr id="449" name="AutoShape 2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6940" cy="259715"/>
                              </a:xfrm>
                              <a:prstGeom prst="roundRect">
                                <a:avLst>
                                  <a:gd name="adj" fmla="val 16667"/>
                                </a:avLst>
                              </a:prstGeom>
                              <a:noFill/>
                              <a:ln w="19050" cmpd="sng">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w14:anchorId="5FE78FFA" id="AutoShape 240" o:spid="_x0000_s1026" style="position:absolute;margin-left:42.55pt;margin-top:31.05pt;width:72.2pt;height:20.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" filled="f" strokecolor="red" strokeweight="1.5pt"/>
                  </w:pict>
                </mc:Fallback>
              </mc:AlternateContent>
            </w:r>
            <w:r w:rsidR="000F3CC5" w:rsidRPr="00CB0456">
              <w:rPr>
                <w:noProof/>
                <w:szCs w:val="22"/>
                <w:lang w:eastAsia="en-GB"/>
              </w:rPr>
              <w:drawing>
                <wp:inline distT="0" distB="0" distL="0" distR="0" wp14:anchorId="43FBE7FF" wp14:editId="1639A30B">
                  <wp:extent cx="4542088" cy="318389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547635" cy="3187778"/>
                          </a:xfrm>
                          <a:prstGeom prst="rect">
                            <a:avLst/>
                          </a:prstGeom>
                        </pic:spPr>
                      </pic:pic>
                    </a:graphicData>
                  </a:graphic>
                </wp:inline>
              </w:drawing>
            </w:r>
          </w:p>
          <w:p w14:paraId="7EE5B1FC" w14:textId="6C8F6622" w:rsidR="002F14E5" w:rsidRPr="00CB0456" w:rsidRDefault="002F14E5" w:rsidP="00941E8C">
            <w:pPr>
              <w:pStyle w:val="Caption"/>
              <w:rPr>
                <w:sz w:val="22"/>
                <w:szCs w:val="22"/>
              </w:rPr>
            </w:pPr>
            <w:r w:rsidRPr="00CB0456">
              <w:rPr>
                <w:sz w:val="22"/>
                <w:szCs w:val="22"/>
              </w:rPr>
              <w:t xml:space="preserve">Figure </w:t>
            </w:r>
            <w:r w:rsidRPr="00CB0456">
              <w:rPr>
                <w:sz w:val="22"/>
                <w:szCs w:val="22"/>
              </w:rPr>
              <w:fldChar w:fldCharType="begin"/>
            </w:r>
            <w:r w:rsidRPr="00CB0456">
              <w:rPr>
                <w:sz w:val="22"/>
                <w:szCs w:val="22"/>
              </w:rPr>
              <w:instrText xml:space="preserve"> SEQ Figure \* ARABIC </w:instrText>
            </w:r>
            <w:r w:rsidRPr="00CB0456">
              <w:rPr>
                <w:sz w:val="22"/>
                <w:szCs w:val="22"/>
              </w:rPr>
              <w:fldChar w:fldCharType="separate"/>
            </w:r>
            <w:r w:rsidR="000C7C57">
              <w:rPr>
                <w:noProof/>
                <w:sz w:val="22"/>
                <w:szCs w:val="22"/>
              </w:rPr>
              <w:t>43</w:t>
            </w:r>
            <w:r w:rsidRPr="00CB0456">
              <w:rPr>
                <w:sz w:val="22"/>
                <w:szCs w:val="22"/>
              </w:rPr>
              <w:fldChar w:fldCharType="end"/>
            </w:r>
            <w:r w:rsidRPr="00CB0456">
              <w:rPr>
                <w:sz w:val="22"/>
                <w:szCs w:val="22"/>
              </w:rPr>
              <w:t>: The main Browse data hierarchy window</w:t>
            </w:r>
          </w:p>
          <w:p w14:paraId="4BA66EE0" w14:textId="3D15D0F1" w:rsidR="002F14E5" w:rsidRPr="00CB0456" w:rsidRDefault="002F14E5" w:rsidP="007E778A">
            <w:pPr>
              <w:pStyle w:val="Body"/>
              <w:numPr>
                <w:ilvl w:val="0"/>
                <w:numId w:val="13"/>
              </w:numPr>
              <w:rPr>
                <w:sz w:val="22"/>
                <w:szCs w:val="22"/>
              </w:rPr>
            </w:pPr>
            <w:r w:rsidRPr="00CB0456">
              <w:rPr>
                <w:sz w:val="22"/>
                <w:szCs w:val="22"/>
              </w:rPr>
              <w:t xml:space="preserve">Browse options: In the hierarchy browser, all campaigns are shown when using the Browser menu. If you wish to browse only within the campaign data you have uploaded or for which you have been added to the Research Group, check the box </w:t>
            </w:r>
            <w:r w:rsidRPr="00CB0456">
              <w:rPr>
                <w:i/>
                <w:sz w:val="22"/>
                <w:szCs w:val="22"/>
              </w:rPr>
              <w:t>Show only my data</w:t>
            </w:r>
            <w:r w:rsidR="00DB0A0E" w:rsidRPr="00CB0456">
              <w:rPr>
                <w:sz w:val="22"/>
                <w:szCs w:val="22"/>
              </w:rPr>
              <w:t>.</w:t>
            </w:r>
          </w:p>
        </w:tc>
      </w:tr>
    </w:tbl>
    <w:p w14:paraId="53B37B59" w14:textId="2810551C" w:rsidR="00B418F5" w:rsidRPr="00B350A0" w:rsidRDefault="00B418F5" w:rsidP="004A51AA">
      <w:pPr>
        <w:pStyle w:val="Body"/>
      </w:pPr>
    </w:p>
    <w:p w14:paraId="48C890E3" w14:textId="77777777" w:rsidR="00A609E2" w:rsidRPr="00B350A0" w:rsidRDefault="00A609E2" w:rsidP="004A51AA">
      <w:pPr>
        <w:pStyle w:val="Body"/>
      </w:pPr>
    </w:p>
    <w:p w14:paraId="516B40E3" w14:textId="77777777" w:rsidR="00A609E2" w:rsidRPr="00B350A0" w:rsidRDefault="00A609E2" w:rsidP="004A51AA">
      <w:pPr>
        <w:pStyle w:val="Body"/>
      </w:pPr>
    </w:p>
    <w:tbl>
      <w:tblPr>
        <w:tblStyle w:val="TableGrid"/>
        <w:tblW w:w="0" w:type="auto"/>
        <w:tblInd w:w="817" w:type="dxa"/>
        <w:tblLook w:val="04A0" w:firstRow="1" w:lastRow="0" w:firstColumn="1" w:lastColumn="0" w:noHBand="0" w:noVBand="1"/>
      </w:tblPr>
      <w:tblGrid>
        <w:gridCol w:w="1531"/>
        <w:gridCol w:w="6894"/>
      </w:tblGrid>
      <w:tr w:rsidR="004701AF" w:rsidRPr="00CB0456" w14:paraId="183E27CE" w14:textId="77777777" w:rsidTr="00127365">
        <w:tc>
          <w:tcPr>
            <w:tcW w:w="1531" w:type="dxa"/>
          </w:tcPr>
          <w:p w14:paraId="7C41B853" w14:textId="62C95E93" w:rsidR="004701AF" w:rsidRPr="00CB0456" w:rsidRDefault="004701AF" w:rsidP="00CB0456">
            <w:pPr>
              <w:rPr>
                <w:rStyle w:val="GUIWord"/>
              </w:rPr>
            </w:pPr>
            <w:r w:rsidRPr="00CB0456">
              <w:rPr>
                <w:rStyle w:val="GUIWord"/>
              </w:rPr>
              <w:t>Matching Spectr</w:t>
            </w:r>
            <w:r w:rsidR="00127365" w:rsidRPr="00CB0456">
              <w:rPr>
                <w:rStyle w:val="GUIWord"/>
              </w:rPr>
              <w:t>um Identifiers</w:t>
            </w:r>
          </w:p>
        </w:tc>
        <w:tc>
          <w:tcPr>
            <w:tcW w:w="6894" w:type="dxa"/>
          </w:tcPr>
          <w:p w14:paraId="00495492" w14:textId="389C5A21" w:rsidR="004701AF" w:rsidRPr="00CB0456" w:rsidRDefault="004701AF" w:rsidP="00CB0456">
            <w:pPr>
              <w:rPr>
                <w:sz w:val="22"/>
                <w:szCs w:val="22"/>
              </w:rPr>
            </w:pPr>
            <w:r w:rsidRPr="00CB0456">
              <w:rPr>
                <w:sz w:val="22"/>
                <w:szCs w:val="22"/>
              </w:rPr>
              <w:t>The Spectrum IDs of the Spectra which are highlighted in the browse panel are listed in this box.</w:t>
            </w:r>
          </w:p>
        </w:tc>
      </w:tr>
      <w:tr w:rsidR="004701AF" w:rsidRPr="00CB0456" w14:paraId="5A4DEEC3" w14:textId="77777777" w:rsidTr="00127365">
        <w:tc>
          <w:tcPr>
            <w:tcW w:w="1531" w:type="dxa"/>
          </w:tcPr>
          <w:p w14:paraId="2389B73F" w14:textId="77777777" w:rsidR="004701AF" w:rsidRPr="00CB0456" w:rsidRDefault="004701AF" w:rsidP="00CB0456">
            <w:pPr>
              <w:rPr>
                <w:rStyle w:val="GUIWord"/>
              </w:rPr>
            </w:pPr>
            <w:r w:rsidRPr="00CB0456">
              <w:rPr>
                <w:rStyle w:val="GUIWord"/>
              </w:rPr>
              <w:t>Number of results</w:t>
            </w:r>
          </w:p>
        </w:tc>
        <w:tc>
          <w:tcPr>
            <w:tcW w:w="6894" w:type="dxa"/>
          </w:tcPr>
          <w:p w14:paraId="7547B093" w14:textId="1908E193" w:rsidR="004701AF" w:rsidRPr="00CB0456" w:rsidRDefault="004701AF" w:rsidP="00CB0456">
            <w:pPr>
              <w:rPr>
                <w:sz w:val="22"/>
                <w:szCs w:val="22"/>
              </w:rPr>
            </w:pPr>
            <w:r w:rsidRPr="00CB0456">
              <w:rPr>
                <w:sz w:val="22"/>
                <w:szCs w:val="22"/>
              </w:rPr>
              <w:t>The number of Spectra IDs listed in the Matching Spectra box is shown in this box.</w:t>
            </w:r>
          </w:p>
        </w:tc>
      </w:tr>
      <w:tr w:rsidR="004701AF" w:rsidRPr="00CB0456" w14:paraId="44FE9B97" w14:textId="77777777" w:rsidTr="00127365">
        <w:tc>
          <w:tcPr>
            <w:tcW w:w="1531" w:type="dxa"/>
          </w:tcPr>
          <w:p w14:paraId="7ACD9650" w14:textId="77777777" w:rsidR="004701AF" w:rsidRPr="00CB0456" w:rsidRDefault="004701AF" w:rsidP="00CB0456">
            <w:pPr>
              <w:rPr>
                <w:rStyle w:val="GUIWord"/>
              </w:rPr>
            </w:pPr>
            <w:r w:rsidRPr="00CB0456">
              <w:rPr>
                <w:rStyle w:val="GUIWord"/>
              </w:rPr>
              <w:t>6 action buttons</w:t>
            </w:r>
          </w:p>
        </w:tc>
        <w:tc>
          <w:tcPr>
            <w:tcW w:w="6894" w:type="dxa"/>
          </w:tcPr>
          <w:p w14:paraId="3C0C7559" w14:textId="34413B9E" w:rsidR="004701AF" w:rsidRPr="00CB0456" w:rsidRDefault="004701AF" w:rsidP="00CB0456">
            <w:pPr>
              <w:rPr>
                <w:sz w:val="22"/>
                <w:szCs w:val="22"/>
              </w:rPr>
            </w:pPr>
            <w:r w:rsidRPr="00CB0456">
              <w:rPr>
                <w:sz w:val="22"/>
                <w:szCs w:val="22"/>
              </w:rPr>
              <w:t>Of these six action buttons, Show Report, File Export, Process, Spectral plot and Refl. calc will become active when you have selected one or more Spectra. The Publish Collection button is only present if you are accessing an ANDS-enabled SPECCHIO Server and is only active if you have selected Show only my data. The operations these buttons initiate will be performed on the selected Spectra. Each of these buttons has a section in this chapter.</w:t>
            </w:r>
          </w:p>
        </w:tc>
      </w:tr>
      <w:tr w:rsidR="004701AF" w:rsidRPr="00CB0456" w14:paraId="0AFAD724" w14:textId="77777777" w:rsidTr="00127365">
        <w:tc>
          <w:tcPr>
            <w:tcW w:w="1531" w:type="dxa"/>
          </w:tcPr>
          <w:p w14:paraId="76A3DBE6" w14:textId="77777777" w:rsidR="004701AF" w:rsidRPr="00CB0456" w:rsidRDefault="004701AF" w:rsidP="00CB0456">
            <w:pPr>
              <w:rPr>
                <w:rStyle w:val="GUIWord"/>
              </w:rPr>
            </w:pPr>
            <w:r w:rsidRPr="00CB0456">
              <w:rPr>
                <w:rStyle w:val="GUIWord"/>
              </w:rPr>
              <w:t>Splitting rules for file export and plotting:</w:t>
            </w:r>
          </w:p>
        </w:tc>
        <w:tc>
          <w:tcPr>
            <w:tcW w:w="6894" w:type="dxa"/>
          </w:tcPr>
          <w:p w14:paraId="073803EA" w14:textId="1659A8C9" w:rsidR="004701AF" w:rsidRPr="00CB0456" w:rsidRDefault="004701AF" w:rsidP="00CB0456">
            <w:pPr>
              <w:rPr>
                <w:sz w:val="22"/>
                <w:szCs w:val="22"/>
              </w:rPr>
            </w:pPr>
            <w:r w:rsidRPr="00CB0456">
              <w:rPr>
                <w:sz w:val="22"/>
                <w:szCs w:val="22"/>
              </w:rPr>
              <w:t>Click on the radio buttons to select one of the options: Split spaces by sensor, Split spaces by sensor and unit or Split spaces by sensor, instrument, calibration_no and units. This selection will affect the operation if you select the Process, Spectral plot or File export buttons.</w:t>
            </w:r>
          </w:p>
        </w:tc>
      </w:tr>
    </w:tbl>
    <w:p w14:paraId="33FB8E65" w14:textId="4483E4BB" w:rsidR="003A37CC" w:rsidRPr="00B350A0" w:rsidRDefault="003A37CC" w:rsidP="004A51AA">
      <w:pPr>
        <w:pStyle w:val="Body"/>
      </w:pPr>
      <w:r w:rsidRPr="00B350A0">
        <w:t>There are many places in the SPECCHIO operation when a Campaign Hierarchy browse control, such as the one below, is displayed as part of an operation dialog.</w:t>
      </w:r>
    </w:p>
    <w:p w14:paraId="58FB5A27" w14:textId="77777777" w:rsidR="00127365" w:rsidRPr="00B350A0" w:rsidRDefault="00127365" w:rsidP="004A51AA">
      <w:pPr>
        <w:pStyle w:val="Body"/>
      </w:pPr>
    </w:p>
    <w:p w14:paraId="54929348" w14:textId="77777777" w:rsidR="003A37CC" w:rsidRPr="00B350A0" w:rsidRDefault="003A37CC" w:rsidP="004A51AA">
      <w:pPr>
        <w:pStyle w:val="Body"/>
        <w:rPr>
          <w:lang w:val="en-AU"/>
        </w:rPr>
      </w:pPr>
      <w:r w:rsidRPr="00B350A0">
        <w:rPr>
          <w:lang w:val="en-AU"/>
        </w:rPr>
        <w:t xml:space="preserve">        Windows                         Mac</w:t>
      </w:r>
      <w:r w:rsidRPr="00B350A0">
        <w:rPr>
          <w:lang w:val="en-AU"/>
        </w:rPr>
        <w:br/>
      </w:r>
      <w:r w:rsidRPr="00B350A0">
        <w:rPr>
          <w:noProof/>
          <w:lang w:eastAsia="en-GB"/>
        </w:rPr>
        <w:drawing>
          <wp:inline distT="0" distB="0" distL="0" distR="0" wp14:anchorId="0D2EECF6" wp14:editId="7D531B40">
            <wp:extent cx="1273459" cy="2477069"/>
            <wp:effectExtent l="19050" t="0" r="2891" b="0"/>
            <wp:docPr id="50"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8"/>
                    <a:srcRect l="1172" t="20037" r="73916" b="2206"/>
                    <a:stretch>
                      <a:fillRect/>
                    </a:stretch>
                  </pic:blipFill>
                  <pic:spPr bwMode="auto">
                    <a:xfrm>
                      <a:off x="0" y="0"/>
                      <a:ext cx="1274572" cy="2479235"/>
                    </a:xfrm>
                    <a:prstGeom prst="rect">
                      <a:avLst/>
                    </a:prstGeom>
                    <a:noFill/>
                    <a:ln w="9525">
                      <a:noFill/>
                      <a:miter lim="800000"/>
                      <a:headEnd/>
                      <a:tailEnd/>
                    </a:ln>
                  </pic:spPr>
                </pic:pic>
              </a:graphicData>
            </a:graphic>
          </wp:inline>
        </w:drawing>
      </w:r>
      <w:r w:rsidRPr="00B350A0">
        <w:t xml:space="preserve">      </w:t>
      </w:r>
      <w:r w:rsidRPr="00B350A0">
        <w:rPr>
          <w:noProof/>
          <w:lang w:eastAsia="en-GB"/>
        </w:rPr>
        <w:drawing>
          <wp:inline distT="0" distB="0" distL="0" distR="0" wp14:anchorId="6CDDA6E4" wp14:editId="78495B23">
            <wp:extent cx="1182133" cy="2477069"/>
            <wp:effectExtent l="19050" t="0" r="0" b="0"/>
            <wp:docPr id="51"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99"/>
                    <a:srcRect l="5970" t="19850" r="74584" b="13670"/>
                    <a:stretch>
                      <a:fillRect/>
                    </a:stretch>
                  </pic:blipFill>
                  <pic:spPr>
                    <a:xfrm>
                      <a:off x="0" y="0"/>
                      <a:ext cx="1183469" cy="2479869"/>
                    </a:xfrm>
                    <a:prstGeom prst="rect">
                      <a:avLst/>
                    </a:prstGeom>
                  </pic:spPr>
                </pic:pic>
              </a:graphicData>
            </a:graphic>
          </wp:inline>
        </w:drawing>
      </w:r>
    </w:p>
    <w:p w14:paraId="1629074A" w14:textId="394979E7" w:rsidR="003A37CC" w:rsidRPr="00DA48C2" w:rsidRDefault="003A37CC"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44</w:t>
      </w:r>
      <w:r w:rsidR="00397B59" w:rsidRPr="00DA48C2">
        <w:fldChar w:fldCharType="end"/>
      </w:r>
      <w:r w:rsidRPr="00DA48C2">
        <w:t>: Campaign Hierarchy browse controls for Windows and Mac</w:t>
      </w:r>
    </w:p>
    <w:p w14:paraId="3F0960AC" w14:textId="77777777" w:rsidR="003A37CC" w:rsidRPr="00B350A0" w:rsidRDefault="003A37CC" w:rsidP="004A51AA">
      <w:pPr>
        <w:pStyle w:val="Body"/>
      </w:pPr>
      <w:r w:rsidRPr="00B350A0">
        <w:t>This browse control operates much like a normal folder and file browser.</w:t>
      </w:r>
    </w:p>
    <w:p w14:paraId="65CE8890" w14:textId="77777777" w:rsidR="003A37CC" w:rsidRPr="00B350A0" w:rsidRDefault="003A37CC" w:rsidP="004A51AA">
      <w:pPr>
        <w:pStyle w:val="Bullet"/>
      </w:pPr>
      <w:r w:rsidRPr="00B350A0">
        <w:t xml:space="preserve">Click on the </w:t>
      </w:r>
      <w:r w:rsidRPr="00B350A0">
        <w:rPr>
          <w:noProof/>
          <w:lang w:eastAsia="en-GB"/>
        </w:rPr>
        <w:drawing>
          <wp:inline distT="0" distB="0" distL="0" distR="0" wp14:anchorId="7372B64A" wp14:editId="313A3558">
            <wp:extent cx="117428" cy="125720"/>
            <wp:effectExtent l="19050" t="0" r="0" b="0"/>
            <wp:docPr id="54"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8"/>
                    <a:srcRect l="6667" t="70376" r="91834" b="27054"/>
                    <a:stretch>
                      <a:fillRect/>
                    </a:stretch>
                  </pic:blipFill>
                  <pic:spPr bwMode="auto">
                    <a:xfrm>
                      <a:off x="0" y="0"/>
                      <a:ext cx="117428" cy="125720"/>
                    </a:xfrm>
                    <a:prstGeom prst="rect">
                      <a:avLst/>
                    </a:prstGeom>
                    <a:noFill/>
                    <a:ln w="9525">
                      <a:noFill/>
                      <a:miter lim="800000"/>
                      <a:headEnd/>
                      <a:tailEnd/>
                    </a:ln>
                  </pic:spPr>
                </pic:pic>
              </a:graphicData>
            </a:graphic>
          </wp:inline>
        </w:drawing>
      </w:r>
      <w:r w:rsidRPr="00B350A0">
        <w:t xml:space="preserve"> and </w:t>
      </w:r>
      <w:r w:rsidRPr="00B350A0">
        <w:rPr>
          <w:noProof/>
          <w:lang w:eastAsia="en-GB"/>
        </w:rPr>
        <w:drawing>
          <wp:inline distT="0" distB="0" distL="0" distR="0" wp14:anchorId="221467EC" wp14:editId="211D2C8A">
            <wp:extent cx="109182" cy="129024"/>
            <wp:effectExtent l="19050" t="0" r="5118" b="0"/>
            <wp:docPr id="58"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8"/>
                    <a:srcRect l="6767" t="34681" r="91834" b="62619"/>
                    <a:stretch>
                      <a:fillRect/>
                    </a:stretch>
                  </pic:blipFill>
                  <pic:spPr bwMode="auto">
                    <a:xfrm>
                      <a:off x="0" y="0"/>
                      <a:ext cx="109182" cy="129024"/>
                    </a:xfrm>
                    <a:prstGeom prst="rect">
                      <a:avLst/>
                    </a:prstGeom>
                    <a:noFill/>
                    <a:ln w="9525">
                      <a:noFill/>
                      <a:miter lim="800000"/>
                      <a:headEnd/>
                      <a:tailEnd/>
                    </a:ln>
                  </pic:spPr>
                </pic:pic>
              </a:graphicData>
            </a:graphic>
          </wp:inline>
        </w:drawing>
      </w:r>
      <w:r w:rsidRPr="00B350A0">
        <w:t xml:space="preserve"> icons (or </w:t>
      </w:r>
      <w:r w:rsidRPr="00B350A0">
        <w:rPr>
          <w:noProof/>
          <w:lang w:eastAsia="en-GB"/>
        </w:rPr>
        <w:drawing>
          <wp:inline distT="0" distB="0" distL="0" distR="0" wp14:anchorId="4A998459" wp14:editId="77426D1E">
            <wp:extent cx="117428" cy="117516"/>
            <wp:effectExtent l="19050" t="0" r="0" b="0"/>
            <wp:docPr id="5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99"/>
                    <a:srcRect l="6667" t="67283" r="91960" b="30501"/>
                    <a:stretch>
                      <a:fillRect/>
                    </a:stretch>
                  </pic:blipFill>
                  <pic:spPr>
                    <a:xfrm>
                      <a:off x="0" y="0"/>
                      <a:ext cx="117428" cy="117516"/>
                    </a:xfrm>
                    <a:prstGeom prst="rect">
                      <a:avLst/>
                    </a:prstGeom>
                  </pic:spPr>
                </pic:pic>
              </a:graphicData>
            </a:graphic>
          </wp:inline>
        </w:drawing>
      </w:r>
      <w:r w:rsidRPr="00B350A0">
        <w:t xml:space="preserve"> or </w:t>
      </w:r>
      <w:r w:rsidRPr="00B350A0">
        <w:rPr>
          <w:noProof/>
          <w:lang w:eastAsia="en-GB"/>
        </w:rPr>
        <w:drawing>
          <wp:inline distT="0" distB="0" distL="0" distR="0" wp14:anchorId="3B37E338" wp14:editId="4A610093">
            <wp:extent cx="110604" cy="123104"/>
            <wp:effectExtent l="19050" t="0" r="3696" b="0"/>
            <wp:docPr id="68"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99"/>
                    <a:srcRect l="10164" t="33521" r="88565" b="64127"/>
                    <a:stretch>
                      <a:fillRect/>
                    </a:stretch>
                  </pic:blipFill>
                  <pic:spPr>
                    <a:xfrm>
                      <a:off x="0" y="0"/>
                      <a:ext cx="110604" cy="123104"/>
                    </a:xfrm>
                    <a:prstGeom prst="rect">
                      <a:avLst/>
                    </a:prstGeom>
                  </pic:spPr>
                </pic:pic>
              </a:graphicData>
            </a:graphic>
          </wp:inline>
        </w:drawing>
      </w:r>
      <w:r w:rsidRPr="00B350A0">
        <w:t xml:space="preserve">  for Mac) to cause the hierarchy levels to be expanded or collapsed.</w:t>
      </w:r>
    </w:p>
    <w:p w14:paraId="3F59F399" w14:textId="77777777" w:rsidR="003A37CC" w:rsidRPr="00B350A0" w:rsidRDefault="003A37CC" w:rsidP="004A51AA">
      <w:pPr>
        <w:pStyle w:val="Bullet"/>
      </w:pPr>
      <w:r w:rsidRPr="00B350A0">
        <w:t>Select an individual Spectrum by clicking on it.</w:t>
      </w:r>
    </w:p>
    <w:p w14:paraId="78E31503" w14:textId="77777777" w:rsidR="003A37CC" w:rsidRPr="00B350A0" w:rsidRDefault="003A37CC" w:rsidP="004A51AA">
      <w:pPr>
        <w:pStyle w:val="Bullet"/>
      </w:pPr>
      <w:r w:rsidRPr="00B350A0">
        <w:t>Select a node in the hierarchy by clicking on it. This effectively selects all Spectra under this node.</w:t>
      </w:r>
    </w:p>
    <w:p w14:paraId="3AAA0B87" w14:textId="77777777" w:rsidR="003A37CC" w:rsidRPr="00B350A0" w:rsidRDefault="003A37CC" w:rsidP="004A51AA">
      <w:pPr>
        <w:pStyle w:val="Bullet"/>
      </w:pPr>
      <w:r w:rsidRPr="00B350A0">
        <w:t>Select a second node or Spectrum by holding the Control key and clicking on it (or equivalent Mac mouse action).</w:t>
      </w:r>
    </w:p>
    <w:p w14:paraId="28890233" w14:textId="77777777" w:rsidR="003A37CC" w:rsidRPr="00B350A0" w:rsidRDefault="003A37CC" w:rsidP="004A51AA">
      <w:pPr>
        <w:pStyle w:val="Bullet"/>
      </w:pPr>
      <w:r w:rsidRPr="00B350A0">
        <w:lastRenderedPageBreak/>
        <w:t>Select a range of Spectra, by clicking on the first Spectrum to select it, holding the Shift key and clicking on the last Spectrum (or equivalent Mac mouse action).</w:t>
      </w:r>
    </w:p>
    <w:p w14:paraId="2B26354C" w14:textId="77777777" w:rsidR="003A37CC" w:rsidRPr="00B350A0" w:rsidRDefault="003A37CC" w:rsidP="004A51AA">
      <w:pPr>
        <w:pStyle w:val="Bullet"/>
      </w:pPr>
      <w:r w:rsidRPr="00B350A0">
        <w:t>Change your selection by clicking on the new item you want to select (without Control or Shift keys).</w:t>
      </w:r>
    </w:p>
    <w:p w14:paraId="73D7651F" w14:textId="77777777" w:rsidR="003A37CC" w:rsidRPr="00B350A0" w:rsidRDefault="003A37CC" w:rsidP="004A51AA">
      <w:pPr>
        <w:pStyle w:val="Body"/>
      </w:pPr>
      <w:r w:rsidRPr="00B350A0">
        <w:t>In addition, there are two options:</w:t>
      </w:r>
    </w:p>
    <w:tbl>
      <w:tblPr>
        <w:tblStyle w:val="TableGrid"/>
        <w:tblW w:w="0" w:type="auto"/>
        <w:tblInd w:w="709" w:type="dxa"/>
        <w:tblLook w:val="04A0" w:firstRow="1" w:lastRow="0" w:firstColumn="1" w:lastColumn="0" w:noHBand="0" w:noVBand="1"/>
      </w:tblPr>
      <w:tblGrid>
        <w:gridCol w:w="1242"/>
        <w:gridCol w:w="1559"/>
        <w:gridCol w:w="5732"/>
      </w:tblGrid>
      <w:tr w:rsidR="003A37CC" w:rsidRPr="00CB0456" w14:paraId="76A674DC" w14:textId="77777777" w:rsidTr="003A37CC">
        <w:tc>
          <w:tcPr>
            <w:tcW w:w="1242" w:type="dxa"/>
          </w:tcPr>
          <w:p w14:paraId="294F3F2A" w14:textId="77777777" w:rsidR="003A37CC" w:rsidRPr="00CB0456" w:rsidRDefault="003A37CC" w:rsidP="00CB0456">
            <w:pPr>
              <w:rPr>
                <w:sz w:val="22"/>
                <w:szCs w:val="22"/>
              </w:rPr>
            </w:pPr>
            <w:r w:rsidRPr="00CB0456">
              <w:rPr>
                <w:sz w:val="22"/>
                <w:szCs w:val="22"/>
              </w:rPr>
              <w:t>Order by:</w:t>
            </w:r>
          </w:p>
        </w:tc>
        <w:tc>
          <w:tcPr>
            <w:tcW w:w="7291" w:type="dxa"/>
            <w:gridSpan w:val="2"/>
          </w:tcPr>
          <w:p w14:paraId="6036ED1F" w14:textId="11B0F0D5" w:rsidR="003A37CC" w:rsidRPr="00CB0456" w:rsidRDefault="00165D9B" w:rsidP="00CB0456">
            <w:pPr>
              <w:rPr>
                <w:sz w:val="22"/>
                <w:szCs w:val="22"/>
              </w:rPr>
            </w:pPr>
            <w:r w:rsidRPr="00CB0456">
              <w:rPr>
                <w:sz w:val="22"/>
                <w:szCs w:val="22"/>
              </w:rPr>
              <w:t>Use the drop-</w:t>
            </w:r>
            <w:r w:rsidR="003A37CC" w:rsidRPr="00CB0456">
              <w:rPr>
                <w:sz w:val="22"/>
                <w:szCs w:val="22"/>
              </w:rPr>
              <w:t xml:space="preserve">down menu to choose the sort order for Spectra within each node. Often these three orders are the same, or at least similar, so you may not notice any change of sequence. </w:t>
            </w:r>
          </w:p>
          <w:p w14:paraId="3633A750" w14:textId="77777777" w:rsidR="003A37CC" w:rsidRPr="00CB0456" w:rsidRDefault="003A37CC" w:rsidP="00CB0456">
            <w:pPr>
              <w:rPr>
                <w:sz w:val="22"/>
                <w:szCs w:val="22"/>
              </w:rPr>
            </w:pPr>
            <w:r w:rsidRPr="00CB0456">
              <w:rPr>
                <w:sz w:val="22"/>
                <w:szCs w:val="22"/>
              </w:rPr>
              <w:t>The options are:</w:t>
            </w:r>
          </w:p>
        </w:tc>
      </w:tr>
      <w:tr w:rsidR="003A37CC" w:rsidRPr="00CB0456" w14:paraId="5398CAF4" w14:textId="77777777" w:rsidTr="003A37CC">
        <w:tc>
          <w:tcPr>
            <w:tcW w:w="1242" w:type="dxa"/>
          </w:tcPr>
          <w:p w14:paraId="6ADE2317" w14:textId="77777777" w:rsidR="003A37CC" w:rsidRPr="00CB0456" w:rsidRDefault="003A37CC" w:rsidP="00CB0456">
            <w:pPr>
              <w:rPr>
                <w:sz w:val="22"/>
                <w:szCs w:val="22"/>
              </w:rPr>
            </w:pPr>
          </w:p>
        </w:tc>
        <w:tc>
          <w:tcPr>
            <w:tcW w:w="1559" w:type="dxa"/>
          </w:tcPr>
          <w:p w14:paraId="66F51D44" w14:textId="77777777" w:rsidR="003A37CC" w:rsidRPr="00CB0456" w:rsidRDefault="003A37CC" w:rsidP="00CB0456">
            <w:pPr>
              <w:rPr>
                <w:sz w:val="22"/>
                <w:szCs w:val="22"/>
              </w:rPr>
            </w:pPr>
            <w:r w:rsidRPr="00CB0456">
              <w:rPr>
                <w:sz w:val="22"/>
                <w:szCs w:val="22"/>
              </w:rPr>
              <w:t>Sampling date</w:t>
            </w:r>
          </w:p>
        </w:tc>
        <w:tc>
          <w:tcPr>
            <w:tcW w:w="5732" w:type="dxa"/>
          </w:tcPr>
          <w:p w14:paraId="6470B9E7" w14:textId="77777777" w:rsidR="003A37CC" w:rsidRPr="00CB0456" w:rsidRDefault="003A37CC" w:rsidP="00CB0456">
            <w:pPr>
              <w:rPr>
                <w:sz w:val="22"/>
                <w:szCs w:val="22"/>
              </w:rPr>
            </w:pPr>
            <w:r w:rsidRPr="00CB0456">
              <w:rPr>
                <w:sz w:val="22"/>
                <w:szCs w:val="22"/>
              </w:rPr>
              <w:t>The Spectra are sorted in increasing order of the date and time in the Acquisition Time Metadata Attribute.</w:t>
            </w:r>
          </w:p>
        </w:tc>
      </w:tr>
      <w:tr w:rsidR="003A37CC" w:rsidRPr="00CB0456" w14:paraId="65EE70DC" w14:textId="77777777" w:rsidTr="003A37CC">
        <w:tc>
          <w:tcPr>
            <w:tcW w:w="1242" w:type="dxa"/>
          </w:tcPr>
          <w:p w14:paraId="27AECC08" w14:textId="77777777" w:rsidR="003A37CC" w:rsidRPr="00CB0456" w:rsidRDefault="003A37CC" w:rsidP="00CB0456">
            <w:pPr>
              <w:rPr>
                <w:sz w:val="22"/>
                <w:szCs w:val="22"/>
              </w:rPr>
            </w:pPr>
          </w:p>
        </w:tc>
        <w:tc>
          <w:tcPr>
            <w:tcW w:w="1559" w:type="dxa"/>
          </w:tcPr>
          <w:p w14:paraId="77D61D21" w14:textId="77777777" w:rsidR="003A37CC" w:rsidRPr="00CB0456" w:rsidRDefault="003A37CC" w:rsidP="00CB0456">
            <w:pPr>
              <w:rPr>
                <w:sz w:val="22"/>
                <w:szCs w:val="22"/>
              </w:rPr>
            </w:pPr>
            <w:r w:rsidRPr="00CB0456">
              <w:rPr>
                <w:sz w:val="22"/>
                <w:szCs w:val="22"/>
              </w:rPr>
              <w:t>Filename</w:t>
            </w:r>
          </w:p>
        </w:tc>
        <w:tc>
          <w:tcPr>
            <w:tcW w:w="5732" w:type="dxa"/>
          </w:tcPr>
          <w:p w14:paraId="6C286D1A" w14:textId="77777777" w:rsidR="003A37CC" w:rsidRPr="00CB0456" w:rsidRDefault="003A37CC" w:rsidP="00CB0456">
            <w:pPr>
              <w:rPr>
                <w:sz w:val="22"/>
                <w:szCs w:val="22"/>
              </w:rPr>
            </w:pPr>
            <w:r w:rsidRPr="00CB0456">
              <w:rPr>
                <w:sz w:val="22"/>
                <w:szCs w:val="22"/>
              </w:rPr>
              <w:t>The Spectra are sorted in increasing alphabetical order of the string in the Filename Metadata Attribute.</w:t>
            </w:r>
          </w:p>
        </w:tc>
      </w:tr>
      <w:tr w:rsidR="003A37CC" w:rsidRPr="00CB0456" w14:paraId="4470029B" w14:textId="77777777" w:rsidTr="003A37CC">
        <w:tc>
          <w:tcPr>
            <w:tcW w:w="1242" w:type="dxa"/>
          </w:tcPr>
          <w:p w14:paraId="076C8FDA" w14:textId="77777777" w:rsidR="003A37CC" w:rsidRPr="00CB0456" w:rsidRDefault="003A37CC" w:rsidP="00CB0456">
            <w:pPr>
              <w:rPr>
                <w:sz w:val="22"/>
                <w:szCs w:val="22"/>
              </w:rPr>
            </w:pPr>
          </w:p>
        </w:tc>
        <w:tc>
          <w:tcPr>
            <w:tcW w:w="1559" w:type="dxa"/>
          </w:tcPr>
          <w:p w14:paraId="6AD74F32" w14:textId="77777777" w:rsidR="003A37CC" w:rsidRPr="00CB0456" w:rsidRDefault="003A37CC" w:rsidP="00CB0456">
            <w:pPr>
              <w:rPr>
                <w:sz w:val="22"/>
                <w:szCs w:val="22"/>
              </w:rPr>
            </w:pPr>
            <w:r w:rsidRPr="00CB0456">
              <w:rPr>
                <w:sz w:val="22"/>
                <w:szCs w:val="22"/>
              </w:rPr>
              <w:t>Insert order</w:t>
            </w:r>
          </w:p>
        </w:tc>
        <w:tc>
          <w:tcPr>
            <w:tcW w:w="5732" w:type="dxa"/>
          </w:tcPr>
          <w:p w14:paraId="6106296C" w14:textId="77777777" w:rsidR="003A37CC" w:rsidRPr="00CB0456" w:rsidRDefault="003A37CC" w:rsidP="00CB0456">
            <w:pPr>
              <w:rPr>
                <w:sz w:val="22"/>
                <w:szCs w:val="22"/>
              </w:rPr>
            </w:pPr>
            <w:r w:rsidRPr="00CB0456">
              <w:rPr>
                <w:sz w:val="22"/>
                <w:szCs w:val="22"/>
              </w:rPr>
              <w:t>The Spectra are sorted in increasing order of the date and time in the Loading Time Metadata Attribute.</w:t>
            </w:r>
          </w:p>
        </w:tc>
      </w:tr>
      <w:tr w:rsidR="003A37CC" w:rsidRPr="00CB0456" w14:paraId="43B29188" w14:textId="77777777" w:rsidTr="003A37CC">
        <w:tc>
          <w:tcPr>
            <w:tcW w:w="1242" w:type="dxa"/>
          </w:tcPr>
          <w:p w14:paraId="1820BD24" w14:textId="77777777" w:rsidR="003A37CC" w:rsidRPr="00CB0456" w:rsidRDefault="003A37CC" w:rsidP="00CB0456">
            <w:pPr>
              <w:rPr>
                <w:sz w:val="22"/>
                <w:szCs w:val="22"/>
              </w:rPr>
            </w:pPr>
            <w:r w:rsidRPr="00CB0456">
              <w:rPr>
                <w:sz w:val="22"/>
                <w:szCs w:val="22"/>
              </w:rPr>
              <w:t>Refresh</w:t>
            </w:r>
          </w:p>
        </w:tc>
        <w:tc>
          <w:tcPr>
            <w:tcW w:w="7291" w:type="dxa"/>
            <w:gridSpan w:val="2"/>
          </w:tcPr>
          <w:p w14:paraId="3B04D6D6" w14:textId="77777777" w:rsidR="003A37CC" w:rsidRPr="00CB0456" w:rsidRDefault="003A37CC" w:rsidP="00CB0456">
            <w:pPr>
              <w:rPr>
                <w:sz w:val="22"/>
                <w:szCs w:val="22"/>
              </w:rPr>
            </w:pPr>
            <w:r w:rsidRPr="00CB0456">
              <w:rPr>
                <w:sz w:val="22"/>
                <w:szCs w:val="22"/>
              </w:rPr>
              <w:t>Click this button to cause the Hierarchy Tree to be reloaded from the database. Use this button if the operation you have just performed, some background operation, or some other user has changed the database since this dialog box was opened.</w:t>
            </w:r>
          </w:p>
        </w:tc>
      </w:tr>
    </w:tbl>
    <w:p w14:paraId="3485D451" w14:textId="77777777" w:rsidR="003A37CC" w:rsidRPr="00B350A0" w:rsidRDefault="003A37CC" w:rsidP="003A37CC">
      <w:pPr>
        <w:rPr>
          <w:u w:val="single"/>
        </w:rPr>
      </w:pPr>
    </w:p>
    <w:p w14:paraId="72531DE0" w14:textId="77777777" w:rsidR="004701AF" w:rsidRPr="00A8518D" w:rsidRDefault="004701AF" w:rsidP="004701AF">
      <w:pPr>
        <w:pStyle w:val="Heading3"/>
      </w:pPr>
      <w:bookmarkStart w:id="431" w:name="_Toc506895578"/>
      <w:r w:rsidRPr="00A8518D">
        <w:t>Visualisations</w:t>
      </w:r>
      <w:bookmarkEnd w:id="431"/>
    </w:p>
    <w:p w14:paraId="79AE175A" w14:textId="77777777" w:rsidR="004701AF" w:rsidRPr="00B350A0" w:rsidRDefault="004701AF" w:rsidP="004A51AA">
      <w:pPr>
        <w:pStyle w:val="Body"/>
      </w:pPr>
      <w:r w:rsidRPr="00B350A0">
        <w:rPr>
          <w:noProof/>
          <w:lang w:eastAsia="en-GB"/>
        </w:rPr>
        <w:drawing>
          <wp:inline distT="0" distB="0" distL="0" distR="0" wp14:anchorId="1BBEE5DB" wp14:editId="0584C7A5">
            <wp:extent cx="2314575" cy="767945"/>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342653" cy="777261"/>
                    </a:xfrm>
                    <a:prstGeom prst="rect">
                      <a:avLst/>
                    </a:prstGeom>
                    <a:noFill/>
                    <a:ln>
                      <a:noFill/>
                    </a:ln>
                  </pic:spPr>
                </pic:pic>
              </a:graphicData>
            </a:graphic>
          </wp:inline>
        </w:drawing>
      </w:r>
    </w:p>
    <w:p w14:paraId="26C2D700" w14:textId="08031FBF" w:rsidR="004701AF" w:rsidRPr="00B350A0" w:rsidRDefault="004701AF" w:rsidP="004A51AA">
      <w:pPr>
        <w:pStyle w:val="Body"/>
      </w:pPr>
      <w:r w:rsidRPr="00B350A0">
        <w:t xml:space="preserve">This menu item displays a drop down list of graphic visualisation options which you can apply to the Spectra listed in the Matching Spectra box. These options match those listed in </w:t>
      </w:r>
      <w:r w:rsidRPr="00B350A0">
        <w:rPr>
          <w:i/>
        </w:rPr>
        <w:t>Section</w:t>
      </w:r>
      <w:r w:rsidRPr="00B350A0">
        <w:t xml:space="preserve"> </w:t>
      </w:r>
      <w:r w:rsidRPr="00B350A0">
        <w:fldChar w:fldCharType="begin"/>
      </w:r>
      <w:r w:rsidRPr="00B350A0">
        <w:instrText xml:space="preserve"> REF _Ref358988511 \r \h  \* MERGEFORMAT </w:instrText>
      </w:r>
      <w:r w:rsidRPr="00B350A0">
        <w:fldChar w:fldCharType="separate"/>
      </w:r>
      <w:r w:rsidR="000C7C57" w:rsidRPr="000C7C57">
        <w:rPr>
          <w:rStyle w:val="CrossReference"/>
        </w:rPr>
        <w:t>15.5</w:t>
      </w:r>
      <w:r w:rsidRPr="00B350A0">
        <w:fldChar w:fldCharType="end"/>
      </w:r>
      <w:r w:rsidRPr="00B350A0">
        <w:rPr>
          <w:rStyle w:val="CrossReference"/>
          <w:szCs w:val="22"/>
          <w:u w:val="single"/>
        </w:rPr>
        <w:t xml:space="preserve"> </w:t>
      </w:r>
      <w:r w:rsidRPr="00B350A0">
        <w:fldChar w:fldCharType="begin"/>
      </w:r>
      <w:r w:rsidRPr="00B350A0">
        <w:instrText xml:space="preserve"> REF _Ref413328603 \h  \* MERGEFORMAT </w:instrText>
      </w:r>
      <w:r w:rsidRPr="00B350A0">
        <w:fldChar w:fldCharType="separate"/>
      </w:r>
      <w:r w:rsidR="000C7C57" w:rsidRPr="000C7C57">
        <w:rPr>
          <w:i/>
        </w:rPr>
        <w:t>Visualisation Modules</w:t>
      </w:r>
      <w:r w:rsidRPr="00B350A0">
        <w:fldChar w:fldCharType="end"/>
      </w:r>
      <w:r w:rsidRPr="00B350A0">
        <w:t>. Depending on the option and Spectra selected, some of these Visualisation options may take several minutes to process.</w:t>
      </w:r>
    </w:p>
    <w:p w14:paraId="4FEA1330" w14:textId="77777777" w:rsidR="004701AF" w:rsidRPr="00B350A0" w:rsidRDefault="004701AF" w:rsidP="004A51AA">
      <w:pPr>
        <w:pStyle w:val="Body"/>
      </w:pPr>
      <w:r w:rsidRPr="00B350A0">
        <w:rPr>
          <w:noProof/>
          <w:lang w:eastAsia="en-GB"/>
        </w:rPr>
        <w:drawing>
          <wp:inline distT="0" distB="0" distL="0" distR="0" wp14:anchorId="252512BC" wp14:editId="6207D269">
            <wp:extent cx="2571750" cy="2007929"/>
            <wp:effectExtent l="0" t="0" r="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571750" cy="2007929"/>
                    </a:xfrm>
                    <a:prstGeom prst="rect">
                      <a:avLst/>
                    </a:prstGeom>
                    <a:noFill/>
                    <a:ln>
                      <a:noFill/>
                    </a:ln>
                  </pic:spPr>
                </pic:pic>
              </a:graphicData>
            </a:graphic>
          </wp:inline>
        </w:drawing>
      </w:r>
      <w:r w:rsidRPr="00B350A0">
        <w:t xml:space="preserve">  </w:t>
      </w:r>
      <w:r w:rsidRPr="00B350A0">
        <w:rPr>
          <w:noProof/>
          <w:lang w:eastAsia="en-GB"/>
        </w:rPr>
        <w:drawing>
          <wp:inline distT="0" distB="0" distL="0" distR="0" wp14:anchorId="0639C0C7" wp14:editId="70A551AE">
            <wp:extent cx="2571750" cy="1997440"/>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600409" cy="2019699"/>
                    </a:xfrm>
                    <a:prstGeom prst="rect">
                      <a:avLst/>
                    </a:prstGeom>
                    <a:noFill/>
                    <a:ln>
                      <a:noFill/>
                    </a:ln>
                  </pic:spPr>
                </pic:pic>
              </a:graphicData>
            </a:graphic>
          </wp:inline>
        </w:drawing>
      </w:r>
    </w:p>
    <w:p w14:paraId="61EEE71C" w14:textId="3CAFDC4F" w:rsidR="004701AF" w:rsidRPr="00DA48C2" w:rsidRDefault="004701AF" w:rsidP="00941E8C">
      <w:pPr>
        <w:pStyle w:val="Caption"/>
      </w:pPr>
      <w:r w:rsidRPr="00DA48C2">
        <w:t xml:space="preserve">Figure </w:t>
      </w:r>
      <w:r w:rsidRPr="00DA48C2">
        <w:fldChar w:fldCharType="begin"/>
      </w:r>
      <w:r w:rsidRPr="00DA48C2">
        <w:instrText xml:space="preserve"> SEQ Figure \* ARABIC </w:instrText>
      </w:r>
      <w:r w:rsidRPr="00DA48C2">
        <w:fldChar w:fldCharType="separate"/>
      </w:r>
      <w:r w:rsidR="000C7C57">
        <w:rPr>
          <w:noProof/>
        </w:rPr>
        <w:t>45</w:t>
      </w:r>
      <w:r w:rsidRPr="00DA48C2">
        <w:fldChar w:fldCharType="end"/>
      </w:r>
      <w:r w:rsidRPr="00DA48C2">
        <w:t>: Visualization examples: spectral scattter plot (left) and spectral line plot</w:t>
      </w:r>
    </w:p>
    <w:p w14:paraId="6829F4AA" w14:textId="77777777" w:rsidR="004701AF" w:rsidRPr="00B350A0" w:rsidRDefault="004701AF" w:rsidP="004A51AA">
      <w:pPr>
        <w:pStyle w:val="Body"/>
      </w:pPr>
      <w:r w:rsidRPr="00B350A0">
        <w:rPr>
          <w:noProof/>
          <w:lang w:eastAsia="en-GB"/>
        </w:rPr>
        <w:lastRenderedPageBreak/>
        <w:drawing>
          <wp:inline distT="0" distB="0" distL="0" distR="0" wp14:anchorId="40F28A80" wp14:editId="08246F6C">
            <wp:extent cx="5229225" cy="2985083"/>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283147" cy="3015864"/>
                    </a:xfrm>
                    <a:prstGeom prst="rect">
                      <a:avLst/>
                    </a:prstGeom>
                    <a:noFill/>
                    <a:ln>
                      <a:noFill/>
                    </a:ln>
                  </pic:spPr>
                </pic:pic>
              </a:graphicData>
            </a:graphic>
          </wp:inline>
        </w:drawing>
      </w:r>
    </w:p>
    <w:p w14:paraId="03C993B9" w14:textId="5A9F3914" w:rsidR="004701AF" w:rsidRPr="00DA48C2" w:rsidRDefault="004701AF" w:rsidP="00941E8C">
      <w:pPr>
        <w:pStyle w:val="Caption"/>
      </w:pPr>
      <w:r w:rsidRPr="00DA48C2">
        <w:t xml:space="preserve">Figure </w:t>
      </w:r>
      <w:r w:rsidRPr="00DA48C2">
        <w:fldChar w:fldCharType="begin"/>
      </w:r>
      <w:r w:rsidRPr="00DA48C2">
        <w:instrText xml:space="preserve"> SEQ Figure \* ARABIC </w:instrText>
      </w:r>
      <w:r w:rsidRPr="00DA48C2">
        <w:fldChar w:fldCharType="separate"/>
      </w:r>
      <w:r w:rsidR="000C7C57">
        <w:rPr>
          <w:noProof/>
        </w:rPr>
        <w:t>46</w:t>
      </w:r>
      <w:r w:rsidRPr="00DA48C2">
        <w:fldChar w:fldCharType="end"/>
      </w:r>
      <w:r w:rsidRPr="00DA48C2">
        <w:t xml:space="preserve">: Visualization example: Time line explorer of a series of 25 spectra. </w:t>
      </w:r>
    </w:p>
    <w:p w14:paraId="702DF7D1" w14:textId="0D095CF1" w:rsidR="004701AF" w:rsidRPr="00B350A0" w:rsidRDefault="004701AF" w:rsidP="004A51AA">
      <w:pPr>
        <w:pStyle w:val="Body"/>
      </w:pPr>
      <w:r w:rsidRPr="00B350A0">
        <w:t xml:space="preserve">In the above example, the first 5 and the last 5 measurements are </w:t>
      </w:r>
      <w:r w:rsidR="009B1E3A" w:rsidRPr="00B350A0">
        <w:t>S</w:t>
      </w:r>
      <w:r w:rsidRPr="00B350A0">
        <w:t>pectralon reference data. Note that per default, always the first spectral band of the</w:t>
      </w:r>
      <w:r w:rsidR="00DB0A0E" w:rsidRPr="00B350A0">
        <w:t xml:space="preserve"> first selected spectrum</w:t>
      </w:r>
      <w:r w:rsidRPr="00B350A0">
        <w:t xml:space="preserve"> is displayed in the spectral plot. </w:t>
      </w:r>
    </w:p>
    <w:p w14:paraId="6F7305B5" w14:textId="2D9F515C" w:rsidR="004701AF" w:rsidRPr="00DA48C2" w:rsidRDefault="004701AF" w:rsidP="00941E8C">
      <w:pPr>
        <w:pStyle w:val="Caption"/>
      </w:pPr>
    </w:p>
    <w:p w14:paraId="5A656F93" w14:textId="21132DB3" w:rsidR="00D934DC" w:rsidRPr="00B350A0" w:rsidRDefault="00D934DC" w:rsidP="00941E8C">
      <w:pPr>
        <w:pStyle w:val="Heading2"/>
      </w:pPr>
      <w:bookmarkStart w:id="432" w:name="_Toc500009972"/>
      <w:bookmarkStart w:id="433" w:name="_Toc500010417"/>
      <w:bookmarkStart w:id="434" w:name="_Toc504556014"/>
      <w:bookmarkStart w:id="435" w:name="_Toc506191098"/>
      <w:bookmarkStart w:id="436" w:name="_Toc506191315"/>
      <w:bookmarkStart w:id="437" w:name="_Toc506191529"/>
      <w:bookmarkStart w:id="438" w:name="_Toc506191743"/>
      <w:bookmarkStart w:id="439" w:name="_Toc398023945"/>
      <w:bookmarkStart w:id="440" w:name="_Toc506895579"/>
      <w:bookmarkEnd w:id="432"/>
      <w:bookmarkEnd w:id="433"/>
      <w:bookmarkEnd w:id="434"/>
      <w:bookmarkEnd w:id="435"/>
      <w:bookmarkEnd w:id="436"/>
      <w:bookmarkEnd w:id="437"/>
      <w:bookmarkEnd w:id="438"/>
      <w:r w:rsidRPr="00B350A0">
        <w:t>Query Builder</w:t>
      </w:r>
      <w:bookmarkEnd w:id="439"/>
      <w:bookmarkEnd w:id="440"/>
    </w:p>
    <w:p w14:paraId="4A02C480" w14:textId="072B8DC0" w:rsidR="002F14E5" w:rsidRPr="00B350A0" w:rsidRDefault="002F14E5" w:rsidP="00FB04A5">
      <w:pPr>
        <w:rPr>
          <w:u w:val="single"/>
        </w:rPr>
      </w:pPr>
      <w:r w:rsidRPr="00CB0456">
        <w:rPr>
          <w:noProof/>
          <w:lang w:eastAsia="en-GB"/>
        </w:rPr>
        <w:drawing>
          <wp:inline distT="0" distB="0" distL="0" distR="0" wp14:anchorId="2A7AF99A" wp14:editId="065FD7CE">
            <wp:extent cx="3209925" cy="49530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209925" cy="495300"/>
                    </a:xfrm>
                    <a:prstGeom prst="rect">
                      <a:avLst/>
                    </a:prstGeom>
                    <a:noFill/>
                    <a:ln>
                      <a:noFill/>
                    </a:ln>
                  </pic:spPr>
                </pic:pic>
              </a:graphicData>
            </a:graphic>
          </wp:inline>
        </w:drawing>
      </w:r>
    </w:p>
    <w:p w14:paraId="00763944" w14:textId="77777777" w:rsidR="00D934DC" w:rsidRPr="00B350A0" w:rsidRDefault="00D934DC" w:rsidP="004A51AA">
      <w:pPr>
        <w:pStyle w:val="Body"/>
      </w:pPr>
      <w:r w:rsidRPr="00B350A0">
        <w:t xml:space="preserve">SPECCHIO’s Query Builder provides a way to select one or more Spectra based on their Metadata, and then perform operations on all of these selected Spectra. The operations which can be performed on the selected Spectra are the same as for the Spectrum Browser, and are explained in the later sections of this </w:t>
      </w:r>
      <w:r w:rsidR="006C7060" w:rsidRPr="00B350A0">
        <w:t>Section</w:t>
      </w:r>
      <w:r w:rsidRPr="00B350A0">
        <w:t>.</w:t>
      </w:r>
    </w:p>
    <w:p w14:paraId="527F9788" w14:textId="77777777" w:rsidR="00D934DC" w:rsidRPr="00B350A0" w:rsidRDefault="00D934DC" w:rsidP="004A51AA">
      <w:pPr>
        <w:pStyle w:val="Body"/>
      </w:pPr>
      <w:r w:rsidRPr="00B350A0">
        <w:t xml:space="preserve">To Launch the Query Builder select </w:t>
      </w:r>
      <w:r w:rsidR="009E1784" w:rsidRPr="00B350A0">
        <w:rPr>
          <w:rStyle w:val="GUIWord"/>
          <w:u w:val="single"/>
        </w:rPr>
        <w:t xml:space="preserve">Data Processing &amp; Output - </w:t>
      </w:r>
      <w:r w:rsidRPr="00B350A0">
        <w:rPr>
          <w:rStyle w:val="GUIWord"/>
          <w:u w:val="single"/>
        </w:rPr>
        <w:t>Build query</w:t>
      </w:r>
      <w:r w:rsidRPr="00B350A0">
        <w:t xml:space="preserve"> from the menu on SPECCHIO’s Main Window.</w:t>
      </w:r>
    </w:p>
    <w:p w14:paraId="4C17E518" w14:textId="164AA3E1" w:rsidR="00076C44" w:rsidRPr="00B350A0" w:rsidRDefault="00076C44" w:rsidP="00D934DC">
      <w:pPr>
        <w:pStyle w:val="Figure"/>
        <w:rPr>
          <w:u w:val="single"/>
        </w:rPr>
      </w:pPr>
      <w:r w:rsidRPr="00CB0456">
        <w:rPr>
          <w:lang w:val="en-GB" w:eastAsia="en-GB"/>
        </w:rPr>
        <w:lastRenderedPageBreak/>
        <w:drawing>
          <wp:inline distT="0" distB="0" distL="0" distR="0" wp14:anchorId="1D76FE0A" wp14:editId="1D010E55">
            <wp:extent cx="5270500" cy="3967959"/>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270500" cy="3967959"/>
                    </a:xfrm>
                    <a:prstGeom prst="rect">
                      <a:avLst/>
                    </a:prstGeom>
                    <a:noFill/>
                    <a:ln>
                      <a:noFill/>
                    </a:ln>
                  </pic:spPr>
                </pic:pic>
              </a:graphicData>
            </a:graphic>
          </wp:inline>
        </w:drawing>
      </w:r>
    </w:p>
    <w:p w14:paraId="055FB9DD" w14:textId="19622C5F" w:rsidR="00D934DC" w:rsidRPr="00DA48C2" w:rsidRDefault="00D934DC"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47</w:t>
      </w:r>
      <w:r w:rsidR="00397B59" w:rsidRPr="00DA48C2">
        <w:fldChar w:fldCharType="end"/>
      </w:r>
      <w:r w:rsidRPr="00DA48C2">
        <w:t>: The main Query Builder window</w:t>
      </w:r>
    </w:p>
    <w:p w14:paraId="446A1140" w14:textId="77777777" w:rsidR="00D934DC" w:rsidRPr="00B350A0" w:rsidRDefault="00D934DC" w:rsidP="004A51AA">
      <w:pPr>
        <w:pStyle w:val="Body"/>
      </w:pPr>
      <w:r w:rsidRPr="00B350A0">
        <w:t>The parts of this window are:</w:t>
      </w:r>
    </w:p>
    <w:tbl>
      <w:tblPr>
        <w:tblStyle w:val="TableGrid"/>
        <w:tblW w:w="0" w:type="auto"/>
        <w:tblInd w:w="817" w:type="dxa"/>
        <w:tblLook w:val="04A0" w:firstRow="1" w:lastRow="0" w:firstColumn="1" w:lastColumn="0" w:noHBand="0" w:noVBand="1"/>
      </w:tblPr>
      <w:tblGrid>
        <w:gridCol w:w="1559"/>
        <w:gridCol w:w="6866"/>
      </w:tblGrid>
      <w:tr w:rsidR="001A4DE7" w:rsidRPr="00CB0456" w14:paraId="05FC91CD" w14:textId="77777777" w:rsidTr="001A4DE7">
        <w:tc>
          <w:tcPr>
            <w:tcW w:w="1559" w:type="dxa"/>
          </w:tcPr>
          <w:p w14:paraId="3424A668" w14:textId="77777777" w:rsidR="001A4DE7" w:rsidRPr="00CB0456" w:rsidRDefault="001A4DE7" w:rsidP="00CB0456">
            <w:pPr>
              <w:rPr>
                <w:rStyle w:val="GUIWord"/>
              </w:rPr>
            </w:pPr>
            <w:r w:rsidRPr="00CB0456">
              <w:rPr>
                <w:rStyle w:val="GUIWord"/>
              </w:rPr>
              <w:t>Visualisations</w:t>
            </w:r>
          </w:p>
        </w:tc>
        <w:tc>
          <w:tcPr>
            <w:tcW w:w="6866" w:type="dxa"/>
          </w:tcPr>
          <w:p w14:paraId="7D10BBAB" w14:textId="52EB63EC" w:rsidR="001A4DE7" w:rsidRPr="00CB0456" w:rsidRDefault="001A4DE7" w:rsidP="00CB0456">
            <w:pPr>
              <w:rPr>
                <w:sz w:val="22"/>
                <w:szCs w:val="22"/>
              </w:rPr>
            </w:pPr>
            <w:r w:rsidRPr="00CB0456">
              <w:rPr>
                <w:sz w:val="22"/>
                <w:szCs w:val="22"/>
              </w:rPr>
              <w:t>This menu item displays a drop down list of graphic visualisation options which you can apply to the Spectra listed in the Matching Spectra box. These</w:t>
            </w:r>
            <w:r w:rsidR="00433C88" w:rsidRPr="00CB0456">
              <w:rPr>
                <w:sz w:val="22"/>
                <w:szCs w:val="22"/>
              </w:rPr>
              <w:t xml:space="preserve"> options match those listed in S</w:t>
            </w:r>
            <w:r w:rsidRPr="00CB0456">
              <w:rPr>
                <w:sz w:val="22"/>
                <w:szCs w:val="22"/>
              </w:rPr>
              <w:t xml:space="preserve">ection </w:t>
            </w:r>
            <w:r w:rsidR="00433C88" w:rsidRPr="00CB0456">
              <w:rPr>
                <w:sz w:val="22"/>
                <w:szCs w:val="22"/>
              </w:rPr>
              <w:t>13.5</w:t>
            </w:r>
            <w:r w:rsidRPr="00CB0456">
              <w:rPr>
                <w:sz w:val="22"/>
                <w:szCs w:val="22"/>
              </w:rPr>
              <w:t xml:space="preserve"> </w:t>
            </w:r>
            <w:r w:rsidR="00DA4F2C" w:rsidRPr="00CB0456">
              <w:rPr>
                <w:szCs w:val="22"/>
              </w:rPr>
              <w:fldChar w:fldCharType="begin"/>
            </w:r>
            <w:r w:rsidR="00DA4F2C" w:rsidRPr="00CB0456">
              <w:rPr>
                <w:sz w:val="22"/>
                <w:szCs w:val="22"/>
              </w:rPr>
              <w:instrText xml:space="preserve"> REF _Ref413328670 \h  \* MERGEFORMAT </w:instrText>
            </w:r>
            <w:r w:rsidR="00DA4F2C" w:rsidRPr="00CB0456">
              <w:rPr>
                <w:szCs w:val="22"/>
              </w:rPr>
            </w:r>
            <w:r w:rsidR="00DA4F2C" w:rsidRPr="00CB0456">
              <w:rPr>
                <w:szCs w:val="22"/>
              </w:rPr>
              <w:fldChar w:fldCharType="separate"/>
            </w:r>
            <w:r w:rsidR="000C7C57" w:rsidRPr="000C7C57">
              <w:rPr>
                <w:sz w:val="22"/>
                <w:szCs w:val="22"/>
              </w:rPr>
              <w:t>Visualisation Modules</w:t>
            </w:r>
            <w:r w:rsidR="00DA4F2C" w:rsidRPr="00CB0456">
              <w:rPr>
                <w:szCs w:val="22"/>
              </w:rPr>
              <w:fldChar w:fldCharType="end"/>
            </w:r>
            <w:r w:rsidRPr="00CB0456">
              <w:rPr>
                <w:sz w:val="22"/>
                <w:szCs w:val="22"/>
              </w:rPr>
              <w:t>. Depending on the option and Spectra selected, some of these Visualisation options may take several minutes to process.</w:t>
            </w:r>
          </w:p>
        </w:tc>
      </w:tr>
      <w:tr w:rsidR="001A4DE7" w:rsidRPr="00CB0456" w14:paraId="365436EA" w14:textId="77777777" w:rsidTr="001A4DE7">
        <w:tc>
          <w:tcPr>
            <w:tcW w:w="1559" w:type="dxa"/>
          </w:tcPr>
          <w:p w14:paraId="4572108E" w14:textId="77777777" w:rsidR="001A4DE7" w:rsidRPr="00CB0456" w:rsidRDefault="001A4DE7" w:rsidP="00CB0456">
            <w:pPr>
              <w:rPr>
                <w:rStyle w:val="GUIWord"/>
              </w:rPr>
            </w:pPr>
            <w:r w:rsidRPr="00CB0456">
              <w:rPr>
                <w:rStyle w:val="GUIWord"/>
              </w:rPr>
              <w:t>Left panel</w:t>
            </w:r>
          </w:p>
        </w:tc>
        <w:tc>
          <w:tcPr>
            <w:tcW w:w="6866" w:type="dxa"/>
          </w:tcPr>
          <w:p w14:paraId="43F2026F" w14:textId="77777777" w:rsidR="001A4DE7" w:rsidRPr="00CB0456" w:rsidRDefault="001A4DE7" w:rsidP="00CB0456">
            <w:pPr>
              <w:rPr>
                <w:sz w:val="22"/>
                <w:szCs w:val="22"/>
              </w:rPr>
            </w:pPr>
            <w:r w:rsidRPr="00CB0456">
              <w:rPr>
                <w:sz w:val="22"/>
                <w:szCs w:val="22"/>
              </w:rPr>
              <w:t>There is one box for each SPECCHIO Spectrum-related Metadata Group and within each box, all of the Metadata Attributes for that Group are listed with a data entry box.</w:t>
            </w:r>
          </w:p>
        </w:tc>
      </w:tr>
      <w:tr w:rsidR="001A4DE7" w:rsidRPr="00CB0456" w14:paraId="6DBC3C72" w14:textId="77777777" w:rsidTr="001A4DE7">
        <w:tc>
          <w:tcPr>
            <w:tcW w:w="1559" w:type="dxa"/>
          </w:tcPr>
          <w:p w14:paraId="57CB79A3" w14:textId="465F0DF8" w:rsidR="001A4DE7" w:rsidRPr="00CB0456" w:rsidRDefault="001A4DE7" w:rsidP="00CB0456">
            <w:pPr>
              <w:rPr>
                <w:rStyle w:val="GUIWord"/>
              </w:rPr>
            </w:pPr>
            <w:r w:rsidRPr="00CB0456">
              <w:rPr>
                <w:rStyle w:val="GUIWord"/>
              </w:rPr>
              <w:t>Matching Spectr</w:t>
            </w:r>
            <w:r w:rsidR="007C44E8" w:rsidRPr="00CB0456">
              <w:rPr>
                <w:rStyle w:val="GUIWord"/>
              </w:rPr>
              <w:t>um Identifiers</w:t>
            </w:r>
          </w:p>
        </w:tc>
        <w:tc>
          <w:tcPr>
            <w:tcW w:w="6866" w:type="dxa"/>
          </w:tcPr>
          <w:p w14:paraId="340638C2" w14:textId="77777777" w:rsidR="001A4DE7" w:rsidRPr="00CB0456" w:rsidRDefault="001A4DE7" w:rsidP="00CB0456">
            <w:pPr>
              <w:rPr>
                <w:sz w:val="22"/>
                <w:szCs w:val="22"/>
              </w:rPr>
            </w:pPr>
            <w:r w:rsidRPr="00CB0456">
              <w:rPr>
                <w:sz w:val="22"/>
                <w:szCs w:val="22"/>
              </w:rPr>
              <w:t>The Spectrum IDs of the matching Spectra are listed in this box.</w:t>
            </w:r>
          </w:p>
        </w:tc>
      </w:tr>
      <w:tr w:rsidR="001A4DE7" w:rsidRPr="00CB0456" w14:paraId="50B2D3C3" w14:textId="77777777" w:rsidTr="001A4DE7">
        <w:tc>
          <w:tcPr>
            <w:tcW w:w="1559" w:type="dxa"/>
          </w:tcPr>
          <w:p w14:paraId="6967D6AD" w14:textId="77777777" w:rsidR="001A4DE7" w:rsidRPr="00CB0456" w:rsidRDefault="001A4DE7" w:rsidP="00CB0456">
            <w:pPr>
              <w:rPr>
                <w:rStyle w:val="GUIWord"/>
              </w:rPr>
            </w:pPr>
            <w:r w:rsidRPr="00CB0456">
              <w:rPr>
                <w:rStyle w:val="GUIWord"/>
              </w:rPr>
              <w:t>Number of results</w:t>
            </w:r>
          </w:p>
        </w:tc>
        <w:tc>
          <w:tcPr>
            <w:tcW w:w="6866" w:type="dxa"/>
          </w:tcPr>
          <w:p w14:paraId="4FA38F07" w14:textId="1002190E" w:rsidR="001A4DE7" w:rsidRPr="00CB0456" w:rsidRDefault="00CB0456" w:rsidP="00CB0456">
            <w:pPr>
              <w:rPr>
                <w:sz w:val="22"/>
                <w:szCs w:val="22"/>
              </w:rPr>
            </w:pPr>
            <w:r>
              <w:rPr>
                <w:sz w:val="22"/>
                <w:szCs w:val="22"/>
              </w:rPr>
              <w:t>The number of Spectra IDs</w:t>
            </w:r>
            <w:r w:rsidR="001A4DE7" w:rsidRPr="00CB0456">
              <w:rPr>
                <w:sz w:val="22"/>
                <w:szCs w:val="22"/>
              </w:rPr>
              <w:t xml:space="preserve"> listed in the Matching Spectra box is show in this box.</w:t>
            </w:r>
          </w:p>
        </w:tc>
      </w:tr>
      <w:tr w:rsidR="001A4DE7" w:rsidRPr="00CB0456" w14:paraId="6FEA8B74" w14:textId="77777777" w:rsidTr="001A4DE7">
        <w:tc>
          <w:tcPr>
            <w:tcW w:w="1559" w:type="dxa"/>
          </w:tcPr>
          <w:p w14:paraId="7772BFF8" w14:textId="77777777" w:rsidR="001A4DE7" w:rsidRPr="00CB0456" w:rsidRDefault="001A4DE7" w:rsidP="00CB0456">
            <w:pPr>
              <w:rPr>
                <w:rStyle w:val="GUIWord"/>
              </w:rPr>
            </w:pPr>
            <w:r w:rsidRPr="00CB0456">
              <w:rPr>
                <w:rStyle w:val="GUIWord"/>
              </w:rPr>
              <w:t>Six action buttons</w:t>
            </w:r>
          </w:p>
        </w:tc>
        <w:tc>
          <w:tcPr>
            <w:tcW w:w="6866" w:type="dxa"/>
          </w:tcPr>
          <w:p w14:paraId="083B8F06" w14:textId="77777777" w:rsidR="001A4DE7" w:rsidRPr="00CB0456" w:rsidRDefault="001A4DE7" w:rsidP="00CB0456">
            <w:pPr>
              <w:rPr>
                <w:sz w:val="22"/>
                <w:szCs w:val="22"/>
              </w:rPr>
            </w:pPr>
            <w:r w:rsidRPr="00CB0456">
              <w:rPr>
                <w:sz w:val="22"/>
                <w:szCs w:val="22"/>
              </w:rPr>
              <w:t>The six action buttons, Show Report, File export, Process, Spectral plot, Refl. calc and Publish Collection will become active when you selected one or more Spectra. The operations they imply will be performed on the selected Spectra. Each of these buttons has a section in this Chapter.</w:t>
            </w:r>
          </w:p>
        </w:tc>
      </w:tr>
      <w:tr w:rsidR="001A4DE7" w:rsidRPr="00CB0456" w14:paraId="5D5DF761" w14:textId="77777777" w:rsidTr="001A4DE7">
        <w:tc>
          <w:tcPr>
            <w:tcW w:w="1559" w:type="dxa"/>
          </w:tcPr>
          <w:p w14:paraId="13F4DCC6" w14:textId="77777777" w:rsidR="001A4DE7" w:rsidRPr="00CB0456" w:rsidRDefault="001A4DE7" w:rsidP="00CB0456">
            <w:pPr>
              <w:rPr>
                <w:rStyle w:val="GUIWord"/>
              </w:rPr>
            </w:pPr>
            <w:r w:rsidRPr="00CB0456">
              <w:rPr>
                <w:rStyle w:val="GUIWord"/>
              </w:rPr>
              <w:t>Splitting rules for file export and plotting:</w:t>
            </w:r>
          </w:p>
        </w:tc>
        <w:tc>
          <w:tcPr>
            <w:tcW w:w="6866" w:type="dxa"/>
          </w:tcPr>
          <w:p w14:paraId="33C666AE" w14:textId="77777777" w:rsidR="001A4DE7" w:rsidRPr="00CB0456" w:rsidRDefault="001A4DE7" w:rsidP="00CB0456">
            <w:pPr>
              <w:rPr>
                <w:sz w:val="22"/>
                <w:szCs w:val="22"/>
              </w:rPr>
            </w:pPr>
            <w:r w:rsidRPr="00CB0456">
              <w:rPr>
                <w:sz w:val="22"/>
                <w:szCs w:val="22"/>
              </w:rPr>
              <w:t xml:space="preserve">Click on the radio buttons to select one of the options: Split spaces by sensor, </w:t>
            </w:r>
            <w:r w:rsidR="008F4C14" w:rsidRPr="00CB0456">
              <w:rPr>
                <w:sz w:val="22"/>
                <w:szCs w:val="22"/>
              </w:rPr>
              <w:t>Split spaces by sensor and unit</w:t>
            </w:r>
            <w:r w:rsidRPr="00CB0456">
              <w:rPr>
                <w:sz w:val="22"/>
                <w:szCs w:val="22"/>
              </w:rPr>
              <w:t xml:space="preserve"> or Split spaces by sensor, instrument, calibration_no and units. This selection will affect the operation</w:t>
            </w:r>
            <w:r w:rsidR="008F4C14" w:rsidRPr="00CB0456">
              <w:rPr>
                <w:sz w:val="22"/>
                <w:szCs w:val="22"/>
              </w:rPr>
              <w:t xml:space="preserve"> if you select the Process, Spectral plot or File export buttons. See the relevant option description section in this chapter for more information,</w:t>
            </w:r>
          </w:p>
        </w:tc>
      </w:tr>
    </w:tbl>
    <w:p w14:paraId="78E819BA" w14:textId="77777777" w:rsidR="001A4DE7" w:rsidRPr="00B350A0" w:rsidRDefault="001A4DE7" w:rsidP="004A51AA">
      <w:pPr>
        <w:pStyle w:val="HangingIndent"/>
      </w:pPr>
    </w:p>
    <w:p w14:paraId="7B2FFE6F" w14:textId="0C720BB9" w:rsidR="00D934DC" w:rsidRPr="00B350A0" w:rsidRDefault="00D934DC" w:rsidP="004A51AA">
      <w:pPr>
        <w:pStyle w:val="Body"/>
      </w:pPr>
      <w:r w:rsidRPr="00B350A0">
        <w:t>Queries are created by entering selection criteria into the Metadata Attribute controls in the left panel. A new query is performed every time any change is made in any Metadata entry box</w:t>
      </w:r>
      <w:r w:rsidR="00076C44" w:rsidRPr="00B350A0">
        <w:t xml:space="preserve">, after clicking on the </w:t>
      </w:r>
      <w:r w:rsidR="00076C44" w:rsidRPr="00B350A0">
        <w:rPr>
          <w:rStyle w:val="ActionButton"/>
          <w:u w:val="single"/>
        </w:rPr>
        <w:t>Run</w:t>
      </w:r>
      <w:r w:rsidR="007A1425" w:rsidRPr="00B350A0">
        <w:rPr>
          <w:rStyle w:val="ActionButton"/>
          <w:u w:val="single"/>
        </w:rPr>
        <w:t xml:space="preserve"> Query</w:t>
      </w:r>
      <w:r w:rsidR="00076C44" w:rsidRPr="00B350A0">
        <w:t xml:space="preserve"> button</w:t>
      </w:r>
      <w:r w:rsidRPr="00B350A0">
        <w:t>. Initially, no query is active so the Matching Spectra box is empty.</w:t>
      </w:r>
    </w:p>
    <w:p w14:paraId="7B40F0EA" w14:textId="77777777" w:rsidR="00D934DC" w:rsidRPr="00B350A0" w:rsidRDefault="00D934DC" w:rsidP="004A51AA">
      <w:pPr>
        <w:pStyle w:val="Body"/>
      </w:pPr>
      <w:r w:rsidRPr="00B350A0">
        <w:t>The searching follows these rules.</w:t>
      </w:r>
    </w:p>
    <w:p w14:paraId="0567464F" w14:textId="77777777" w:rsidR="00D934DC" w:rsidRPr="00B350A0" w:rsidRDefault="00D934DC" w:rsidP="004A51AA">
      <w:pPr>
        <w:pStyle w:val="Bullet"/>
      </w:pPr>
      <w:r w:rsidRPr="00B350A0">
        <w:t>A search condition is created by making the search conditions for a Metadata Attribute non-empty. Empty fields do not trigger any search conditions.</w:t>
      </w:r>
    </w:p>
    <w:p w14:paraId="6600FD91" w14:textId="77777777" w:rsidR="00D934DC" w:rsidRPr="00B350A0" w:rsidRDefault="00D934DC" w:rsidP="004A51AA">
      <w:pPr>
        <w:pStyle w:val="Bullet"/>
      </w:pPr>
      <w:r w:rsidRPr="00B350A0">
        <w:t>Initially all Metadata query fields are empty. Even the data/time fields are empty, but the date/time dialog displays the current date and time in this case.</w:t>
      </w:r>
    </w:p>
    <w:p w14:paraId="4F0C9EB5" w14:textId="77777777" w:rsidR="00D934DC" w:rsidRPr="00B350A0" w:rsidRDefault="00D934DC" w:rsidP="004A51AA">
      <w:pPr>
        <w:pStyle w:val="Bullet"/>
      </w:pPr>
      <w:r w:rsidRPr="00B350A0">
        <w:t>Once a date/time selection field is modified, it cannot be made empty again. Therefore, searching will be done on this date/time until the dialog box is closed. This applies independently to the start and end date/times.</w:t>
      </w:r>
    </w:p>
    <w:p w14:paraId="32316956" w14:textId="77777777" w:rsidR="00D934DC" w:rsidRPr="00B350A0" w:rsidRDefault="00D934DC" w:rsidP="004A51AA">
      <w:pPr>
        <w:pStyle w:val="Bullet"/>
      </w:pPr>
      <w:r w:rsidRPr="00B350A0">
        <w:t>A new query is performed every time any field is changed. Even if only one character is typed or removed, a new query is performed. For date/time fields, a new query is performed each time the date/time picker is closed.</w:t>
      </w:r>
    </w:p>
    <w:p w14:paraId="2CA2CB14" w14:textId="77777777" w:rsidR="00D934DC" w:rsidRPr="00B350A0" w:rsidRDefault="00D934DC" w:rsidP="004A51AA">
      <w:pPr>
        <w:pStyle w:val="Bullet"/>
      </w:pPr>
      <w:r w:rsidRPr="00B350A0">
        <w:t xml:space="preserve">To be selected, a Spectrum must satisfy </w:t>
      </w:r>
      <w:r w:rsidRPr="00B350A0">
        <w:rPr>
          <w:rStyle w:val="iEmphasis"/>
          <w:u w:val="single"/>
        </w:rPr>
        <w:t>all</w:t>
      </w:r>
      <w:r w:rsidRPr="00B350A0">
        <w:t xml:space="preserve"> search criteria entered.</w:t>
      </w:r>
    </w:p>
    <w:p w14:paraId="7C559900" w14:textId="77777777" w:rsidR="00D934DC" w:rsidRPr="00B350A0" w:rsidRDefault="00D934DC" w:rsidP="004A51AA">
      <w:pPr>
        <w:pStyle w:val="Bullet"/>
      </w:pPr>
      <w:r w:rsidRPr="00B350A0">
        <w:t>The minima and maxima search conditions for a numeric or date/time Metadata Attribute are independent. That is, it is valid to enter just a minimum or just a maximum value.</w:t>
      </w:r>
    </w:p>
    <w:p w14:paraId="7ADB93ED" w14:textId="77777777" w:rsidR="00D934DC" w:rsidRPr="00B350A0" w:rsidRDefault="00D934DC" w:rsidP="004A51AA">
      <w:pPr>
        <w:pStyle w:val="Bullet"/>
      </w:pPr>
      <w:r w:rsidRPr="00B350A0">
        <w:t>Numeric and date/time search ranges are inclusive. That is, if you enter a minimum Spectrum Number of “20”, Spectra with Spectrum Number greater or equal to 20 will be selected.</w:t>
      </w:r>
    </w:p>
    <w:p w14:paraId="14274702" w14:textId="77777777" w:rsidR="00AE1D53" w:rsidRPr="00B350A0" w:rsidRDefault="00D934DC" w:rsidP="004A51AA">
      <w:pPr>
        <w:pStyle w:val="Bullet"/>
      </w:pPr>
      <w:r w:rsidRPr="00B350A0">
        <w:t>If a search condition for a Metadata Attribute is present, Spectra without that Metadata Attribute will never be selected.</w:t>
      </w:r>
      <w:r w:rsidR="00AE1D53" w:rsidRPr="00B350A0">
        <w:t xml:space="preserve"> </w:t>
      </w:r>
    </w:p>
    <w:p w14:paraId="0E385D4D" w14:textId="29FF14EE" w:rsidR="007A1425" w:rsidRPr="00B350A0" w:rsidRDefault="007A1425" w:rsidP="004A51AA">
      <w:pPr>
        <w:pStyle w:val="Bullet"/>
      </w:pPr>
      <w:r w:rsidRPr="00B350A0">
        <w:t xml:space="preserve">Strings can be wildcarded to enable more complex search behaviours; see </w:t>
      </w:r>
      <w:r w:rsidRPr="00B350A0">
        <w:fldChar w:fldCharType="begin"/>
      </w:r>
      <w:r w:rsidRPr="00B350A0">
        <w:instrText xml:space="preserve"> REF _Ref505343255 \r \h </w:instrText>
      </w:r>
      <w:r w:rsidR="00B350A0">
        <w:instrText xml:space="preserve"> \* MERGEFORMAT </w:instrText>
      </w:r>
      <w:r w:rsidRPr="00B350A0">
        <w:fldChar w:fldCharType="separate"/>
      </w:r>
      <w:r w:rsidR="000C7C57">
        <w:t>10.2.1</w:t>
      </w:r>
      <w:r w:rsidRPr="00B350A0">
        <w:fldChar w:fldCharType="end"/>
      </w:r>
      <w:r w:rsidRPr="00B350A0">
        <w:t xml:space="preserve"> for details.</w:t>
      </w:r>
    </w:p>
    <w:p w14:paraId="732B9924" w14:textId="23457859" w:rsidR="00885B24" w:rsidRPr="00B350A0" w:rsidRDefault="00AE1D53" w:rsidP="004A51AA">
      <w:pPr>
        <w:pStyle w:val="Bullet"/>
      </w:pPr>
      <w:r w:rsidRPr="00B350A0">
        <w:t xml:space="preserve">With Release 3.3.0.0, spatial geometry support was introduced. </w:t>
      </w:r>
      <w:r w:rsidR="00885B24" w:rsidRPr="00B350A0">
        <w:t xml:space="preserve">When defining spatial query </w:t>
      </w:r>
      <w:r w:rsidR="003A5640" w:rsidRPr="00B350A0">
        <w:t>conditions</w:t>
      </w:r>
      <w:r w:rsidR="00885B24" w:rsidRPr="00B350A0">
        <w:t xml:space="preserve">, it is important to choose only the relevant spatial geometry type, depending on the spatial sampling scheme. </w:t>
      </w:r>
    </w:p>
    <w:p w14:paraId="07FDB0A2" w14:textId="77777777" w:rsidR="008C474D" w:rsidRPr="00B350A0" w:rsidRDefault="008C474D" w:rsidP="004A51AA">
      <w:pPr>
        <w:pStyle w:val="Bullet"/>
      </w:pPr>
    </w:p>
    <w:p w14:paraId="4220A45F" w14:textId="77777777" w:rsidR="008C474D" w:rsidRPr="00A8518D" w:rsidRDefault="008C474D" w:rsidP="008C474D">
      <w:pPr>
        <w:pStyle w:val="Heading3"/>
      </w:pPr>
      <w:bookmarkStart w:id="441" w:name="_Ref505343255"/>
      <w:bookmarkStart w:id="442" w:name="_Toc506895580"/>
      <w:r w:rsidRPr="00A8518D">
        <w:t>SQL Matching Strings</w:t>
      </w:r>
      <w:bookmarkEnd w:id="441"/>
      <w:bookmarkEnd w:id="442"/>
    </w:p>
    <w:p w14:paraId="634D22EB" w14:textId="578FE5CF" w:rsidR="008C474D" w:rsidRPr="00B350A0" w:rsidRDefault="008C474D" w:rsidP="004A51AA">
      <w:pPr>
        <w:pStyle w:val="Body"/>
      </w:pPr>
      <w:r w:rsidRPr="00B350A0">
        <w:t>Matching strings are required to control the way string values entered in the Query Builder are matched versus metadata entries in the database.</w:t>
      </w:r>
    </w:p>
    <w:p w14:paraId="794EB18A" w14:textId="208CC907" w:rsidR="008C474D" w:rsidRPr="00B350A0" w:rsidRDefault="008C474D" w:rsidP="004A51AA">
      <w:pPr>
        <w:pStyle w:val="Body"/>
      </w:pPr>
      <w:r w:rsidRPr="00B350A0">
        <w:t>When matching text strings, the SPECCHIO server uses a MySQL Query LIKE clause. Therefore, the following are supported.</w:t>
      </w:r>
    </w:p>
    <w:p w14:paraId="5AFE03F3" w14:textId="77777777" w:rsidR="008C474D" w:rsidRPr="00B350A0" w:rsidRDefault="008C474D" w:rsidP="004A51AA">
      <w:pPr>
        <w:pStyle w:val="Body"/>
      </w:pPr>
      <w:r w:rsidRPr="00B350A0">
        <w:rPr>
          <w:rStyle w:val="Codeintext"/>
          <w:u w:val="single"/>
        </w:rPr>
        <w:t>%</w:t>
      </w:r>
      <w:r w:rsidRPr="00B350A0">
        <w:tab/>
        <w:t>Matches zero or more characters.</w:t>
      </w:r>
    </w:p>
    <w:p w14:paraId="5DEA7531" w14:textId="77777777" w:rsidR="008C474D" w:rsidRPr="00B350A0" w:rsidRDefault="008C474D" w:rsidP="004A51AA">
      <w:pPr>
        <w:pStyle w:val="Body"/>
      </w:pPr>
      <w:r w:rsidRPr="00B350A0">
        <w:rPr>
          <w:rStyle w:val="Codeintext"/>
          <w:u w:val="single"/>
        </w:rPr>
        <w:t>_</w:t>
      </w:r>
      <w:r w:rsidRPr="00B350A0">
        <w:tab/>
        <w:t>Matches exactly one character.</w:t>
      </w:r>
    </w:p>
    <w:p w14:paraId="069EB292" w14:textId="77777777" w:rsidR="008C474D" w:rsidRPr="00B350A0" w:rsidRDefault="008C474D" w:rsidP="004A51AA">
      <w:pPr>
        <w:pStyle w:val="Body"/>
      </w:pPr>
      <w:r w:rsidRPr="00B350A0">
        <w:rPr>
          <w:rStyle w:val="Codeintext"/>
          <w:u w:val="single"/>
        </w:rPr>
        <w:t>\</w:t>
      </w:r>
      <w:r w:rsidRPr="00B350A0">
        <w:tab/>
        <w:t xml:space="preserve">Causes the next character to be matched. That is, </w:t>
      </w:r>
      <w:r w:rsidRPr="00B350A0">
        <w:rPr>
          <w:rStyle w:val="Codeintext"/>
          <w:u w:val="single"/>
        </w:rPr>
        <w:t>\%</w:t>
      </w:r>
      <w:r w:rsidRPr="00B350A0">
        <w:t xml:space="preserve"> will match a % sign and </w:t>
      </w:r>
      <w:r w:rsidRPr="00B350A0">
        <w:rPr>
          <w:rStyle w:val="Codeintext"/>
          <w:u w:val="single"/>
        </w:rPr>
        <w:t>\_</w:t>
      </w:r>
      <w:r w:rsidRPr="00B350A0">
        <w:t xml:space="preserve"> will match an underscore character.</w:t>
      </w:r>
    </w:p>
    <w:p w14:paraId="11352F62" w14:textId="77777777" w:rsidR="008C474D" w:rsidRPr="00B350A0" w:rsidRDefault="008C474D" w:rsidP="004A51AA">
      <w:pPr>
        <w:pStyle w:val="Body"/>
      </w:pPr>
      <w:r w:rsidRPr="00B350A0">
        <w:t xml:space="preserve">For dropdown lists, the test is not performed if </w:t>
      </w:r>
      <w:r w:rsidRPr="00B350A0">
        <w:rPr>
          <w:rStyle w:val="GUIWord"/>
          <w:u w:val="single"/>
        </w:rPr>
        <w:t>Nil</w:t>
      </w:r>
      <w:r w:rsidRPr="00B350A0">
        <w:t xml:space="preserve"> is set. Otherwise, only those Spectra with exactly that value will be selected.</w:t>
      </w:r>
    </w:p>
    <w:p w14:paraId="406779C0" w14:textId="77777777" w:rsidR="008C474D" w:rsidRPr="00B350A0" w:rsidRDefault="008C474D" w:rsidP="004A51AA">
      <w:pPr>
        <w:pStyle w:val="Note"/>
      </w:pPr>
      <w:r w:rsidRPr="00B350A0">
        <w:lastRenderedPageBreak/>
        <w:t>Notes</w:t>
      </w:r>
      <w:r w:rsidRPr="00B350A0">
        <w:tab/>
        <w:t xml:space="preserve">Text Metadata Attributes which are present, but empty, can be selected by using </w:t>
      </w:r>
      <w:r w:rsidRPr="00B350A0">
        <w:rPr>
          <w:rStyle w:val="Codeintext"/>
          <w:u w:val="single"/>
        </w:rPr>
        <w:t>%</w:t>
      </w:r>
      <w:r w:rsidRPr="00B350A0">
        <w:t xml:space="preserve">, but not by </w:t>
      </w:r>
      <w:r w:rsidRPr="00B350A0">
        <w:rPr>
          <w:rStyle w:val="Codeintext"/>
          <w:u w:val="single"/>
        </w:rPr>
        <w:t>_</w:t>
      </w:r>
      <w:r w:rsidRPr="00B350A0">
        <w:t>.</w:t>
      </w:r>
    </w:p>
    <w:p w14:paraId="5CB68899" w14:textId="77777777" w:rsidR="008C474D" w:rsidRPr="00B350A0" w:rsidRDefault="008C474D" w:rsidP="004A51AA">
      <w:pPr>
        <w:pStyle w:val="Note"/>
      </w:pPr>
      <w:r w:rsidRPr="00B350A0">
        <w:tab/>
        <w:t xml:space="preserve">Text Metadata Attributes which contain only a single space can be selected by using </w:t>
      </w:r>
      <w:r w:rsidRPr="00B350A0">
        <w:rPr>
          <w:rStyle w:val="Codeintext"/>
          <w:u w:val="single"/>
        </w:rPr>
        <w:t>%</w:t>
      </w:r>
      <w:r w:rsidRPr="00B350A0">
        <w:t xml:space="preserve">, </w:t>
      </w:r>
      <w:r w:rsidRPr="00B350A0">
        <w:rPr>
          <w:rStyle w:val="Codeintext"/>
          <w:u w:val="single"/>
        </w:rPr>
        <w:t>_</w:t>
      </w:r>
      <w:r w:rsidRPr="00B350A0">
        <w:t xml:space="preserve"> or a space.</w:t>
      </w:r>
    </w:p>
    <w:p w14:paraId="61A34B38" w14:textId="77777777" w:rsidR="008C474D" w:rsidRPr="00B350A0" w:rsidRDefault="008C474D" w:rsidP="004A51AA">
      <w:pPr>
        <w:pStyle w:val="Note"/>
      </w:pPr>
      <w:r w:rsidRPr="00B350A0">
        <w:tab/>
        <w:t>It is common for some Spectrum file formats to have a File Comment field which contains only a space. This is not so for other Metadata Attributes.</w:t>
      </w:r>
    </w:p>
    <w:p w14:paraId="508983ED" w14:textId="77777777" w:rsidR="008C474D" w:rsidRPr="00B350A0" w:rsidRDefault="008C474D" w:rsidP="004A51AA">
      <w:pPr>
        <w:pStyle w:val="Warning"/>
      </w:pPr>
      <w:r w:rsidRPr="00B350A0">
        <w:t>Warning</w:t>
      </w:r>
      <w:r w:rsidRPr="00B350A0">
        <w:tab/>
        <w:t xml:space="preserve">There is no option to search by Campaign Name, except for the Campaign Name in the Spectrum-related Metadata Group, Campaign Details. This is NOT the Campaign’s name and will generally not be present. See </w:t>
      </w:r>
      <w:r w:rsidRPr="00B350A0">
        <w:rPr>
          <w:i/>
        </w:rPr>
        <w:t>Section 6.10</w:t>
      </w:r>
      <w:r w:rsidRPr="00B350A0">
        <w:rPr>
          <w:rStyle w:val="CrossReference"/>
          <w:u w:val="single"/>
        </w:rPr>
        <w:t xml:space="preserve"> </w:t>
      </w:r>
      <w:r w:rsidRPr="00B350A0">
        <w:fldChar w:fldCharType="begin"/>
      </w:r>
      <w:r w:rsidRPr="00B350A0">
        <w:instrText xml:space="preserve"> REF _Ref354084522 \h  \* MERGEFORMAT </w:instrText>
      </w:r>
      <w:r w:rsidRPr="00B350A0">
        <w:fldChar w:fldCharType="separate"/>
      </w:r>
      <w:r w:rsidR="000C7C57" w:rsidRPr="000C7C57">
        <w:rPr>
          <w:i/>
        </w:rPr>
        <w:t>Metadata</w:t>
      </w:r>
      <w:r w:rsidRPr="00B350A0">
        <w:fldChar w:fldCharType="end"/>
      </w:r>
      <w:r w:rsidRPr="00B350A0">
        <w:t xml:space="preserve"> for more information on the Spectrum-related Campaign Details Group of Metadata Attributes.</w:t>
      </w:r>
    </w:p>
    <w:p w14:paraId="4696FA1B" w14:textId="7EBBF9FB" w:rsidR="008C474D" w:rsidRPr="00B350A0" w:rsidRDefault="008C474D" w:rsidP="004A51AA">
      <w:pPr>
        <w:pStyle w:val="Body"/>
      </w:pPr>
      <w:r w:rsidRPr="00B350A0">
        <w:t xml:space="preserve">After you have entered search criteria for the Spectra you wish to operate on, click the </w:t>
      </w:r>
      <w:r w:rsidRPr="00B350A0">
        <w:rPr>
          <w:rStyle w:val="ActionButton"/>
          <w:u w:val="single"/>
        </w:rPr>
        <w:t>Run Query</w:t>
      </w:r>
      <w:r w:rsidRPr="00B350A0">
        <w:t xml:space="preserve"> button</w:t>
      </w:r>
      <w:r w:rsidR="007A1425" w:rsidRPr="00B350A0">
        <w:t>, followed by</w:t>
      </w:r>
      <w:r w:rsidRPr="00B350A0">
        <w:t xml:space="preserve"> one of the six action buttons. See the following sections for details of the operation of these buttons.</w:t>
      </w:r>
    </w:p>
    <w:p w14:paraId="2905C3F0" w14:textId="77777777" w:rsidR="008C474D" w:rsidRPr="00A8518D" w:rsidRDefault="008C474D" w:rsidP="008C474D">
      <w:pPr>
        <w:pStyle w:val="Heading3"/>
      </w:pPr>
      <w:bookmarkStart w:id="443" w:name="_Toc506895581"/>
      <w:r w:rsidRPr="00A8518D">
        <w:t>Entering Dates and Times</w:t>
      </w:r>
      <w:bookmarkEnd w:id="443"/>
    </w:p>
    <w:p w14:paraId="5D3A97C4" w14:textId="77777777" w:rsidR="008C474D" w:rsidRPr="00CB0456" w:rsidRDefault="008C474D" w:rsidP="004A51AA">
      <w:pPr>
        <w:pStyle w:val="Body"/>
      </w:pPr>
      <w:r w:rsidRPr="00B350A0">
        <w:t>SPECCHIO uses a Date and Time selection dialog which is similar to many others. Here are a few tips for using it.</w:t>
      </w:r>
    </w:p>
    <w:p w14:paraId="2BDD2248" w14:textId="32447E8F" w:rsidR="008C474D" w:rsidRPr="00CB0456" w:rsidRDefault="007E778A" w:rsidP="008C474D">
      <w:pPr>
        <w:pStyle w:val="Figure"/>
      </w:pPr>
      <w:r w:rsidRPr="00CB0456">
        <w:rPr>
          <w:lang w:val="en-GB" w:eastAsia="en-GB"/>
        </w:rPr>
        <mc:AlternateContent>
          <mc:Choice Requires="wpg">
            <w:drawing>
              <wp:inline distT="0" distB="0" distL="0" distR="0" wp14:anchorId="685334EA" wp14:editId="52842321">
                <wp:extent cx="4046855" cy="1649730"/>
                <wp:effectExtent l="0" t="0" r="4445" b="1270"/>
                <wp:docPr id="343" name="Canvas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46855" cy="1649730"/>
                          <a:chOff x="0" y="0"/>
                          <a:chExt cx="40468" cy="16497"/>
                        </a:xfrm>
                      </wpg:grpSpPr>
                      <wps:wsp>
                        <wps:cNvPr id="344" name="AutoShape 605"/>
                        <wps:cNvSpPr>
                          <a:spLocks noChangeAspect="1" noChangeArrowheads="1"/>
                        </wps:cNvSpPr>
                        <wps:spPr bwMode="auto">
                          <a:xfrm>
                            <a:off x="0" y="0"/>
                            <a:ext cx="40468" cy="164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45" name="Picture 8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1006" y="1138"/>
                            <a:ext cx="21955" cy="15359"/>
                          </a:xfrm>
                          <a:prstGeom prst="rect">
                            <a:avLst/>
                          </a:prstGeom>
                          <a:noFill/>
                          <a:extLst>
                            <a:ext uri="{909E8E84-426E-40DD-AFC4-6F175D3DCCD1}">
                              <a14:hiddenFill xmlns:a14="http://schemas.microsoft.com/office/drawing/2010/main">
                                <a:solidFill>
                                  <a:srgbClr val="FFFFFF"/>
                                </a:solidFill>
                              </a14:hiddenFill>
                            </a:ext>
                          </a:extLst>
                        </pic:spPr>
                      </pic:pic>
                      <wps:wsp>
                        <wps:cNvPr id="346" name="AutoShape 84"/>
                        <wps:cNvSpPr>
                          <a:spLocks noChangeArrowheads="1"/>
                        </wps:cNvSpPr>
                        <wps:spPr bwMode="auto">
                          <a:xfrm>
                            <a:off x="28274" y="0"/>
                            <a:ext cx="10288" cy="486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B21E1F4" w14:textId="77777777" w:rsidR="00DD2757" w:rsidRPr="00F95E13" w:rsidRDefault="00DD2757" w:rsidP="008C474D">
                              <w:pPr>
                                <w:rPr>
                                  <w:sz w:val="16"/>
                                  <w:szCs w:val="16"/>
                                </w:rPr>
                              </w:pPr>
                              <w:r w:rsidRPr="00F95E13">
                                <w:rPr>
                                  <w:sz w:val="16"/>
                                  <w:szCs w:val="16"/>
                                </w:rPr>
                                <w:t>Down triangular arrow in the data input field</w:t>
                              </w:r>
                            </w:p>
                          </w:txbxContent>
                        </wps:txbx>
                        <wps:bodyPr rot="0" vert="horz" wrap="square" lIns="18000" tIns="0" rIns="0" bIns="45720" anchor="ctr" anchorCtr="0" upright="1">
                          <a:noAutofit/>
                        </wps:bodyPr>
                      </wps:wsp>
                      <wps:wsp>
                        <wps:cNvPr id="347" name="AutoShape 85"/>
                        <wps:cNvSpPr>
                          <a:spLocks noChangeArrowheads="1"/>
                        </wps:cNvSpPr>
                        <wps:spPr bwMode="auto">
                          <a:xfrm>
                            <a:off x="28018" y="10398"/>
                            <a:ext cx="9785" cy="5199"/>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3DE62B87" w14:textId="77777777" w:rsidR="00DD2757" w:rsidRPr="00F95E13" w:rsidRDefault="00DD2757" w:rsidP="008C474D">
                              <w:pPr>
                                <w:rPr>
                                  <w:sz w:val="16"/>
                                  <w:szCs w:val="16"/>
                                </w:rPr>
                              </w:pPr>
                              <w:r w:rsidRPr="00F95E13">
                                <w:rPr>
                                  <w:sz w:val="16"/>
                                  <w:szCs w:val="16"/>
                                </w:rPr>
                                <w:t>Time selector up and down triangular arrows</w:t>
                              </w:r>
                            </w:p>
                          </w:txbxContent>
                        </wps:txbx>
                        <wps:bodyPr rot="0" vert="horz" wrap="square" lIns="18000" tIns="0" rIns="0" bIns="45720" anchor="ctr" anchorCtr="0" upright="1">
                          <a:noAutofit/>
                        </wps:bodyPr>
                      </wps:wsp>
                      <wps:wsp>
                        <wps:cNvPr id="348" name="Freeform 101"/>
                        <wps:cNvSpPr>
                          <a:spLocks/>
                        </wps:cNvSpPr>
                        <wps:spPr bwMode="auto">
                          <a:xfrm>
                            <a:off x="22119" y="2129"/>
                            <a:ext cx="6155" cy="132"/>
                          </a:xfrm>
                          <a:custGeom>
                            <a:avLst/>
                            <a:gdLst>
                              <a:gd name="T0" fmla="*/ 3905474 w 970"/>
                              <a:gd name="T1" fmla="*/ 0 h 20"/>
                              <a:gd name="T2" fmla="*/ 0 w 970"/>
                              <a:gd name="T3" fmla="*/ 87146 h 20"/>
                              <a:gd name="T4" fmla="*/ 0 60000 65536"/>
                              <a:gd name="T5" fmla="*/ 0 60000 65536"/>
                            </a:gdLst>
                            <a:ahLst/>
                            <a:cxnLst>
                              <a:cxn ang="T4">
                                <a:pos x="T0" y="T1"/>
                              </a:cxn>
                              <a:cxn ang="T5">
                                <a:pos x="T2" y="T3"/>
                              </a:cxn>
                            </a:cxnLst>
                            <a:rect l="0" t="0" r="r" b="b"/>
                            <a:pathLst>
                              <a:path w="970" h="20">
                                <a:moveTo>
                                  <a:pt x="970" y="0"/>
                                </a:moveTo>
                                <a:cubicBezTo>
                                  <a:pt x="634" y="6"/>
                                  <a:pt x="298" y="13"/>
                                  <a:pt x="0" y="2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102"/>
                        <wps:cNvSpPr>
                          <a:spLocks/>
                        </wps:cNvSpPr>
                        <wps:spPr bwMode="auto">
                          <a:xfrm>
                            <a:off x="14306" y="12734"/>
                            <a:ext cx="13712" cy="2038"/>
                          </a:xfrm>
                          <a:custGeom>
                            <a:avLst/>
                            <a:gdLst>
                              <a:gd name="T0" fmla="*/ 8708790 w 2159"/>
                              <a:gd name="T1" fmla="*/ 0 h 320"/>
                              <a:gd name="T2" fmla="*/ 0 w 2159"/>
                              <a:gd name="T3" fmla="*/ 1298231 h 320"/>
                              <a:gd name="T4" fmla="*/ 0 60000 65536"/>
                              <a:gd name="T5" fmla="*/ 0 60000 65536"/>
                            </a:gdLst>
                            <a:ahLst/>
                            <a:cxnLst>
                              <a:cxn ang="T4">
                                <a:pos x="T0" y="T1"/>
                              </a:cxn>
                              <a:cxn ang="T5">
                                <a:pos x="T2" y="T3"/>
                              </a:cxn>
                            </a:cxnLst>
                            <a:rect l="0" t="0" r="r" b="b"/>
                            <a:pathLst>
                              <a:path w="2159" h="320">
                                <a:moveTo>
                                  <a:pt x="2159" y="0"/>
                                </a:moveTo>
                                <a:cubicBezTo>
                                  <a:pt x="2159" y="0"/>
                                  <a:pt x="1079" y="160"/>
                                  <a:pt x="0" y="32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mv="urn:schemas-microsoft-com:mac:vml" xmlns:mo="http://schemas.microsoft.com/office/mac/office/2008/main">
            <w:pict>
              <v:group w14:anchorId="685334EA" id="Canvas 82" o:spid="_x0000_s1103" style="width:318.65pt;height:129.9pt;mso-position-horizontal-relative:char;mso-position-vertical-relative:line" coordsize="40468,1649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">
                <v:rect id="AutoShape 605" o:spid="_x0000_s1104" style="position:absolute;width:40468;height:1649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50owxQAA&#10;ANwAAAAPAAAAZHJzL2Rvd25yZXYueG1sRI9Ba8JAFITvhf6H5Qm9SN1YRSR1lSJIgwhitJ4f2dck&#10;mH0bs9sk/ntXEHocZuYbZrHqTSVaalxpWcF4FIEgzqwuOVdwOm7e5yCcR9ZYWSYFN3KwWr6+LDDW&#10;tuMDtanPRYCwi1FB4X0dS+myggy6ka2Jg/drG4M+yCaXusEuwE0lP6JoJg2WHBYKrGldUHZJ/4yC&#10;Ltu35+PuW+6H58TyNbmu05+tUm+D/usThKfe/4ef7UQrmEyn8DgTjoBc3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rnSjDFAAAA3AAAAA8AAAAAAAAAAAAAAAAAlwIAAGRycy9k&#10;b3ducmV2LnhtbFBLBQYAAAAABAAEAPUAAACJAwAAAAA=&#10;" filled="f" stroked="f">
                  <o:lock v:ext="edit" aspectratio="t"/>
                </v:rect>
                <v:shape id="Picture 83" o:spid="_x0000_s1105" type="#_x0000_t75" style="position:absolute;left:1006;top:1138;width:21955;height:1535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Uy&#10;wYnCAAAA3AAAAA8AAABkcnMvZG93bnJldi54bWxEj0+LwjAUxO8LfofwhL0sa+q/VapRZFnBq614&#10;fjTPttq8hCZq/fYbQfA4zMxvmOW6M424UetrywqGgwQEcWF1zaWCQ779noPwAVljY5kUPMjDetX7&#10;WGKq7Z33dMtCKSKEfYoKqhBcKqUvKjLoB9YRR+9kW4MhyraUusV7hJtGjpLkRxqsOS5U6Oi3ouKS&#10;XY2CUx545q50njTDr+PfaPwoXJ4p9dnvNgsQgbrwDr/aO61gPJnC80w8AnL1D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lMsGJwgAAANwAAAAPAAAAAAAAAAAAAAAAAJwCAABk&#10;cnMvZG93bnJldi54bWxQSwUGAAAAAAQABAD3AAAAiwMAAAAA&#10;">
                  <v:imagedata r:id="rId107" o:title=""/>
                </v:shape>
                <v:roundrect id="AutoShape 84" o:spid="_x0000_s1106" style="position:absolute;left:28274;width:10288;height:486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H8Z7xwAA&#10;ANwAAAAPAAAAZHJzL2Rvd25yZXYueG1sRI/dasJAFITvC77DcoTeNRtr0ZpmFWkp/oBC1Qc4ZE/z&#10;Y/ZsyG5j7NN3C4KXw8x8w6SL3tSio9aVlhWMohgEcWZ1ybmC0/Hz6RWE88gaa8uk4EoOFvPBQ4qJ&#10;thf+ou7gcxEg7BJUUHjfJFK6rCCDLrINcfC+bWvQB9nmUrd4CXBTy+c4nkiDJYeFAht6Lyg7H36M&#10;gtX6Kkcf+930uN2tqm6M1Wzjf5V6HPbLNxCeen8P39prrWD8MoH/M+EIyPkf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BR/Ge8cAAADcAAAADwAAAAAAAAAAAAAAAACXAgAAZHJz&#10;L2Rvd25yZXYueG1sUEsFBgAAAAAEAAQA9QAAAIsDAAAAAA==&#10;" fillcolor="#dbe5f1 [660]" strokecolor="#0070c0">
                  <v:textbox inset=".5mm,0,0">
                    <w:txbxContent>
                      <w:p w14:paraId="5B21E1F4" w14:textId="77777777" w:rsidR="00DD2757" w:rsidRPr="00F95E13" w:rsidRDefault="00DD2757" w:rsidP="008C474D">
                        <w:pPr>
                          <w:rPr>
                            <w:sz w:val="16"/>
                            <w:szCs w:val="16"/>
                          </w:rPr>
                        </w:pPr>
                        <w:r w:rsidRPr="00F95E13">
                          <w:rPr>
                            <w:sz w:val="16"/>
                            <w:szCs w:val="16"/>
                          </w:rPr>
                          <w:t>Down triangular arrow in the data input field</w:t>
                        </w:r>
                      </w:p>
                    </w:txbxContent>
                  </v:textbox>
                </v:roundrect>
                <v:roundrect id="AutoShape 85" o:spid="_x0000_s1107" style="position:absolute;left:28018;top:10398;width:9785;height:5199;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U2PgxgAA&#10;ANwAAAAPAAAAZHJzL2Rvd25yZXYueG1sRI/dasJAFITvhb7Dcgre6cYfqkZXKYpoCxb8eYBD9pjE&#10;Zs+G7BqjT+8KhV4OM/MNM1s0phA1VS63rKDXjUAQJ1bnnCo4HdedMQjnkTUWlknBnRws5m+tGcba&#10;3nhP9cGnIkDYxagg876MpXRJRgZd15bEwTvbyqAPskqlrvAW4KaQ/Sj6kAZzDgsZlrTMKPk9XI2C&#10;zfYue6uf3ej4vdtc6gFeJl/+oVT7vfmcgvDU+P/wX3urFQyGI3idCUdAzp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qU2PgxgAAANwAAAAPAAAAAAAAAAAAAAAAAJcCAABkcnMv&#10;ZG93bnJldi54bWxQSwUGAAAAAAQABAD1AAAAigMAAAAA&#10;" fillcolor="#dbe5f1 [660]" strokecolor="#0070c0">
                  <v:textbox inset=".5mm,0,0">
                    <w:txbxContent>
                      <w:p w14:paraId="3DE62B87" w14:textId="77777777" w:rsidR="00DD2757" w:rsidRPr="00F95E13" w:rsidRDefault="00DD2757" w:rsidP="008C474D">
                        <w:pPr>
                          <w:rPr>
                            <w:sz w:val="16"/>
                            <w:szCs w:val="16"/>
                          </w:rPr>
                        </w:pPr>
                        <w:r w:rsidRPr="00F95E13">
                          <w:rPr>
                            <w:sz w:val="16"/>
                            <w:szCs w:val="16"/>
                          </w:rPr>
                          <w:t>Time selector up and down triangular arrows</w:t>
                        </w:r>
                      </w:p>
                    </w:txbxContent>
                  </v:textbox>
                </v:roundrect>
                <v:shape id="Freeform 101" o:spid="_x0000_s1108" style="position:absolute;left:22119;top:2129;width:6155;height:132;visibility:visible;mso-wrap-style:square;v-text-anchor:top" coordsize="970,2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c3VKwQAA&#10;ANwAAAAPAAAAZHJzL2Rvd25yZXYueG1sRE/dasIwFL4f+A7hCN7NdOrK7IwyHKKoCHY+wKE5a8qa&#10;k9JEW9/eXAi7/Pj+F6ve1uJGra8cK3gbJyCIC6crLhVcfjavHyB8QNZYOyYFd/KwWg5eFphp1/GZ&#10;bnkoRQxhn6ECE0KTSekLQxb92DXEkft1rcUQYVtK3WIXw20tJ0mSSosVxwaDDa0NFX/51SrIcT37&#10;9nM8nLfF5JTUx73p3lOlRsP+6xNEoD78i5/unVYwncW18Uw8AnL5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z3N1SsEAAADcAAAADwAAAAAAAAAAAAAAAACXAgAAZHJzL2Rvd25y&#10;ZXYueG1sUEsFBgAAAAAEAAQA9QAAAIUDAAAAAA==&#10;" path="m970,0c634,6,298,13,,20e" filled="f" strokecolor="#0070c0">
                  <v:stroke endarrow="open"/>
                  <v:path arrowok="t" o:connecttype="custom" o:connectlocs="24781642,0;0,575164" o:connectangles="0,0"/>
                </v:shape>
                <v:shape id="Freeform 102" o:spid="_x0000_s1109" style="position:absolute;left:14306;top:12734;width:13712;height:2038;visibility:visible;mso-wrap-style:square;v-text-anchor:top" coordsize="2159,32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u1SLwwAA&#10;ANwAAAAPAAAAZHJzL2Rvd25yZXYueG1sRI/disIwFITvBd8hHGHvNNVVsdUoIiz4d7NuH+DQHNti&#10;c1KSrHbffiMIXg4z8w2z2nSmEXdyvrasYDxKQBAXVtdcKsh/voYLED4ga2wsk4I/8rBZ93srzLR9&#10;8DfdL6EUEcI+QwVVCG0mpS8qMuhHtiWO3tU6gyFKV0rt8BHhppGTJJlLgzXHhQpb2lVU3C6/RkE7&#10;W5xLuT2McUeHeU7paX+cOaU+Bt12CSJQF97hV3uvFXxOU3ieiUdArv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u1SLwwAAANwAAAAPAAAAAAAAAAAAAAAAAJcCAABkcnMvZG93&#10;bnJldi54bWxQSwUGAAAAAAQABAD1AAAAhwMAAAAA&#10;" path="m2159,0c2159,,1079,160,,320e" filled="f" strokecolor="#0070c0">
                  <v:stroke endarrow="open"/>
                  <v:path arrowok="t" o:connecttype="custom" o:connectlocs="55310296,0;0,8268109" o:connectangles="0,0"/>
                </v:shape>
                <w10:anchorlock/>
              </v:group>
            </w:pict>
          </mc:Fallback>
        </mc:AlternateContent>
      </w:r>
    </w:p>
    <w:p w14:paraId="5D78E318" w14:textId="197DB1DE" w:rsidR="008C474D" w:rsidRPr="00DA48C2" w:rsidRDefault="008C474D" w:rsidP="00941E8C">
      <w:pPr>
        <w:pStyle w:val="Caption"/>
      </w:pPr>
      <w:r w:rsidRPr="00DA48C2">
        <w:t xml:space="preserve">Figure </w:t>
      </w:r>
      <w:r w:rsidRPr="00DA48C2">
        <w:fldChar w:fldCharType="begin"/>
      </w:r>
      <w:r w:rsidRPr="00DA48C2">
        <w:instrText xml:space="preserve"> SEQ Figure \* ARABIC </w:instrText>
      </w:r>
      <w:r w:rsidRPr="00DA48C2">
        <w:fldChar w:fldCharType="separate"/>
      </w:r>
      <w:r w:rsidR="000C7C57">
        <w:rPr>
          <w:noProof/>
        </w:rPr>
        <w:t>48</w:t>
      </w:r>
      <w:r w:rsidRPr="00DA48C2">
        <w:fldChar w:fldCharType="end"/>
      </w:r>
      <w:r w:rsidRPr="00DA48C2">
        <w:t>: Date and Time picker dialog</w:t>
      </w:r>
    </w:p>
    <w:p w14:paraId="01ACFFBE" w14:textId="77777777" w:rsidR="008C474D" w:rsidRPr="00B350A0" w:rsidRDefault="008C474D" w:rsidP="004A51AA">
      <w:pPr>
        <w:pStyle w:val="Bullet"/>
      </w:pPr>
      <w:r w:rsidRPr="00B350A0">
        <w:t>Select the Time first. (Because selecting the Date closes the dialog.)</w:t>
      </w:r>
    </w:p>
    <w:p w14:paraId="64DBBE57" w14:textId="77777777" w:rsidR="008C474D" w:rsidRPr="00B350A0" w:rsidRDefault="008C474D" w:rsidP="004A51AA">
      <w:pPr>
        <w:pStyle w:val="Bullet"/>
      </w:pPr>
      <w:r w:rsidRPr="00B350A0">
        <w:t>To change the Hours, click on the hour number in the Date and Time Picker (it will not be highlighted and the cursor will not move, but trust me) and then click on the time selector up and down triangles to adjust the number. (You cannot type in the number directly.)</w:t>
      </w:r>
    </w:p>
    <w:p w14:paraId="5D21F0CA" w14:textId="77777777" w:rsidR="008C474D" w:rsidRPr="00B350A0" w:rsidRDefault="008C474D" w:rsidP="004A51AA">
      <w:pPr>
        <w:pStyle w:val="Bullet"/>
      </w:pPr>
      <w:r w:rsidRPr="00B350A0">
        <w:t>To change Minutes and Seconds, do as for Hours.</w:t>
      </w:r>
    </w:p>
    <w:p w14:paraId="7A1F5669" w14:textId="77777777" w:rsidR="008C474D" w:rsidRPr="00B350A0" w:rsidRDefault="008C474D" w:rsidP="004A51AA">
      <w:pPr>
        <w:pStyle w:val="Bullet"/>
      </w:pPr>
      <w:r w:rsidRPr="00B350A0">
        <w:t>Clicking on the required Date closes the dialog box, but only if the date is not already highlighted.</w:t>
      </w:r>
    </w:p>
    <w:p w14:paraId="1F4302F7" w14:textId="77777777" w:rsidR="008C474D" w:rsidRPr="00B350A0" w:rsidRDefault="008C474D" w:rsidP="004A51AA">
      <w:pPr>
        <w:pStyle w:val="Bullet"/>
      </w:pPr>
      <w:r w:rsidRPr="00B350A0">
        <w:t>If you do not want to change the date, click on the down triangle in the data input field to close the date picker.</w:t>
      </w:r>
    </w:p>
    <w:p w14:paraId="673B3416" w14:textId="77777777" w:rsidR="008C474D" w:rsidRPr="00B350A0" w:rsidRDefault="008C474D" w:rsidP="004A51AA">
      <w:pPr>
        <w:pStyle w:val="Bullet"/>
      </w:pPr>
    </w:p>
    <w:p w14:paraId="58EE9040" w14:textId="77777777" w:rsidR="00D934DC" w:rsidRPr="00B350A0" w:rsidRDefault="00D934DC" w:rsidP="00941E8C">
      <w:pPr>
        <w:pStyle w:val="Heading2"/>
      </w:pPr>
      <w:bookmarkStart w:id="444" w:name="_Toc499761966"/>
      <w:bookmarkStart w:id="445" w:name="_Toc500009974"/>
      <w:bookmarkStart w:id="446" w:name="_Toc500010419"/>
      <w:bookmarkStart w:id="447" w:name="_Toc504556016"/>
      <w:bookmarkStart w:id="448" w:name="_Toc499761970"/>
      <w:bookmarkStart w:id="449" w:name="_Toc500009978"/>
      <w:bookmarkStart w:id="450" w:name="_Toc500010423"/>
      <w:bookmarkStart w:id="451" w:name="_Toc504556020"/>
      <w:bookmarkStart w:id="452" w:name="_Toc499761974"/>
      <w:bookmarkStart w:id="453" w:name="_Toc500009982"/>
      <w:bookmarkStart w:id="454" w:name="_Toc500010427"/>
      <w:bookmarkStart w:id="455" w:name="_Toc504556024"/>
      <w:bookmarkStart w:id="456" w:name="_Toc499761979"/>
      <w:bookmarkStart w:id="457" w:name="_Toc500009987"/>
      <w:bookmarkStart w:id="458" w:name="_Toc500010432"/>
      <w:bookmarkStart w:id="459" w:name="_Toc504556029"/>
      <w:bookmarkStart w:id="460" w:name="_Toc499761986"/>
      <w:bookmarkStart w:id="461" w:name="_Toc500009994"/>
      <w:bookmarkStart w:id="462" w:name="_Toc500010439"/>
      <w:bookmarkStart w:id="463" w:name="_Toc504556036"/>
      <w:bookmarkStart w:id="464" w:name="_Ref153761959"/>
      <w:bookmarkStart w:id="465" w:name="_Toc355280389"/>
      <w:bookmarkStart w:id="466" w:name="_Toc398023946"/>
      <w:bookmarkStart w:id="467" w:name="_Toc506895582"/>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r w:rsidRPr="00B350A0">
        <w:t>Show Report</w:t>
      </w:r>
      <w:bookmarkEnd w:id="464"/>
      <w:bookmarkEnd w:id="465"/>
      <w:bookmarkEnd w:id="466"/>
      <w:bookmarkEnd w:id="467"/>
    </w:p>
    <w:p w14:paraId="5320CCED" w14:textId="77777777" w:rsidR="00D934DC" w:rsidRPr="00B350A0" w:rsidRDefault="00D934DC" w:rsidP="004A51AA">
      <w:pPr>
        <w:pStyle w:val="Body"/>
      </w:pPr>
      <w:r w:rsidRPr="00B350A0">
        <w:t>Reports are generated by clicking on the</w:t>
      </w:r>
      <w:r w:rsidR="00985F87" w:rsidRPr="00B350A0">
        <w:t xml:space="preserve"> </w:t>
      </w:r>
      <w:r w:rsidR="00985F87" w:rsidRPr="00B350A0">
        <w:rPr>
          <w:b/>
        </w:rPr>
        <w:t>Show report</w:t>
      </w:r>
      <w:r w:rsidRPr="00B350A0">
        <w:t xml:space="preserve"> button in the Query Builder or Spectrum Browser. It operates on all Spectra which are selected at the time this button is clicked.</w:t>
      </w:r>
    </w:p>
    <w:p w14:paraId="2C628C98" w14:textId="77777777" w:rsidR="00D934DC" w:rsidRPr="00B350A0" w:rsidRDefault="00D934DC" w:rsidP="004A51AA">
      <w:pPr>
        <w:pStyle w:val="Body"/>
      </w:pPr>
      <w:r w:rsidRPr="00B350A0">
        <w:t>Reports are shown in a window in the following form.</w:t>
      </w:r>
    </w:p>
    <w:p w14:paraId="5BB87DA8" w14:textId="77777777" w:rsidR="00D934DC" w:rsidRPr="00B350A0" w:rsidRDefault="00D934DC" w:rsidP="00D934DC">
      <w:pPr>
        <w:pStyle w:val="Figure"/>
        <w:rPr>
          <w:u w:val="single"/>
        </w:rPr>
      </w:pPr>
      <w:r w:rsidRPr="00CB0456">
        <w:rPr>
          <w:lang w:val="en-GB" w:eastAsia="en-GB"/>
        </w:rPr>
        <w:lastRenderedPageBreak/>
        <w:drawing>
          <wp:inline distT="0" distB="0" distL="0" distR="0" wp14:anchorId="58AA9280" wp14:editId="3BD123D2">
            <wp:extent cx="1905632" cy="3780218"/>
            <wp:effectExtent l="0" t="19050" r="75568" b="48832"/>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08" cstate="print"/>
                    <a:srcRect/>
                    <a:stretch>
                      <a:fillRect/>
                    </a:stretch>
                  </pic:blipFill>
                  <pic:spPr bwMode="auto">
                    <a:xfrm>
                      <a:off x="0" y="0"/>
                      <a:ext cx="1915296" cy="379938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FB97916" w14:textId="142B6985" w:rsidR="00D934DC" w:rsidRPr="00DA48C2" w:rsidRDefault="00D934DC"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49</w:t>
      </w:r>
      <w:r w:rsidR="00397B59" w:rsidRPr="00DA48C2">
        <w:fldChar w:fldCharType="end"/>
      </w:r>
      <w:r w:rsidRPr="00DA48C2">
        <w:t>: Spectrum report frame</w:t>
      </w:r>
    </w:p>
    <w:p w14:paraId="19671FC7" w14:textId="77777777" w:rsidR="00D934DC" w:rsidRPr="00B350A0" w:rsidRDefault="00D934DC" w:rsidP="004A51AA">
      <w:pPr>
        <w:pStyle w:val="Body"/>
      </w:pPr>
      <w:r w:rsidRPr="00B350A0">
        <w:t>Just below the Spectrum graph, the number of Spectra graphs in the report is shown with a control to allow you to select which Spectrum graph you wish to display.</w:t>
      </w:r>
    </w:p>
    <w:p w14:paraId="243AE684" w14:textId="77777777" w:rsidR="00D934DC" w:rsidRPr="00B350A0" w:rsidRDefault="00D934DC" w:rsidP="00D934DC">
      <w:pPr>
        <w:pStyle w:val="Figure"/>
        <w:rPr>
          <w:u w:val="single"/>
        </w:rPr>
      </w:pPr>
      <w:r w:rsidRPr="00CB0456">
        <w:rPr>
          <w:lang w:val="en-GB" w:eastAsia="en-GB"/>
        </w:rPr>
        <w:drawing>
          <wp:inline distT="0" distB="0" distL="0" distR="0" wp14:anchorId="33C56132" wp14:editId="61581531">
            <wp:extent cx="2583330" cy="329453"/>
            <wp:effectExtent l="0" t="19050" r="83670" b="51547"/>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9" cstate="print"/>
                    <a:srcRect l="19144" t="31891" r="22551" b="63946"/>
                    <a:stretch>
                      <a:fillRect/>
                    </a:stretch>
                  </pic:blipFill>
                  <pic:spPr bwMode="auto">
                    <a:xfrm>
                      <a:off x="0" y="0"/>
                      <a:ext cx="2583330" cy="32945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r w:rsidRPr="00B350A0">
        <w:rPr>
          <w:u w:val="single"/>
          <w:lang w:val="en-AU"/>
        </w:rPr>
        <w:t xml:space="preserve"> </w:t>
      </w:r>
    </w:p>
    <w:p w14:paraId="02AA2BE6" w14:textId="607BC046" w:rsidR="00D934DC" w:rsidRPr="00DA48C2" w:rsidRDefault="00D934DC"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50</w:t>
      </w:r>
      <w:r w:rsidR="00397B59" w:rsidRPr="00DA48C2">
        <w:fldChar w:fldCharType="end"/>
      </w:r>
      <w:r w:rsidRPr="00DA48C2">
        <w:t>: Spectrum Graph selection control</w:t>
      </w:r>
    </w:p>
    <w:p w14:paraId="5562D724" w14:textId="77777777" w:rsidR="00D934DC" w:rsidRPr="00B350A0" w:rsidRDefault="00D934DC" w:rsidP="004A51AA">
      <w:pPr>
        <w:pStyle w:val="Body"/>
      </w:pPr>
      <w:r w:rsidRPr="00B350A0">
        <w:t>Click on the up and down arrows to cause the Spectrum graph display to cycle through the available Spectra. The selected graph is displayed after a short processing delay.</w:t>
      </w:r>
    </w:p>
    <w:p w14:paraId="4BE46FF3" w14:textId="4B30261E" w:rsidR="00D934DC" w:rsidRPr="00B350A0" w:rsidRDefault="00D934DC" w:rsidP="004A51AA">
      <w:pPr>
        <w:pStyle w:val="Body"/>
      </w:pPr>
      <w:r w:rsidRPr="00B350A0">
        <w:t>Click on the Metadata Group check boxes to enable or disable display of the respective Metadata Group.</w:t>
      </w:r>
    </w:p>
    <w:p w14:paraId="11332D8F" w14:textId="344F9EDD" w:rsidR="00996380" w:rsidRPr="00B350A0" w:rsidRDefault="00996380" w:rsidP="004A51AA">
      <w:pPr>
        <w:pStyle w:val="Body"/>
      </w:pPr>
      <w:r w:rsidRPr="00B350A0">
        <w:t>For a larger display, documents such as target pictures and PDF’s can be opened in an external viewer or copied to the clipboard.</w:t>
      </w:r>
    </w:p>
    <w:p w14:paraId="15A78F07" w14:textId="77777777" w:rsidR="00D934DC" w:rsidRPr="00B350A0" w:rsidRDefault="00D934DC" w:rsidP="004A51AA">
      <w:pPr>
        <w:pStyle w:val="Body"/>
      </w:pPr>
      <w:r w:rsidRPr="00B350A0">
        <w:t>Click on the</w:t>
      </w:r>
      <w:r w:rsidR="00985F87" w:rsidRPr="00B350A0">
        <w:t xml:space="preserve"> </w:t>
      </w:r>
      <w:r w:rsidR="00985F87" w:rsidRPr="00B350A0">
        <w:rPr>
          <w:rStyle w:val="ActionButton"/>
          <w:u w:val="single"/>
        </w:rPr>
        <w:t>Close</w:t>
      </w:r>
      <w:r w:rsidRPr="00B350A0">
        <w:t xml:space="preserve"> button to close this window.</w:t>
      </w:r>
    </w:p>
    <w:p w14:paraId="5826B989" w14:textId="77777777" w:rsidR="00D934DC" w:rsidRPr="00B350A0" w:rsidRDefault="00D934DC" w:rsidP="004A51AA">
      <w:pPr>
        <w:pStyle w:val="Body"/>
      </w:pPr>
      <w:bookmarkStart w:id="468" w:name="FourPlotOptions"/>
      <w:r w:rsidRPr="00B350A0">
        <w:t>There are four action buttons at the top of this window.</w:t>
      </w:r>
    </w:p>
    <w:tbl>
      <w:tblPr>
        <w:tblStyle w:val="TableGrid"/>
        <w:tblW w:w="0" w:type="auto"/>
        <w:tblInd w:w="709" w:type="dxa"/>
        <w:tblLook w:val="04A0" w:firstRow="1" w:lastRow="0" w:firstColumn="1" w:lastColumn="0" w:noHBand="0" w:noVBand="1"/>
      </w:tblPr>
      <w:tblGrid>
        <w:gridCol w:w="828"/>
        <w:gridCol w:w="1331"/>
        <w:gridCol w:w="6374"/>
      </w:tblGrid>
      <w:tr w:rsidR="00D934DC" w:rsidRPr="00CB0456" w14:paraId="45BCA9E2" w14:textId="77777777" w:rsidTr="00710979">
        <w:tc>
          <w:tcPr>
            <w:tcW w:w="0" w:type="auto"/>
            <w:tcBorders>
              <w:right w:val="nil"/>
            </w:tcBorders>
          </w:tcPr>
          <w:bookmarkEnd w:id="468"/>
          <w:p w14:paraId="60A8AD3C" w14:textId="77777777" w:rsidR="00D934DC" w:rsidRPr="00CB0456" w:rsidRDefault="00D934DC" w:rsidP="00CB0456">
            <w:pPr>
              <w:pStyle w:val="Body"/>
              <w:ind w:hanging="709"/>
              <w:rPr>
                <w:sz w:val="22"/>
                <w:szCs w:val="22"/>
              </w:rPr>
            </w:pPr>
            <w:r w:rsidRPr="00CB0456">
              <w:rPr>
                <w:noProof/>
                <w:szCs w:val="22"/>
                <w:lang w:eastAsia="en-GB"/>
              </w:rPr>
              <w:drawing>
                <wp:inline distT="0" distB="0" distL="0" distR="0" wp14:anchorId="3430F7DF" wp14:editId="0B31D3D8">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9" cstate="print"/>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rsidRPr="00CB0456">
              <w:rPr>
                <w:sz w:val="22"/>
                <w:szCs w:val="22"/>
              </w:rPr>
              <w:t xml:space="preserve"> </w:t>
            </w:r>
          </w:p>
        </w:tc>
        <w:tc>
          <w:tcPr>
            <w:tcW w:w="0" w:type="auto"/>
            <w:tcBorders>
              <w:left w:val="nil"/>
            </w:tcBorders>
          </w:tcPr>
          <w:p w14:paraId="420AC94A" w14:textId="77777777" w:rsidR="00D934DC" w:rsidRPr="00CB0456" w:rsidRDefault="00D934DC" w:rsidP="00CB0456">
            <w:pPr>
              <w:pStyle w:val="Body"/>
              <w:ind w:hanging="709"/>
              <w:rPr>
                <w:sz w:val="22"/>
                <w:szCs w:val="22"/>
              </w:rPr>
            </w:pPr>
            <w:r w:rsidRPr="00CB0456">
              <w:rPr>
                <w:sz w:val="22"/>
                <w:szCs w:val="22"/>
              </w:rPr>
              <w:t>Print</w:t>
            </w:r>
          </w:p>
        </w:tc>
        <w:tc>
          <w:tcPr>
            <w:tcW w:w="0" w:type="auto"/>
          </w:tcPr>
          <w:p w14:paraId="32D8E457" w14:textId="77777777" w:rsidR="00D934DC" w:rsidRPr="00CB0456" w:rsidRDefault="00D934DC" w:rsidP="005C26E2">
            <w:pPr>
              <w:pStyle w:val="Body"/>
              <w:ind w:left="98" w:firstLine="15"/>
              <w:rPr>
                <w:sz w:val="22"/>
                <w:szCs w:val="22"/>
              </w:rPr>
            </w:pPr>
            <w:r w:rsidRPr="00CB0456">
              <w:rPr>
                <w:sz w:val="22"/>
                <w:szCs w:val="22"/>
              </w:rPr>
              <w:t xml:space="preserve">Click on this button to Print the graph. The Metadata are not printed. It is recommended that you set the plot parameters first using the </w:t>
            </w:r>
            <w:r w:rsidRPr="00CB0456">
              <w:rPr>
                <w:noProof/>
                <w:szCs w:val="22"/>
                <w:lang w:eastAsia="en-GB"/>
              </w:rPr>
              <w:drawing>
                <wp:inline distT="0" distB="0" distL="0" distR="0" wp14:anchorId="4300BE72" wp14:editId="1198AD2F">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9" cstate="print"/>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rsidRPr="00CB0456">
              <w:rPr>
                <w:sz w:val="22"/>
                <w:szCs w:val="22"/>
              </w:rPr>
              <w:t xml:space="preserve"> button to add a title and identifying information to your printed graph.</w:t>
            </w:r>
          </w:p>
        </w:tc>
      </w:tr>
      <w:tr w:rsidR="00D934DC" w:rsidRPr="00CB0456" w14:paraId="24BCAAFB" w14:textId="77777777" w:rsidTr="00710979">
        <w:tc>
          <w:tcPr>
            <w:tcW w:w="0" w:type="auto"/>
            <w:tcBorders>
              <w:right w:val="nil"/>
            </w:tcBorders>
          </w:tcPr>
          <w:p w14:paraId="71CE197E" w14:textId="77777777" w:rsidR="00D934DC" w:rsidRPr="00CB0456" w:rsidRDefault="00D934DC" w:rsidP="00CB0456">
            <w:pPr>
              <w:pStyle w:val="Body"/>
              <w:ind w:hanging="709"/>
              <w:rPr>
                <w:sz w:val="22"/>
                <w:szCs w:val="22"/>
              </w:rPr>
            </w:pPr>
            <w:r w:rsidRPr="00CB0456">
              <w:rPr>
                <w:noProof/>
                <w:szCs w:val="22"/>
                <w:lang w:eastAsia="en-GB"/>
              </w:rPr>
              <w:drawing>
                <wp:inline distT="0" distB="0" distL="0" distR="0" wp14:anchorId="4F2EFD16" wp14:editId="2938A1E4">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9" cstate="print"/>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rsidRPr="00CB0456">
              <w:rPr>
                <w:sz w:val="22"/>
                <w:szCs w:val="22"/>
              </w:rPr>
              <w:t xml:space="preserve"> </w:t>
            </w:r>
          </w:p>
        </w:tc>
        <w:tc>
          <w:tcPr>
            <w:tcW w:w="0" w:type="auto"/>
            <w:tcBorders>
              <w:left w:val="nil"/>
            </w:tcBorders>
          </w:tcPr>
          <w:p w14:paraId="0AB4E12D" w14:textId="77777777" w:rsidR="00D934DC" w:rsidRPr="00CB0456" w:rsidRDefault="00D934DC" w:rsidP="00CB0456">
            <w:pPr>
              <w:pStyle w:val="Body"/>
              <w:ind w:hanging="709"/>
              <w:rPr>
                <w:sz w:val="22"/>
                <w:szCs w:val="22"/>
              </w:rPr>
            </w:pPr>
            <w:r w:rsidRPr="00CB0456">
              <w:rPr>
                <w:sz w:val="22"/>
                <w:szCs w:val="22"/>
              </w:rPr>
              <w:t>Reset</w:t>
            </w:r>
          </w:p>
        </w:tc>
        <w:tc>
          <w:tcPr>
            <w:tcW w:w="0" w:type="auto"/>
          </w:tcPr>
          <w:p w14:paraId="582F2C20" w14:textId="77777777" w:rsidR="00D934DC" w:rsidRPr="00CB0456" w:rsidRDefault="00D934DC" w:rsidP="005C26E2">
            <w:pPr>
              <w:pStyle w:val="Body"/>
              <w:ind w:left="98" w:firstLine="15"/>
              <w:rPr>
                <w:sz w:val="22"/>
                <w:szCs w:val="22"/>
              </w:rPr>
            </w:pPr>
            <w:r w:rsidRPr="00CB0456">
              <w:rPr>
                <w:sz w:val="22"/>
                <w:szCs w:val="22"/>
              </w:rPr>
              <w:t>Click on this button to reset the graph to its originally displayed form.</w:t>
            </w:r>
          </w:p>
        </w:tc>
      </w:tr>
      <w:tr w:rsidR="00D934DC" w:rsidRPr="00CB0456" w14:paraId="66AB5920" w14:textId="77777777" w:rsidTr="00710979">
        <w:tc>
          <w:tcPr>
            <w:tcW w:w="0" w:type="auto"/>
            <w:tcBorders>
              <w:right w:val="nil"/>
            </w:tcBorders>
          </w:tcPr>
          <w:p w14:paraId="74F8337A" w14:textId="77777777" w:rsidR="00D934DC" w:rsidRPr="00CB0456" w:rsidRDefault="00D934DC" w:rsidP="00CB0456">
            <w:pPr>
              <w:pStyle w:val="Body"/>
              <w:ind w:hanging="709"/>
              <w:rPr>
                <w:sz w:val="22"/>
                <w:szCs w:val="22"/>
              </w:rPr>
            </w:pPr>
            <w:r w:rsidRPr="00CB0456">
              <w:rPr>
                <w:noProof/>
                <w:szCs w:val="22"/>
                <w:lang w:eastAsia="en-GB"/>
              </w:rPr>
              <w:lastRenderedPageBreak/>
              <w:drawing>
                <wp:inline distT="0" distB="0" distL="0" distR="0" wp14:anchorId="78CAC9CB" wp14:editId="7CA77C0B">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9" cstate="print"/>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rsidRPr="00CB0456">
              <w:rPr>
                <w:sz w:val="22"/>
                <w:szCs w:val="22"/>
              </w:rPr>
              <w:t xml:space="preserve"> </w:t>
            </w:r>
          </w:p>
        </w:tc>
        <w:tc>
          <w:tcPr>
            <w:tcW w:w="0" w:type="auto"/>
            <w:tcBorders>
              <w:left w:val="nil"/>
            </w:tcBorders>
          </w:tcPr>
          <w:p w14:paraId="70DBB66B" w14:textId="77777777" w:rsidR="00D934DC" w:rsidRPr="00CB0456" w:rsidRDefault="00D934DC" w:rsidP="005C26E2">
            <w:pPr>
              <w:pStyle w:val="Body"/>
              <w:ind w:left="0"/>
              <w:rPr>
                <w:sz w:val="22"/>
                <w:szCs w:val="22"/>
              </w:rPr>
            </w:pPr>
            <w:r w:rsidRPr="00CB0456">
              <w:rPr>
                <w:sz w:val="22"/>
                <w:szCs w:val="22"/>
              </w:rPr>
              <w:t>Set plot parameters</w:t>
            </w:r>
          </w:p>
        </w:tc>
        <w:tc>
          <w:tcPr>
            <w:tcW w:w="0" w:type="auto"/>
          </w:tcPr>
          <w:p w14:paraId="37F224AD" w14:textId="77777777" w:rsidR="00D934DC" w:rsidRPr="00CB0456" w:rsidRDefault="00D934DC" w:rsidP="005C26E2">
            <w:pPr>
              <w:pStyle w:val="Body"/>
              <w:ind w:left="98" w:firstLine="15"/>
              <w:rPr>
                <w:sz w:val="22"/>
                <w:szCs w:val="22"/>
              </w:rPr>
            </w:pPr>
            <w:r w:rsidRPr="00CB0456">
              <w:rPr>
                <w:sz w:val="22"/>
                <w:szCs w:val="22"/>
              </w:rPr>
              <w:t>Click on this button to change the display parameters for the graph. The following Dialog is displayed.</w:t>
            </w:r>
          </w:p>
          <w:p w14:paraId="5F75D9C9" w14:textId="77777777" w:rsidR="00D934DC" w:rsidRPr="00CB0456" w:rsidRDefault="00D934DC" w:rsidP="005C26E2">
            <w:pPr>
              <w:pStyle w:val="FigureinTable"/>
              <w:ind w:left="98" w:firstLine="15"/>
              <w:rPr>
                <w:sz w:val="22"/>
                <w:szCs w:val="22"/>
                <w:u w:val="single"/>
              </w:rPr>
            </w:pPr>
            <w:r w:rsidRPr="00CB0456">
              <w:rPr>
                <w:szCs w:val="22"/>
                <w:u w:val="single"/>
                <w:lang w:val="en-GB" w:eastAsia="en-GB"/>
              </w:rPr>
              <w:drawing>
                <wp:inline distT="0" distB="0" distL="0" distR="0" wp14:anchorId="6EDADE71" wp14:editId="404EB87E">
                  <wp:extent cx="3597606" cy="2595555"/>
                  <wp:effectExtent l="0" t="19050" r="79044" b="52395"/>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0" cstate="print"/>
                          <a:srcRect/>
                          <a:stretch>
                            <a:fillRect/>
                          </a:stretch>
                        </pic:blipFill>
                        <pic:spPr bwMode="auto">
                          <a:xfrm>
                            <a:off x="0" y="0"/>
                            <a:ext cx="3603734" cy="259997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FDC2665" w14:textId="0B73DBAE" w:rsidR="007C44E8" w:rsidRPr="00CB0456" w:rsidRDefault="007C44E8" w:rsidP="005C26E2">
            <w:pPr>
              <w:pStyle w:val="Caption"/>
              <w:ind w:left="98" w:firstLine="15"/>
              <w:rPr>
                <w:sz w:val="22"/>
                <w:szCs w:val="22"/>
              </w:rPr>
            </w:pPr>
            <w:r w:rsidRPr="00CB0456">
              <w:rPr>
                <w:sz w:val="22"/>
                <w:szCs w:val="22"/>
              </w:rPr>
              <w:t xml:space="preserve">Figure </w:t>
            </w:r>
            <w:r w:rsidRPr="00CB0456">
              <w:rPr>
                <w:sz w:val="22"/>
                <w:szCs w:val="22"/>
              </w:rPr>
              <w:fldChar w:fldCharType="begin"/>
            </w:r>
            <w:r w:rsidRPr="00CB0456">
              <w:rPr>
                <w:sz w:val="22"/>
                <w:szCs w:val="22"/>
              </w:rPr>
              <w:instrText xml:space="preserve"> SEQ Figure \* ARABIC </w:instrText>
            </w:r>
            <w:r w:rsidRPr="00CB0456">
              <w:rPr>
                <w:sz w:val="22"/>
                <w:szCs w:val="22"/>
              </w:rPr>
              <w:fldChar w:fldCharType="separate"/>
            </w:r>
            <w:r w:rsidR="000C7C57">
              <w:rPr>
                <w:noProof/>
                <w:sz w:val="22"/>
                <w:szCs w:val="22"/>
              </w:rPr>
              <w:t>51</w:t>
            </w:r>
            <w:r w:rsidRPr="00CB0456">
              <w:rPr>
                <w:sz w:val="22"/>
                <w:szCs w:val="22"/>
              </w:rPr>
              <w:fldChar w:fldCharType="end"/>
            </w:r>
            <w:r w:rsidRPr="00CB0456">
              <w:rPr>
                <w:sz w:val="22"/>
                <w:szCs w:val="22"/>
              </w:rPr>
              <w:t>: Plotting dialog</w:t>
            </w:r>
          </w:p>
          <w:p w14:paraId="39D43A60" w14:textId="77777777" w:rsidR="00D934DC" w:rsidRPr="00CB0456" w:rsidRDefault="00D934DC" w:rsidP="005C26E2">
            <w:pPr>
              <w:pStyle w:val="HangingIndentinTable"/>
              <w:ind w:left="98" w:firstLine="15"/>
              <w:rPr>
                <w:sz w:val="22"/>
                <w:szCs w:val="22"/>
              </w:rPr>
            </w:pPr>
            <w:r w:rsidRPr="00CB0456">
              <w:rPr>
                <w:rStyle w:val="GUIWord"/>
                <w:u w:val="single"/>
              </w:rPr>
              <w:t>Title:</w:t>
            </w:r>
            <w:r w:rsidRPr="00CB0456">
              <w:rPr>
                <w:sz w:val="22"/>
                <w:szCs w:val="22"/>
              </w:rPr>
              <w:tab/>
              <w:t>Enter the Title you want to appear at the top of the printed page.</w:t>
            </w:r>
          </w:p>
          <w:p w14:paraId="1DD03E9B" w14:textId="77777777" w:rsidR="00D934DC" w:rsidRPr="00CB0456" w:rsidRDefault="00D934DC" w:rsidP="005C26E2">
            <w:pPr>
              <w:pStyle w:val="HangingIndentinTable"/>
              <w:ind w:left="98" w:firstLine="15"/>
              <w:rPr>
                <w:sz w:val="22"/>
                <w:szCs w:val="22"/>
              </w:rPr>
            </w:pPr>
            <w:r w:rsidRPr="00CB0456">
              <w:rPr>
                <w:rStyle w:val="GUIWord"/>
                <w:u w:val="single"/>
              </w:rPr>
              <w:t>Caption:</w:t>
            </w:r>
            <w:r w:rsidRPr="00CB0456">
              <w:rPr>
                <w:sz w:val="22"/>
                <w:szCs w:val="22"/>
              </w:rPr>
              <w:tab/>
              <w:t>Enter text that you want to appear under the graph.</w:t>
            </w:r>
          </w:p>
          <w:p w14:paraId="58FE8FF5" w14:textId="77777777" w:rsidR="00D934DC" w:rsidRPr="00CB0456" w:rsidRDefault="00D934DC" w:rsidP="005C26E2">
            <w:pPr>
              <w:pStyle w:val="HangingIndentinTable"/>
              <w:ind w:left="98" w:firstLine="15"/>
              <w:rPr>
                <w:sz w:val="22"/>
                <w:szCs w:val="22"/>
              </w:rPr>
            </w:pPr>
            <w:r w:rsidRPr="00CB0456">
              <w:rPr>
                <w:rStyle w:val="GUIWord"/>
                <w:u w:val="single"/>
              </w:rPr>
              <w:t>X/Y Label:</w:t>
            </w:r>
            <w:r w:rsidRPr="00CB0456">
              <w:rPr>
                <w:sz w:val="22"/>
                <w:szCs w:val="22"/>
              </w:rPr>
              <w:tab/>
              <w:t>Enter the labels that you want to use to label the X and Y axes.</w:t>
            </w:r>
          </w:p>
          <w:p w14:paraId="38E58711" w14:textId="77777777" w:rsidR="00D934DC" w:rsidRPr="00CB0456" w:rsidRDefault="00D934DC" w:rsidP="005C26E2">
            <w:pPr>
              <w:pStyle w:val="HangingIndentinTable"/>
              <w:ind w:left="98" w:firstLine="15"/>
              <w:rPr>
                <w:sz w:val="22"/>
                <w:szCs w:val="22"/>
              </w:rPr>
            </w:pPr>
            <w:r w:rsidRPr="00CB0456">
              <w:rPr>
                <w:rStyle w:val="GUIWord"/>
                <w:u w:val="single"/>
              </w:rPr>
              <w:t>X/Y Range:</w:t>
            </w:r>
            <w:r w:rsidRPr="00CB0456">
              <w:rPr>
                <w:sz w:val="22"/>
                <w:szCs w:val="22"/>
              </w:rPr>
              <w:tab/>
              <w:t>Enter the lowest and highest values that you want to appear on the X and Y axes. The two values in each question must be separated by a comma.</w:t>
            </w:r>
          </w:p>
          <w:p w14:paraId="587B6194" w14:textId="77777777" w:rsidR="00D934DC" w:rsidRPr="00CB0456" w:rsidRDefault="00D934DC" w:rsidP="005C26E2">
            <w:pPr>
              <w:pStyle w:val="HangingIndentinTable"/>
              <w:ind w:left="98" w:firstLine="15"/>
              <w:rPr>
                <w:sz w:val="22"/>
                <w:szCs w:val="22"/>
              </w:rPr>
            </w:pPr>
            <w:r w:rsidRPr="00CB0456">
              <w:rPr>
                <w:rStyle w:val="GUIWord"/>
                <w:u w:val="single"/>
              </w:rPr>
              <w:t>Marks:</w:t>
            </w:r>
            <w:r w:rsidRPr="00CB0456">
              <w:rPr>
                <w:sz w:val="22"/>
                <w:szCs w:val="22"/>
              </w:rPr>
              <w:tab/>
              <w:t>Select the way you want the data points represented on the graph.</w:t>
            </w:r>
          </w:p>
          <w:p w14:paraId="105B52C5" w14:textId="77777777" w:rsidR="00D934DC" w:rsidRPr="00CB0456" w:rsidRDefault="00D934DC" w:rsidP="005C26E2">
            <w:pPr>
              <w:pStyle w:val="HangingIndentinTable"/>
              <w:ind w:left="98" w:firstLine="15"/>
              <w:rPr>
                <w:sz w:val="22"/>
                <w:szCs w:val="22"/>
              </w:rPr>
            </w:pPr>
            <w:r w:rsidRPr="00CB0456">
              <w:rPr>
                <w:rStyle w:val="GUIWord"/>
                <w:u w:val="single"/>
              </w:rPr>
              <w:t>X/Y Ticks:</w:t>
            </w:r>
            <w:r w:rsidRPr="00CB0456">
              <w:rPr>
                <w:sz w:val="22"/>
                <w:szCs w:val="22"/>
              </w:rPr>
              <w:tab/>
              <w:t>Place specific labels along the X and Y axes. For example, entering “Threshold 450.3, Maximum 670.23” will place the string “Threshold” at the point 450.3 along the axis and “Maximum” at 670.23.</w:t>
            </w:r>
          </w:p>
          <w:p w14:paraId="1A83078A" w14:textId="77777777" w:rsidR="00D934DC" w:rsidRPr="00CB0456" w:rsidRDefault="00D934DC" w:rsidP="005C26E2">
            <w:pPr>
              <w:pStyle w:val="HangingIndentinTable"/>
              <w:ind w:left="98" w:firstLine="15"/>
              <w:rPr>
                <w:sz w:val="22"/>
                <w:szCs w:val="22"/>
              </w:rPr>
            </w:pPr>
            <w:r w:rsidRPr="00CB0456">
              <w:rPr>
                <w:rStyle w:val="GUIWord"/>
                <w:u w:val="single"/>
              </w:rPr>
              <w:t>Grid:</w:t>
            </w:r>
            <w:r w:rsidRPr="00CB0456">
              <w:rPr>
                <w:sz w:val="22"/>
                <w:szCs w:val="22"/>
              </w:rPr>
              <w:tab/>
              <w:t xml:space="preserve">If checked, the graph will include a grid. </w:t>
            </w:r>
          </w:p>
          <w:p w14:paraId="2FC506E9" w14:textId="77777777" w:rsidR="00D934DC" w:rsidRPr="00CB0456" w:rsidRDefault="00D934DC" w:rsidP="005C26E2">
            <w:pPr>
              <w:pStyle w:val="HangingIndentinTable"/>
              <w:ind w:left="98" w:firstLine="15"/>
              <w:rPr>
                <w:sz w:val="22"/>
                <w:szCs w:val="22"/>
              </w:rPr>
            </w:pPr>
            <w:r w:rsidRPr="00CB0456">
              <w:rPr>
                <w:rStyle w:val="GUIWord"/>
                <w:u w:val="single"/>
              </w:rPr>
              <w:t>Stems:</w:t>
            </w:r>
            <w:r w:rsidRPr="00CB0456">
              <w:rPr>
                <w:sz w:val="22"/>
                <w:szCs w:val="22"/>
              </w:rPr>
              <w:tab/>
              <w:t>If checked, each data point will be joined to the X axis by a straight line.</w:t>
            </w:r>
          </w:p>
          <w:p w14:paraId="34A6E0F4" w14:textId="77777777" w:rsidR="00D934DC" w:rsidRPr="00CB0456" w:rsidRDefault="00D934DC" w:rsidP="005C26E2">
            <w:pPr>
              <w:pStyle w:val="HangingIndentinTable"/>
              <w:ind w:left="98" w:firstLine="15"/>
              <w:rPr>
                <w:sz w:val="22"/>
                <w:szCs w:val="22"/>
              </w:rPr>
            </w:pPr>
            <w:r w:rsidRPr="00CB0456">
              <w:rPr>
                <w:rStyle w:val="GUIWord"/>
                <w:u w:val="single"/>
              </w:rPr>
              <w:t>Connect:</w:t>
            </w:r>
            <w:r w:rsidRPr="00CB0456">
              <w:rPr>
                <w:sz w:val="22"/>
                <w:szCs w:val="22"/>
              </w:rPr>
              <w:tab/>
              <w:t xml:space="preserve">If checked, the data points will be joined by straight lines. If you check this option, it is probably best to select the option </w:t>
            </w:r>
            <w:r w:rsidRPr="00CB0456">
              <w:rPr>
                <w:rStyle w:val="GUIWord"/>
                <w:u w:val="single"/>
              </w:rPr>
              <w:t>None</w:t>
            </w:r>
            <w:r w:rsidRPr="00CB0456">
              <w:rPr>
                <w:sz w:val="22"/>
                <w:szCs w:val="22"/>
              </w:rPr>
              <w:t xml:space="preserve"> for the </w:t>
            </w:r>
            <w:r w:rsidRPr="00CB0456">
              <w:rPr>
                <w:rStyle w:val="GUIWord"/>
                <w:u w:val="single"/>
              </w:rPr>
              <w:t>Marks:</w:t>
            </w:r>
            <w:r w:rsidRPr="00CB0456">
              <w:rPr>
                <w:sz w:val="22"/>
                <w:szCs w:val="22"/>
              </w:rPr>
              <w:t xml:space="preserve"> question in order to show a thin clean line.</w:t>
            </w:r>
          </w:p>
          <w:p w14:paraId="0110AEFC" w14:textId="77777777" w:rsidR="00D934DC" w:rsidRPr="00CB0456" w:rsidRDefault="00D934DC" w:rsidP="005C26E2">
            <w:pPr>
              <w:pStyle w:val="HangingIndentinTable"/>
              <w:ind w:left="98" w:firstLine="15"/>
              <w:rPr>
                <w:sz w:val="22"/>
                <w:szCs w:val="22"/>
              </w:rPr>
            </w:pPr>
            <w:r w:rsidRPr="00CB0456">
              <w:rPr>
                <w:rStyle w:val="GUIWord"/>
                <w:u w:val="single"/>
              </w:rPr>
              <w:t>Use Color:</w:t>
            </w:r>
            <w:r w:rsidRPr="00CB0456">
              <w:rPr>
                <w:sz w:val="22"/>
                <w:szCs w:val="22"/>
              </w:rPr>
              <w:tab/>
              <w:t>If checked, the various data lines on the graph will be given different colours. If not checked, they will all be black.</w:t>
            </w:r>
          </w:p>
          <w:p w14:paraId="7815B1D1" w14:textId="77777777" w:rsidR="00D934DC" w:rsidRPr="00CB0456" w:rsidRDefault="00D934DC" w:rsidP="005C26E2">
            <w:pPr>
              <w:pStyle w:val="HangingIndentinTable"/>
              <w:ind w:left="98" w:firstLine="15"/>
              <w:rPr>
                <w:sz w:val="22"/>
                <w:szCs w:val="22"/>
              </w:rPr>
            </w:pPr>
            <w:r w:rsidRPr="00CB0456">
              <w:rPr>
                <w:rStyle w:val="GUIWord"/>
                <w:u w:val="single"/>
              </w:rPr>
              <w:t>Use Line Styles:</w:t>
            </w:r>
            <w:r w:rsidRPr="00CB0456">
              <w:rPr>
                <w:sz w:val="22"/>
                <w:szCs w:val="22"/>
              </w:rPr>
              <w:t xml:space="preserve">   </w:t>
            </w:r>
            <w:r w:rsidRPr="00CB0456">
              <w:rPr>
                <w:sz w:val="22"/>
                <w:szCs w:val="22"/>
              </w:rPr>
              <w:tab/>
              <w:t xml:space="preserve">If checked, the data points will be connected with dashed lines. This option has no effect unless </w:t>
            </w:r>
            <w:r w:rsidRPr="00CB0456">
              <w:rPr>
                <w:rStyle w:val="GUIWord"/>
                <w:u w:val="single"/>
              </w:rPr>
              <w:lastRenderedPageBreak/>
              <w:t>Connect:</w:t>
            </w:r>
            <w:r w:rsidRPr="00CB0456">
              <w:rPr>
                <w:sz w:val="22"/>
                <w:szCs w:val="22"/>
              </w:rPr>
              <w:t xml:space="preserve"> is checked.</w:t>
            </w:r>
          </w:p>
          <w:p w14:paraId="73538893" w14:textId="77777777" w:rsidR="00D934DC" w:rsidRPr="00CB0456" w:rsidRDefault="00D934DC" w:rsidP="005C26E2">
            <w:pPr>
              <w:pStyle w:val="TableText"/>
              <w:ind w:left="98" w:firstLine="15"/>
              <w:rPr>
                <w:sz w:val="22"/>
                <w:szCs w:val="22"/>
              </w:rPr>
            </w:pPr>
            <w:r w:rsidRPr="00CB0456">
              <w:rPr>
                <w:sz w:val="22"/>
                <w:szCs w:val="22"/>
              </w:rPr>
              <w:t>These details are not remembered once you move away from viewing this graph.</w:t>
            </w:r>
          </w:p>
        </w:tc>
      </w:tr>
      <w:tr w:rsidR="00D934DC" w:rsidRPr="00CB0456" w14:paraId="73E1B6BE" w14:textId="77777777" w:rsidTr="00CB0456">
        <w:trPr>
          <w:trHeight w:val="1010"/>
        </w:trPr>
        <w:tc>
          <w:tcPr>
            <w:tcW w:w="0" w:type="auto"/>
            <w:tcBorders>
              <w:right w:val="nil"/>
            </w:tcBorders>
          </w:tcPr>
          <w:p w14:paraId="568705DA" w14:textId="77777777" w:rsidR="00D934DC" w:rsidRPr="00CB0456" w:rsidRDefault="00D934DC" w:rsidP="00CB0456">
            <w:pPr>
              <w:pStyle w:val="Body"/>
              <w:ind w:hanging="709"/>
              <w:rPr>
                <w:sz w:val="22"/>
                <w:szCs w:val="22"/>
              </w:rPr>
            </w:pPr>
            <w:r w:rsidRPr="00CB0456">
              <w:rPr>
                <w:noProof/>
                <w:szCs w:val="22"/>
                <w:lang w:eastAsia="en-GB"/>
              </w:rPr>
              <w:lastRenderedPageBreak/>
              <w:drawing>
                <wp:inline distT="0" distB="0" distL="0" distR="0" wp14:anchorId="24717B81" wp14:editId="2708956A">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9" cstate="print"/>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rsidRPr="00CB0456">
              <w:rPr>
                <w:sz w:val="22"/>
                <w:szCs w:val="22"/>
              </w:rPr>
              <w:t xml:space="preserve"> </w:t>
            </w:r>
          </w:p>
        </w:tc>
        <w:tc>
          <w:tcPr>
            <w:tcW w:w="0" w:type="auto"/>
            <w:tcBorders>
              <w:left w:val="nil"/>
            </w:tcBorders>
          </w:tcPr>
          <w:p w14:paraId="14F8653F" w14:textId="77777777" w:rsidR="00D934DC" w:rsidRPr="00CB0456" w:rsidRDefault="00D934DC" w:rsidP="00CB0456">
            <w:pPr>
              <w:pStyle w:val="Body"/>
              <w:ind w:hanging="709"/>
              <w:rPr>
                <w:sz w:val="22"/>
                <w:szCs w:val="22"/>
              </w:rPr>
            </w:pPr>
            <w:r w:rsidRPr="00CB0456">
              <w:rPr>
                <w:sz w:val="22"/>
                <w:szCs w:val="22"/>
              </w:rPr>
              <w:t>Fit data</w:t>
            </w:r>
          </w:p>
        </w:tc>
        <w:tc>
          <w:tcPr>
            <w:tcW w:w="0" w:type="auto"/>
          </w:tcPr>
          <w:p w14:paraId="1850EEB1" w14:textId="77777777" w:rsidR="00D934DC" w:rsidRPr="00CB0456" w:rsidRDefault="00D934DC" w:rsidP="005C26E2">
            <w:pPr>
              <w:pStyle w:val="Body"/>
              <w:ind w:left="113"/>
              <w:rPr>
                <w:sz w:val="22"/>
                <w:szCs w:val="22"/>
              </w:rPr>
            </w:pPr>
            <w:r w:rsidRPr="00CB0456">
              <w:rPr>
                <w:sz w:val="22"/>
                <w:szCs w:val="22"/>
              </w:rPr>
              <w:t>Click on this button to set the graph axis parameters to values which fit the displayed axes to the data.</w:t>
            </w:r>
          </w:p>
        </w:tc>
      </w:tr>
    </w:tbl>
    <w:p w14:paraId="352C8AF0" w14:textId="77777777" w:rsidR="00D934DC" w:rsidRPr="00B350A0" w:rsidRDefault="00D934DC" w:rsidP="004A51AA">
      <w:pPr>
        <w:pStyle w:val="Body"/>
      </w:pPr>
      <w:r w:rsidRPr="00B350A0">
        <w:t xml:space="preserve">SPECCHIO scales the graph’s Y Axis for Spectra with </w:t>
      </w:r>
      <w:r w:rsidRPr="00B350A0">
        <w:rPr>
          <w:rStyle w:val="GUIWord"/>
          <w:u w:val="single"/>
        </w:rPr>
        <w:t>Measurement unit</w:t>
      </w:r>
      <w:r w:rsidRPr="00B350A0">
        <w:t xml:space="preserve"> set to </w:t>
      </w:r>
      <w:r w:rsidRPr="00B350A0">
        <w:rPr>
          <w:rStyle w:val="GUIWord"/>
          <w:u w:val="single"/>
        </w:rPr>
        <w:t>Reflectance</w:t>
      </w:r>
      <w:r w:rsidRPr="00B350A0">
        <w:t xml:space="preserve"> to display correctly even when there is strong atmospheric noise in the usual regions of 1350-1440nm, 1790-1980nm and 2360-2500nm. For these graphs, the maximum Y value is set by calculating the mean and standard deviation in the wavelength region 300-1200nm and then setting...</w:t>
      </w:r>
    </w:p>
    <w:p w14:paraId="08DAF308" w14:textId="77777777" w:rsidR="00D934DC" w:rsidRPr="00B350A0" w:rsidRDefault="00D934DC" w:rsidP="004A51AA">
      <w:pPr>
        <w:pStyle w:val="Formula"/>
      </w:pPr>
      <w:r w:rsidRPr="00B350A0">
        <w:t>Max Y Axis value = Mean + 3 * StdDev</w:t>
      </w:r>
    </w:p>
    <w:p w14:paraId="52AA2537" w14:textId="66D04773" w:rsidR="00D934DC" w:rsidRPr="00B350A0" w:rsidRDefault="00D934DC" w:rsidP="004A51AA">
      <w:pPr>
        <w:pStyle w:val="Body"/>
      </w:pPr>
      <w:r w:rsidRPr="00B350A0">
        <w:t xml:space="preserve">When Spectra having no Sensor definition are plotted, the X-axis will represent bands and not </w:t>
      </w:r>
      <w:r w:rsidR="007C44E8" w:rsidRPr="00B350A0">
        <w:t>wavelengths</w:t>
      </w:r>
      <w:r w:rsidRPr="00B350A0">
        <w:t>.</w:t>
      </w:r>
    </w:p>
    <w:p w14:paraId="6462885E" w14:textId="77777777" w:rsidR="00D934DC" w:rsidRPr="00B350A0" w:rsidRDefault="00D934DC" w:rsidP="004A51AA">
      <w:pPr>
        <w:pStyle w:val="Body"/>
      </w:pPr>
      <w:r w:rsidRPr="00B350A0">
        <w:t>For sensors comprising broad and narrow band elements (e.g. MFR) only the narrow bands will be plotted.</w:t>
      </w:r>
    </w:p>
    <w:p w14:paraId="1A8AD939" w14:textId="77777777" w:rsidR="004118EB" w:rsidRPr="00B350A0" w:rsidRDefault="004118EB" w:rsidP="00941E8C">
      <w:pPr>
        <w:pStyle w:val="Heading2"/>
      </w:pPr>
      <w:bookmarkStart w:id="469" w:name="_Toc398023950"/>
      <w:bookmarkStart w:id="470" w:name="_Toc506895583"/>
      <w:bookmarkStart w:id="471" w:name="_Ref153761992"/>
      <w:bookmarkStart w:id="472" w:name="_Ref157230540"/>
      <w:bookmarkStart w:id="473" w:name="_Toc355280390"/>
      <w:bookmarkStart w:id="474" w:name="_Toc398023947"/>
      <w:bookmarkStart w:id="475" w:name="_Ref413409711"/>
      <w:r w:rsidRPr="00B350A0">
        <w:t>Spectral plot</w:t>
      </w:r>
      <w:bookmarkEnd w:id="469"/>
      <w:bookmarkEnd w:id="470"/>
    </w:p>
    <w:p w14:paraId="5BBC0E50" w14:textId="77777777" w:rsidR="004118EB" w:rsidRPr="00B350A0" w:rsidRDefault="004118EB" w:rsidP="004A51AA">
      <w:pPr>
        <w:pStyle w:val="Body"/>
      </w:pPr>
      <w:r w:rsidRPr="00B350A0">
        <w:t>Using this option, plots of all currently selected Spectra are displayed.</w:t>
      </w:r>
    </w:p>
    <w:p w14:paraId="587DEC27" w14:textId="77777777" w:rsidR="004118EB" w:rsidRPr="00B350A0" w:rsidRDefault="004118EB" w:rsidP="004A51AA">
      <w:pPr>
        <w:pStyle w:val="Body"/>
      </w:pPr>
      <w:r w:rsidRPr="00B350A0">
        <w:t xml:space="preserve">Separate plots are created based on the setting of the </w:t>
      </w:r>
      <w:r w:rsidRPr="00B350A0">
        <w:rPr>
          <w:rStyle w:val="GUIWord"/>
          <w:u w:val="single"/>
        </w:rPr>
        <w:t xml:space="preserve">Splitting rules for file export and plotting: </w:t>
      </w:r>
      <w:r w:rsidRPr="00B350A0">
        <w:t>question in the</w:t>
      </w:r>
      <w:r w:rsidRPr="00B350A0">
        <w:rPr>
          <w:rStyle w:val="GUIWord"/>
          <w:u w:val="single"/>
        </w:rPr>
        <w:t xml:space="preserve"> Query Builder </w:t>
      </w:r>
      <w:r w:rsidRPr="00B350A0">
        <w:t>or</w:t>
      </w:r>
      <w:r w:rsidRPr="00B350A0">
        <w:rPr>
          <w:rStyle w:val="GUIWord"/>
          <w:u w:val="single"/>
        </w:rPr>
        <w:t xml:space="preserve"> Spectrum Browser </w:t>
      </w:r>
      <w:r w:rsidRPr="00B350A0">
        <w:t>dialogs</w:t>
      </w:r>
      <w:r w:rsidRPr="00B350A0">
        <w:rPr>
          <w:rStyle w:val="GUIWord"/>
          <w:u w:val="single"/>
        </w:rPr>
        <w:t>.</w:t>
      </w:r>
    </w:p>
    <w:p w14:paraId="7247BCEB" w14:textId="1FD8D767" w:rsidR="00934D5F" w:rsidRPr="00B350A0" w:rsidRDefault="00934D5F" w:rsidP="004A51AA">
      <w:pPr>
        <w:pStyle w:val="Body"/>
      </w:pPr>
      <w:r w:rsidRPr="00B350A0">
        <w:rPr>
          <w:noProof/>
          <w:lang w:eastAsia="en-GB"/>
        </w:rPr>
        <w:drawing>
          <wp:inline distT="0" distB="0" distL="0" distR="0" wp14:anchorId="010398EB" wp14:editId="5A484985">
            <wp:extent cx="2571750" cy="2002291"/>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4"/>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579894" cy="2008631"/>
                    </a:xfrm>
                    <a:prstGeom prst="rect">
                      <a:avLst/>
                    </a:prstGeom>
                    <a:noFill/>
                    <a:ln>
                      <a:noFill/>
                    </a:ln>
                  </pic:spPr>
                </pic:pic>
              </a:graphicData>
            </a:graphic>
          </wp:inline>
        </w:drawing>
      </w:r>
      <w:r w:rsidRPr="00B350A0">
        <w:t xml:space="preserve"> </w:t>
      </w:r>
      <w:r w:rsidR="008C474D" w:rsidRPr="00B350A0">
        <w:rPr>
          <w:noProof/>
          <w:lang w:eastAsia="en-GB"/>
        </w:rPr>
        <w:drawing>
          <wp:inline distT="0" distB="0" distL="0" distR="0" wp14:anchorId="5CCC5C63" wp14:editId="72B3E4C4">
            <wp:extent cx="2533754" cy="1894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557524" cy="1912616"/>
                    </a:xfrm>
                    <a:prstGeom prst="rect">
                      <a:avLst/>
                    </a:prstGeom>
                  </pic:spPr>
                </pic:pic>
              </a:graphicData>
            </a:graphic>
          </wp:inline>
        </w:drawing>
      </w:r>
    </w:p>
    <w:p w14:paraId="75CCBAC5" w14:textId="3C70F3F0" w:rsidR="00934D5F" w:rsidRPr="00DA48C2" w:rsidRDefault="00934D5F" w:rsidP="00941E8C">
      <w:pPr>
        <w:pStyle w:val="Caption"/>
      </w:pPr>
      <w:r w:rsidRPr="00DA48C2">
        <w:t xml:space="preserve">Figure </w:t>
      </w:r>
      <w:r w:rsidRPr="00DA48C2">
        <w:fldChar w:fldCharType="begin"/>
      </w:r>
      <w:r w:rsidRPr="00DA48C2">
        <w:instrText xml:space="preserve"> SEQ Figure \* ARABIC </w:instrText>
      </w:r>
      <w:r w:rsidRPr="00DA48C2">
        <w:fldChar w:fldCharType="separate"/>
      </w:r>
      <w:r w:rsidR="000C7C57">
        <w:rPr>
          <w:noProof/>
        </w:rPr>
        <w:t>52</w:t>
      </w:r>
      <w:r w:rsidRPr="00DA48C2">
        <w:fldChar w:fldCharType="end"/>
      </w:r>
      <w:r w:rsidRPr="00DA48C2">
        <w:t xml:space="preserve">: </w:t>
      </w:r>
      <w:r w:rsidR="002F14E5" w:rsidRPr="00DA48C2">
        <w:t xml:space="preserve">Spectral plot examples: </w:t>
      </w:r>
      <w:r w:rsidRPr="00DA48C2">
        <w:t xml:space="preserve">target and reference panel radiance spectra (left), </w:t>
      </w:r>
      <w:r w:rsidR="002F14E5" w:rsidRPr="00DA48C2">
        <w:t xml:space="preserve">selected </w:t>
      </w:r>
      <w:r w:rsidRPr="00DA48C2">
        <w:t xml:space="preserve">grass </w:t>
      </w:r>
      <w:r w:rsidR="008C474D" w:rsidRPr="00DA48C2">
        <w:t>reflectance</w:t>
      </w:r>
      <w:r w:rsidRPr="00DA48C2">
        <w:t xml:space="preserve"> (right)</w:t>
      </w:r>
      <w:r w:rsidR="003A5640" w:rsidRPr="00DA48C2">
        <w:t xml:space="preserve"> plotted </w:t>
      </w:r>
      <w:r w:rsidR="008C474D" w:rsidRPr="00DA48C2">
        <w:t xml:space="preserve">in separate </w:t>
      </w:r>
      <w:r w:rsidR="003A5640" w:rsidRPr="00DA48C2">
        <w:t>graph</w:t>
      </w:r>
      <w:r w:rsidR="008C474D" w:rsidRPr="00DA48C2">
        <w:t>s per measurement unit</w:t>
      </w:r>
    </w:p>
    <w:p w14:paraId="45277440" w14:textId="3AE2EA5C" w:rsidR="00934D5F" w:rsidRPr="00B350A0" w:rsidRDefault="00934D5F" w:rsidP="004A51AA">
      <w:pPr>
        <w:pStyle w:val="Note"/>
      </w:pPr>
      <w:r w:rsidRPr="00B350A0">
        <w:t xml:space="preserve">Note: </w:t>
      </w:r>
      <w:r w:rsidRPr="00B350A0">
        <w:tab/>
        <w:t>The range of the Y-Axis is dynamically adjusted for the range of the selected spectra.</w:t>
      </w:r>
      <w:r w:rsidR="00052480" w:rsidRPr="00B350A0">
        <w:t xml:space="preserve"> Reflectance plots use a statistical approach including the VNIR range but excluding water vapour bands to avoid plot Y-Axis scale being dominated by noise. </w:t>
      </w:r>
    </w:p>
    <w:p w14:paraId="7F8E1E77" w14:textId="39D2A77B" w:rsidR="004118EB" w:rsidRPr="00B350A0" w:rsidRDefault="004118EB" w:rsidP="004A51AA">
      <w:pPr>
        <w:pStyle w:val="Body"/>
      </w:pPr>
      <w:r w:rsidRPr="00B350A0">
        <w:t xml:space="preserve">The four plot options that are described in </w:t>
      </w:r>
      <w:r w:rsidRPr="00B350A0">
        <w:rPr>
          <w:i/>
        </w:rPr>
        <w:t xml:space="preserve">Section </w:t>
      </w:r>
      <w:r w:rsidR="003A5640" w:rsidRPr="00B350A0">
        <w:rPr>
          <w:i/>
        </w:rPr>
        <w:fldChar w:fldCharType="begin"/>
      </w:r>
      <w:r w:rsidR="003A5640" w:rsidRPr="00B350A0">
        <w:rPr>
          <w:i/>
        </w:rPr>
        <w:instrText xml:space="preserve"> REF _Ref153761959 \r \h </w:instrText>
      </w:r>
      <w:r w:rsidR="00B350A0">
        <w:rPr>
          <w:i/>
        </w:rPr>
        <w:instrText xml:space="preserve"> \* MERGEFORMAT </w:instrText>
      </w:r>
      <w:r w:rsidR="003A5640" w:rsidRPr="00B350A0">
        <w:rPr>
          <w:i/>
        </w:rPr>
      </w:r>
      <w:r w:rsidR="003A5640" w:rsidRPr="00B350A0">
        <w:rPr>
          <w:i/>
        </w:rPr>
        <w:fldChar w:fldCharType="separate"/>
      </w:r>
      <w:r w:rsidR="000C7C57">
        <w:rPr>
          <w:i/>
        </w:rPr>
        <w:t>10.3</w:t>
      </w:r>
      <w:r w:rsidR="003A5640" w:rsidRPr="00B350A0">
        <w:rPr>
          <w:i/>
        </w:rPr>
        <w:fldChar w:fldCharType="end"/>
      </w:r>
      <w:r w:rsidRPr="00B350A0">
        <w:rPr>
          <w:rStyle w:val="CrossReference"/>
          <w:i w:val="0"/>
          <w:u w:val="single"/>
        </w:rPr>
        <w:t xml:space="preserve"> </w:t>
      </w:r>
      <w:r w:rsidRPr="00B350A0">
        <w:fldChar w:fldCharType="begin"/>
      </w:r>
      <w:r w:rsidRPr="00B350A0">
        <w:instrText xml:space="preserve"> REF _Ref153761959 \h  \* MERGEFORMAT </w:instrText>
      </w:r>
      <w:r w:rsidRPr="00B350A0">
        <w:fldChar w:fldCharType="separate"/>
      </w:r>
      <w:r w:rsidR="000C7C57" w:rsidRPr="000C7C57">
        <w:rPr>
          <w:i/>
        </w:rPr>
        <w:t>Show Report</w:t>
      </w:r>
      <w:r w:rsidRPr="00B350A0">
        <w:fldChar w:fldCharType="end"/>
      </w:r>
      <w:r w:rsidRPr="00B350A0">
        <w:t xml:space="preserve"> are also available for the Spectral Plot option. They relate to the four buttons shown at the top right of the above </w:t>
      </w:r>
      <w:r w:rsidR="008C474D" w:rsidRPr="00B350A0">
        <w:t>plotting windows</w:t>
      </w:r>
      <w:r w:rsidRPr="00B350A0">
        <w:t>.</w:t>
      </w:r>
    </w:p>
    <w:p w14:paraId="0FA4447D" w14:textId="77777777" w:rsidR="004118EB" w:rsidRPr="00B350A0" w:rsidRDefault="004118EB" w:rsidP="00941E8C">
      <w:pPr>
        <w:pStyle w:val="Heading2"/>
      </w:pPr>
      <w:bookmarkStart w:id="476" w:name="_Toc398023949"/>
      <w:bookmarkStart w:id="477" w:name="_Toc506895584"/>
      <w:r w:rsidRPr="00B350A0">
        <w:t>Process</w:t>
      </w:r>
      <w:bookmarkEnd w:id="476"/>
      <w:bookmarkEnd w:id="477"/>
    </w:p>
    <w:p w14:paraId="2BE418D9" w14:textId="376C6FEA" w:rsidR="004118EB" w:rsidRPr="00B350A0" w:rsidRDefault="004118EB" w:rsidP="004A51AA">
      <w:pPr>
        <w:pStyle w:val="Body"/>
      </w:pPr>
      <w:r w:rsidRPr="00B350A0">
        <w:t xml:space="preserve">A separate chapter of this Use Guide is devoted to this topic. Please see </w:t>
      </w:r>
      <w:r w:rsidRPr="00B350A0">
        <w:rPr>
          <w:rStyle w:val="CrossReference"/>
          <w:u w:val="single"/>
        </w:rPr>
        <w:t xml:space="preserve">Section 12 </w:t>
      </w:r>
      <w:r w:rsidRPr="00B350A0">
        <w:fldChar w:fldCharType="begin"/>
      </w:r>
      <w:r w:rsidRPr="00B350A0">
        <w:instrText xml:space="preserve"> REF _Ref355793053 \h  \* MERGEFORMAT </w:instrText>
      </w:r>
      <w:r w:rsidRPr="00B350A0">
        <w:fldChar w:fldCharType="separate"/>
      </w:r>
      <w:r w:rsidR="000C7C57" w:rsidRPr="000C7C57">
        <w:rPr>
          <w:rStyle w:val="CrossReference"/>
        </w:rPr>
        <w:t>Interactive Processing using Space Networks</w:t>
      </w:r>
      <w:r w:rsidRPr="00B350A0">
        <w:fldChar w:fldCharType="end"/>
      </w:r>
      <w:r w:rsidRPr="00B350A0">
        <w:t>.</w:t>
      </w:r>
    </w:p>
    <w:p w14:paraId="689A0177" w14:textId="77777777" w:rsidR="004118EB" w:rsidRPr="00B350A0" w:rsidRDefault="004118EB" w:rsidP="00941E8C">
      <w:pPr>
        <w:pStyle w:val="Heading2"/>
      </w:pPr>
      <w:bookmarkStart w:id="478" w:name="_Toc398023951"/>
      <w:bookmarkStart w:id="479" w:name="_Toc506895585"/>
      <w:r w:rsidRPr="00B350A0">
        <w:lastRenderedPageBreak/>
        <w:t>Refl. calc</w:t>
      </w:r>
      <w:bookmarkEnd w:id="478"/>
      <w:bookmarkEnd w:id="479"/>
    </w:p>
    <w:p w14:paraId="77371AC1" w14:textId="77777777" w:rsidR="004118EB" w:rsidRPr="00B350A0" w:rsidRDefault="004118EB" w:rsidP="004A51AA">
      <w:pPr>
        <w:pStyle w:val="Body"/>
      </w:pPr>
      <w:r w:rsidRPr="00B350A0">
        <w:t xml:space="preserve">This function is the same as </w:t>
      </w:r>
      <w:r w:rsidRPr="00B350A0">
        <w:rPr>
          <w:b/>
        </w:rPr>
        <w:t>Process</w:t>
      </w:r>
      <w:r w:rsidRPr="00B350A0">
        <w:t>, except that if you have a set of Spectra selected which all have Data Links to white Reference Spectra, it will set up a transformation from Radiance to Reflectance for those Spectra as default operations in the Process window.</w:t>
      </w:r>
    </w:p>
    <w:p w14:paraId="180A46DE" w14:textId="55988D07" w:rsidR="004118EB" w:rsidRPr="00B350A0" w:rsidRDefault="004118EB" w:rsidP="004A51AA">
      <w:pPr>
        <w:pStyle w:val="Body"/>
      </w:pPr>
      <w:r w:rsidRPr="00B350A0">
        <w:t xml:space="preserve">Refer to </w:t>
      </w:r>
      <w:r w:rsidRPr="00B350A0">
        <w:rPr>
          <w:rStyle w:val="CrossReference"/>
          <w:u w:val="single"/>
        </w:rPr>
        <w:t xml:space="preserve">Section 12 </w:t>
      </w:r>
      <w:r w:rsidRPr="00B350A0">
        <w:fldChar w:fldCharType="begin"/>
      </w:r>
      <w:r w:rsidRPr="00B350A0">
        <w:rPr>
          <w:rStyle w:val="CrossReference"/>
          <w:i w:val="0"/>
          <w:u w:val="single"/>
        </w:rPr>
        <w:instrText xml:space="preserve"> REF _Ref413329684 \h </w:instrText>
      </w:r>
      <w:r w:rsidRPr="00B350A0">
        <w:instrText xml:space="preserve"> \* MERGEFORMAT </w:instrText>
      </w:r>
      <w:r w:rsidRPr="00B350A0">
        <w:fldChar w:fldCharType="separate"/>
      </w:r>
      <w:r w:rsidR="000C7C57" w:rsidRPr="00A8518D">
        <w:t>Interactive Processing using Space Networks</w:t>
      </w:r>
      <w:r w:rsidRPr="00B350A0">
        <w:fldChar w:fldCharType="end"/>
      </w:r>
      <w:r w:rsidRPr="00B350A0">
        <w:t xml:space="preserve"> for further information.</w:t>
      </w:r>
    </w:p>
    <w:p w14:paraId="5C5DF5E8" w14:textId="1E632219" w:rsidR="00A30315" w:rsidRPr="00B350A0" w:rsidRDefault="00A30315" w:rsidP="004A51AA">
      <w:pPr>
        <w:pStyle w:val="Body"/>
      </w:pPr>
      <w:r w:rsidRPr="00B350A0">
        <w:t>Note that the reflectance calculation implemented in SPECCHIO is rather simplistic. For a more scientific and elaborated workflow please refer to the SPECCHIO Reflectance Calculator written in Matlab.</w:t>
      </w:r>
    </w:p>
    <w:p w14:paraId="331672BD" w14:textId="50CF75CA" w:rsidR="00D934DC" w:rsidRPr="00B350A0" w:rsidRDefault="00D934DC" w:rsidP="00941E8C">
      <w:pPr>
        <w:pStyle w:val="Heading2"/>
      </w:pPr>
      <w:bookmarkStart w:id="480" w:name="_Ref506891065"/>
      <w:bookmarkStart w:id="481" w:name="_Toc506895586"/>
      <w:r w:rsidRPr="00B350A0">
        <w:t xml:space="preserve">File </w:t>
      </w:r>
      <w:bookmarkEnd w:id="471"/>
      <w:bookmarkEnd w:id="472"/>
      <w:bookmarkEnd w:id="473"/>
      <w:r w:rsidRPr="00B350A0">
        <w:t>Export</w:t>
      </w:r>
      <w:bookmarkEnd w:id="474"/>
      <w:bookmarkEnd w:id="475"/>
      <w:bookmarkEnd w:id="480"/>
      <w:bookmarkEnd w:id="481"/>
    </w:p>
    <w:p w14:paraId="7F3C8869" w14:textId="77777777" w:rsidR="00D934DC" w:rsidRPr="00B350A0" w:rsidRDefault="00D934DC" w:rsidP="004A51AA">
      <w:pPr>
        <w:pStyle w:val="Body"/>
      </w:pPr>
      <w:r w:rsidRPr="00B350A0">
        <w:t>Files are exported by clicking on the</w:t>
      </w:r>
      <w:r w:rsidR="00F37581" w:rsidRPr="00B350A0">
        <w:t xml:space="preserve"> </w:t>
      </w:r>
      <w:r w:rsidR="00F37581" w:rsidRPr="00B350A0">
        <w:rPr>
          <w:rStyle w:val="ActionButton"/>
          <w:u w:val="single"/>
        </w:rPr>
        <w:t>File export</w:t>
      </w:r>
      <w:r w:rsidRPr="00B350A0">
        <w:t xml:space="preserve"> button in the Query Builder or Spectrum Browser. It operates on all Spectra which are selected at the time this button is clicked.</w:t>
      </w:r>
      <w:r w:rsidR="00617805" w:rsidRPr="00B350A0">
        <w:t xml:space="preserve"> The following window will open:</w:t>
      </w:r>
    </w:p>
    <w:p w14:paraId="504A167C" w14:textId="77777777" w:rsidR="00D934DC" w:rsidRPr="00B350A0" w:rsidRDefault="00D934DC" w:rsidP="00D934DC">
      <w:pPr>
        <w:pStyle w:val="Figure"/>
        <w:rPr>
          <w:u w:val="single"/>
        </w:rPr>
      </w:pPr>
      <w:r w:rsidRPr="00B350A0">
        <w:rPr>
          <w:u w:val="single"/>
          <w:lang w:val="en-GB" w:eastAsia="en-GB"/>
        </w:rPr>
        <w:drawing>
          <wp:inline distT="0" distB="0" distL="0" distR="0" wp14:anchorId="618A6E21" wp14:editId="0AED2DBC">
            <wp:extent cx="3536192" cy="1885150"/>
            <wp:effectExtent l="0" t="19050" r="83308" b="5795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3" cstate="print"/>
                    <a:srcRect/>
                    <a:stretch>
                      <a:fillRect/>
                    </a:stretch>
                  </pic:blipFill>
                  <pic:spPr bwMode="auto">
                    <a:xfrm>
                      <a:off x="0" y="0"/>
                      <a:ext cx="3536311" cy="18852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54D7414" w14:textId="0288684D" w:rsidR="00D934DC" w:rsidRPr="00DA48C2" w:rsidRDefault="00D934DC" w:rsidP="00941E8C">
      <w:pPr>
        <w:pStyle w:val="Caption"/>
      </w:pPr>
      <w:bookmarkStart w:id="482" w:name="_Ref153767385"/>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53</w:t>
      </w:r>
      <w:r w:rsidR="00397B59" w:rsidRPr="00DA48C2">
        <w:fldChar w:fldCharType="end"/>
      </w:r>
      <w:bookmarkEnd w:id="482"/>
      <w:r w:rsidRPr="00DA48C2">
        <w:t>: File output dialog</w:t>
      </w:r>
    </w:p>
    <w:p w14:paraId="476B05B9" w14:textId="77777777" w:rsidR="00D934DC" w:rsidRPr="00B350A0" w:rsidRDefault="00D934DC" w:rsidP="004A51AA">
      <w:pPr>
        <w:pStyle w:val="HangingIndent"/>
      </w:pPr>
      <w:r w:rsidRPr="00B350A0">
        <w:t>Controls are as follows:</w:t>
      </w:r>
    </w:p>
    <w:tbl>
      <w:tblPr>
        <w:tblStyle w:val="TableGrid"/>
        <w:tblW w:w="0" w:type="auto"/>
        <w:tblInd w:w="817" w:type="dxa"/>
        <w:tblLook w:val="04A0" w:firstRow="1" w:lastRow="0" w:firstColumn="1" w:lastColumn="0" w:noHBand="0" w:noVBand="1"/>
      </w:tblPr>
      <w:tblGrid>
        <w:gridCol w:w="1701"/>
        <w:gridCol w:w="6724"/>
      </w:tblGrid>
      <w:tr w:rsidR="002D6098" w:rsidRPr="005C26E2" w14:paraId="66DEB79D" w14:textId="77777777" w:rsidTr="005C26E2">
        <w:trPr>
          <w:trHeight w:val="3343"/>
        </w:trPr>
        <w:tc>
          <w:tcPr>
            <w:tcW w:w="1701" w:type="dxa"/>
          </w:tcPr>
          <w:p w14:paraId="6FC7579B" w14:textId="77777777" w:rsidR="002D6098" w:rsidRPr="005C26E2" w:rsidRDefault="002D6098" w:rsidP="005C26E2">
            <w:pPr>
              <w:pStyle w:val="HangingIndent"/>
              <w:ind w:hanging="2376"/>
              <w:rPr>
                <w:sz w:val="22"/>
                <w:szCs w:val="22"/>
                <w:lang w:val="fr-CH"/>
              </w:rPr>
            </w:pPr>
            <w:r w:rsidRPr="005C26E2">
              <w:rPr>
                <w:rStyle w:val="GUIWord"/>
                <w:u w:val="single"/>
                <w:lang w:val="fr-CH"/>
              </w:rPr>
              <w:t>File format:</w:t>
            </w:r>
            <w:r w:rsidRPr="005C26E2">
              <w:rPr>
                <w:sz w:val="22"/>
                <w:szCs w:val="22"/>
                <w:lang w:val="fr-CH"/>
              </w:rPr>
              <w:t xml:space="preserve">   </w:t>
            </w:r>
          </w:p>
          <w:p w14:paraId="4D78C780" w14:textId="77777777" w:rsidR="002D6098" w:rsidRPr="005C26E2" w:rsidRDefault="002D6098" w:rsidP="005C26E2">
            <w:pPr>
              <w:pStyle w:val="HangingIndent"/>
              <w:ind w:hanging="2376"/>
              <w:rPr>
                <w:sz w:val="22"/>
                <w:szCs w:val="22"/>
                <w:lang w:val="fr-CH"/>
              </w:rPr>
            </w:pPr>
            <w:r w:rsidRPr="005C26E2">
              <w:rPr>
                <w:sz w:val="22"/>
                <w:szCs w:val="22"/>
                <w:lang w:val="fr-CH"/>
              </w:rPr>
              <w:t>CSV:</w:t>
            </w:r>
          </w:p>
          <w:p w14:paraId="2D8A4C72" w14:textId="77777777" w:rsidR="002D6098" w:rsidRPr="005C26E2" w:rsidRDefault="002D6098" w:rsidP="005C26E2">
            <w:pPr>
              <w:pStyle w:val="HangingIndent"/>
              <w:ind w:hanging="2376"/>
              <w:rPr>
                <w:sz w:val="22"/>
                <w:szCs w:val="22"/>
                <w:lang w:val="fr-CH"/>
              </w:rPr>
            </w:pPr>
          </w:p>
          <w:p w14:paraId="2DA38E2D" w14:textId="77777777" w:rsidR="002D6098" w:rsidRPr="005C26E2" w:rsidRDefault="002D6098" w:rsidP="005C26E2">
            <w:pPr>
              <w:pStyle w:val="HangingIndent"/>
              <w:ind w:hanging="2376"/>
              <w:rPr>
                <w:sz w:val="22"/>
                <w:szCs w:val="22"/>
                <w:lang w:val="fr-CH"/>
              </w:rPr>
            </w:pPr>
          </w:p>
          <w:p w14:paraId="7692293D" w14:textId="77777777" w:rsidR="002D6098" w:rsidRPr="005C26E2" w:rsidRDefault="002D6098" w:rsidP="005C26E2">
            <w:pPr>
              <w:pStyle w:val="HangingIndent"/>
              <w:ind w:hanging="2376"/>
              <w:rPr>
                <w:sz w:val="22"/>
                <w:szCs w:val="22"/>
                <w:lang w:val="fr-CH"/>
              </w:rPr>
            </w:pPr>
          </w:p>
          <w:p w14:paraId="604501A5" w14:textId="77777777" w:rsidR="002D6098" w:rsidRPr="005C26E2" w:rsidRDefault="002D6098" w:rsidP="005C26E2">
            <w:pPr>
              <w:pStyle w:val="HangingIndent"/>
              <w:ind w:hanging="2376"/>
              <w:rPr>
                <w:sz w:val="22"/>
                <w:szCs w:val="22"/>
                <w:lang w:val="fr-CH"/>
              </w:rPr>
            </w:pPr>
            <w:r w:rsidRPr="005C26E2">
              <w:rPr>
                <w:sz w:val="22"/>
                <w:szCs w:val="22"/>
                <w:lang w:val="fr-CH"/>
              </w:rPr>
              <w:t>ENVI SLB:</w:t>
            </w:r>
          </w:p>
        </w:tc>
        <w:tc>
          <w:tcPr>
            <w:tcW w:w="6724" w:type="dxa"/>
          </w:tcPr>
          <w:p w14:paraId="525CF3C7" w14:textId="77777777" w:rsidR="002D6098" w:rsidRPr="005C26E2" w:rsidRDefault="002D6098" w:rsidP="005C26E2">
            <w:pPr>
              <w:pStyle w:val="HangingIndent"/>
              <w:ind w:left="171" w:firstLine="0"/>
              <w:rPr>
                <w:sz w:val="22"/>
                <w:szCs w:val="22"/>
              </w:rPr>
            </w:pPr>
            <w:r w:rsidRPr="005C26E2">
              <w:rPr>
                <w:sz w:val="22"/>
                <w:szCs w:val="22"/>
              </w:rPr>
              <w:t>Select from the drop down list.</w:t>
            </w:r>
          </w:p>
          <w:p w14:paraId="5300F527" w14:textId="6BB7B21F" w:rsidR="002D6098" w:rsidRPr="005C26E2" w:rsidRDefault="002D6098" w:rsidP="005C26E2">
            <w:pPr>
              <w:pStyle w:val="HangingIndent"/>
              <w:ind w:left="171" w:firstLine="0"/>
              <w:rPr>
                <w:sz w:val="22"/>
                <w:szCs w:val="22"/>
              </w:rPr>
            </w:pPr>
            <w:r w:rsidRPr="005C26E2">
              <w:rPr>
                <w:sz w:val="22"/>
                <w:szCs w:val="22"/>
              </w:rPr>
              <w:t xml:space="preserve">Data is written to a text file in comma separated value format. This file type can be read into Excel. A full description of the way CSV files are used can be found below at </w:t>
            </w:r>
            <w:r w:rsidR="008378F6" w:rsidRPr="005C26E2">
              <w:rPr>
                <w:i/>
                <w:sz w:val="22"/>
                <w:szCs w:val="22"/>
              </w:rPr>
              <w:t>Section</w:t>
            </w:r>
            <w:r w:rsidRPr="005C26E2">
              <w:rPr>
                <w:i/>
                <w:sz w:val="22"/>
                <w:szCs w:val="22"/>
              </w:rPr>
              <w:t xml:space="preserve"> </w:t>
            </w:r>
            <w:r w:rsidR="008378F6" w:rsidRPr="005C26E2">
              <w:rPr>
                <w:i/>
                <w:sz w:val="22"/>
                <w:szCs w:val="22"/>
              </w:rPr>
              <w:t>8.6.1</w:t>
            </w:r>
            <w:r w:rsidRPr="005C26E2">
              <w:rPr>
                <w:rStyle w:val="CrossReference"/>
                <w:i w:val="0"/>
                <w:sz w:val="22"/>
                <w:szCs w:val="22"/>
                <w:u w:val="single"/>
              </w:rPr>
              <w:t xml:space="preserve"> </w:t>
            </w:r>
            <w:r w:rsidR="00DA4F2C" w:rsidRPr="005C26E2">
              <w:rPr>
                <w:szCs w:val="22"/>
              </w:rPr>
              <w:fldChar w:fldCharType="begin"/>
            </w:r>
            <w:r w:rsidR="00DA4F2C" w:rsidRPr="005C26E2">
              <w:rPr>
                <w:sz w:val="22"/>
                <w:szCs w:val="22"/>
              </w:rPr>
              <w:instrText xml:space="preserve"> REF _Ref413329509 \h  \* MERGEFORMAT </w:instrText>
            </w:r>
            <w:r w:rsidR="00DA4F2C" w:rsidRPr="005C26E2">
              <w:rPr>
                <w:szCs w:val="22"/>
              </w:rPr>
            </w:r>
            <w:r w:rsidR="00DA4F2C" w:rsidRPr="005C26E2">
              <w:rPr>
                <w:szCs w:val="22"/>
              </w:rPr>
              <w:fldChar w:fldCharType="separate"/>
            </w:r>
            <w:r w:rsidR="000C7C57" w:rsidRPr="000C7C57">
              <w:rPr>
                <w:i/>
                <w:sz w:val="22"/>
                <w:szCs w:val="22"/>
              </w:rPr>
              <w:t>CSV Spectrum Export Format</w:t>
            </w:r>
            <w:r w:rsidR="00DA4F2C" w:rsidRPr="005C26E2">
              <w:rPr>
                <w:szCs w:val="22"/>
              </w:rPr>
              <w:fldChar w:fldCharType="end"/>
            </w:r>
            <w:r w:rsidRPr="005C26E2">
              <w:rPr>
                <w:sz w:val="22"/>
                <w:szCs w:val="22"/>
              </w:rPr>
              <w:t>.</w:t>
            </w:r>
          </w:p>
          <w:p w14:paraId="66C9CD88" w14:textId="77777777" w:rsidR="002D6098" w:rsidRPr="005C26E2" w:rsidRDefault="002D6098" w:rsidP="005C26E2">
            <w:pPr>
              <w:pStyle w:val="HangingIndent"/>
              <w:ind w:left="171" w:firstLine="0"/>
              <w:rPr>
                <w:sz w:val="22"/>
                <w:szCs w:val="22"/>
              </w:rPr>
            </w:pPr>
            <w:r w:rsidRPr="005C26E2">
              <w:rPr>
                <w:sz w:val="22"/>
                <w:szCs w:val="22"/>
              </w:rPr>
              <w:t>ENVI Spectral library file consisting of two files: a header file (&lt;file_name&gt;.hdr) and a body file (&lt;file_name&gt;.slb). Spectral data are written as floating point values, either 32 bit or 64 bit depending on the architecture of the machine. The datatype field in the header file is set accordingly (datatype 4 or 5 respectively).</w:t>
            </w:r>
          </w:p>
        </w:tc>
      </w:tr>
      <w:tr w:rsidR="00280B8D" w:rsidRPr="005C26E2" w14:paraId="6DAF11F4" w14:textId="77777777" w:rsidTr="00280B8D">
        <w:tc>
          <w:tcPr>
            <w:tcW w:w="1701" w:type="dxa"/>
          </w:tcPr>
          <w:p w14:paraId="093700BE" w14:textId="77777777" w:rsidR="00280B8D" w:rsidRPr="005C26E2" w:rsidRDefault="00280B8D" w:rsidP="005C26E2">
            <w:pPr>
              <w:pStyle w:val="HangingIndent"/>
              <w:ind w:hanging="2376"/>
              <w:rPr>
                <w:sz w:val="22"/>
                <w:szCs w:val="22"/>
              </w:rPr>
            </w:pPr>
            <w:r w:rsidRPr="005C26E2">
              <w:rPr>
                <w:rStyle w:val="GUIWord"/>
                <w:u w:val="single"/>
              </w:rPr>
              <w:t>Target folder:</w:t>
            </w:r>
            <w:r w:rsidRPr="005C26E2">
              <w:rPr>
                <w:sz w:val="22"/>
                <w:szCs w:val="22"/>
              </w:rPr>
              <w:t xml:space="preserve">   </w:t>
            </w:r>
          </w:p>
        </w:tc>
        <w:tc>
          <w:tcPr>
            <w:tcW w:w="6724" w:type="dxa"/>
          </w:tcPr>
          <w:p w14:paraId="1E24326C" w14:textId="79EF4D71" w:rsidR="00280B8D" w:rsidRPr="005C26E2" w:rsidRDefault="0088215B" w:rsidP="00DD2757">
            <w:pPr>
              <w:pStyle w:val="HangingIndent"/>
              <w:ind w:left="171" w:firstLine="0"/>
              <w:rPr>
                <w:sz w:val="22"/>
                <w:szCs w:val="22"/>
              </w:rPr>
            </w:pPr>
            <w:r w:rsidRPr="005C26E2">
              <w:rPr>
                <w:sz w:val="22"/>
                <w:szCs w:val="22"/>
              </w:rPr>
              <w:t xml:space="preserve">Click </w:t>
            </w:r>
            <w:r w:rsidR="00833E1E" w:rsidRPr="005C26E2">
              <w:rPr>
                <w:rStyle w:val="ActionButton"/>
                <w:sz w:val="22"/>
                <w:szCs w:val="22"/>
                <w:u w:val="single"/>
              </w:rPr>
              <w:t>Browse</w:t>
            </w:r>
            <w:r w:rsidR="00280B8D" w:rsidRPr="005C26E2">
              <w:rPr>
                <w:sz w:val="22"/>
                <w:szCs w:val="22"/>
              </w:rPr>
              <w:t xml:space="preserve"> to select the folder into which the output files will be written.</w:t>
            </w:r>
          </w:p>
        </w:tc>
      </w:tr>
      <w:tr w:rsidR="00280B8D" w:rsidRPr="005C26E2" w14:paraId="6C256231" w14:textId="77777777" w:rsidTr="00B62D7B">
        <w:trPr>
          <w:trHeight w:val="4117"/>
        </w:trPr>
        <w:tc>
          <w:tcPr>
            <w:tcW w:w="1701" w:type="dxa"/>
          </w:tcPr>
          <w:p w14:paraId="7050AABC" w14:textId="77777777" w:rsidR="00280B8D" w:rsidRPr="005C26E2" w:rsidRDefault="00280B8D" w:rsidP="005C26E2">
            <w:pPr>
              <w:pStyle w:val="HangingIndent"/>
              <w:ind w:hanging="2376"/>
              <w:rPr>
                <w:sz w:val="22"/>
                <w:szCs w:val="22"/>
              </w:rPr>
            </w:pPr>
            <w:r w:rsidRPr="005C26E2">
              <w:rPr>
                <w:rStyle w:val="GUIWord"/>
                <w:u w:val="single"/>
              </w:rPr>
              <w:lastRenderedPageBreak/>
              <w:t>Base name:</w:t>
            </w:r>
            <w:r w:rsidRPr="005C26E2">
              <w:rPr>
                <w:sz w:val="22"/>
                <w:szCs w:val="22"/>
              </w:rPr>
              <w:t xml:space="preserve">   </w:t>
            </w:r>
          </w:p>
        </w:tc>
        <w:tc>
          <w:tcPr>
            <w:tcW w:w="6724" w:type="dxa"/>
          </w:tcPr>
          <w:p w14:paraId="61B2DA1E" w14:textId="77777777" w:rsidR="00280B8D" w:rsidRPr="005C26E2" w:rsidRDefault="00280B8D" w:rsidP="005C26E2">
            <w:pPr>
              <w:pStyle w:val="HangingIndent"/>
              <w:ind w:left="171" w:firstLine="0"/>
              <w:rPr>
                <w:sz w:val="22"/>
                <w:szCs w:val="22"/>
              </w:rPr>
            </w:pPr>
            <w:r w:rsidRPr="005C26E2">
              <w:rPr>
                <w:sz w:val="22"/>
                <w:szCs w:val="22"/>
              </w:rPr>
              <w:t xml:space="preserve">Enter a character string which will be prefixed to the file name. This name should contain only characters that are allowed in filenames (depends on your operating system). The base name is used to build the real filenames according to one of the following patterns: </w:t>
            </w:r>
          </w:p>
          <w:p w14:paraId="2566996D" w14:textId="77777777" w:rsidR="00280B8D" w:rsidRPr="005C26E2" w:rsidRDefault="00280B8D" w:rsidP="005C26E2">
            <w:pPr>
              <w:pStyle w:val="Code"/>
              <w:ind w:left="171" w:firstLine="0"/>
              <w:rPr>
                <w:sz w:val="22"/>
                <w:szCs w:val="22"/>
              </w:rPr>
            </w:pPr>
            <w:r w:rsidRPr="005C26E2">
              <w:rPr>
                <w:sz w:val="22"/>
                <w:szCs w:val="22"/>
              </w:rPr>
              <w:t>&lt;base name&gt;_&lt;sensor_name&gt;.&lt;file extension&gt;</w:t>
            </w:r>
          </w:p>
          <w:p w14:paraId="6C18ACFB" w14:textId="77777777" w:rsidR="00280B8D" w:rsidRPr="005C26E2" w:rsidRDefault="00280B8D" w:rsidP="005C26E2">
            <w:pPr>
              <w:pStyle w:val="Code"/>
              <w:ind w:left="171" w:firstLine="0"/>
              <w:rPr>
                <w:sz w:val="22"/>
                <w:szCs w:val="22"/>
              </w:rPr>
            </w:pPr>
            <w:r w:rsidRPr="005C26E2">
              <w:rPr>
                <w:sz w:val="22"/>
                <w:szCs w:val="22"/>
              </w:rPr>
              <w:t>&lt;base name&gt;_&lt;instrument_name&gt;[cal&lt;calibration sequence number&gt;].&lt;file extension&gt;</w:t>
            </w:r>
          </w:p>
          <w:p w14:paraId="09B116D8" w14:textId="77777777" w:rsidR="00280B8D" w:rsidRPr="005C26E2" w:rsidRDefault="00280B8D" w:rsidP="005C26E2">
            <w:pPr>
              <w:pStyle w:val="HangingIndent"/>
              <w:ind w:left="171" w:firstLine="0"/>
              <w:rPr>
                <w:sz w:val="22"/>
                <w:szCs w:val="22"/>
              </w:rPr>
            </w:pPr>
            <w:r w:rsidRPr="005C26E2">
              <w:rPr>
                <w:sz w:val="22"/>
                <w:szCs w:val="22"/>
              </w:rPr>
              <w:t xml:space="preserve">The actual choice of naming pattern depends on the selection made in the </w:t>
            </w:r>
            <w:r w:rsidRPr="005C26E2">
              <w:rPr>
                <w:rStyle w:val="GUIWord"/>
                <w:u w:val="single"/>
              </w:rPr>
              <w:t>Splitting rules for exporting and plotting:</w:t>
            </w:r>
            <w:r w:rsidRPr="005C26E2">
              <w:rPr>
                <w:sz w:val="22"/>
                <w:szCs w:val="22"/>
              </w:rPr>
              <w:t xml:space="preserve"> question in the previous </w:t>
            </w:r>
            <w:r w:rsidRPr="005C26E2">
              <w:rPr>
                <w:rStyle w:val="GUIWord"/>
                <w:u w:val="single"/>
              </w:rPr>
              <w:t>Query builder</w:t>
            </w:r>
            <w:r w:rsidRPr="005C26E2">
              <w:rPr>
                <w:sz w:val="22"/>
                <w:szCs w:val="22"/>
              </w:rPr>
              <w:t xml:space="preserve"> dialog or </w:t>
            </w:r>
            <w:r w:rsidRPr="005C26E2">
              <w:rPr>
                <w:rStyle w:val="GUIWord"/>
                <w:u w:val="single"/>
              </w:rPr>
              <w:t>Data browser</w:t>
            </w:r>
            <w:r w:rsidRPr="005C26E2">
              <w:rPr>
                <w:sz w:val="22"/>
                <w:szCs w:val="22"/>
              </w:rPr>
              <w:t xml:space="preserve"> dialog. </w:t>
            </w:r>
          </w:p>
          <w:p w14:paraId="69C6011B" w14:textId="77777777" w:rsidR="00280B8D" w:rsidRPr="005C26E2" w:rsidRDefault="00280B8D" w:rsidP="005C26E2">
            <w:pPr>
              <w:pStyle w:val="HangingIndent"/>
              <w:ind w:left="171" w:firstLine="0"/>
              <w:rPr>
                <w:sz w:val="22"/>
                <w:szCs w:val="22"/>
              </w:rPr>
            </w:pPr>
            <w:r w:rsidRPr="005C26E2">
              <w:rPr>
                <w:sz w:val="22"/>
                <w:szCs w:val="22"/>
              </w:rPr>
              <w:t>If no Instrument has been defined the Sensor name will be used.</w:t>
            </w:r>
          </w:p>
        </w:tc>
      </w:tr>
      <w:tr w:rsidR="00280B8D" w:rsidRPr="005C26E2" w14:paraId="324DFE27" w14:textId="77777777" w:rsidTr="00280B8D">
        <w:tc>
          <w:tcPr>
            <w:tcW w:w="1701" w:type="dxa"/>
          </w:tcPr>
          <w:p w14:paraId="7134D587" w14:textId="77777777" w:rsidR="00280B8D" w:rsidRPr="005C26E2" w:rsidRDefault="00280B8D" w:rsidP="005C26E2">
            <w:pPr>
              <w:pStyle w:val="HangingIndent"/>
              <w:ind w:hanging="2376"/>
              <w:rPr>
                <w:sz w:val="22"/>
                <w:szCs w:val="22"/>
              </w:rPr>
            </w:pPr>
            <w:r w:rsidRPr="005C26E2">
              <w:rPr>
                <w:rStyle w:val="GUIWord"/>
                <w:u w:val="single"/>
              </w:rPr>
              <w:t>Split header and body</w:t>
            </w:r>
            <w:r w:rsidRPr="005C26E2">
              <w:rPr>
                <w:sz w:val="22"/>
                <w:szCs w:val="22"/>
              </w:rPr>
              <w:t xml:space="preserve">   </w:t>
            </w:r>
          </w:p>
        </w:tc>
        <w:tc>
          <w:tcPr>
            <w:tcW w:w="6724" w:type="dxa"/>
          </w:tcPr>
          <w:p w14:paraId="12F09342" w14:textId="77777777" w:rsidR="00280B8D" w:rsidRPr="005C26E2" w:rsidRDefault="00280B8D" w:rsidP="005C26E2">
            <w:pPr>
              <w:pStyle w:val="HangingIndent"/>
              <w:ind w:left="171" w:firstLine="0"/>
              <w:rPr>
                <w:sz w:val="22"/>
                <w:szCs w:val="22"/>
              </w:rPr>
            </w:pPr>
            <w:r w:rsidRPr="005C26E2">
              <w:rPr>
                <w:sz w:val="22"/>
                <w:szCs w:val="22"/>
              </w:rPr>
              <w:t xml:space="preserve">Applies to CSV files only. The Spectra data will be split into two separate CSV files. The body file will have the string </w:t>
            </w:r>
            <w:r w:rsidRPr="005C26E2">
              <w:rPr>
                <w:rStyle w:val="Codeintext"/>
                <w:sz w:val="22"/>
                <w:szCs w:val="22"/>
                <w:u w:val="single"/>
              </w:rPr>
              <w:t>_BODY</w:t>
            </w:r>
            <w:r w:rsidRPr="005C26E2">
              <w:rPr>
                <w:sz w:val="22"/>
                <w:szCs w:val="22"/>
              </w:rPr>
              <w:t xml:space="preserve"> appended to the file name and </w:t>
            </w:r>
            <w:r w:rsidRPr="005C26E2">
              <w:rPr>
                <w:rStyle w:val="Codeintext"/>
                <w:sz w:val="22"/>
                <w:szCs w:val="22"/>
                <w:u w:val="single"/>
              </w:rPr>
              <w:t>_HDR</w:t>
            </w:r>
            <w:r w:rsidRPr="005C26E2">
              <w:rPr>
                <w:sz w:val="22"/>
                <w:szCs w:val="22"/>
              </w:rPr>
              <w:t xml:space="preserve"> is appended to the file name for the header file. (ENVI SLB files are always split into header and body.) The data are also split according to the selection made on the </w:t>
            </w:r>
            <w:r w:rsidRPr="005C26E2">
              <w:rPr>
                <w:rStyle w:val="GUIWord"/>
                <w:u w:val="single"/>
              </w:rPr>
              <w:t xml:space="preserve">Splitting rules for file export and plotting: </w:t>
            </w:r>
            <w:r w:rsidRPr="005C26E2">
              <w:rPr>
                <w:sz w:val="22"/>
                <w:szCs w:val="22"/>
              </w:rPr>
              <w:t>question in the</w:t>
            </w:r>
            <w:r w:rsidRPr="005C26E2">
              <w:rPr>
                <w:rStyle w:val="GUIWord"/>
                <w:u w:val="single"/>
              </w:rPr>
              <w:t xml:space="preserve"> Query Builder </w:t>
            </w:r>
            <w:r w:rsidRPr="005C26E2">
              <w:rPr>
                <w:sz w:val="22"/>
                <w:szCs w:val="22"/>
              </w:rPr>
              <w:t>or</w:t>
            </w:r>
            <w:r w:rsidRPr="005C26E2">
              <w:rPr>
                <w:rStyle w:val="GUIWord"/>
                <w:u w:val="single"/>
              </w:rPr>
              <w:t xml:space="preserve"> Spectrum Browser </w:t>
            </w:r>
            <w:r w:rsidRPr="005C26E2">
              <w:rPr>
                <w:sz w:val="22"/>
                <w:szCs w:val="22"/>
              </w:rPr>
              <w:t>dialogs</w:t>
            </w:r>
            <w:r w:rsidRPr="005C26E2">
              <w:rPr>
                <w:rStyle w:val="GUIWord"/>
                <w:u w:val="single"/>
              </w:rPr>
              <w:t>.</w:t>
            </w:r>
            <w:r w:rsidRPr="005C26E2">
              <w:rPr>
                <w:sz w:val="22"/>
                <w:szCs w:val="22"/>
              </w:rPr>
              <w:t xml:space="preserve"> See comment below about file naming.</w:t>
            </w:r>
          </w:p>
        </w:tc>
      </w:tr>
      <w:tr w:rsidR="00280B8D" w:rsidRPr="005C26E2" w14:paraId="5CE89321" w14:textId="77777777" w:rsidTr="00280B8D">
        <w:tc>
          <w:tcPr>
            <w:tcW w:w="1701" w:type="dxa"/>
          </w:tcPr>
          <w:p w14:paraId="751BFA54" w14:textId="77777777" w:rsidR="00280B8D" w:rsidRPr="005C26E2" w:rsidRDefault="00280B8D" w:rsidP="005C26E2">
            <w:pPr>
              <w:pStyle w:val="HangingIndent"/>
              <w:ind w:hanging="2376"/>
              <w:rPr>
                <w:sz w:val="22"/>
                <w:szCs w:val="22"/>
              </w:rPr>
            </w:pPr>
            <w:r w:rsidRPr="005C26E2">
              <w:rPr>
                <w:rStyle w:val="GUIWord"/>
                <w:u w:val="single"/>
              </w:rPr>
              <w:t>Time format:</w:t>
            </w:r>
            <w:r w:rsidRPr="005C26E2">
              <w:rPr>
                <w:sz w:val="22"/>
                <w:szCs w:val="22"/>
              </w:rPr>
              <w:t xml:space="preserve">   </w:t>
            </w:r>
          </w:p>
        </w:tc>
        <w:tc>
          <w:tcPr>
            <w:tcW w:w="6724" w:type="dxa"/>
          </w:tcPr>
          <w:p w14:paraId="4D5F5264" w14:textId="77777777" w:rsidR="00280B8D" w:rsidRPr="005C26E2" w:rsidRDefault="00280B8D" w:rsidP="005C26E2">
            <w:pPr>
              <w:pStyle w:val="HangingIndent"/>
              <w:ind w:left="171" w:firstLine="0"/>
              <w:rPr>
                <w:sz w:val="22"/>
                <w:szCs w:val="22"/>
              </w:rPr>
            </w:pPr>
            <w:r w:rsidRPr="005C26E2">
              <w:rPr>
                <w:sz w:val="22"/>
                <w:szCs w:val="22"/>
              </w:rPr>
              <w:t>Select your desired time format. Selecting milliseconds makes it easier to use the timestamp as an X axis value in Excel plotting.</w:t>
            </w:r>
          </w:p>
        </w:tc>
      </w:tr>
    </w:tbl>
    <w:p w14:paraId="616139CB" w14:textId="77777777" w:rsidR="00D934DC" w:rsidRPr="00B350A0" w:rsidRDefault="00D934DC" w:rsidP="004A51AA">
      <w:pPr>
        <w:pStyle w:val="HangingIndent"/>
      </w:pPr>
    </w:p>
    <w:p w14:paraId="69F314A8" w14:textId="77777777" w:rsidR="00D934DC" w:rsidRPr="00B350A0" w:rsidRDefault="00D934DC" w:rsidP="004A51AA">
      <w:pPr>
        <w:pStyle w:val="Body"/>
      </w:pPr>
      <w:r w:rsidRPr="00B350A0">
        <w:t>The data file names are constructed using the following components.</w:t>
      </w:r>
    </w:p>
    <w:tbl>
      <w:tblPr>
        <w:tblStyle w:val="TableGrid"/>
        <w:tblW w:w="0" w:type="auto"/>
        <w:tblInd w:w="817" w:type="dxa"/>
        <w:tblLook w:val="04A0" w:firstRow="1" w:lastRow="0" w:firstColumn="1" w:lastColumn="0" w:noHBand="0" w:noVBand="1"/>
      </w:tblPr>
      <w:tblGrid>
        <w:gridCol w:w="2126"/>
        <w:gridCol w:w="6299"/>
      </w:tblGrid>
      <w:tr w:rsidR="00CC60E6" w:rsidRPr="00B350A0" w14:paraId="49105718" w14:textId="77777777" w:rsidTr="00BB36EF">
        <w:tc>
          <w:tcPr>
            <w:tcW w:w="2126" w:type="dxa"/>
          </w:tcPr>
          <w:p w14:paraId="2D6C7129" w14:textId="77777777" w:rsidR="00CC60E6" w:rsidRPr="008B2AD1" w:rsidRDefault="00CC60E6" w:rsidP="008B2AD1">
            <w:pPr>
              <w:rPr>
                <w:b/>
                <w:sz w:val="22"/>
                <w:szCs w:val="22"/>
              </w:rPr>
            </w:pPr>
            <w:r w:rsidRPr="008B2AD1">
              <w:rPr>
                <w:b/>
                <w:sz w:val="22"/>
                <w:szCs w:val="22"/>
              </w:rPr>
              <w:t>Campaign name</w:t>
            </w:r>
          </w:p>
        </w:tc>
        <w:tc>
          <w:tcPr>
            <w:tcW w:w="6299" w:type="dxa"/>
          </w:tcPr>
          <w:p w14:paraId="343DFC99" w14:textId="77777777" w:rsidR="00CC60E6" w:rsidRPr="005C26E2" w:rsidRDefault="00CC60E6" w:rsidP="005C26E2">
            <w:pPr>
              <w:pStyle w:val="HangingIndent"/>
              <w:ind w:left="180" w:firstLine="0"/>
              <w:rPr>
                <w:sz w:val="22"/>
                <w:szCs w:val="22"/>
              </w:rPr>
            </w:pPr>
            <w:r w:rsidRPr="005C26E2">
              <w:rPr>
                <w:sz w:val="22"/>
                <w:szCs w:val="22"/>
              </w:rPr>
              <w:t>The Campaign name is always used in the output file name. It is not recommended to export data from multiple Campaigns at one time. The results are undefined.</w:t>
            </w:r>
          </w:p>
        </w:tc>
      </w:tr>
      <w:tr w:rsidR="00CC60E6" w:rsidRPr="00B350A0" w14:paraId="784A96A4" w14:textId="77777777" w:rsidTr="00BB36EF">
        <w:tc>
          <w:tcPr>
            <w:tcW w:w="2126" w:type="dxa"/>
          </w:tcPr>
          <w:p w14:paraId="12EA0193" w14:textId="77777777" w:rsidR="00CC60E6" w:rsidRPr="008B2AD1" w:rsidRDefault="00CC60E6" w:rsidP="008B2AD1">
            <w:pPr>
              <w:rPr>
                <w:b/>
                <w:sz w:val="22"/>
                <w:szCs w:val="22"/>
              </w:rPr>
            </w:pPr>
            <w:r w:rsidRPr="008B2AD1">
              <w:rPr>
                <w:b/>
                <w:sz w:val="22"/>
                <w:szCs w:val="22"/>
              </w:rPr>
              <w:t>Sensor name</w:t>
            </w:r>
          </w:p>
        </w:tc>
        <w:tc>
          <w:tcPr>
            <w:tcW w:w="6299" w:type="dxa"/>
          </w:tcPr>
          <w:p w14:paraId="364B0D50" w14:textId="77777777" w:rsidR="00CC60E6" w:rsidRPr="005C26E2" w:rsidRDefault="00CC60E6" w:rsidP="005C26E2">
            <w:pPr>
              <w:pStyle w:val="HangingIndent"/>
              <w:ind w:left="180" w:firstLine="0"/>
              <w:rPr>
                <w:sz w:val="22"/>
                <w:szCs w:val="22"/>
              </w:rPr>
            </w:pPr>
            <w:r w:rsidRPr="005C26E2">
              <w:rPr>
                <w:sz w:val="22"/>
                <w:szCs w:val="22"/>
              </w:rPr>
              <w:t>The Sensor name is always used in the output file name. There will be separate files for each Sensor.</w:t>
            </w:r>
          </w:p>
        </w:tc>
      </w:tr>
      <w:tr w:rsidR="00CC60E6" w:rsidRPr="00B350A0" w14:paraId="0847B55D" w14:textId="77777777" w:rsidTr="00BB36EF">
        <w:tc>
          <w:tcPr>
            <w:tcW w:w="2126" w:type="dxa"/>
          </w:tcPr>
          <w:p w14:paraId="608216F3" w14:textId="77777777" w:rsidR="00CC60E6" w:rsidRPr="008B2AD1" w:rsidRDefault="00CC60E6" w:rsidP="008B2AD1">
            <w:pPr>
              <w:rPr>
                <w:b/>
                <w:sz w:val="22"/>
                <w:szCs w:val="22"/>
              </w:rPr>
            </w:pPr>
            <w:r w:rsidRPr="008B2AD1">
              <w:rPr>
                <w:b/>
                <w:sz w:val="22"/>
                <w:szCs w:val="22"/>
              </w:rPr>
              <w:t>Unit type</w:t>
            </w:r>
          </w:p>
        </w:tc>
        <w:tc>
          <w:tcPr>
            <w:tcW w:w="6299" w:type="dxa"/>
          </w:tcPr>
          <w:p w14:paraId="79B74E67" w14:textId="77777777" w:rsidR="00CC60E6" w:rsidRPr="005C26E2" w:rsidRDefault="00CC60E6" w:rsidP="005C26E2">
            <w:pPr>
              <w:pStyle w:val="HangingIndent"/>
              <w:ind w:left="180" w:firstLine="0"/>
              <w:rPr>
                <w:sz w:val="22"/>
                <w:szCs w:val="22"/>
              </w:rPr>
            </w:pPr>
            <w:r w:rsidRPr="005C26E2">
              <w:rPr>
                <w:sz w:val="22"/>
                <w:szCs w:val="22"/>
              </w:rPr>
              <w:t xml:space="preserve">If you select </w:t>
            </w:r>
            <w:r w:rsidRPr="005C26E2">
              <w:rPr>
                <w:rStyle w:val="GUIWord"/>
                <w:u w:val="single"/>
              </w:rPr>
              <w:t xml:space="preserve">Split spaces by sensor and unit </w:t>
            </w:r>
            <w:r w:rsidRPr="005C26E2">
              <w:rPr>
                <w:sz w:val="22"/>
                <w:szCs w:val="22"/>
              </w:rPr>
              <w:t>or</w:t>
            </w:r>
            <w:r w:rsidRPr="005C26E2">
              <w:rPr>
                <w:rStyle w:val="GUIWord"/>
                <w:u w:val="single"/>
              </w:rPr>
              <w:t xml:space="preserve"> Split spaces by sensor, instrument, calibration_no and units</w:t>
            </w:r>
            <w:r w:rsidRPr="005C26E2">
              <w:rPr>
                <w:sz w:val="22"/>
                <w:szCs w:val="22"/>
              </w:rPr>
              <w:t>, there will be separate files for each value of the Unit Metadata Attribute.</w:t>
            </w:r>
          </w:p>
        </w:tc>
      </w:tr>
      <w:tr w:rsidR="00CC60E6" w:rsidRPr="00B350A0" w14:paraId="78E2277C" w14:textId="77777777" w:rsidTr="008B2AD1">
        <w:trPr>
          <w:trHeight w:val="69"/>
        </w:trPr>
        <w:tc>
          <w:tcPr>
            <w:tcW w:w="2126" w:type="dxa"/>
          </w:tcPr>
          <w:p w14:paraId="420572A6" w14:textId="6373AA66" w:rsidR="00CC60E6" w:rsidRPr="008B2AD1" w:rsidRDefault="00CC60E6" w:rsidP="008B2AD1">
            <w:pPr>
              <w:rPr>
                <w:b/>
                <w:sz w:val="22"/>
                <w:szCs w:val="22"/>
              </w:rPr>
            </w:pPr>
            <w:r w:rsidRPr="008B2AD1">
              <w:rPr>
                <w:b/>
                <w:sz w:val="22"/>
                <w:szCs w:val="22"/>
              </w:rPr>
              <w:t>Calibration numbe</w:t>
            </w:r>
            <w:r w:rsidR="008B2AD1">
              <w:rPr>
                <w:b/>
                <w:sz w:val="22"/>
                <w:szCs w:val="22"/>
              </w:rPr>
              <w:t>r</w:t>
            </w:r>
          </w:p>
        </w:tc>
        <w:tc>
          <w:tcPr>
            <w:tcW w:w="6299" w:type="dxa"/>
          </w:tcPr>
          <w:p w14:paraId="660C172E" w14:textId="77777777" w:rsidR="00CC60E6" w:rsidRPr="005C26E2" w:rsidRDefault="00CC60E6" w:rsidP="005C26E2">
            <w:pPr>
              <w:pStyle w:val="HangingIndent"/>
              <w:ind w:left="180" w:firstLine="0"/>
              <w:rPr>
                <w:sz w:val="22"/>
                <w:szCs w:val="22"/>
              </w:rPr>
            </w:pPr>
            <w:r w:rsidRPr="005C26E2">
              <w:rPr>
                <w:sz w:val="22"/>
                <w:szCs w:val="22"/>
              </w:rPr>
              <w:t xml:space="preserve">If you select </w:t>
            </w:r>
            <w:r w:rsidRPr="005C26E2">
              <w:rPr>
                <w:rStyle w:val="GUIWord"/>
                <w:u w:val="single"/>
              </w:rPr>
              <w:t>Split spaces by sensor, instrument, calibration_no and units</w:t>
            </w:r>
            <w:r w:rsidRPr="005C26E2">
              <w:rPr>
                <w:sz w:val="22"/>
                <w:szCs w:val="22"/>
              </w:rPr>
              <w:t>, there will also be separate files for each Calibration for each Sensor and Unit combination.</w:t>
            </w:r>
          </w:p>
        </w:tc>
      </w:tr>
    </w:tbl>
    <w:p w14:paraId="1711AFD8" w14:textId="77777777" w:rsidR="00D934DC" w:rsidRPr="00B350A0" w:rsidRDefault="00D934DC" w:rsidP="00D934DC">
      <w:pPr>
        <w:pStyle w:val="HeadingSubUnnumbered"/>
        <w:rPr>
          <w:u w:val="single"/>
        </w:rPr>
      </w:pPr>
      <w:r w:rsidRPr="00B350A0">
        <w:rPr>
          <w:u w:val="single"/>
        </w:rPr>
        <w:t>Example</w:t>
      </w:r>
    </w:p>
    <w:p w14:paraId="1C93A53F" w14:textId="77777777" w:rsidR="00D934DC" w:rsidRPr="00B350A0" w:rsidRDefault="00D934DC" w:rsidP="004A51AA">
      <w:pPr>
        <w:pStyle w:val="Body"/>
      </w:pPr>
      <w:r w:rsidRPr="00B350A0">
        <w:t>Consider a Campaign containing Spectra captured with the following three Instruments:</w:t>
      </w:r>
    </w:p>
    <w:p w14:paraId="67372911" w14:textId="77777777" w:rsidR="00D934DC" w:rsidRPr="00B350A0" w:rsidRDefault="00D934DC" w:rsidP="004A51AA">
      <w:pPr>
        <w:pStyle w:val="Bullet"/>
      </w:pPr>
      <w:r w:rsidRPr="00B350A0">
        <w:lastRenderedPageBreak/>
        <w:t>An ASD Instrument belonging to the Institute of Natural Resources, Massey University (named INR ASD) with calibration sequence number 1</w:t>
      </w:r>
    </w:p>
    <w:p w14:paraId="4A2F6072" w14:textId="77777777" w:rsidR="00D934DC" w:rsidRPr="00B350A0" w:rsidRDefault="00D934DC" w:rsidP="004A51AA">
      <w:pPr>
        <w:pStyle w:val="Bullet"/>
      </w:pPr>
      <w:r w:rsidRPr="00B350A0">
        <w:t>An ASD Instrument belonging to the Remote Sensing Laboratories, University of Zurich (named RSL ASD 1) with no calibrations entered in the database</w:t>
      </w:r>
    </w:p>
    <w:p w14:paraId="1693C524" w14:textId="77777777" w:rsidR="00D934DC" w:rsidRPr="00B350A0" w:rsidRDefault="00D934DC" w:rsidP="004A51AA">
      <w:pPr>
        <w:pStyle w:val="Bullet"/>
      </w:pPr>
      <w:r w:rsidRPr="00B350A0">
        <w:t>A GER 3700 Instrument belonging to the Remote Sensing Laboratories, University of Zurich (named RSL GER 3700) with no calibrations entered in the database</w:t>
      </w:r>
    </w:p>
    <w:p w14:paraId="3DFEB3BF" w14:textId="77777777" w:rsidR="00D934DC" w:rsidRPr="00B350A0" w:rsidRDefault="00D934DC" w:rsidP="004A51AA">
      <w:pPr>
        <w:pStyle w:val="Body"/>
      </w:pPr>
      <w:r w:rsidRPr="00B350A0">
        <w:t xml:space="preserve">A CSV file output of this Campaign with the option </w:t>
      </w:r>
      <w:r w:rsidRPr="00B350A0">
        <w:rPr>
          <w:rStyle w:val="GUIWord"/>
          <w:u w:val="single"/>
        </w:rPr>
        <w:t>Split header and body</w:t>
      </w:r>
      <w:r w:rsidRPr="00B350A0">
        <w:t xml:space="preserve"> results in the following files:</w:t>
      </w:r>
    </w:p>
    <w:p w14:paraId="6F426CAB" w14:textId="77777777" w:rsidR="00D934DC" w:rsidRPr="00B350A0" w:rsidRDefault="00D934DC" w:rsidP="00D934DC">
      <w:pPr>
        <w:pStyle w:val="Figure"/>
        <w:rPr>
          <w:u w:val="single"/>
        </w:rPr>
      </w:pPr>
      <w:r w:rsidRPr="008B2AD1">
        <w:rPr>
          <w:lang w:val="en-GB" w:eastAsia="en-GB"/>
        </w:rPr>
        <w:drawing>
          <wp:inline distT="0" distB="0" distL="0" distR="0" wp14:anchorId="70F08512" wp14:editId="48002F1B">
            <wp:extent cx="2143324" cy="949107"/>
            <wp:effectExtent l="19050" t="0" r="9326"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4" cstate="print"/>
                    <a:srcRect t="3333" b="3943"/>
                    <a:stretch>
                      <a:fillRect/>
                    </a:stretch>
                  </pic:blipFill>
                  <pic:spPr bwMode="auto">
                    <a:xfrm>
                      <a:off x="0" y="0"/>
                      <a:ext cx="2143324" cy="949107"/>
                    </a:xfrm>
                    <a:prstGeom prst="rect">
                      <a:avLst/>
                    </a:prstGeom>
                    <a:noFill/>
                    <a:ln w="9525">
                      <a:noFill/>
                      <a:miter lim="800000"/>
                      <a:headEnd/>
                      <a:tailEnd/>
                    </a:ln>
                  </pic:spPr>
                </pic:pic>
              </a:graphicData>
            </a:graphic>
          </wp:inline>
        </w:drawing>
      </w:r>
    </w:p>
    <w:p w14:paraId="624FC47F" w14:textId="77777777" w:rsidR="00D934DC" w:rsidRPr="00A8518D" w:rsidRDefault="00D934DC" w:rsidP="00D934DC">
      <w:pPr>
        <w:pStyle w:val="Heading3"/>
      </w:pPr>
      <w:bookmarkStart w:id="483" w:name="_Toc355280391"/>
      <w:bookmarkStart w:id="484" w:name="_Ref356826590"/>
      <w:bookmarkStart w:id="485" w:name="_Ref356826592"/>
      <w:bookmarkStart w:id="486" w:name="_Toc398023948"/>
      <w:bookmarkStart w:id="487" w:name="_Ref413329509"/>
      <w:bookmarkStart w:id="488" w:name="_Toc506895587"/>
      <w:r w:rsidRPr="00A8518D">
        <w:t>CSV Spectrum Export Format</w:t>
      </w:r>
      <w:bookmarkEnd w:id="483"/>
      <w:bookmarkEnd w:id="484"/>
      <w:bookmarkEnd w:id="485"/>
      <w:bookmarkEnd w:id="486"/>
      <w:bookmarkEnd w:id="487"/>
      <w:bookmarkEnd w:id="488"/>
    </w:p>
    <w:p w14:paraId="29321707" w14:textId="77777777" w:rsidR="00D934DC" w:rsidRPr="00B350A0" w:rsidRDefault="00D934DC" w:rsidP="004A51AA">
      <w:pPr>
        <w:pStyle w:val="Body"/>
      </w:pPr>
      <w:r w:rsidRPr="00B350A0">
        <w:t>Multiple Spectra are written into a single CSV file, with the data for each Spectrum in a separate column.</w:t>
      </w:r>
    </w:p>
    <w:p w14:paraId="01AA27B0" w14:textId="77777777" w:rsidR="00D934DC" w:rsidRPr="00B350A0" w:rsidRDefault="00D934DC" w:rsidP="004A51AA">
      <w:pPr>
        <w:pStyle w:val="Body"/>
      </w:pPr>
      <w:r w:rsidRPr="00B350A0">
        <w:t xml:space="preserve">If the </w:t>
      </w:r>
      <w:r w:rsidRPr="00B350A0">
        <w:rPr>
          <w:rStyle w:val="GUIWord"/>
          <w:u w:val="single"/>
        </w:rPr>
        <w:t>Split header and body</w:t>
      </w:r>
      <w:r w:rsidRPr="00B350A0">
        <w:t xml:space="preserve"> option is selected, then the header and body are written into separate CSV files. Otherwise, they are written into a single CSV file header first.</w:t>
      </w:r>
    </w:p>
    <w:p w14:paraId="77C12AA1" w14:textId="77777777" w:rsidR="00D934DC" w:rsidRPr="00B350A0" w:rsidRDefault="00D934DC" w:rsidP="004A51AA">
      <w:pPr>
        <w:pStyle w:val="Body"/>
      </w:pPr>
      <w:r w:rsidRPr="00B350A0">
        <w:t>The header contains as many lines as there are Metadata Attributes defined in all of the selected Spectra. The first column of each row is the Metadata Attribute name.</w:t>
      </w:r>
    </w:p>
    <w:p w14:paraId="488D5C53" w14:textId="77777777" w:rsidR="00D934DC" w:rsidRPr="00B350A0" w:rsidRDefault="00D934DC" w:rsidP="004A51AA">
      <w:pPr>
        <w:pStyle w:val="Body"/>
      </w:pPr>
      <w:r w:rsidRPr="00B350A0">
        <w:t>The body contains one row for each wavelength. The first column is the wavelength in nanometres and the subsequent columns are the values at those wavelengths for each selected Spectrum.</w:t>
      </w:r>
    </w:p>
    <w:p w14:paraId="721BA880" w14:textId="77777777" w:rsidR="00D934DC" w:rsidRPr="00B350A0" w:rsidRDefault="00D934DC" w:rsidP="004A51AA">
      <w:pPr>
        <w:pStyle w:val="Body"/>
      </w:pPr>
      <w:r w:rsidRPr="00B350A0">
        <w:t>The following figure shows an Excel view of a CSV file created with three Spectra and the header and body written into the same file.</w:t>
      </w:r>
    </w:p>
    <w:p w14:paraId="2A1C3A3A" w14:textId="77777777" w:rsidR="00D934DC" w:rsidRPr="00B350A0" w:rsidRDefault="00D934DC" w:rsidP="00D934DC">
      <w:pPr>
        <w:pStyle w:val="Figure"/>
        <w:rPr>
          <w:u w:val="single"/>
        </w:rPr>
      </w:pPr>
      <w:r w:rsidRPr="008B2AD1">
        <w:rPr>
          <w:lang w:val="en-GB" w:eastAsia="en-GB"/>
        </w:rPr>
        <w:lastRenderedPageBreak/>
        <w:drawing>
          <wp:inline distT="0" distB="0" distL="0" distR="0" wp14:anchorId="3D750BCE" wp14:editId="4A1C0649">
            <wp:extent cx="4436944" cy="4073261"/>
            <wp:effectExtent l="0" t="19050" r="77906" b="60589"/>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5" cstate="print"/>
                    <a:srcRect/>
                    <a:stretch>
                      <a:fillRect/>
                    </a:stretch>
                  </pic:blipFill>
                  <pic:spPr bwMode="auto">
                    <a:xfrm>
                      <a:off x="0" y="0"/>
                      <a:ext cx="4439888" cy="407596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7F28323" w14:textId="784E2CD8" w:rsidR="00D934DC" w:rsidRPr="00DA48C2" w:rsidRDefault="00D934DC" w:rsidP="00941E8C">
      <w:pPr>
        <w:pStyle w:val="Caption"/>
      </w:pPr>
      <w:bookmarkStart w:id="489" w:name="_Ref153770960"/>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54</w:t>
      </w:r>
      <w:r w:rsidR="00397B59" w:rsidRPr="00DA48C2">
        <w:fldChar w:fldCharType="end"/>
      </w:r>
      <w:bookmarkEnd w:id="489"/>
      <w:r w:rsidRPr="00DA48C2">
        <w:t>: CSV file example (loaded into Excel)</w:t>
      </w:r>
    </w:p>
    <w:p w14:paraId="4329F6AC" w14:textId="77777777" w:rsidR="00EF57F0" w:rsidRPr="00B350A0" w:rsidRDefault="00EF57F0" w:rsidP="00941E8C">
      <w:pPr>
        <w:pStyle w:val="Heading2"/>
      </w:pPr>
      <w:bookmarkStart w:id="490" w:name="_Toc506895588"/>
      <w:bookmarkStart w:id="491" w:name="_Toc398023952"/>
      <w:r w:rsidRPr="00B350A0">
        <w:t>Export campaign</w:t>
      </w:r>
      <w:bookmarkEnd w:id="490"/>
    </w:p>
    <w:p w14:paraId="3BE90405" w14:textId="77777777" w:rsidR="00EF57F0" w:rsidRPr="00B350A0" w:rsidRDefault="00EF57F0" w:rsidP="004A51AA">
      <w:pPr>
        <w:pStyle w:val="Body"/>
      </w:pPr>
      <w:r w:rsidRPr="00B350A0">
        <w:t>The Campaign export functionality writes all data of a Campaign to a single XML file which retains the hierarchy and Metadata structure of the Campaign. The information from the Sensors, Instruments and Calibrations used by the Campaign is also copied into the XML file.</w:t>
      </w:r>
    </w:p>
    <w:p w14:paraId="754BFDFE" w14:textId="77777777" w:rsidR="00EF57F0" w:rsidRPr="00B350A0" w:rsidRDefault="00EF57F0" w:rsidP="004A51AA">
      <w:pPr>
        <w:pStyle w:val="Body"/>
      </w:pPr>
      <w:r w:rsidRPr="00B350A0">
        <w:t>These XML files can be used to import the Campaign into another SPECCHIO database instance.</w:t>
      </w:r>
    </w:p>
    <w:p w14:paraId="7F5BF2BB" w14:textId="77777777" w:rsidR="00EF57F0" w:rsidRPr="00B350A0" w:rsidRDefault="00EF57F0" w:rsidP="004A51AA">
      <w:pPr>
        <w:pStyle w:val="Body"/>
      </w:pPr>
      <w:r w:rsidRPr="00B350A0">
        <w:t>The exported XML file will be named with the Campaign name, date and time of export.</w:t>
      </w:r>
    </w:p>
    <w:p w14:paraId="057BDAB6" w14:textId="77777777" w:rsidR="00EF57F0" w:rsidRPr="00B350A0" w:rsidRDefault="00EF57F0" w:rsidP="004A51AA">
      <w:pPr>
        <w:pStyle w:val="ProcessHeading"/>
      </w:pPr>
      <w:r w:rsidRPr="00B350A0">
        <w:t>To export a Campaign:</w:t>
      </w:r>
    </w:p>
    <w:tbl>
      <w:tblPr>
        <w:tblStyle w:val="Instructions"/>
        <w:tblW w:w="0" w:type="auto"/>
        <w:tblLook w:val="04A0" w:firstRow="1" w:lastRow="0" w:firstColumn="1" w:lastColumn="0" w:noHBand="0" w:noVBand="1"/>
      </w:tblPr>
      <w:tblGrid>
        <w:gridCol w:w="8533"/>
      </w:tblGrid>
      <w:tr w:rsidR="00EF57F0" w:rsidRPr="00B350A0" w14:paraId="2E52AF12" w14:textId="77777777" w:rsidTr="00EF57F0">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7B822572" w14:textId="77777777" w:rsidR="00EF57F0" w:rsidRPr="00B350A0" w:rsidRDefault="00EF57F0" w:rsidP="004A51AA">
            <w:pPr>
              <w:pStyle w:val="Bullet"/>
            </w:pPr>
            <w:r w:rsidRPr="00B350A0">
              <w:t xml:space="preserve">From the Main menu select </w:t>
            </w:r>
            <w:r w:rsidRPr="00B350A0">
              <w:rPr>
                <w:rStyle w:val="GUIWord"/>
                <w:u w:val="single"/>
              </w:rPr>
              <w:t>Data Maintenance</w:t>
            </w:r>
            <w:r w:rsidRPr="00B350A0">
              <w:t xml:space="preserve"> - </w:t>
            </w:r>
            <w:r w:rsidRPr="00B350A0">
              <w:rPr>
                <w:rStyle w:val="GUIWord"/>
                <w:u w:val="single"/>
              </w:rPr>
              <w:t>Export campaign</w:t>
            </w:r>
            <w:r w:rsidRPr="00B350A0">
              <w:t>.</w:t>
            </w:r>
          </w:p>
          <w:p w14:paraId="4AE3827F" w14:textId="77777777" w:rsidR="00EF57F0" w:rsidRPr="008B2AD1" w:rsidRDefault="00EF57F0" w:rsidP="00EF57F0">
            <w:pPr>
              <w:pStyle w:val="Figure"/>
            </w:pPr>
            <w:r w:rsidRPr="008B2AD1">
              <w:rPr>
                <w:lang w:val="en-GB" w:eastAsia="en-GB"/>
              </w:rPr>
              <w:drawing>
                <wp:inline distT="0" distB="0" distL="0" distR="0" wp14:anchorId="3A513648" wp14:editId="3029F271">
                  <wp:extent cx="2769650" cy="919633"/>
                  <wp:effectExtent l="0" t="19050" r="68800" b="51917"/>
                  <wp:docPr id="2"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16" cstate="print"/>
                          <a:srcRect/>
                          <a:stretch>
                            <a:fillRect/>
                          </a:stretch>
                        </pic:blipFill>
                        <pic:spPr bwMode="auto">
                          <a:xfrm>
                            <a:off x="0" y="0"/>
                            <a:ext cx="2769810" cy="91968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5121430" w14:textId="2F332781" w:rsidR="00EF57F0" w:rsidRPr="00DA48C2" w:rsidRDefault="00EF57F0"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55</w:t>
            </w:r>
            <w:r w:rsidR="00397B59" w:rsidRPr="00DA48C2">
              <w:fldChar w:fldCharType="end"/>
            </w:r>
            <w:r w:rsidRPr="00DA48C2">
              <w:t>: Campaign Export Dialog</w:t>
            </w:r>
          </w:p>
          <w:p w14:paraId="719D24F0" w14:textId="77777777" w:rsidR="00EF57F0" w:rsidRPr="00B350A0" w:rsidRDefault="00EF57F0" w:rsidP="004A51AA">
            <w:pPr>
              <w:pStyle w:val="Bullet"/>
            </w:pPr>
            <w:r w:rsidRPr="00B350A0">
              <w:t xml:space="preserve">Select the Campaign you wish to export from the </w:t>
            </w:r>
            <w:r w:rsidRPr="00B350A0">
              <w:rPr>
                <w:rStyle w:val="GUIWord"/>
                <w:u w:val="single"/>
              </w:rPr>
              <w:t>Campaign name:</w:t>
            </w:r>
            <w:r w:rsidRPr="00B350A0">
              <w:t xml:space="preserve"> dropdown list.</w:t>
            </w:r>
          </w:p>
          <w:p w14:paraId="349F1189" w14:textId="77777777" w:rsidR="00EF57F0" w:rsidRPr="00B350A0" w:rsidRDefault="00EF57F0" w:rsidP="004A51AA">
            <w:pPr>
              <w:pStyle w:val="Bullet"/>
            </w:pPr>
            <w:r w:rsidRPr="00B350A0">
              <w:t xml:space="preserve">Click </w:t>
            </w:r>
            <w:r w:rsidRPr="00B350A0">
              <w:rPr>
                <w:rStyle w:val="ActionButton"/>
                <w:u w:val="single"/>
              </w:rPr>
              <w:t>Browse</w:t>
            </w:r>
            <w:r w:rsidRPr="00B350A0">
              <w:t xml:space="preserve"> to open a file dialog box.</w:t>
            </w:r>
          </w:p>
          <w:p w14:paraId="55708278" w14:textId="77777777" w:rsidR="00EF57F0" w:rsidRPr="00B350A0" w:rsidRDefault="00EF57F0" w:rsidP="004A51AA">
            <w:pPr>
              <w:pStyle w:val="Bullet"/>
            </w:pPr>
            <w:r w:rsidRPr="00B350A0">
              <w:lastRenderedPageBreak/>
              <w:t>Select the folder into which you want the XML file to be written and close the dialog box.</w:t>
            </w:r>
          </w:p>
          <w:p w14:paraId="584A1D4B" w14:textId="77777777" w:rsidR="00EF57F0" w:rsidRPr="00B350A0" w:rsidRDefault="00EF57F0" w:rsidP="004A51AA">
            <w:pPr>
              <w:pStyle w:val="Bullet"/>
            </w:pPr>
            <w:r w:rsidRPr="00B350A0">
              <w:t xml:space="preserve">Click </w:t>
            </w:r>
            <w:r w:rsidRPr="00B350A0">
              <w:rPr>
                <w:rStyle w:val="ActionButton"/>
                <w:u w:val="single"/>
              </w:rPr>
              <w:t>Export</w:t>
            </w:r>
            <w:r w:rsidRPr="00B350A0">
              <w:t>. The Campaign Export dialog box will close and a progress box will appear. When the export is complete, it will close.</w:t>
            </w:r>
          </w:p>
        </w:tc>
      </w:tr>
    </w:tbl>
    <w:p w14:paraId="351323CD" w14:textId="77777777" w:rsidR="00EF57F0" w:rsidRPr="00DA48C2" w:rsidRDefault="00EF57F0" w:rsidP="00941E8C">
      <w:pPr>
        <w:pStyle w:val="Caption"/>
      </w:pPr>
    </w:p>
    <w:p w14:paraId="067FD7EA" w14:textId="400B3F53" w:rsidR="00D934DC" w:rsidRPr="00B350A0" w:rsidRDefault="00D934DC" w:rsidP="00941E8C">
      <w:pPr>
        <w:pStyle w:val="Heading2"/>
      </w:pPr>
      <w:bookmarkStart w:id="492" w:name="_Toc506895589"/>
      <w:r w:rsidRPr="00B350A0">
        <w:t>Publish Collection</w:t>
      </w:r>
      <w:bookmarkEnd w:id="491"/>
      <w:bookmarkEnd w:id="492"/>
    </w:p>
    <w:p w14:paraId="718AEC4B" w14:textId="689BCAEC" w:rsidR="00D934DC" w:rsidRPr="00B350A0" w:rsidRDefault="00D934DC" w:rsidP="004A51AA">
      <w:pPr>
        <w:pStyle w:val="Body"/>
      </w:pPr>
      <w:r w:rsidRPr="00B350A0">
        <w:t xml:space="preserve">A separate chapter of this User Guide is devoted to this topic. Please see </w:t>
      </w:r>
      <w:r w:rsidR="00D34320" w:rsidRPr="00B350A0">
        <w:rPr>
          <w:rStyle w:val="CrossReference"/>
          <w:u w:val="single"/>
        </w:rPr>
        <w:t>Section 1</w:t>
      </w:r>
      <w:r w:rsidR="00A76444" w:rsidRPr="00B350A0">
        <w:rPr>
          <w:rStyle w:val="CrossReference"/>
          <w:u w:val="single"/>
        </w:rPr>
        <w:t xml:space="preserve">1 </w:t>
      </w:r>
      <w:r w:rsidR="00DA4F2C" w:rsidRPr="00B350A0">
        <w:fldChar w:fldCharType="begin"/>
      </w:r>
      <w:r w:rsidR="00DA4F2C" w:rsidRPr="00B350A0">
        <w:instrText xml:space="preserve"> REF _Ref413329717 \h  \* MERGEFORMAT </w:instrText>
      </w:r>
      <w:r w:rsidR="00DA4F2C" w:rsidRPr="00B350A0">
        <w:fldChar w:fldCharType="separate"/>
      </w:r>
      <w:r w:rsidR="000C7C57" w:rsidRPr="000C7C57">
        <w:rPr>
          <w:i/>
        </w:rPr>
        <w:t>Publishing Data to ANDS</w:t>
      </w:r>
      <w:r w:rsidR="00DA4F2C" w:rsidRPr="00B350A0">
        <w:fldChar w:fldCharType="end"/>
      </w:r>
      <w:r w:rsidRPr="00B350A0">
        <w:t>.</w:t>
      </w:r>
    </w:p>
    <w:p w14:paraId="7AFB3F67" w14:textId="4467C6FD" w:rsidR="007843E9" w:rsidRPr="00BB565B" w:rsidRDefault="007843E9" w:rsidP="00085DF0">
      <w:pPr>
        <w:pStyle w:val="Heading1"/>
      </w:pPr>
      <w:bookmarkStart w:id="493" w:name="_Ref499964766"/>
      <w:bookmarkStart w:id="494" w:name="_Ref499964769"/>
      <w:bookmarkStart w:id="495" w:name="_Toc506895590"/>
      <w:r w:rsidRPr="00BB565B">
        <w:lastRenderedPageBreak/>
        <w:t>Data Processing</w:t>
      </w:r>
      <w:bookmarkEnd w:id="493"/>
      <w:bookmarkEnd w:id="494"/>
      <w:bookmarkEnd w:id="495"/>
    </w:p>
    <w:p w14:paraId="6FE14D2F" w14:textId="52ACC2E7" w:rsidR="00693B4C" w:rsidRPr="00B350A0" w:rsidRDefault="0080502A" w:rsidP="004A51AA">
      <w:pPr>
        <w:pStyle w:val="Body"/>
      </w:pPr>
      <w:r w:rsidRPr="00B350A0">
        <w:t xml:space="preserve">This section describes the functionalities of SPECCHIO’s Main Menu tab </w:t>
      </w:r>
      <w:r w:rsidRPr="00B350A0">
        <w:rPr>
          <w:rStyle w:val="GUIWord"/>
          <w:u w:val="single"/>
        </w:rPr>
        <w:t xml:space="preserve">Special Functions. </w:t>
      </w:r>
      <w:r w:rsidRPr="00B350A0">
        <w:t>Here you</w:t>
      </w:r>
      <w:r w:rsidR="00693B4C" w:rsidRPr="00B350A0">
        <w:t xml:space="preserve"> will find information on how to process data using SPECCHIO’s special functions:</w:t>
      </w:r>
    </w:p>
    <w:p w14:paraId="44679FB8" w14:textId="0A32EC84" w:rsidR="007843E9" w:rsidRPr="00B350A0" w:rsidRDefault="00693B4C" w:rsidP="004A51AA">
      <w:pPr>
        <w:pStyle w:val="Body"/>
      </w:pPr>
      <w:r w:rsidRPr="00B350A0">
        <w:rPr>
          <w:noProof/>
          <w:lang w:eastAsia="en-GB"/>
        </w:rPr>
        <w:drawing>
          <wp:inline distT="0" distB="0" distL="0" distR="0" wp14:anchorId="501C2E88" wp14:editId="54469D4F">
            <wp:extent cx="2200275" cy="1273751"/>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201270" cy="1274327"/>
                    </a:xfrm>
                    <a:prstGeom prst="rect">
                      <a:avLst/>
                    </a:prstGeom>
                    <a:noFill/>
                  </pic:spPr>
                </pic:pic>
              </a:graphicData>
            </a:graphic>
          </wp:inline>
        </w:drawing>
      </w:r>
    </w:p>
    <w:p w14:paraId="20DFC8A5" w14:textId="68FDD7FB" w:rsidR="007843E9" w:rsidRPr="00B350A0" w:rsidRDefault="00A650D2" w:rsidP="00941E8C">
      <w:pPr>
        <w:pStyle w:val="Heading2"/>
      </w:pPr>
      <w:bookmarkStart w:id="496" w:name="_Ref499982869"/>
      <w:bookmarkStart w:id="497" w:name="_Ref499982872"/>
      <w:bookmarkStart w:id="498" w:name="_Toc506895591"/>
      <w:r w:rsidRPr="00B350A0">
        <w:t>Functions to generate additional metadata</w:t>
      </w:r>
      <w:bookmarkEnd w:id="496"/>
      <w:bookmarkEnd w:id="497"/>
      <w:bookmarkEnd w:id="498"/>
    </w:p>
    <w:p w14:paraId="70AA1696" w14:textId="32C6547B" w:rsidR="00545023" w:rsidRPr="00A8518D" w:rsidRDefault="00545023" w:rsidP="00FB04A5">
      <w:pPr>
        <w:pStyle w:val="Heading3"/>
      </w:pPr>
      <w:bookmarkStart w:id="499" w:name="_Ref499981014"/>
      <w:bookmarkStart w:id="500" w:name="_Ref499981889"/>
      <w:bookmarkStart w:id="501" w:name="_Ref499981895"/>
      <w:bookmarkStart w:id="502" w:name="_Toc506895592"/>
      <w:r w:rsidRPr="00A8518D">
        <w:t>Compute UTC</w:t>
      </w:r>
      <w:bookmarkEnd w:id="499"/>
      <w:bookmarkEnd w:id="500"/>
      <w:bookmarkEnd w:id="501"/>
      <w:bookmarkEnd w:id="502"/>
    </w:p>
    <w:p w14:paraId="7DA3B01F" w14:textId="1DB350E1" w:rsidR="009A2F36" w:rsidRPr="00B350A0" w:rsidRDefault="009A2F36" w:rsidP="00FB04A5">
      <w:pPr>
        <w:rPr>
          <w:u w:val="single"/>
        </w:rPr>
      </w:pPr>
      <w:r w:rsidRPr="008B2AD1">
        <w:rPr>
          <w:noProof/>
          <w:lang w:eastAsia="en-GB"/>
        </w:rPr>
        <w:drawing>
          <wp:inline distT="0" distB="0" distL="0" distR="0" wp14:anchorId="15AE8F74" wp14:editId="340DCBBF">
            <wp:extent cx="2047875" cy="632060"/>
            <wp:effectExtent l="0" t="0" r="0" b="0"/>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057135" cy="634918"/>
                    </a:xfrm>
                    <a:prstGeom prst="rect">
                      <a:avLst/>
                    </a:prstGeom>
                    <a:noFill/>
                    <a:ln>
                      <a:noFill/>
                    </a:ln>
                  </pic:spPr>
                </pic:pic>
              </a:graphicData>
            </a:graphic>
          </wp:inline>
        </w:drawing>
      </w:r>
    </w:p>
    <w:p w14:paraId="483179F8" w14:textId="77777777" w:rsidR="00545023" w:rsidRPr="00B350A0" w:rsidRDefault="00545023" w:rsidP="004A51AA">
      <w:pPr>
        <w:pStyle w:val="Body"/>
      </w:pPr>
      <w:r w:rsidRPr="00B350A0">
        <w:t>This tool is provided to compute the capture time in UTC. Starting from SPECCHIO DB version 3.2.1, a new attribute called ‘Acquisition Time (UTC)’ is supported. The UTC time is computed from the ‘Acquisition Date’ Metadata Attribute by applying a time shift of a number of hours entered by the user.</w:t>
      </w:r>
    </w:p>
    <w:p w14:paraId="2D20F424" w14:textId="77777777" w:rsidR="00545023" w:rsidRPr="00B350A0" w:rsidRDefault="00545023" w:rsidP="004A51AA">
      <w:pPr>
        <w:pStyle w:val="ProcessHeading"/>
      </w:pPr>
      <w:r w:rsidRPr="00B350A0">
        <w:t>To compute Acquisition Times in UTC:</w:t>
      </w:r>
    </w:p>
    <w:tbl>
      <w:tblPr>
        <w:tblStyle w:val="Instructions"/>
        <w:tblW w:w="0" w:type="auto"/>
        <w:tblLook w:val="04A0" w:firstRow="1" w:lastRow="0" w:firstColumn="1" w:lastColumn="0" w:noHBand="0" w:noVBand="1"/>
      </w:tblPr>
      <w:tblGrid>
        <w:gridCol w:w="8533"/>
      </w:tblGrid>
      <w:tr w:rsidR="00545023" w:rsidRPr="00B350A0" w14:paraId="06AE87AD" w14:textId="77777777" w:rsidTr="00760CE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442C2C5" w14:textId="77777777" w:rsidR="00545023" w:rsidRPr="00B350A0" w:rsidRDefault="00545023" w:rsidP="004A51AA">
            <w:pPr>
              <w:pStyle w:val="Bullet"/>
            </w:pPr>
            <w:r w:rsidRPr="00B350A0">
              <w:t xml:space="preserve">From the Main menu select </w:t>
            </w:r>
            <w:r w:rsidRPr="00B350A0">
              <w:rPr>
                <w:rStyle w:val="GUIWord"/>
                <w:u w:val="single"/>
              </w:rPr>
              <w:t>Special Functions</w:t>
            </w:r>
            <w:r w:rsidRPr="00B350A0">
              <w:t xml:space="preserve"> - </w:t>
            </w:r>
            <w:r w:rsidRPr="00B350A0">
              <w:rPr>
                <w:rStyle w:val="GUIWord"/>
                <w:u w:val="single"/>
              </w:rPr>
              <w:t>Compute UTC</w:t>
            </w:r>
            <w:r w:rsidRPr="00B350A0">
              <w:t>.</w:t>
            </w:r>
          </w:p>
          <w:p w14:paraId="7036FA85" w14:textId="77777777" w:rsidR="00545023" w:rsidRPr="00B350A0" w:rsidRDefault="00545023" w:rsidP="004A51AA">
            <w:pPr>
              <w:pStyle w:val="Body"/>
            </w:pPr>
            <w:r w:rsidRPr="00B350A0">
              <w:rPr>
                <w:noProof/>
                <w:lang w:eastAsia="en-GB"/>
              </w:rPr>
              <w:drawing>
                <wp:inline distT="0" distB="0" distL="0" distR="0" wp14:anchorId="490EC8C9" wp14:editId="104E3562">
                  <wp:extent cx="3105150" cy="2191223"/>
                  <wp:effectExtent l="0" t="0" r="0" b="0"/>
                  <wp:docPr id="3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107703" cy="2193024"/>
                          </a:xfrm>
                          <a:prstGeom prst="rect">
                            <a:avLst/>
                          </a:prstGeom>
                          <a:noFill/>
                          <a:ln>
                            <a:noFill/>
                          </a:ln>
                        </pic:spPr>
                      </pic:pic>
                    </a:graphicData>
                  </a:graphic>
                </wp:inline>
              </w:drawing>
            </w:r>
          </w:p>
          <w:p w14:paraId="0835C34B" w14:textId="29EEDC90" w:rsidR="00545023" w:rsidRPr="00DA48C2" w:rsidRDefault="00545023"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56</w:t>
            </w:r>
            <w:r w:rsidR="00397B59" w:rsidRPr="00DA48C2">
              <w:fldChar w:fldCharType="end"/>
            </w:r>
            <w:r w:rsidRPr="00DA48C2">
              <w:t>: UTC Computation dialog</w:t>
            </w:r>
          </w:p>
          <w:p w14:paraId="1191DB35" w14:textId="77777777" w:rsidR="00545023" w:rsidRPr="00B350A0" w:rsidRDefault="00545023" w:rsidP="004A51AA">
            <w:pPr>
              <w:pStyle w:val="Bullet"/>
            </w:pPr>
            <w:r w:rsidRPr="00B350A0">
              <w:t>Select the hierarchy node containing the Spectra that need UTC to be calculated, or select the individual Spectra files by holding down the Ctrl key. The first selected hierarchy name and the number of Spectra are shown on the right in read only fields.</w:t>
            </w:r>
          </w:p>
          <w:p w14:paraId="23933442" w14:textId="77777777" w:rsidR="00545023" w:rsidRPr="00B350A0" w:rsidRDefault="00545023" w:rsidP="004A51AA">
            <w:pPr>
              <w:pStyle w:val="Bullet"/>
            </w:pPr>
            <w:r w:rsidRPr="00B350A0">
              <w:t>Enter the number of hours to adjust in the Hours East of GMT field. Use positive numbers for longitudes East of GMT (that is, the number for Australia will be positive).</w:t>
            </w:r>
          </w:p>
          <w:p w14:paraId="61487DB3" w14:textId="77777777" w:rsidR="00545023" w:rsidRPr="00B350A0" w:rsidRDefault="00545023" w:rsidP="004A51AA">
            <w:pPr>
              <w:pStyle w:val="Bullet"/>
            </w:pPr>
            <w:r w:rsidRPr="00B350A0">
              <w:t xml:space="preserve">Click </w:t>
            </w:r>
            <w:r w:rsidRPr="00B350A0">
              <w:rPr>
                <w:rStyle w:val="ActionButton"/>
                <w:u w:val="single"/>
              </w:rPr>
              <w:t>Apply</w:t>
            </w:r>
            <w:r w:rsidRPr="00B350A0">
              <w:t>.</w:t>
            </w:r>
          </w:p>
          <w:p w14:paraId="350B1EEF" w14:textId="77777777" w:rsidR="00545023" w:rsidRPr="00B350A0" w:rsidRDefault="00545023" w:rsidP="004A51AA">
            <w:pPr>
              <w:pStyle w:val="Bullet"/>
            </w:pPr>
            <w:r w:rsidRPr="00B350A0">
              <w:t xml:space="preserve">Close the dialog using the </w:t>
            </w:r>
            <w:r w:rsidRPr="00B350A0">
              <w:rPr>
                <w:rStyle w:val="ActionButton"/>
                <w:u w:val="single"/>
              </w:rPr>
              <w:t>Close</w:t>
            </w:r>
            <w:r w:rsidRPr="00B350A0">
              <w:t xml:space="preserve"> button.</w:t>
            </w:r>
          </w:p>
        </w:tc>
      </w:tr>
    </w:tbl>
    <w:p w14:paraId="7097AAF2" w14:textId="77777777" w:rsidR="00545023" w:rsidRPr="00B350A0" w:rsidRDefault="00545023" w:rsidP="004A51AA">
      <w:pPr>
        <w:pStyle w:val="Body"/>
      </w:pPr>
      <w:r w:rsidRPr="00B350A0">
        <w:t>Note: if some error was made during the computation, e.g., the wrong number of hours was entered, reapplying the function will simply overwrite the already existing UTC values in the database.</w:t>
      </w:r>
    </w:p>
    <w:p w14:paraId="0586017A" w14:textId="77777777" w:rsidR="00545023" w:rsidRPr="00B350A0" w:rsidRDefault="00545023" w:rsidP="004A51AA">
      <w:pPr>
        <w:pStyle w:val="Body"/>
      </w:pPr>
      <w:r w:rsidRPr="00B350A0">
        <w:t>As date/time fields are stored in milliseconds, the time shift is implemented as:</w:t>
      </w:r>
    </w:p>
    <w:p w14:paraId="00F346AB" w14:textId="77777777" w:rsidR="00545023" w:rsidRPr="00B350A0" w:rsidRDefault="00545023" w:rsidP="004A51AA">
      <w:pPr>
        <w:pStyle w:val="Code"/>
      </w:pPr>
      <w:r w:rsidRPr="00B350A0">
        <w:t>Date_time_in_milliseconds = Date_time_in_milliseconds – hours_east_of_gmt*milliseconds_per_hour.</w:t>
      </w:r>
    </w:p>
    <w:p w14:paraId="0FEABB15" w14:textId="77777777" w:rsidR="00545023" w:rsidRPr="00B350A0" w:rsidRDefault="00545023" w:rsidP="004A51AA">
      <w:pPr>
        <w:pStyle w:val="Body"/>
      </w:pPr>
      <w:r w:rsidRPr="00B350A0">
        <w:t xml:space="preserve">Therefore, if a time shift happens across midnight, the calendar date of the capture time will also be shifted back or forth, depending on whether </w:t>
      </w:r>
      <w:r w:rsidRPr="00B350A0">
        <w:rPr>
          <w:rStyle w:val="Codeintext"/>
          <w:u w:val="single"/>
        </w:rPr>
        <w:t>hours_east_of_gmt</w:t>
      </w:r>
      <w:r w:rsidRPr="00B350A0">
        <w:t xml:space="preserve"> is positive or negative. For example, for a local capture time around 10am in Oceania a time shift of around 12 hours East of GMT is needed. The UTC time will then be 10pm the previous day.</w:t>
      </w:r>
    </w:p>
    <w:p w14:paraId="3B17C782" w14:textId="77777777" w:rsidR="00545023" w:rsidRPr="00B350A0" w:rsidRDefault="00545023" w:rsidP="004A51AA">
      <w:pPr>
        <w:pStyle w:val="Body"/>
      </w:pPr>
      <w:r w:rsidRPr="00B350A0">
        <w:t>A UTC Time Computation Attribute value in the Processing Metadata Group is added to each Spectrum that has its UTC Acquisition Time computed by this function.</w:t>
      </w:r>
    </w:p>
    <w:p w14:paraId="1A4D9205" w14:textId="77777777" w:rsidR="00545023" w:rsidRPr="00B350A0" w:rsidRDefault="00545023" w:rsidP="00545023">
      <w:pPr>
        <w:pStyle w:val="Figure"/>
        <w:rPr>
          <w:u w:val="single"/>
        </w:rPr>
      </w:pPr>
      <w:r w:rsidRPr="008B2AD1">
        <w:rPr>
          <w:lang w:val="en-GB" w:eastAsia="en-GB"/>
        </w:rPr>
        <w:drawing>
          <wp:inline distT="0" distB="0" distL="0" distR="0" wp14:anchorId="5B46EDCA" wp14:editId="23629FA9">
            <wp:extent cx="3896360" cy="544304"/>
            <wp:effectExtent l="0" t="0" r="0" b="0"/>
            <wp:docPr id="3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899284" cy="544712"/>
                    </a:xfrm>
                    <a:prstGeom prst="rect">
                      <a:avLst/>
                    </a:prstGeom>
                    <a:noFill/>
                    <a:ln>
                      <a:noFill/>
                    </a:ln>
                  </pic:spPr>
                </pic:pic>
              </a:graphicData>
            </a:graphic>
          </wp:inline>
        </w:drawing>
      </w:r>
    </w:p>
    <w:p w14:paraId="2CE7860F" w14:textId="128C8B36" w:rsidR="00545023" w:rsidRPr="00DA48C2" w:rsidRDefault="00545023"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57</w:t>
      </w:r>
      <w:r w:rsidR="00397B59" w:rsidRPr="00DA48C2">
        <w:fldChar w:fldCharType="end"/>
      </w:r>
      <w:r w:rsidRPr="00DA48C2">
        <w:t>: UTC Time Computation Metadata Attribute after applying a UTC Time computation</w:t>
      </w:r>
    </w:p>
    <w:p w14:paraId="7B2089B6" w14:textId="5D49BA02" w:rsidR="00545023" w:rsidRPr="00A8518D" w:rsidRDefault="00545023" w:rsidP="00FB04A5">
      <w:pPr>
        <w:pStyle w:val="Heading3"/>
      </w:pPr>
      <w:bookmarkStart w:id="503" w:name="_Toc506895593"/>
      <w:r w:rsidRPr="00A8518D">
        <w:t>Calculation of Sun Angles</w:t>
      </w:r>
      <w:bookmarkEnd w:id="503"/>
    </w:p>
    <w:p w14:paraId="7071B8B6" w14:textId="7FF010CC" w:rsidR="009A2F36" w:rsidRPr="00B350A0" w:rsidRDefault="009A2F36" w:rsidP="00FB04A5">
      <w:pPr>
        <w:rPr>
          <w:u w:val="single"/>
        </w:rPr>
      </w:pPr>
      <w:r w:rsidRPr="008B2AD1">
        <w:rPr>
          <w:noProof/>
          <w:lang w:eastAsia="en-GB"/>
        </w:rPr>
        <w:drawing>
          <wp:inline distT="0" distB="0" distL="0" distR="0" wp14:anchorId="49710A8D" wp14:editId="1993CC92">
            <wp:extent cx="2038350" cy="654285"/>
            <wp:effectExtent l="0" t="0" r="0" b="0"/>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049002" cy="657704"/>
                    </a:xfrm>
                    <a:prstGeom prst="rect">
                      <a:avLst/>
                    </a:prstGeom>
                    <a:noFill/>
                    <a:ln>
                      <a:noFill/>
                    </a:ln>
                  </pic:spPr>
                </pic:pic>
              </a:graphicData>
            </a:graphic>
          </wp:inline>
        </w:drawing>
      </w:r>
    </w:p>
    <w:p w14:paraId="121ABC49" w14:textId="5FB6DBBF" w:rsidR="003E74EC" w:rsidRPr="00B350A0" w:rsidRDefault="00C657D5" w:rsidP="004A51AA">
      <w:pPr>
        <w:pStyle w:val="Body"/>
      </w:pPr>
      <w:r w:rsidRPr="00B350A0">
        <w:t>SPECCHIO provides a function to calculate sun angles based on the UTC date and time of the Spectrum acquisition and the</w:t>
      </w:r>
      <w:r w:rsidR="003E74EC" w:rsidRPr="00B350A0">
        <w:t xml:space="preserve"> spatial position in Latitude and Longitude of the </w:t>
      </w:r>
      <w:r w:rsidRPr="00B350A0">
        <w:t>acquisition location.</w:t>
      </w:r>
      <w:r w:rsidR="003E74EC" w:rsidRPr="00B350A0">
        <w:t xml:space="preserve"> </w:t>
      </w:r>
    </w:p>
    <w:p w14:paraId="2A500D58" w14:textId="5C26E608" w:rsidR="00545023" w:rsidRPr="00B350A0" w:rsidRDefault="00545023" w:rsidP="004A51AA">
      <w:pPr>
        <w:pStyle w:val="Body"/>
      </w:pPr>
      <w:r w:rsidRPr="00B350A0">
        <w:t xml:space="preserve">The sun angles </w:t>
      </w:r>
      <w:r w:rsidR="00C657D5" w:rsidRPr="00B350A0">
        <w:t>are then automatically</w:t>
      </w:r>
      <w:r w:rsidRPr="00B350A0">
        <w:t xml:space="preserve"> stored for each Spectrum as Metadata in the Illumination Group as </w:t>
      </w:r>
      <w:r w:rsidRPr="00B350A0">
        <w:rPr>
          <w:rStyle w:val="GUIWord"/>
          <w:u w:val="single"/>
        </w:rPr>
        <w:t>Illumination Zenith</w:t>
      </w:r>
      <w:r w:rsidRPr="00B350A0">
        <w:t xml:space="preserve"> and </w:t>
      </w:r>
      <w:r w:rsidRPr="00B350A0">
        <w:rPr>
          <w:rStyle w:val="GUIWord"/>
          <w:u w:val="single"/>
        </w:rPr>
        <w:t>Illumination Azimuth</w:t>
      </w:r>
      <w:r w:rsidRPr="00B350A0">
        <w:t>.</w:t>
      </w:r>
    </w:p>
    <w:p w14:paraId="54A9E50C" w14:textId="77777777" w:rsidR="00545023" w:rsidRPr="00B350A0" w:rsidRDefault="00545023" w:rsidP="004A51AA">
      <w:pPr>
        <w:pStyle w:val="ProcessHeading"/>
      </w:pPr>
      <w:r w:rsidRPr="00B350A0">
        <w:t>To Calculate Spectra’s Sun Angles:</w:t>
      </w:r>
    </w:p>
    <w:tbl>
      <w:tblPr>
        <w:tblStyle w:val="Instructions"/>
        <w:tblW w:w="0" w:type="auto"/>
        <w:tblLook w:val="04A0" w:firstRow="1" w:lastRow="0" w:firstColumn="1" w:lastColumn="0" w:noHBand="0" w:noVBand="1"/>
      </w:tblPr>
      <w:tblGrid>
        <w:gridCol w:w="8533"/>
      </w:tblGrid>
      <w:tr w:rsidR="00545023" w:rsidRPr="00B350A0" w14:paraId="31F771C8" w14:textId="77777777" w:rsidTr="00545E67">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533" w:type="dxa"/>
          </w:tcPr>
          <w:p w14:paraId="14C4CD76" w14:textId="616FFC4A" w:rsidR="00545023" w:rsidRPr="00B350A0" w:rsidRDefault="00545023" w:rsidP="004A51AA">
            <w:pPr>
              <w:pStyle w:val="Bullet"/>
            </w:pPr>
            <w:r w:rsidRPr="00B350A0">
              <w:t>Ensure that the Acquisition Time</w:t>
            </w:r>
            <w:r w:rsidR="0045400C" w:rsidRPr="00B350A0">
              <w:t xml:space="preserve"> (UTC)</w:t>
            </w:r>
            <w:r w:rsidRPr="00B350A0">
              <w:t xml:space="preserve"> has been correctly </w:t>
            </w:r>
            <w:r w:rsidR="0045400C" w:rsidRPr="00B350A0">
              <w:t>set</w:t>
            </w:r>
            <w:r w:rsidRPr="00B350A0">
              <w:t xml:space="preserve"> for all Spectra</w:t>
            </w:r>
            <w:r w:rsidR="0045400C" w:rsidRPr="00B350A0">
              <w:t xml:space="preserve"> (see </w:t>
            </w:r>
            <w:r w:rsidR="0045400C" w:rsidRPr="00B350A0">
              <w:fldChar w:fldCharType="begin"/>
            </w:r>
            <w:r w:rsidR="0045400C" w:rsidRPr="00B350A0">
              <w:instrText xml:space="preserve"> REF _Ref499981014 \r \h </w:instrText>
            </w:r>
            <w:r w:rsidR="00B350A0">
              <w:instrText xml:space="preserve"> \* MERGEFORMAT </w:instrText>
            </w:r>
            <w:r w:rsidR="0045400C" w:rsidRPr="00B350A0">
              <w:fldChar w:fldCharType="separate"/>
            </w:r>
            <w:r w:rsidR="000C7C57">
              <w:t>11.1.1</w:t>
            </w:r>
            <w:r w:rsidR="0045400C" w:rsidRPr="00B350A0">
              <w:fldChar w:fldCharType="end"/>
            </w:r>
            <w:r w:rsidR="0045400C" w:rsidRPr="00B350A0">
              <w:t xml:space="preserve"> on how to compute UTC)</w:t>
            </w:r>
            <w:r w:rsidRPr="00B350A0">
              <w:t>.</w:t>
            </w:r>
          </w:p>
          <w:p w14:paraId="5D0AE203" w14:textId="0AE99551" w:rsidR="00545023" w:rsidRPr="00B350A0" w:rsidRDefault="00545023" w:rsidP="004A51AA">
            <w:pPr>
              <w:pStyle w:val="Bullet"/>
            </w:pPr>
            <w:r w:rsidRPr="00B350A0">
              <w:t xml:space="preserve">Ensure that the Spectra’s locations are correctly set in the Location Group’s </w:t>
            </w:r>
            <w:r w:rsidR="0045400C" w:rsidRPr="00B350A0">
              <w:t>Spatial Position</w:t>
            </w:r>
            <w:r w:rsidRPr="00B350A0">
              <w:t xml:space="preserve"> Metadata Attributes.</w:t>
            </w:r>
          </w:p>
          <w:p w14:paraId="058D6522" w14:textId="3E11EB77" w:rsidR="00545023" w:rsidRPr="00B350A0" w:rsidRDefault="00545023" w:rsidP="004A51AA">
            <w:pPr>
              <w:pStyle w:val="Bullet"/>
            </w:pPr>
            <w:r w:rsidRPr="00B350A0">
              <w:t xml:space="preserve">Select </w:t>
            </w:r>
            <w:r w:rsidRPr="00B350A0">
              <w:rPr>
                <w:rStyle w:val="GUIWord"/>
                <w:u w:val="single"/>
              </w:rPr>
              <w:t>Special Functions</w:t>
            </w:r>
            <w:r w:rsidRPr="00B350A0">
              <w:t xml:space="preserve"> and </w:t>
            </w:r>
            <w:r w:rsidRPr="00B350A0">
              <w:rPr>
                <w:rStyle w:val="GUIWord"/>
                <w:u w:val="single"/>
              </w:rPr>
              <w:t>Sun angle calculation</w:t>
            </w:r>
            <w:r w:rsidRPr="00B350A0">
              <w:t xml:space="preserve"> from the menu in the Main Window. A Hierarchy Tree Browser is displayed.</w:t>
            </w:r>
          </w:p>
          <w:p w14:paraId="1C6D8D3D" w14:textId="2A494964" w:rsidR="00545023" w:rsidRPr="00B350A0" w:rsidRDefault="00545023" w:rsidP="005D6E5F">
            <w:pPr>
              <w:pStyle w:val="Figure"/>
              <w:ind w:left="459"/>
              <w:rPr>
                <w:u w:val="single"/>
              </w:rPr>
            </w:pPr>
          </w:p>
          <w:p w14:paraId="50EF5BC2" w14:textId="7EF549D7" w:rsidR="009A2F36" w:rsidRPr="00B350A0" w:rsidRDefault="009A2F36" w:rsidP="004A51AA">
            <w:pPr>
              <w:pStyle w:val="Body"/>
            </w:pPr>
            <w:r w:rsidRPr="00B350A0">
              <w:rPr>
                <w:noProof/>
                <w:lang w:eastAsia="en-GB"/>
              </w:rPr>
              <w:drawing>
                <wp:inline distT="0" distB="0" distL="0" distR="0" wp14:anchorId="231EAB67" wp14:editId="012F9408">
                  <wp:extent cx="2760416" cy="1609725"/>
                  <wp:effectExtent l="0" t="0" r="0" b="0"/>
                  <wp:docPr id="383"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765025" cy="1612413"/>
                          </a:xfrm>
                          <a:prstGeom prst="rect">
                            <a:avLst/>
                          </a:prstGeom>
                          <a:noFill/>
                          <a:ln>
                            <a:noFill/>
                          </a:ln>
                        </pic:spPr>
                      </pic:pic>
                    </a:graphicData>
                  </a:graphic>
                </wp:inline>
              </w:drawing>
            </w:r>
          </w:p>
          <w:p w14:paraId="31D0265E" w14:textId="44CDD407" w:rsidR="00545023" w:rsidRPr="00DA48C2" w:rsidRDefault="00545023"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58</w:t>
            </w:r>
            <w:r w:rsidR="00397B59" w:rsidRPr="00DA48C2">
              <w:fldChar w:fldCharType="end"/>
            </w:r>
            <w:r w:rsidRPr="00DA48C2">
              <w:t>: Sun Angle Calculation dialog</w:t>
            </w:r>
          </w:p>
          <w:p w14:paraId="034A0CF1" w14:textId="77777777" w:rsidR="003E74EC" w:rsidRPr="00B350A0" w:rsidRDefault="00545023" w:rsidP="004A51AA">
            <w:pPr>
              <w:pStyle w:val="Bullet"/>
            </w:pPr>
            <w:r w:rsidRPr="00B350A0">
              <w:t xml:space="preserve">Select the Spectra to be processed. A single Spectrum or multiple Spectra can be selected. The </w:t>
            </w:r>
            <w:r w:rsidRPr="00B350A0">
              <w:rPr>
                <w:rStyle w:val="GUIWord"/>
                <w:u w:val="single"/>
              </w:rPr>
              <w:t>Number of Selected Spectra:</w:t>
            </w:r>
            <w:r w:rsidRPr="00B350A0">
              <w:t xml:space="preserve"> field will be updated.</w:t>
            </w:r>
            <w:r w:rsidR="003E74EC" w:rsidRPr="00B350A0">
              <w:t xml:space="preserve"> </w:t>
            </w:r>
          </w:p>
          <w:p w14:paraId="2322BDF4" w14:textId="274BE8F6" w:rsidR="00787037" w:rsidRPr="00B350A0" w:rsidRDefault="00545023" w:rsidP="004A51AA">
            <w:pPr>
              <w:pStyle w:val="Bullet"/>
            </w:pPr>
            <w:r w:rsidRPr="00B350A0">
              <w:t>Click</w:t>
            </w:r>
            <w:r w:rsidR="003E74EC" w:rsidRPr="00B350A0">
              <w:t xml:space="preserve"> </w:t>
            </w:r>
            <w:r w:rsidR="003E74EC" w:rsidRPr="00B350A0">
              <w:rPr>
                <w:rStyle w:val="ActionButton"/>
                <w:u w:val="single"/>
              </w:rPr>
              <w:t xml:space="preserve"> Apply </w:t>
            </w:r>
            <w:r w:rsidR="003E74EC" w:rsidRPr="00B350A0">
              <w:t xml:space="preserve"> </w:t>
            </w:r>
            <w:r w:rsidRPr="00B350A0">
              <w:t xml:space="preserve">to calculate the sun angles and </w:t>
            </w:r>
            <w:r w:rsidR="0045400C" w:rsidRPr="00B350A0">
              <w:t>add</w:t>
            </w:r>
            <w:r w:rsidRPr="00B350A0">
              <w:t xml:space="preserve"> them to the Spectra’s Metadata.</w:t>
            </w:r>
            <w:r w:rsidR="00787037" w:rsidRPr="00B350A0">
              <w:t xml:space="preserve"> After the calculation is completed, the following </w:t>
            </w:r>
            <w:r w:rsidR="00787037" w:rsidRPr="00B350A0">
              <w:rPr>
                <w:rStyle w:val="GUIWord"/>
                <w:u w:val="single"/>
              </w:rPr>
              <w:t>Update Info</w:t>
            </w:r>
            <w:r w:rsidR="00787037" w:rsidRPr="00B350A0">
              <w:t xml:space="preserve"> box is displayed:</w:t>
            </w:r>
          </w:p>
          <w:p w14:paraId="06DE107D" w14:textId="77777777" w:rsidR="00787037" w:rsidRPr="00B350A0" w:rsidRDefault="00787037" w:rsidP="004A51AA">
            <w:pPr>
              <w:pStyle w:val="Bullet"/>
            </w:pPr>
            <w:r w:rsidRPr="00B350A0">
              <w:rPr>
                <w:noProof/>
                <w:lang w:eastAsia="en-GB"/>
              </w:rPr>
              <w:drawing>
                <wp:inline distT="0" distB="0" distL="0" distR="0" wp14:anchorId="66CA941E" wp14:editId="194EAC42">
                  <wp:extent cx="2400300" cy="101854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23">
                            <a:extLst>
                              <a:ext uri="{28A0092B-C50C-407E-A947-70E740481C1C}">
                                <a14:useLocalDpi xmlns:a14="http://schemas.microsoft.com/office/drawing/2010/main" val="0"/>
                              </a:ext>
                            </a:extLst>
                          </a:blip>
                          <a:srcRect l="18887" t="68063" r="12103"/>
                          <a:stretch/>
                        </pic:blipFill>
                        <pic:spPr bwMode="auto">
                          <a:xfrm>
                            <a:off x="0" y="0"/>
                            <a:ext cx="2404297" cy="1020236"/>
                          </a:xfrm>
                          <a:prstGeom prst="rect">
                            <a:avLst/>
                          </a:prstGeom>
                          <a:noFill/>
                          <a:ln>
                            <a:noFill/>
                          </a:ln>
                          <a:extLst>
                            <a:ext uri="{53640926-AAD7-44D8-BBD7-CCE9431645EC}">
                              <a14:shadowObscured xmlns:a14="http://schemas.microsoft.com/office/drawing/2010/main"/>
                            </a:ext>
                          </a:extLst>
                        </pic:spPr>
                      </pic:pic>
                    </a:graphicData>
                  </a:graphic>
                </wp:inline>
              </w:drawing>
            </w:r>
          </w:p>
          <w:p w14:paraId="7308C195" w14:textId="670FA3E7" w:rsidR="00545023" w:rsidRPr="00B350A0" w:rsidRDefault="00787037" w:rsidP="004A51AA">
            <w:pPr>
              <w:pStyle w:val="Bullet"/>
            </w:pPr>
            <w:r w:rsidRPr="00B350A0">
              <w:t xml:space="preserve">Click </w:t>
            </w:r>
            <w:r w:rsidRPr="00B350A0">
              <w:rPr>
                <w:rStyle w:val="ActionButton"/>
                <w:u w:val="single"/>
              </w:rPr>
              <w:t>OK</w:t>
            </w:r>
            <w:r w:rsidRPr="00B350A0">
              <w:t xml:space="preserve"> and </w:t>
            </w:r>
            <w:r w:rsidRPr="00B350A0">
              <w:rPr>
                <w:rStyle w:val="ActionButton"/>
                <w:u w:val="single"/>
              </w:rPr>
              <w:t xml:space="preserve"> Close </w:t>
            </w:r>
            <w:r w:rsidRPr="00B350A0">
              <w:t xml:space="preserve"> to close this dialog box.</w:t>
            </w:r>
          </w:p>
        </w:tc>
      </w:tr>
    </w:tbl>
    <w:p w14:paraId="0C6B3B8B" w14:textId="77777777" w:rsidR="00545E67" w:rsidRPr="00B350A0" w:rsidRDefault="00545E67" w:rsidP="004A51AA">
      <w:pPr>
        <w:pStyle w:val="Body"/>
        <w:rPr>
          <w:lang w:val="en-US"/>
        </w:rPr>
      </w:pPr>
      <w:r w:rsidRPr="00B350A0">
        <w:rPr>
          <w:lang w:val="en-US"/>
        </w:rPr>
        <w:t xml:space="preserve">Automatically, a new processing attribute value </w:t>
      </w:r>
      <w:r w:rsidRPr="00B350A0">
        <w:t>in the Processing Metadata Group is added to each Spectrum that has its illumination angle attributes computed by this function.</w:t>
      </w:r>
    </w:p>
    <w:p w14:paraId="7CD4DAD9" w14:textId="43253AC2" w:rsidR="00545023" w:rsidRPr="00B350A0" w:rsidRDefault="00545023" w:rsidP="004A51AA">
      <w:pPr>
        <w:pStyle w:val="Body"/>
      </w:pPr>
      <w:r w:rsidRPr="00B350A0">
        <w:t>Applying this function twice is safe, as the calculated sun angles will always be the same.</w:t>
      </w:r>
    </w:p>
    <w:p w14:paraId="0CDCA4D5" w14:textId="3915A20A" w:rsidR="00545023" w:rsidRPr="00B350A0" w:rsidRDefault="00545023" w:rsidP="004A51AA">
      <w:pPr>
        <w:pStyle w:val="Body"/>
      </w:pPr>
      <w:r w:rsidRPr="00B350A0">
        <w:t>Spectra, which do not have Latitude and Longitude and UTC Acquisition Time values, will not have sun angles calculated for them. If the Latitude or Longitude is outside of the normal ranges (for example, a Latitude value of 115 degrees), sun angles will be calculated, but they will not be meaningful. If UTC times are during the nigh</w:t>
      </w:r>
      <w:r w:rsidR="00693ABB" w:rsidRPr="00B350A0">
        <w:t>t for the spatial position</w:t>
      </w:r>
      <w:r w:rsidRPr="00B350A0">
        <w:t>, sun angles below the horizon will be calculated.</w:t>
      </w:r>
    </w:p>
    <w:p w14:paraId="01916920" w14:textId="1EAF1787" w:rsidR="00E33868" w:rsidRPr="00FB04A5" w:rsidRDefault="00E33868" w:rsidP="004A51AA">
      <w:pPr>
        <w:pStyle w:val="Body"/>
        <w:rPr>
          <w:lang w:val="en-US"/>
        </w:rPr>
      </w:pPr>
      <w:r w:rsidRPr="00FB04A5">
        <w:rPr>
          <w:lang w:val="en-US"/>
        </w:rPr>
        <w:t xml:space="preserve">For Spectra with more than one location position (e.g. transects), the central position will be calculated and used </w:t>
      </w:r>
      <w:r w:rsidRPr="00B350A0">
        <w:rPr>
          <w:lang w:val="en-US"/>
        </w:rPr>
        <w:t xml:space="preserve">as reference position </w:t>
      </w:r>
      <w:r w:rsidRPr="00FB04A5">
        <w:rPr>
          <w:lang w:val="en-US"/>
        </w:rPr>
        <w:t xml:space="preserve">for </w:t>
      </w:r>
      <w:r w:rsidRPr="00B350A0">
        <w:rPr>
          <w:lang w:val="en-US"/>
        </w:rPr>
        <w:t>the</w:t>
      </w:r>
      <w:r w:rsidRPr="00FB04A5">
        <w:rPr>
          <w:lang w:val="en-US"/>
        </w:rPr>
        <w:t xml:space="preserve"> sun angle calculation.</w:t>
      </w:r>
    </w:p>
    <w:p w14:paraId="07AC255F" w14:textId="77777777" w:rsidR="00545023" w:rsidRPr="00A8518D" w:rsidRDefault="00545023" w:rsidP="00FB04A5">
      <w:pPr>
        <w:pStyle w:val="Heading3"/>
      </w:pPr>
      <w:bookmarkStart w:id="504" w:name="_Toc500010009"/>
      <w:bookmarkStart w:id="505" w:name="_Toc500010454"/>
      <w:bookmarkStart w:id="506" w:name="_Toc504556051"/>
      <w:bookmarkStart w:id="507" w:name="_Toc506191114"/>
      <w:bookmarkStart w:id="508" w:name="_Toc506191331"/>
      <w:bookmarkStart w:id="509" w:name="_Toc506191545"/>
      <w:bookmarkStart w:id="510" w:name="_Toc506191759"/>
      <w:bookmarkStart w:id="511" w:name="_Toc506895594"/>
      <w:bookmarkEnd w:id="504"/>
      <w:bookmarkEnd w:id="505"/>
      <w:bookmarkEnd w:id="506"/>
      <w:bookmarkEnd w:id="507"/>
      <w:bookmarkEnd w:id="508"/>
      <w:bookmarkEnd w:id="509"/>
      <w:bookmarkEnd w:id="510"/>
      <w:r w:rsidRPr="00A8518D">
        <w:t>Calculation of Goniometer Angles</w:t>
      </w:r>
      <w:bookmarkEnd w:id="511"/>
    </w:p>
    <w:p w14:paraId="296B3567" w14:textId="77777777" w:rsidR="007F3BF7" w:rsidRPr="00B350A0" w:rsidRDefault="00545023" w:rsidP="004A51AA">
      <w:pPr>
        <w:pStyle w:val="Body"/>
      </w:pPr>
      <w:r w:rsidRPr="00B350A0">
        <w:t xml:space="preserve">If a set of Spectra has been captured in a standard way using a supported goniometer, the Sensor </w:t>
      </w:r>
      <w:r w:rsidR="007F3BF7" w:rsidRPr="00B350A0">
        <w:t xml:space="preserve">orientation parameters (Sensor </w:t>
      </w:r>
      <w:r w:rsidRPr="00B350A0">
        <w:t>Zenith and Sensor Azimuth</w:t>
      </w:r>
      <w:r w:rsidR="007F3BF7" w:rsidRPr="00B350A0">
        <w:t>)</w:t>
      </w:r>
      <w:r w:rsidRPr="00B350A0">
        <w:t xml:space="preserve"> Metadata Attributes for these Spectra can be computed and assigned using this function. </w:t>
      </w:r>
    </w:p>
    <w:p w14:paraId="72226482" w14:textId="06814CC7" w:rsidR="00545023" w:rsidRPr="00B350A0" w:rsidRDefault="00545023" w:rsidP="004A51AA">
      <w:pPr>
        <w:pStyle w:val="Body"/>
      </w:pPr>
      <w:r w:rsidRPr="00B350A0">
        <w:t>The supported goniometers are those that use the following measurement pattern.</w:t>
      </w:r>
    </w:p>
    <w:p w14:paraId="657BC05D" w14:textId="77777777" w:rsidR="007F3BF7" w:rsidRPr="00B350A0" w:rsidRDefault="007F3BF7" w:rsidP="004A51AA">
      <w:pPr>
        <w:pStyle w:val="Body"/>
      </w:pPr>
    </w:p>
    <w:p w14:paraId="2C76B581" w14:textId="77777777" w:rsidR="00545023" w:rsidRPr="00B350A0" w:rsidRDefault="00545023" w:rsidP="00545023">
      <w:pPr>
        <w:pStyle w:val="Figure"/>
        <w:rPr>
          <w:u w:val="single"/>
        </w:rPr>
      </w:pPr>
      <w:r w:rsidRPr="008B2AD1">
        <w:rPr>
          <w:lang w:val="en-GB" w:eastAsia="en-GB"/>
        </w:rPr>
        <w:drawing>
          <wp:inline distT="0" distB="0" distL="0" distR="0" wp14:anchorId="3B32BF8A" wp14:editId="7A33200A">
            <wp:extent cx="3253740" cy="2169160"/>
            <wp:effectExtent l="25400" t="0" r="0" b="0"/>
            <wp:docPr id="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4" cstate="print"/>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14:paraId="611DED74" w14:textId="1006C09C" w:rsidR="00545023" w:rsidRPr="00DA48C2" w:rsidRDefault="00545023"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59</w:t>
      </w:r>
      <w:r w:rsidR="00397B59" w:rsidRPr="00DA48C2">
        <w:fldChar w:fldCharType="end"/>
      </w:r>
      <w:r w:rsidRPr="00DA48C2">
        <w:t>: Data capture sequence of the RSL FIGOS/LAGOS system</w:t>
      </w:r>
    </w:p>
    <w:p w14:paraId="542B61F1" w14:textId="77777777" w:rsidR="00545023" w:rsidRPr="00B350A0" w:rsidRDefault="00545023" w:rsidP="004A51AA">
      <w:pPr>
        <w:pStyle w:val="Body"/>
      </w:pPr>
      <w:r w:rsidRPr="00B350A0">
        <w:t>A full directional set consists of 66 Spectra. These Spectra must be grouped under a single node in the Data Hierarchy Tree.</w:t>
      </w:r>
    </w:p>
    <w:p w14:paraId="1F593C7C" w14:textId="77777777" w:rsidR="00545023" w:rsidRPr="00B350A0" w:rsidRDefault="00545023" w:rsidP="004A51AA">
      <w:pPr>
        <w:pStyle w:val="ProcessHeading"/>
      </w:pPr>
      <w:r w:rsidRPr="00B350A0">
        <w:t>To calculate goniometer angles for a set of Spectra:</w:t>
      </w:r>
    </w:p>
    <w:tbl>
      <w:tblPr>
        <w:tblStyle w:val="Instructions"/>
        <w:tblW w:w="0" w:type="auto"/>
        <w:tblLook w:val="04A0" w:firstRow="1" w:lastRow="0" w:firstColumn="1" w:lastColumn="0" w:noHBand="0" w:noVBand="1"/>
      </w:tblPr>
      <w:tblGrid>
        <w:gridCol w:w="8533"/>
      </w:tblGrid>
      <w:tr w:rsidR="00545023" w:rsidRPr="00B350A0" w14:paraId="5E92E312" w14:textId="77777777" w:rsidTr="00545E67">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533" w:type="dxa"/>
          </w:tcPr>
          <w:p w14:paraId="3D722409" w14:textId="77777777" w:rsidR="00545023" w:rsidRPr="00B350A0" w:rsidRDefault="00545023" w:rsidP="004A51AA">
            <w:pPr>
              <w:pStyle w:val="Bullet"/>
            </w:pPr>
            <w:r w:rsidRPr="00B350A0">
              <w:t xml:space="preserve">From the Main menu select </w:t>
            </w:r>
            <w:r w:rsidRPr="00B350A0">
              <w:rPr>
                <w:rStyle w:val="GUIWord"/>
                <w:u w:val="single"/>
              </w:rPr>
              <w:t>Special Functions</w:t>
            </w:r>
            <w:r w:rsidRPr="00B350A0">
              <w:t xml:space="preserve"> and </w:t>
            </w:r>
            <w:r w:rsidRPr="00B350A0">
              <w:rPr>
                <w:rStyle w:val="GUIWord"/>
                <w:u w:val="single"/>
              </w:rPr>
              <w:t>Gonio angle calculation</w:t>
            </w:r>
            <w:r w:rsidRPr="00B350A0">
              <w:t>.</w:t>
            </w:r>
          </w:p>
          <w:p w14:paraId="5EDD2F94" w14:textId="492A0959" w:rsidR="00545023" w:rsidRPr="008B2AD1" w:rsidRDefault="00545023" w:rsidP="00760CE1">
            <w:pPr>
              <w:pStyle w:val="Figure"/>
            </w:pPr>
            <w:r w:rsidRPr="008B2AD1">
              <w:rPr>
                <w:lang w:val="en-GB" w:eastAsia="en-GB"/>
              </w:rPr>
              <w:drawing>
                <wp:inline distT="0" distB="0" distL="0" distR="0" wp14:anchorId="5FE9AACC" wp14:editId="16611097">
                  <wp:extent cx="2967698" cy="2531659"/>
                  <wp:effectExtent l="0" t="19050" r="80302" b="59141"/>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25" cstate="print"/>
                          <a:srcRect/>
                          <a:stretch>
                            <a:fillRect/>
                          </a:stretch>
                        </pic:blipFill>
                        <pic:spPr bwMode="auto">
                          <a:xfrm>
                            <a:off x="0" y="0"/>
                            <a:ext cx="2967597" cy="253157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66773773" w14:textId="6E17CDA0" w:rsidR="00545023" w:rsidRPr="00DA48C2" w:rsidRDefault="00545023"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60</w:t>
            </w:r>
            <w:r w:rsidR="00397B59" w:rsidRPr="00DA48C2">
              <w:fldChar w:fldCharType="end"/>
            </w:r>
            <w:r w:rsidRPr="00DA48C2">
              <w:t>: Goniometer angle calculation dialog</w:t>
            </w:r>
          </w:p>
          <w:p w14:paraId="06972C32" w14:textId="77777777" w:rsidR="00545023" w:rsidRPr="00B350A0" w:rsidRDefault="00545023" w:rsidP="004A51AA">
            <w:pPr>
              <w:pStyle w:val="Bullet"/>
            </w:pPr>
            <w:r w:rsidRPr="00B350A0">
              <w:t xml:space="preserve">In the data hierarchy browser of the Metadata Editor select the node that contains the spectrodirectional measurement Spectra for which you wish to calculate the Sensor directions. </w:t>
            </w:r>
          </w:p>
          <w:p w14:paraId="70871F7A" w14:textId="77777777" w:rsidR="00545023" w:rsidRPr="008B2AD1" w:rsidRDefault="00545023" w:rsidP="00760CE1">
            <w:pPr>
              <w:pStyle w:val="Figure"/>
            </w:pPr>
            <w:r w:rsidRPr="008B2AD1">
              <w:rPr>
                <w:lang w:val="en-GB" w:eastAsia="en-GB"/>
              </w:rPr>
              <w:drawing>
                <wp:inline distT="0" distB="0" distL="0" distR="0" wp14:anchorId="136FADD7" wp14:editId="24C630C5">
                  <wp:extent cx="1134110" cy="1190625"/>
                  <wp:effectExtent l="38100" t="38100" r="104140" b="1047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rotWithShape="1">
                          <a:blip r:embed="rId126" cstate="print"/>
                          <a:srcRect t="-1" r="64320" b="52456"/>
                          <a:stretch/>
                        </pic:blipFill>
                        <pic:spPr bwMode="auto">
                          <a:xfrm>
                            <a:off x="0" y="0"/>
                            <a:ext cx="1134186" cy="1190705"/>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ACF76B2" w14:textId="0DF63C64" w:rsidR="00545023" w:rsidRPr="00B350A0" w:rsidRDefault="00545023" w:rsidP="004A51AA">
            <w:pPr>
              <w:pStyle w:val="ProcessStepFollow"/>
            </w:pPr>
            <w:r w:rsidRPr="00B350A0">
              <w:t>If you have selected a valid node, SPECCHIO will scan the Spectra to extract the required information. It will take a few seconds. Valid nodes have 66 or fewer Spectra. You cannot select the Spectra directly.</w:t>
            </w:r>
          </w:p>
          <w:p w14:paraId="54094961" w14:textId="77777777" w:rsidR="00545023" w:rsidRPr="00B350A0" w:rsidRDefault="00545023" w:rsidP="004A51AA">
            <w:pPr>
              <w:pStyle w:val="Bullet"/>
            </w:pPr>
            <w:r w:rsidRPr="00B350A0">
              <w:t xml:space="preserve">If there are fewer than 66 Spectra, enter the sequence numbers of the missing Spectra, separated by commas, in the </w:t>
            </w:r>
            <w:r w:rsidRPr="00B350A0">
              <w:rPr>
                <w:rStyle w:val="GUIWord"/>
                <w:u w:val="single"/>
              </w:rPr>
              <w:t>Gaps</w:t>
            </w:r>
            <w:r w:rsidRPr="00B350A0">
              <w:t xml:space="preserve"> field.</w:t>
            </w:r>
          </w:p>
          <w:p w14:paraId="0350E95B" w14:textId="59EAE3FA" w:rsidR="00545023" w:rsidRPr="00B350A0" w:rsidRDefault="00545023" w:rsidP="004A51AA">
            <w:pPr>
              <w:pStyle w:val="Bullet"/>
            </w:pPr>
            <w:r w:rsidRPr="00B350A0">
              <w:t xml:space="preserve">Click </w:t>
            </w:r>
            <w:r w:rsidR="005D6E5F" w:rsidRPr="00B350A0">
              <w:rPr>
                <w:rStyle w:val="ActionButton"/>
                <w:u w:val="single"/>
              </w:rPr>
              <w:t xml:space="preserve"> C</w:t>
            </w:r>
            <w:r w:rsidRPr="00B350A0">
              <w:rPr>
                <w:rStyle w:val="ActionButton"/>
                <w:u w:val="single"/>
              </w:rPr>
              <w:t>alculate</w:t>
            </w:r>
            <w:r w:rsidR="005D6E5F" w:rsidRPr="00B350A0">
              <w:rPr>
                <w:rStyle w:val="ActionButton"/>
                <w:u w:val="single"/>
              </w:rPr>
              <w:t xml:space="preserve"> </w:t>
            </w:r>
            <w:r w:rsidRPr="00B350A0">
              <w:t xml:space="preserve">. This will fill the </w:t>
            </w:r>
            <w:r w:rsidRPr="00B350A0">
              <w:rPr>
                <w:rStyle w:val="GUIWord"/>
                <w:u w:val="single"/>
              </w:rPr>
              <w:t>Spectra + dummies:</w:t>
            </w:r>
            <w:r w:rsidRPr="00B350A0">
              <w:t xml:space="preserve"> box with the total number of Spectra after the gaps are inserted. It should be exactly 66. It will also fill the calculation box with the Spectra names, sequence numbers and angles. For example,</w:t>
            </w:r>
          </w:p>
          <w:p w14:paraId="5214F6BD" w14:textId="77777777" w:rsidR="00545023" w:rsidRPr="00B350A0" w:rsidRDefault="00545023" w:rsidP="004A51AA">
            <w:pPr>
              <w:pStyle w:val="ProcessStepFollow"/>
              <w:rPr>
                <w:lang w:val="en-AU" w:eastAsia="ja-JP"/>
              </w:rPr>
            </w:pPr>
            <w:r w:rsidRPr="00B350A0">
              <w:rPr>
                <w:lang w:val="en-AU" w:eastAsia="ja-JP"/>
              </w:rPr>
              <w:t xml:space="preserve">  1: 0/75 triticaa.001 </w:t>
            </w:r>
          </w:p>
          <w:p w14:paraId="094A90B9" w14:textId="77777777" w:rsidR="00545023" w:rsidRPr="00B350A0" w:rsidRDefault="00545023" w:rsidP="004A51AA">
            <w:pPr>
              <w:pStyle w:val="ProcessStepFollow"/>
            </w:pPr>
            <w:r w:rsidRPr="00B350A0">
              <w:t>where the gonio sequence of triticaa.001 is “1”, its Sensor Azimuth is “0” and its Sensor Zenith is “75”.</w:t>
            </w:r>
          </w:p>
          <w:p w14:paraId="0C9ECE72" w14:textId="3A778B3D" w:rsidR="00545023" w:rsidRPr="00B350A0" w:rsidRDefault="00545023" w:rsidP="004A51AA">
            <w:pPr>
              <w:pStyle w:val="Bullet"/>
            </w:pPr>
            <w:r w:rsidRPr="00B350A0">
              <w:t>Review the results in these boxes carefully to see that they are correct. If not, you can repeat any of the steps above and click again on</w:t>
            </w:r>
            <w:r w:rsidR="005D6E5F" w:rsidRPr="00B350A0">
              <w:rPr>
                <w:rStyle w:val="ActionButton"/>
                <w:u w:val="single"/>
              </w:rPr>
              <w:t xml:space="preserve"> Calculate</w:t>
            </w:r>
            <w:r w:rsidRPr="00B350A0">
              <w:t>.</w:t>
            </w:r>
          </w:p>
          <w:p w14:paraId="43629899" w14:textId="15670D18" w:rsidR="00545023" w:rsidRPr="00B350A0" w:rsidRDefault="00545023" w:rsidP="004A51AA">
            <w:pPr>
              <w:pStyle w:val="Bullet"/>
            </w:pPr>
            <w:r w:rsidRPr="00B350A0">
              <w:t>When the results in this box are correct, click</w:t>
            </w:r>
            <w:r w:rsidR="00693ABB" w:rsidRPr="00B350A0">
              <w:t xml:space="preserve"> </w:t>
            </w:r>
            <w:r w:rsidR="005D6E5F" w:rsidRPr="00B350A0">
              <w:rPr>
                <w:rStyle w:val="ActionButton"/>
                <w:u w:val="single"/>
              </w:rPr>
              <w:t xml:space="preserve"> Apply </w:t>
            </w:r>
            <w:r w:rsidR="005D6E5F" w:rsidRPr="00B350A0">
              <w:t xml:space="preserve"> a</w:t>
            </w:r>
            <w:r w:rsidRPr="00B350A0">
              <w:t>nd the results will be written to the database.</w:t>
            </w:r>
            <w:r w:rsidR="00555FD4" w:rsidRPr="00B350A0">
              <w:t xml:space="preserve"> After the calculation is completed, the following </w:t>
            </w:r>
            <w:r w:rsidR="00555FD4" w:rsidRPr="00FB04A5">
              <w:rPr>
                <w:rStyle w:val="GUIWord"/>
                <w:u w:val="single"/>
              </w:rPr>
              <w:t>Update Info</w:t>
            </w:r>
            <w:r w:rsidR="00555FD4" w:rsidRPr="00B350A0">
              <w:t xml:space="preserve"> box is displayed:</w:t>
            </w:r>
          </w:p>
          <w:p w14:paraId="05A23AD7" w14:textId="7D709FDF" w:rsidR="00555FD4" w:rsidRPr="00B350A0" w:rsidRDefault="00555FD4" w:rsidP="004A51AA">
            <w:pPr>
              <w:pStyle w:val="Bullet"/>
            </w:pPr>
            <w:r w:rsidRPr="00B350A0">
              <w:rPr>
                <w:noProof/>
                <w:lang w:eastAsia="en-GB"/>
              </w:rPr>
              <w:drawing>
                <wp:inline distT="0" distB="0" distL="0" distR="0" wp14:anchorId="64B22CF0" wp14:editId="6249CD15">
                  <wp:extent cx="2400300" cy="101854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23">
                            <a:extLst>
                              <a:ext uri="{28A0092B-C50C-407E-A947-70E740481C1C}">
                                <a14:useLocalDpi xmlns:a14="http://schemas.microsoft.com/office/drawing/2010/main" val="0"/>
                              </a:ext>
                            </a:extLst>
                          </a:blip>
                          <a:srcRect l="18887" t="68063" r="12103"/>
                          <a:stretch/>
                        </pic:blipFill>
                        <pic:spPr bwMode="auto">
                          <a:xfrm>
                            <a:off x="0" y="0"/>
                            <a:ext cx="2404297" cy="1020236"/>
                          </a:xfrm>
                          <a:prstGeom prst="rect">
                            <a:avLst/>
                          </a:prstGeom>
                          <a:noFill/>
                          <a:ln>
                            <a:noFill/>
                          </a:ln>
                          <a:extLst>
                            <a:ext uri="{53640926-AAD7-44D8-BBD7-CCE9431645EC}">
                              <a14:shadowObscured xmlns:a14="http://schemas.microsoft.com/office/drawing/2010/main"/>
                            </a:ext>
                          </a:extLst>
                        </pic:spPr>
                      </pic:pic>
                    </a:graphicData>
                  </a:graphic>
                </wp:inline>
              </w:drawing>
            </w:r>
          </w:p>
          <w:p w14:paraId="3884ED5D" w14:textId="4E1C835D" w:rsidR="00545023" w:rsidRPr="00B350A0" w:rsidRDefault="00545023" w:rsidP="004A51AA">
            <w:pPr>
              <w:pStyle w:val="Bullet"/>
            </w:pPr>
            <w:r w:rsidRPr="00B350A0">
              <w:t>Click</w:t>
            </w:r>
            <w:r w:rsidR="005D6E5F" w:rsidRPr="00B350A0">
              <w:t xml:space="preserve"> </w:t>
            </w:r>
            <w:r w:rsidR="00555FD4" w:rsidRPr="00FB04A5">
              <w:rPr>
                <w:rStyle w:val="ActionButton"/>
                <w:u w:val="single"/>
              </w:rPr>
              <w:t>OK</w:t>
            </w:r>
            <w:r w:rsidR="00555FD4" w:rsidRPr="00B350A0">
              <w:t xml:space="preserve"> and </w:t>
            </w:r>
            <w:r w:rsidR="005D6E5F" w:rsidRPr="00B350A0">
              <w:rPr>
                <w:rStyle w:val="ActionButton"/>
                <w:u w:val="single"/>
              </w:rPr>
              <w:t xml:space="preserve"> Close </w:t>
            </w:r>
            <w:r w:rsidR="005D6E5F" w:rsidRPr="00B350A0">
              <w:t xml:space="preserve"> t</w:t>
            </w:r>
            <w:r w:rsidRPr="00B350A0">
              <w:t>o close this dialog box.</w:t>
            </w:r>
          </w:p>
        </w:tc>
      </w:tr>
    </w:tbl>
    <w:p w14:paraId="366DFD19" w14:textId="0234B35D" w:rsidR="00545E67" w:rsidRPr="00B350A0" w:rsidRDefault="00545E67" w:rsidP="004A51AA">
      <w:pPr>
        <w:pStyle w:val="Body"/>
        <w:rPr>
          <w:lang w:val="en-US"/>
        </w:rPr>
      </w:pPr>
      <w:r w:rsidRPr="00B350A0">
        <w:rPr>
          <w:lang w:val="en-US"/>
        </w:rPr>
        <w:t xml:space="preserve">Automatically, a new processing attribute value </w:t>
      </w:r>
      <w:r w:rsidRPr="00B350A0">
        <w:t xml:space="preserve">in the Processing Metadata Group is added to each Spectrum that has its </w:t>
      </w:r>
      <w:r w:rsidR="007D2F36" w:rsidRPr="00B350A0">
        <w:t>goniometer</w:t>
      </w:r>
      <w:r w:rsidRPr="00B350A0">
        <w:t xml:space="preserve"> angle attributes computed by this function.</w:t>
      </w:r>
    </w:p>
    <w:p w14:paraId="441E2505" w14:textId="61A7D804" w:rsidR="00545023" w:rsidRPr="00B350A0" w:rsidRDefault="00545023" w:rsidP="004A51AA">
      <w:pPr>
        <w:pStyle w:val="Body"/>
      </w:pPr>
      <w:r w:rsidRPr="00B350A0">
        <w:t xml:space="preserve">It is OK to repeat this process. It will overwrite any previous results. </w:t>
      </w:r>
    </w:p>
    <w:p w14:paraId="4E04E25A" w14:textId="624589E4" w:rsidR="007B4D7D" w:rsidRPr="00B350A0" w:rsidRDefault="007B4D7D" w:rsidP="00941E8C">
      <w:pPr>
        <w:pStyle w:val="Heading2"/>
      </w:pPr>
      <w:bookmarkStart w:id="512" w:name="_Ref506890587"/>
      <w:bookmarkStart w:id="513" w:name="_Toc506895595"/>
      <w:r w:rsidRPr="00B350A0">
        <w:t>Managing Target-Reference Links</w:t>
      </w:r>
      <w:bookmarkEnd w:id="512"/>
      <w:bookmarkEnd w:id="513"/>
    </w:p>
    <w:p w14:paraId="2C6C76C1" w14:textId="77777777" w:rsidR="007B4D7D" w:rsidRPr="00B350A0" w:rsidRDefault="007B4D7D" w:rsidP="004A51AA">
      <w:pPr>
        <w:pStyle w:val="Body"/>
      </w:pPr>
      <w:r w:rsidRPr="00B350A0">
        <w:t>You will need to add links from your target Spectra to the related reference Spectra if you want to use some of the Processing options of SPECCHIO.</w:t>
      </w:r>
    </w:p>
    <w:p w14:paraId="58149EB5" w14:textId="77777777" w:rsidR="007B4D7D" w:rsidRPr="00B350A0" w:rsidRDefault="007B4D7D" w:rsidP="004A51AA">
      <w:pPr>
        <w:pStyle w:val="Note"/>
      </w:pPr>
      <w:r w:rsidRPr="00B350A0">
        <w:t>Note</w:t>
      </w:r>
      <w:r w:rsidRPr="00B350A0">
        <w:tab/>
        <w:t>The dialog boxes for viewing existing links and adding new links appear similar, but there are important differences. Please compare the two dialog boxes carefully in the following sections.</w:t>
      </w:r>
    </w:p>
    <w:p w14:paraId="2A19625E" w14:textId="77777777" w:rsidR="007B4D7D" w:rsidRPr="00B350A0" w:rsidRDefault="007B4D7D" w:rsidP="004A51AA">
      <w:pPr>
        <w:pStyle w:val="Body"/>
      </w:pPr>
      <w:r w:rsidRPr="00B350A0">
        <w:t>In these dialogs, users with Administrator permission can view and change any data. Other users can view and operate on only the Campaigns they uploaded or for which they are in the Research Group.</w:t>
      </w:r>
    </w:p>
    <w:p w14:paraId="2ADF771B" w14:textId="77777777" w:rsidR="007B4D7D" w:rsidRPr="00A8518D" w:rsidRDefault="007B4D7D" w:rsidP="007B4D7D">
      <w:pPr>
        <w:pStyle w:val="Heading3"/>
      </w:pPr>
      <w:bookmarkStart w:id="514" w:name="_Toc506895596"/>
      <w:r w:rsidRPr="00A8518D">
        <w:t>Viewing or deleting existing Target-Reference links</w:t>
      </w:r>
      <w:bookmarkEnd w:id="514"/>
    </w:p>
    <w:p w14:paraId="59E9212C" w14:textId="77777777" w:rsidR="007B4D7D" w:rsidRPr="00B350A0" w:rsidRDefault="007B4D7D" w:rsidP="004A51AA">
      <w:pPr>
        <w:pStyle w:val="Body"/>
      </w:pPr>
      <w:r w:rsidRPr="00B350A0">
        <w:t xml:space="preserve">From the Main menu, select </w:t>
      </w:r>
      <w:r w:rsidRPr="00B350A0">
        <w:rPr>
          <w:rStyle w:val="GUIWord"/>
          <w:u w:val="single"/>
        </w:rPr>
        <w:t xml:space="preserve">Special Functions - Target-reference links </w:t>
      </w:r>
      <w:r w:rsidRPr="00B350A0">
        <w:t xml:space="preserve">menu items. The following dialog will be displayed. Ensure that the </w:t>
      </w:r>
      <w:r w:rsidRPr="00B350A0">
        <w:rPr>
          <w:rStyle w:val="GUIWord"/>
          <w:u w:val="single"/>
        </w:rPr>
        <w:t>Show existing links</w:t>
      </w:r>
      <w:r w:rsidRPr="00B350A0">
        <w:t xml:space="preserve"> tab is selected in the centre panel.</w:t>
      </w:r>
    </w:p>
    <w:p w14:paraId="5FAA7112" w14:textId="77777777" w:rsidR="007B4D7D" w:rsidRPr="00B350A0" w:rsidRDefault="007B4D7D" w:rsidP="007B4D7D">
      <w:pPr>
        <w:pStyle w:val="Figure"/>
        <w:rPr>
          <w:u w:val="single"/>
        </w:rPr>
      </w:pPr>
      <w:r w:rsidRPr="008B2AD1">
        <w:rPr>
          <w:lang w:val="en-GB" w:eastAsia="en-GB"/>
        </w:rPr>
        <w:drawing>
          <wp:inline distT="0" distB="0" distL="0" distR="0" wp14:anchorId="06E625C8" wp14:editId="444D7E76">
            <wp:extent cx="5146628" cy="22126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27" cstate="print"/>
                    <a:srcRect/>
                    <a:stretch>
                      <a:fillRect/>
                    </a:stretch>
                  </pic:blipFill>
                  <pic:spPr bwMode="auto">
                    <a:xfrm>
                      <a:off x="0" y="0"/>
                      <a:ext cx="5150141" cy="2214118"/>
                    </a:xfrm>
                    <a:prstGeom prst="rect">
                      <a:avLst/>
                    </a:prstGeom>
                    <a:noFill/>
                    <a:ln w="9525">
                      <a:noFill/>
                      <a:miter lim="800000"/>
                      <a:headEnd/>
                      <a:tailEnd/>
                    </a:ln>
                    <a:effectLst/>
                  </pic:spPr>
                </pic:pic>
              </a:graphicData>
            </a:graphic>
          </wp:inline>
        </w:drawing>
      </w:r>
    </w:p>
    <w:p w14:paraId="28C0A272" w14:textId="198A4D2D" w:rsidR="007B4D7D" w:rsidRPr="00DA48C2" w:rsidRDefault="007B4D7D"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61</w:t>
      </w:r>
      <w:r w:rsidR="00397B59" w:rsidRPr="00DA48C2">
        <w:fldChar w:fldCharType="end"/>
      </w:r>
      <w:r w:rsidRPr="00DA48C2">
        <w:t>:  Viewing Target-Reference links</w:t>
      </w:r>
    </w:p>
    <w:p w14:paraId="0124C044" w14:textId="77777777" w:rsidR="007B4D7D" w:rsidRPr="00B350A0" w:rsidRDefault="007B4D7D" w:rsidP="004A51AA">
      <w:pPr>
        <w:pStyle w:val="Body"/>
      </w:pPr>
      <w:r w:rsidRPr="00B350A0">
        <w:t>Selecting and expanding nodes within these data hierarchy browsers requires many database accesses, and so can take a little time to complete.</w:t>
      </w:r>
    </w:p>
    <w:p w14:paraId="79F0A3CD" w14:textId="77777777" w:rsidR="007B4D7D" w:rsidRPr="00B350A0" w:rsidRDefault="007B4D7D" w:rsidP="004A51AA">
      <w:pPr>
        <w:pStyle w:val="Body"/>
      </w:pPr>
      <w:r w:rsidRPr="00B350A0">
        <w:t>There are two halves to this dialog, which function completely independently.</w:t>
      </w:r>
    </w:p>
    <w:p w14:paraId="1FC8EB08" w14:textId="77777777" w:rsidR="007B4D7D" w:rsidRPr="00B350A0" w:rsidRDefault="007B4D7D" w:rsidP="007B4D7D">
      <w:pPr>
        <w:pStyle w:val="HeadingSubUnnumbered"/>
        <w:rPr>
          <w:u w:val="single"/>
        </w:rPr>
      </w:pPr>
      <w:r w:rsidRPr="00B350A0">
        <w:rPr>
          <w:u w:val="single"/>
        </w:rPr>
        <w:t>Left hand side</w:t>
      </w:r>
    </w:p>
    <w:p w14:paraId="79ED6526" w14:textId="77777777" w:rsidR="007B4D7D" w:rsidRPr="008B2AD1" w:rsidRDefault="007B4D7D" w:rsidP="004A51AA">
      <w:pPr>
        <w:pStyle w:val="Body"/>
      </w:pPr>
      <w:r w:rsidRPr="00B350A0">
        <w:t>Use this side to select Target Spectra and see their related Reference Spectra.</w:t>
      </w:r>
    </w:p>
    <w:p w14:paraId="234E5B71" w14:textId="68E94B59" w:rsidR="007B4D7D" w:rsidRPr="008B2AD1" w:rsidRDefault="007E778A" w:rsidP="007B4D7D">
      <w:pPr>
        <w:pStyle w:val="Figure"/>
      </w:pPr>
      <w:r w:rsidRPr="008B2AD1">
        <w:rPr>
          <w:lang w:val="en-GB" w:eastAsia="en-GB"/>
        </w:rPr>
        <mc:AlternateContent>
          <mc:Choice Requires="wpg">
            <w:drawing>
              <wp:inline distT="0" distB="0" distL="0" distR="0" wp14:anchorId="57A1FF9B" wp14:editId="241230DD">
                <wp:extent cx="5227320" cy="2712720"/>
                <wp:effectExtent l="0" t="0" r="5080" b="5080"/>
                <wp:docPr id="331" name="Canvas 2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27320" cy="2712720"/>
                          <a:chOff x="0" y="0"/>
                          <a:chExt cx="52273" cy="27127"/>
                        </a:xfrm>
                      </wpg:grpSpPr>
                      <wps:wsp>
                        <wps:cNvPr id="332" name="AutoShape 468"/>
                        <wps:cNvSpPr>
                          <a:spLocks noChangeAspect="1" noChangeArrowheads="1"/>
                        </wps:cNvSpPr>
                        <wps:spPr bwMode="auto">
                          <a:xfrm>
                            <a:off x="0" y="0"/>
                            <a:ext cx="52273" cy="271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33" name="Picture 343"/>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2061" cy="27127"/>
                          </a:xfrm>
                          <a:prstGeom prst="rect">
                            <a:avLst/>
                          </a:prstGeom>
                          <a:noFill/>
                          <a:extLst>
                            <a:ext uri="{909E8E84-426E-40DD-AFC4-6F175D3DCCD1}">
                              <a14:hiddenFill xmlns:a14="http://schemas.microsoft.com/office/drawing/2010/main">
                                <a:solidFill>
                                  <a:srgbClr val="FFFFFF"/>
                                </a:solidFill>
                              </a14:hiddenFill>
                            </a:ext>
                          </a:extLst>
                        </pic:spPr>
                      </pic:pic>
                      <wps:wsp>
                        <wps:cNvPr id="334" name="AutoShape 227"/>
                        <wps:cNvSpPr>
                          <a:spLocks noChangeArrowheads="1"/>
                        </wps:cNvSpPr>
                        <wps:spPr bwMode="auto">
                          <a:xfrm>
                            <a:off x="32975" y="419"/>
                            <a:ext cx="15412" cy="8274"/>
                          </a:xfrm>
                          <a:prstGeom prst="roundRect">
                            <a:avLst>
                              <a:gd name="adj" fmla="val 9620"/>
                            </a:avLst>
                          </a:prstGeom>
                          <a:solidFill>
                            <a:schemeClr val="accent1">
                              <a:lumMod val="20000"/>
                              <a:lumOff val="80000"/>
                            </a:schemeClr>
                          </a:solidFill>
                          <a:ln w="9525">
                            <a:solidFill>
                              <a:srgbClr val="0070C0"/>
                            </a:solidFill>
                            <a:round/>
                            <a:headEnd/>
                            <a:tailEnd/>
                          </a:ln>
                        </wps:spPr>
                        <wps:txbx>
                          <w:txbxContent>
                            <w:p w14:paraId="797A8B68" w14:textId="77777777" w:rsidR="00DD2757" w:rsidRPr="00A51821" w:rsidRDefault="00DD2757" w:rsidP="007B4D7D">
                              <w:pPr>
                                <w:rPr>
                                  <w:sz w:val="16"/>
                                  <w:szCs w:val="16"/>
                                  <w:lang w:val="en-AU"/>
                                </w:rPr>
                              </w:pPr>
                              <w:r w:rsidRPr="00A51821">
                                <w:rPr>
                                  <w:sz w:val="16"/>
                                  <w:szCs w:val="16"/>
                                  <w:lang w:val="en-AU"/>
                                </w:rPr>
                                <w:t>Target Spectra</w:t>
                              </w:r>
                            </w:p>
                            <w:p w14:paraId="6D430ACA" w14:textId="77777777" w:rsidR="00DD2757" w:rsidRPr="00A51821" w:rsidRDefault="00DD2757" w:rsidP="007B4D7D">
                              <w:pPr>
                                <w:spacing w:before="60"/>
                                <w:rPr>
                                  <w:sz w:val="16"/>
                                  <w:szCs w:val="16"/>
                                  <w:lang w:val="en-AU"/>
                                </w:rPr>
                              </w:pPr>
                              <w:r w:rsidRPr="00A51821">
                                <w:rPr>
                                  <w:sz w:val="16"/>
                                  <w:szCs w:val="16"/>
                                  <w:lang w:val="en-AU"/>
                                </w:rPr>
                                <w:t>link to</w:t>
                              </w:r>
                            </w:p>
                            <w:p w14:paraId="4001EAE2" w14:textId="77777777" w:rsidR="00DD2757" w:rsidRPr="00A51821" w:rsidRDefault="00DD2757" w:rsidP="007B4D7D">
                              <w:pPr>
                                <w:spacing w:before="60"/>
                                <w:rPr>
                                  <w:sz w:val="16"/>
                                  <w:szCs w:val="16"/>
                                  <w:lang w:val="en-AU"/>
                                </w:rPr>
                              </w:pPr>
                              <w:r>
                                <w:rPr>
                                  <w:sz w:val="16"/>
                                  <w:szCs w:val="16"/>
                                  <w:lang w:val="en-AU"/>
                                </w:rPr>
                                <w:t>these</w:t>
                              </w:r>
                              <w:r w:rsidRPr="00A51821">
                                <w:rPr>
                                  <w:sz w:val="16"/>
                                  <w:szCs w:val="16"/>
                                  <w:lang w:val="en-AU"/>
                                </w:rPr>
                                <w:t xml:space="preserve"> Reference Spectra (duplicates are removed from this list)</w:t>
                              </w:r>
                            </w:p>
                          </w:txbxContent>
                        </wps:txbx>
                        <wps:bodyPr rot="0" vert="horz" wrap="square" lIns="91440" tIns="45720" rIns="91440" bIns="45720" anchor="t" anchorCtr="0" upright="1">
                          <a:noAutofit/>
                        </wps:bodyPr>
                      </wps:wsp>
                      <wps:wsp>
                        <wps:cNvPr id="335" name="AutoShape 228"/>
                        <wps:cNvSpPr>
                          <a:spLocks noChangeArrowheads="1"/>
                        </wps:cNvSpPr>
                        <wps:spPr bwMode="auto">
                          <a:xfrm>
                            <a:off x="33045" y="10566"/>
                            <a:ext cx="15411" cy="6312"/>
                          </a:xfrm>
                          <a:prstGeom prst="roundRect">
                            <a:avLst>
                              <a:gd name="adj" fmla="val 11444"/>
                            </a:avLst>
                          </a:prstGeom>
                          <a:solidFill>
                            <a:schemeClr val="accent1">
                              <a:lumMod val="20000"/>
                              <a:lumOff val="80000"/>
                            </a:schemeClr>
                          </a:solidFill>
                          <a:ln w="9525">
                            <a:solidFill>
                              <a:srgbClr val="0070C0"/>
                            </a:solidFill>
                            <a:round/>
                            <a:headEnd/>
                            <a:tailEnd/>
                          </a:ln>
                        </wps:spPr>
                        <wps:txbx>
                          <w:txbxContent>
                            <w:p w14:paraId="2A5432B5" w14:textId="77777777" w:rsidR="00DD2757" w:rsidRPr="00A51821" w:rsidRDefault="00DD2757" w:rsidP="007B4D7D">
                              <w:pPr>
                                <w:rPr>
                                  <w:sz w:val="16"/>
                                  <w:szCs w:val="16"/>
                                  <w:lang w:val="en-AU"/>
                                </w:rPr>
                              </w:pPr>
                              <w:r w:rsidRPr="00A51821">
                                <w:rPr>
                                  <w:sz w:val="16"/>
                                  <w:szCs w:val="16"/>
                                  <w:lang w:val="en-AU"/>
                                </w:rPr>
                                <w:t>To see the Reference Spectrum for just one Target Spectrum, click on th</w:t>
                              </w:r>
                              <w:r>
                                <w:rPr>
                                  <w:sz w:val="16"/>
                                  <w:szCs w:val="16"/>
                                  <w:lang w:val="en-AU"/>
                                </w:rPr>
                                <w:t>e</w:t>
                              </w:r>
                              <w:r w:rsidRPr="00A51821">
                                <w:rPr>
                                  <w:sz w:val="16"/>
                                  <w:szCs w:val="16"/>
                                  <w:lang w:val="en-AU"/>
                                </w:rPr>
                                <w:t xml:space="preserve"> </w:t>
                              </w:r>
                              <w:r>
                                <w:rPr>
                                  <w:sz w:val="16"/>
                                  <w:szCs w:val="16"/>
                                  <w:lang w:val="en-AU"/>
                                </w:rPr>
                                <w:t xml:space="preserve">Target </w:t>
                              </w:r>
                              <w:r w:rsidRPr="00A51821">
                                <w:rPr>
                                  <w:sz w:val="16"/>
                                  <w:szCs w:val="16"/>
                                  <w:lang w:val="en-AU"/>
                                </w:rPr>
                                <w:t>Spectrum.</w:t>
                              </w:r>
                            </w:p>
                          </w:txbxContent>
                        </wps:txbx>
                        <wps:bodyPr rot="0" vert="horz" wrap="square" lIns="91440" tIns="45720" rIns="91440" bIns="45720" anchor="t" anchorCtr="0" upright="1">
                          <a:noAutofit/>
                        </wps:bodyPr>
                      </wps:wsp>
                      <wps:wsp>
                        <wps:cNvPr id="336" name="Freeform 229"/>
                        <wps:cNvSpPr>
                          <a:spLocks/>
                        </wps:cNvSpPr>
                        <wps:spPr bwMode="auto">
                          <a:xfrm>
                            <a:off x="9912" y="1797"/>
                            <a:ext cx="23679" cy="13100"/>
                          </a:xfrm>
                          <a:custGeom>
                            <a:avLst/>
                            <a:gdLst>
                              <a:gd name="T0" fmla="*/ 15036165 w 3729"/>
                              <a:gd name="T1" fmla="*/ 0 h 1945"/>
                              <a:gd name="T2" fmla="*/ 0 w 3729"/>
                              <a:gd name="T3" fmla="*/ 8823170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Freeform 230"/>
                        <wps:cNvSpPr>
                          <a:spLocks/>
                        </wps:cNvSpPr>
                        <wps:spPr bwMode="auto">
                          <a:xfrm flipV="1">
                            <a:off x="22396" y="5143"/>
                            <a:ext cx="11195" cy="1461"/>
                          </a:xfrm>
                          <a:custGeom>
                            <a:avLst/>
                            <a:gdLst>
                              <a:gd name="T0" fmla="*/ 7108825 w 1763"/>
                              <a:gd name="T1" fmla="*/ 341954 h 624"/>
                              <a:gd name="T2" fmla="*/ 0 w 1763"/>
                              <a:gd name="T3" fmla="*/ 0 h 624"/>
                              <a:gd name="T4" fmla="*/ 0 60000 65536"/>
                              <a:gd name="T5" fmla="*/ 0 60000 65536"/>
                            </a:gdLst>
                            <a:ahLst/>
                            <a:cxnLst>
                              <a:cxn ang="T4">
                                <a:pos x="T0" y="T1"/>
                              </a:cxn>
                              <a:cxn ang="T5">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8" name="AutoShape 231"/>
                        <wps:cNvSpPr>
                          <a:spLocks noChangeArrowheads="1"/>
                        </wps:cNvSpPr>
                        <wps:spPr bwMode="auto">
                          <a:xfrm>
                            <a:off x="4927" y="8350"/>
                            <a:ext cx="4985" cy="12585"/>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9" name="AutoShape 232"/>
                        <wps:cNvSpPr>
                          <a:spLocks noChangeArrowheads="1"/>
                        </wps:cNvSpPr>
                        <wps:spPr bwMode="auto">
                          <a:xfrm>
                            <a:off x="16313" y="3943"/>
                            <a:ext cx="6083" cy="6623"/>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0" name="Freeform 233"/>
                        <wps:cNvSpPr>
                          <a:spLocks/>
                        </wps:cNvSpPr>
                        <wps:spPr bwMode="auto">
                          <a:xfrm flipV="1">
                            <a:off x="9912" y="15646"/>
                            <a:ext cx="23679" cy="1232"/>
                          </a:xfrm>
                          <a:custGeom>
                            <a:avLst/>
                            <a:gdLst>
                              <a:gd name="T0" fmla="*/ 31803664 w 1763"/>
                              <a:gd name="T1" fmla="*/ 243221 h 624"/>
                              <a:gd name="T2" fmla="*/ 0 w 1763"/>
                              <a:gd name="T3" fmla="*/ 0 h 624"/>
                              <a:gd name="T4" fmla="*/ 0 60000 65536"/>
                              <a:gd name="T5" fmla="*/ 0 60000 65536"/>
                            </a:gdLst>
                            <a:ahLst/>
                            <a:cxnLst>
                              <a:cxn ang="T4">
                                <a:pos x="T0" y="T1"/>
                              </a:cxn>
                              <a:cxn ang="T5">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AutoShape 273"/>
                        <wps:cNvSpPr>
                          <a:spLocks noChangeArrowheads="1"/>
                        </wps:cNvSpPr>
                        <wps:spPr bwMode="auto">
                          <a:xfrm>
                            <a:off x="33045" y="18275"/>
                            <a:ext cx="15411" cy="7474"/>
                          </a:xfrm>
                          <a:prstGeom prst="roundRect">
                            <a:avLst>
                              <a:gd name="adj" fmla="val 8134"/>
                            </a:avLst>
                          </a:prstGeom>
                          <a:solidFill>
                            <a:schemeClr val="accent1">
                              <a:lumMod val="20000"/>
                              <a:lumOff val="80000"/>
                            </a:schemeClr>
                          </a:solidFill>
                          <a:ln w="9525">
                            <a:solidFill>
                              <a:srgbClr val="0070C0"/>
                            </a:solidFill>
                            <a:round/>
                            <a:headEnd/>
                            <a:tailEnd/>
                          </a:ln>
                        </wps:spPr>
                        <wps:txbx>
                          <w:txbxContent>
                            <w:p w14:paraId="1AC10E9A" w14:textId="77777777" w:rsidR="00DD2757" w:rsidRPr="00A51821" w:rsidRDefault="00DD2757" w:rsidP="007B4D7D">
                              <w:pPr>
                                <w:rPr>
                                  <w:sz w:val="16"/>
                                  <w:szCs w:val="16"/>
                                  <w:lang w:val="en-AU"/>
                                </w:rPr>
                              </w:pPr>
                              <w:r w:rsidRPr="00A51821">
                                <w:rPr>
                                  <w:sz w:val="16"/>
                                  <w:szCs w:val="16"/>
                                  <w:lang w:val="en-AU"/>
                                </w:rPr>
                                <w:t>To see the Reference Spectrum for a selection of Target Spectra, enter an SQL search string to select them in this box.</w:t>
                              </w:r>
                            </w:p>
                          </w:txbxContent>
                        </wps:txbx>
                        <wps:bodyPr rot="0" vert="horz" wrap="square" lIns="91440" tIns="45720" rIns="91440" bIns="45720" anchor="t" anchorCtr="0" upright="1">
                          <a:noAutofit/>
                        </wps:bodyPr>
                      </wps:wsp>
                      <wps:wsp>
                        <wps:cNvPr id="342" name="Freeform 274"/>
                        <wps:cNvSpPr>
                          <a:spLocks/>
                        </wps:cNvSpPr>
                        <wps:spPr bwMode="auto">
                          <a:xfrm>
                            <a:off x="14954" y="22999"/>
                            <a:ext cx="18637" cy="1518"/>
                          </a:xfrm>
                          <a:custGeom>
                            <a:avLst/>
                            <a:gdLst>
                              <a:gd name="T0" fmla="*/ 19701783 w 1763"/>
                              <a:gd name="T1" fmla="*/ 369198 h 624"/>
                              <a:gd name="T2" fmla="*/ 0 w 1763"/>
                              <a:gd name="T3" fmla="*/ 0 h 624"/>
                              <a:gd name="T4" fmla="*/ 0 60000 65536"/>
                              <a:gd name="T5" fmla="*/ 0 60000 65536"/>
                            </a:gdLst>
                            <a:ahLst/>
                            <a:cxnLst>
                              <a:cxn ang="T4">
                                <a:pos x="T0" y="T1"/>
                              </a:cxn>
                              <a:cxn ang="T5">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mv="urn:schemas-microsoft-com:mac:vml" xmlns:mo="http://schemas.microsoft.com/office/mac/office/2008/main">
            <w:pict>
              <v:group w14:anchorId="57A1FF9B" id="Canvas 225" o:spid="_x0000_s1110" style="width:411.6pt;height:213.6pt;mso-position-horizontal-relative:char;mso-position-vertical-relative:line" coordsize="52273,2712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">
                <v:rect id="AutoShape 468" o:spid="_x0000_s1111" style="position:absolute;width:52273;height:271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RASixgAA&#10;ANwAAAAPAAAAZHJzL2Rvd25yZXYueG1sRI9Ba8JAFITvhf6H5RV6KbqpQpGYjRShNEhBmrSeH9ln&#10;Esy+jdltEv99VxA8DjPzDZNsJtOKgXrXWFbwOo9AEJdWN1wp+Ck+ZisQziNrbC2Tggs52KSPDwnG&#10;2o78TUPuKxEg7GJUUHvfxVK6siaDbm474uAdbW/QB9lXUvc4Brhp5SKK3qTBhsNCjR1taypP+Z9R&#10;MJb74VB8fcr9yyGzfM7O2/x3p9Tz0/S+BuFp8vfwrZ1pBcvlAq5nwhGQ6T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SRASixgAAANwAAAAPAAAAAAAAAAAAAAAAAJcCAABkcnMv&#10;ZG93bnJldi54bWxQSwUGAAAAAAQABAD1AAAAigMAAAAA&#10;" filled="f" stroked="f">
                  <o:lock v:ext="edit" aspectratio="t"/>
                </v:rect>
                <v:shape id="Picture 343" o:spid="_x0000_s1112" type="#_x0000_t75" style="position:absolute;width:32061;height:2712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f9&#10;y/nEAAAA3AAAAA8AAABkcnMvZG93bnJldi54bWxEj0GLwjAUhO/C/ofwhL1paisi1Siy4qLiwXUF&#10;r8/m2Rabl9JE7f77jSB4HGbmG2Y6b00l7tS40rKCQT8CQZxZXXKu4Pi76o1BOI+ssbJMCv7IwXz2&#10;0Zliqu2Df+h+8LkIEHYpKii8r1MpXVaQQde3NXHwLrYx6INscqkbfAS4qWQcRSNpsOSwUGBNXwVl&#10;18PNKBjvTy7eLoffMSZ7PThXux1tMqU+u+1iAsJT69/hV3utFSRJAs8z4QjI2T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f9y/nEAAAA3AAAAA8AAAAAAAAAAAAAAAAAnAIA&#10;AGRycy9kb3ducmV2LnhtbFBLBQYAAAAABAAEAPcAAACNAwAAAAA=&#10;">
                  <v:imagedata r:id="rId129" o:title=""/>
                </v:shape>
                <v:roundrect id="AutoShape 227" o:spid="_x0000_s1113" style="position:absolute;left:32975;top:419;width:15412;height:8274;visibility:visible;mso-wrap-style:square;v-text-anchor:top" arcsize="6305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NjOGwQAA&#10;ANwAAAAPAAAAZHJzL2Rvd25yZXYueG1sRI/RisIwFETfBf8hXME3TdVlKdUoixDQJ636AZfmbtvd&#10;5qY00da/N8LCPg4zc4bZ7AbbiAd1vnasYDFPQBAXztRcKrhd9SwF4QOywcYxKXiSh912PNpgZlzP&#10;OT0uoRQRwj5DBVUIbSalLyqy6OeuJY7et+sshii7UpoO+wi3jVwmyae0WHNcqLClfUXF7+VuFZTn&#10;XJtenzi99Uf0Bekh/9FKTSfD1xpEoCH8h//aB6NgtfqA95l4BOT2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VDYzhsEAAADcAAAADwAAAAAAAAAAAAAAAACXAgAAZHJzL2Rvd25y&#10;ZXYueG1sUEsFBgAAAAAEAAQA9QAAAIUDAAAAAA==&#10;" fillcolor="#dbe5f1 [660]" strokecolor="#0070c0">
                  <v:textbox>
                    <w:txbxContent>
                      <w:p w14:paraId="797A8B68" w14:textId="77777777" w:rsidR="00DD2757" w:rsidRPr="00A51821" w:rsidRDefault="00DD2757" w:rsidP="007B4D7D">
                        <w:pPr>
                          <w:rPr>
                            <w:sz w:val="16"/>
                            <w:szCs w:val="16"/>
                            <w:lang w:val="en-AU"/>
                          </w:rPr>
                        </w:pPr>
                        <w:r w:rsidRPr="00A51821">
                          <w:rPr>
                            <w:sz w:val="16"/>
                            <w:szCs w:val="16"/>
                            <w:lang w:val="en-AU"/>
                          </w:rPr>
                          <w:t>Target Spectra</w:t>
                        </w:r>
                      </w:p>
                      <w:p w14:paraId="6D430ACA" w14:textId="77777777" w:rsidR="00DD2757" w:rsidRPr="00A51821" w:rsidRDefault="00DD2757" w:rsidP="007B4D7D">
                        <w:pPr>
                          <w:spacing w:before="60"/>
                          <w:rPr>
                            <w:sz w:val="16"/>
                            <w:szCs w:val="16"/>
                            <w:lang w:val="en-AU"/>
                          </w:rPr>
                        </w:pPr>
                        <w:r w:rsidRPr="00A51821">
                          <w:rPr>
                            <w:sz w:val="16"/>
                            <w:szCs w:val="16"/>
                            <w:lang w:val="en-AU"/>
                          </w:rPr>
                          <w:t>link to</w:t>
                        </w:r>
                      </w:p>
                      <w:p w14:paraId="4001EAE2" w14:textId="77777777" w:rsidR="00DD2757" w:rsidRPr="00A51821" w:rsidRDefault="00DD2757" w:rsidP="007B4D7D">
                        <w:pPr>
                          <w:spacing w:before="60"/>
                          <w:rPr>
                            <w:sz w:val="16"/>
                            <w:szCs w:val="16"/>
                            <w:lang w:val="en-AU"/>
                          </w:rPr>
                        </w:pPr>
                        <w:r>
                          <w:rPr>
                            <w:sz w:val="16"/>
                            <w:szCs w:val="16"/>
                            <w:lang w:val="en-AU"/>
                          </w:rPr>
                          <w:t>these</w:t>
                        </w:r>
                        <w:r w:rsidRPr="00A51821">
                          <w:rPr>
                            <w:sz w:val="16"/>
                            <w:szCs w:val="16"/>
                            <w:lang w:val="en-AU"/>
                          </w:rPr>
                          <w:t xml:space="preserve"> Reference Spectra (duplicates are removed from this list)</w:t>
                        </w:r>
                      </w:p>
                    </w:txbxContent>
                  </v:textbox>
                </v:roundrect>
                <v:roundrect id="AutoShape 228" o:spid="_x0000_s1114" style="position:absolute;left:33045;top:10566;width:15411;height:6312;visibility:visible;mso-wrap-style:square;v-text-anchor:top" arcsize="7500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g6mLwwAA&#10;ANwAAAAPAAAAZHJzL2Rvd25yZXYueG1sRI/RisIwFETfF/yHcBd8WTTVsrp0jSKC4mO3+gHX5m5b&#10;bG5KE231640g+DjMzBlmsepNLa7Uusqygsk4AkGcW11xoeB42I5+QDiPrLG2TApu5GC1HHwsMNG2&#10;4z+6Zr4QAcIuQQWl900ipctLMujGtiEO3r9tDfog20LqFrsAN7WcRtFMGqw4LJTY0Kak/JxdTKDs&#10;JtXcHO5fp+Y8S7s0X8eRSZUafvbrXxCeev8Ov9p7rSCOv+F5JhwBuXw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Og6mLwwAAANwAAAAPAAAAAAAAAAAAAAAAAJcCAABkcnMvZG93&#10;bnJldi54bWxQSwUGAAAAAAQABAD1AAAAhwMAAAAA&#10;" fillcolor="#dbe5f1 [660]" strokecolor="#0070c0">
                  <v:textbox>
                    <w:txbxContent>
                      <w:p w14:paraId="2A5432B5" w14:textId="77777777" w:rsidR="00DD2757" w:rsidRPr="00A51821" w:rsidRDefault="00DD2757" w:rsidP="007B4D7D">
                        <w:pPr>
                          <w:rPr>
                            <w:sz w:val="16"/>
                            <w:szCs w:val="16"/>
                            <w:lang w:val="en-AU"/>
                          </w:rPr>
                        </w:pPr>
                        <w:r w:rsidRPr="00A51821">
                          <w:rPr>
                            <w:sz w:val="16"/>
                            <w:szCs w:val="16"/>
                            <w:lang w:val="en-AU"/>
                          </w:rPr>
                          <w:t>To see the Reference Spectrum for just one Target Spectrum, click on th</w:t>
                        </w:r>
                        <w:r>
                          <w:rPr>
                            <w:sz w:val="16"/>
                            <w:szCs w:val="16"/>
                            <w:lang w:val="en-AU"/>
                          </w:rPr>
                          <w:t>e</w:t>
                        </w:r>
                        <w:r w:rsidRPr="00A51821">
                          <w:rPr>
                            <w:sz w:val="16"/>
                            <w:szCs w:val="16"/>
                            <w:lang w:val="en-AU"/>
                          </w:rPr>
                          <w:t xml:space="preserve"> </w:t>
                        </w:r>
                        <w:r>
                          <w:rPr>
                            <w:sz w:val="16"/>
                            <w:szCs w:val="16"/>
                            <w:lang w:val="en-AU"/>
                          </w:rPr>
                          <w:t xml:space="preserve">Target </w:t>
                        </w:r>
                        <w:r w:rsidRPr="00A51821">
                          <w:rPr>
                            <w:sz w:val="16"/>
                            <w:szCs w:val="16"/>
                            <w:lang w:val="en-AU"/>
                          </w:rPr>
                          <w:t>Spectrum.</w:t>
                        </w:r>
                      </w:p>
                    </w:txbxContent>
                  </v:textbox>
                </v:roundrect>
                <v:shape id="Freeform 229" o:spid="_x0000_s1115" style="position:absolute;left:9912;top:1797;width:23679;height:13100;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T1uzxgAA&#10;ANwAAAAPAAAAZHJzL2Rvd25yZXYueG1sRI9Ba8JAFITvQv/D8gq96aYVbU2zEWlRvFhoLPX6yL4m&#10;qdm3IbvG6K93BcHjMDPfMMm8N7XoqHWVZQXPowgEcW51xYWCn+1y+AbCeWSNtWVScCIH8/RhkGCs&#10;7ZG/qct8IQKEXYwKSu+bWEqXl2TQjWxDHLw/2xr0QbaF1C0eA9zU8iWKptJgxWGhxIY+Ssr32cEo&#10;WPbbzYxMd5afE9PtJq+rr+j/V6mnx37xDsJT7+/hW3utFYzHU7ieCUdAph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ST1uzxgAAANwAAAAPAAAAAAAAAAAAAAAAAJcCAABkcnMv&#10;ZG93bnJldi54bWxQSwUGAAAAAAQABAD1AAAAigMAAAAA&#10;" path="m3729,0c2354,729,980,1458,,1945e" filled="f" strokecolor="#0070c0" strokeweight="1pt">
                  <v:stroke endarrow="open"/>
                  <v:path arrowok="t" o:connecttype="custom" o:connectlocs="95479043,0;0,59425978" o:connectangles="0,0"/>
                </v:shape>
                <v:shape id="Freeform 230" o:spid="_x0000_s1116" style="position:absolute;left:22396;top:5143;width:11195;height:1461;flip:y;visibility:visible;mso-wrap-style:square;v-text-anchor:top" coordsize="1763,62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" path="m1763,624c1763,624,881,312,,0e" filled="f" strokecolor="#0070c0" strokeweight="1pt">
                  <v:stroke endarrow="open"/>
                  <v:path arrowok="t" o:connecttype="custom" o:connectlocs="45140837,800633;0,0" o:connectangles="0,0"/>
                </v:shape>
                <v:roundrect id="AutoShape 231" o:spid="_x0000_s1117" style="position:absolute;left:4927;top:8350;width:4985;height:12585;visibility:visible;mso-wrap-style:square;v-text-anchor:top" arcsize="642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PQ5ewQAA&#10;ANwAAAAPAAAAZHJzL2Rvd25yZXYueG1sRE/Pa8IwFL4P/B/CE7zN1IU5qUYRYSre1oleH82zLTYv&#10;pYm2+tcvB2HHj+/3YtXbWtyp9ZVjDZNxAoI4d6biQsPx9/t9BsIHZIO1Y9LwIA+r5eBtgalxHf/Q&#10;PQuFiCHsU9RQhtCkUvq8JIt+7BriyF1cazFE2BbStNjFcFvLjySZSosVx4YSG9qUlF+zm9Xw+eh2&#10;h69t9rysVW+7E6mpPyutR8N+PQcRqA//4pd7bzQoFdfGM/EIyOU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T0OXsEAAADcAAAADwAAAAAAAAAAAAAAAACXAgAAZHJzL2Rvd25y&#10;ZXYueG1sUEsFBgAAAAAEAAQA9QAAAIUDAAAAAA==&#10;" filled="f" strokecolor="#0070c0" strokeweight="1pt"/>
                <v:roundrect id="AutoShape 232" o:spid="_x0000_s1118" style="position:absolute;left:16313;top:3943;width:6083;height:6623;visibility:visible;mso-wrap-style:square;v-text-anchor:top" arcsize="642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cavFxQAA&#10;ANwAAAAPAAAAZHJzL2Rvd25yZXYueG1sRI9Ba8JAFITvQv/D8gq9mU27qG3qKiJUizfT0l4f2WcS&#10;mn0bsquJ/vquIHgcZuYbZr4cbCNO1PnasYbnJAVBXDhTc6nh++tj/ArCB2SDjWPScCYPy8XDaI6Z&#10;cT3v6ZSHUkQI+ww1VCG0mZS+qMiiT1xLHL2D6yyGKLtSmg77CLeNfEnTqbRYc1yosKV1RcVffrQa&#10;Jud+u5tt8sthpQbb/5Ca+l+l9dPjsHoHEWgI9/Ct/Wk0KPUG1zPxCMjF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pxq8XFAAAA3AAAAA8AAAAAAAAAAAAAAAAAlwIAAGRycy9k&#10;b3ducmV2LnhtbFBLBQYAAAAABAAEAPUAAACJAwAAAAA=&#10;" filled="f" strokecolor="#0070c0" strokeweight="1pt"/>
                <v:shape id="Freeform 233" o:spid="_x0000_s1119" style="position:absolute;left:9912;top:15646;width:23679;height:1232;flip:y;visibility:visible;mso-wrap-style:square;v-text-anchor:top" coordsize="1763,62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CiKbxgAA&#10;ANwAAAAPAAAAZHJzL2Rvd25yZXYueG1sRE/LSsNAFN0X/IfhCm7ETqql2DSTEhRpC7roA6W7S+aa&#10;ic3ciZmxTf16ZyF0eTjvbN7bRhyp87VjBaNhAoK4dLrmSsFu+3L3CMIHZI2NY1JwJg/z/GqQYard&#10;idd03IRKxBD2KSowIbSplL40ZNEPXUscuU/XWQwRdpXUHZ5iuG3kfZJMpMWaY4PBlp4MlYfNj1VQ&#10;9G/Pr376/rGaLr4Lafa/49v6S6mb676YgQjUh4v4373UCh7GcX48E4+AzP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nCiKbxgAAANwAAAAPAAAAAAAAAAAAAAAAAJcCAABkcnMv&#10;ZG93bnJldi54bWxQSwUGAAAAAAQABAD1AAAAigMAAAAA&#10;" path="m1763,624c1763,624,881,312,,0e" filled="f" strokecolor="#0070c0" strokeweight="1pt">
                  <v:stroke endarrow="open"/>
                  <v:path arrowok="t" o:connecttype="custom" o:connectlocs="427157663,480206;0,0" o:connectangles="0,0"/>
                </v:shape>
                <v:roundrect id="AutoShape 273" o:spid="_x0000_s1120" style="position:absolute;left:33045;top:18275;width:15411;height:7474;visibility:visible;mso-wrap-style:square;v-text-anchor:top" arcsize="5331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NYgwwAA&#10;ANwAAAAPAAAAZHJzL2Rvd25yZXYueG1sRI/RisIwFETfhf2HcBf2TVN1EbcaRRSXxQfBrh9waa5N&#10;tbmpTdT690YQfBxm5gwznbe2EldqfOlYQb+XgCDOnS65ULD/X3fHIHxA1lg5JgV38jCffXSmmGp3&#10;4x1ds1CICGGfogITQp1K6XNDFn3P1cTRO7jGYoiyKaRu8BbhtpKDJBlJiyXHBYM1LQ3lp+xiFYT7&#10;uSjXW273w9HKHDdLfa5/f5T6+mwXExCB2vAOv9p/WsHwuw/PM/EIyN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6/NYgwwAAANwAAAAPAAAAAAAAAAAAAAAAAJcCAABkcnMvZG93&#10;bnJldi54bWxQSwUGAAAAAAQABAD1AAAAhwMAAAAA&#10;" fillcolor="#dbe5f1 [660]" strokecolor="#0070c0">
                  <v:textbox>
                    <w:txbxContent>
                      <w:p w14:paraId="1AC10E9A" w14:textId="77777777" w:rsidR="00DD2757" w:rsidRPr="00A51821" w:rsidRDefault="00DD2757" w:rsidP="007B4D7D">
                        <w:pPr>
                          <w:rPr>
                            <w:sz w:val="16"/>
                            <w:szCs w:val="16"/>
                            <w:lang w:val="en-AU"/>
                          </w:rPr>
                        </w:pPr>
                        <w:r w:rsidRPr="00A51821">
                          <w:rPr>
                            <w:sz w:val="16"/>
                            <w:szCs w:val="16"/>
                            <w:lang w:val="en-AU"/>
                          </w:rPr>
                          <w:t>To see the Reference Spectrum for a selection of Target Spectra, enter an SQL search string to select them in this box.</w:t>
                        </w:r>
                      </w:p>
                    </w:txbxContent>
                  </v:textbox>
                </v:roundrect>
                <v:shape id="Freeform 274" o:spid="_x0000_s1121" style="position:absolute;left:14954;top:22999;width:18637;height:1518;visibility:visible;mso-wrap-style:square;v-text-anchor:top" coordsize="1763,62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DpnYxQAA&#10;ANwAAAAPAAAAZHJzL2Rvd25yZXYueG1sRI9Ba8JAFITvBf/D8oTedGMUkdRNEEGwh4KNgtfX7GuS&#10;Jvs2ZFeT+uu7hUKPw8x8w2yz0bTiTr2rLStYzCMQxIXVNZcKLufDbAPCeWSNrWVS8E0OsnTytMVE&#10;24Hf6Z77UgQIuwQVVN53iZSuqMigm9uOOHiftjfog+xLqXscAty0Mo6itTRYc1iosKN9RUWT34yC&#10;W2yum/x19VY/lu2A+6/m9JE3Sj1Px90LCE+j/w//tY9awXIVw++ZcARk+g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wOmdjFAAAA3AAAAA8AAAAAAAAAAAAAAAAAlwIAAGRycy9k&#10;b3ducmV2LnhtbFBLBQYAAAAABAAEAPUAAACJAwAAAAA=&#10;" path="m1763,624c1763,624,881,312,,0e" filled="f" strokecolor="#0070c0" strokeweight="1pt">
                  <v:stroke endarrow="open"/>
                  <v:path arrowok="t" o:connecttype="custom" o:connectlocs="208271202,898145;0,0" o:connectangles="0,0"/>
                </v:shape>
                <w10:anchorlock/>
              </v:group>
            </w:pict>
          </mc:Fallback>
        </mc:AlternateContent>
      </w:r>
    </w:p>
    <w:p w14:paraId="5434BC3A" w14:textId="69BF6E91" w:rsidR="007B4D7D" w:rsidRPr="00DA48C2" w:rsidRDefault="007B4D7D"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62</w:t>
      </w:r>
      <w:r w:rsidR="00397B59" w:rsidRPr="00DA48C2">
        <w:fldChar w:fldCharType="end"/>
      </w:r>
      <w:r w:rsidRPr="00DA48C2">
        <w:t>:  Viewing Target Spectra and their related Reference Spectra</w:t>
      </w:r>
    </w:p>
    <w:p w14:paraId="0625E9F2" w14:textId="2CF49125" w:rsidR="007B4D7D" w:rsidRPr="00B350A0" w:rsidRDefault="007B4D7D" w:rsidP="004A51AA">
      <w:pPr>
        <w:pStyle w:val="Body"/>
      </w:pPr>
      <w:r w:rsidRPr="00B350A0">
        <w:t xml:space="preserve">Use this hierarchy tree browser to select one or more Spectra. Enter an SQL matching string in the </w:t>
      </w:r>
      <w:r w:rsidRPr="00B350A0">
        <w:rPr>
          <w:rStyle w:val="GUIWord"/>
          <w:u w:val="single"/>
        </w:rPr>
        <w:t>Filename restriction</w:t>
      </w:r>
      <w:r w:rsidRPr="00B350A0">
        <w:t xml:space="preserve"> field to restrict the Target Spectra selected. (See </w:t>
      </w:r>
      <w:r w:rsidRPr="00B350A0">
        <w:rPr>
          <w:i/>
        </w:rPr>
        <w:t>Section</w:t>
      </w:r>
      <w:r w:rsidR="008B2AD1">
        <w:rPr>
          <w:i/>
        </w:rPr>
        <w:t xml:space="preserve"> </w:t>
      </w:r>
      <w:r w:rsidR="008B2AD1">
        <w:rPr>
          <w:i/>
        </w:rPr>
        <w:fldChar w:fldCharType="begin"/>
      </w:r>
      <w:r w:rsidR="008B2AD1">
        <w:rPr>
          <w:i/>
        </w:rPr>
        <w:instrText xml:space="preserve"> REF _Ref505343255 \r \h </w:instrText>
      </w:r>
      <w:r w:rsidR="008B2AD1">
        <w:rPr>
          <w:i/>
        </w:rPr>
      </w:r>
      <w:r w:rsidR="008B2AD1">
        <w:rPr>
          <w:i/>
        </w:rPr>
        <w:fldChar w:fldCharType="separate"/>
      </w:r>
      <w:r w:rsidR="000C7C57">
        <w:rPr>
          <w:i/>
        </w:rPr>
        <w:t>10.2.1</w:t>
      </w:r>
      <w:r w:rsidR="008B2AD1">
        <w:rPr>
          <w:i/>
        </w:rPr>
        <w:fldChar w:fldCharType="end"/>
      </w:r>
      <w:r w:rsidRPr="00B350A0">
        <w:t>.) This does not affect the display of the Spectra in the hierarchy tree browser display. It only reduces the effectively selected Spectra to those that also match the SQL matching string.</w:t>
      </w:r>
    </w:p>
    <w:p w14:paraId="778C9977" w14:textId="77777777" w:rsidR="007B4D7D" w:rsidRPr="00B350A0" w:rsidRDefault="007B4D7D" w:rsidP="004A51AA">
      <w:pPr>
        <w:pStyle w:val="Body"/>
      </w:pPr>
      <w:r w:rsidRPr="00B350A0">
        <w:t xml:space="preserve">The File Names of all Reference Spectra linked to the selected Spectra will be shown in the </w:t>
      </w:r>
      <w:r w:rsidRPr="00B350A0">
        <w:rPr>
          <w:rStyle w:val="GUIWord"/>
          <w:u w:val="single"/>
        </w:rPr>
        <w:t>Linked references</w:t>
      </w:r>
      <w:r w:rsidRPr="00B350A0">
        <w:t xml:space="preserve"> box. If you select the Campaign node and clear the </w:t>
      </w:r>
      <w:r w:rsidRPr="00B350A0">
        <w:rPr>
          <w:rStyle w:val="GUIWord"/>
          <w:u w:val="single"/>
        </w:rPr>
        <w:t>Filename restriction</w:t>
      </w:r>
      <w:r w:rsidRPr="00B350A0">
        <w:t xml:space="preserve"> field, all linked Reference Spectra in the Campaign will be displayed.</w:t>
      </w:r>
    </w:p>
    <w:p w14:paraId="67E85F0B" w14:textId="77777777" w:rsidR="007B4D7D" w:rsidRPr="00B350A0" w:rsidRDefault="007B4D7D" w:rsidP="004A51AA">
      <w:pPr>
        <w:pStyle w:val="Body"/>
      </w:pPr>
      <w:r w:rsidRPr="00B350A0">
        <w:t xml:space="preserve">If any Target Spectrum is displayed in the </w:t>
      </w:r>
      <w:r w:rsidRPr="00B350A0">
        <w:rPr>
          <w:rStyle w:val="GUIWord"/>
          <w:u w:val="single"/>
        </w:rPr>
        <w:t>Linked References</w:t>
      </w:r>
      <w:r w:rsidRPr="00B350A0">
        <w:t xml:space="preserve"> box, a link has been set up in the wrong direction.</w:t>
      </w:r>
    </w:p>
    <w:p w14:paraId="589309BA" w14:textId="77777777" w:rsidR="007B4D7D" w:rsidRPr="00B350A0" w:rsidRDefault="007B4D7D" w:rsidP="004A51AA">
      <w:pPr>
        <w:pStyle w:val="Body"/>
      </w:pPr>
      <w:r w:rsidRPr="00B350A0">
        <w:t>Because each Target Spectrum should not be linked to more than one Reference Spectrum, the number of Reference Spectra displayed should be less than the number of Target Spectra selected.</w:t>
      </w:r>
    </w:p>
    <w:p w14:paraId="1BE91185" w14:textId="77777777" w:rsidR="007B4D7D" w:rsidRPr="00B350A0" w:rsidRDefault="007B4D7D" w:rsidP="007B4D7D">
      <w:pPr>
        <w:pStyle w:val="HeadingSubUnnumbered"/>
        <w:rPr>
          <w:u w:val="single"/>
        </w:rPr>
      </w:pPr>
      <w:r w:rsidRPr="00B350A0">
        <w:rPr>
          <w:u w:val="single"/>
        </w:rPr>
        <w:t>Right-hand side</w:t>
      </w:r>
    </w:p>
    <w:p w14:paraId="4E0B1F5B" w14:textId="4196D6A5" w:rsidR="007B4D7D" w:rsidRPr="008B2AD1" w:rsidRDefault="007B4D7D" w:rsidP="00BB754C">
      <w:pPr>
        <w:pStyle w:val="Body"/>
      </w:pPr>
      <w:r w:rsidRPr="00B350A0">
        <w:t>Use this side of this dialog to select Reference Spectra and show their related Target Spectra. It operates in the same way as the left-hand side, but views the links in the reverse direction.</w:t>
      </w:r>
      <w:r w:rsidR="007E778A" w:rsidRPr="008B2AD1">
        <w:rPr>
          <w:noProof/>
          <w:lang w:eastAsia="en-GB"/>
        </w:rPr>
        <mc:AlternateContent>
          <mc:Choice Requires="wpg">
            <w:drawing>
              <wp:inline distT="0" distB="0" distL="0" distR="0" wp14:anchorId="7CD7AFA7" wp14:editId="7F142FF5">
                <wp:extent cx="5862320" cy="2712720"/>
                <wp:effectExtent l="0" t="0" r="5080" b="5080"/>
                <wp:docPr id="190" name="Canvas 2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62320" cy="2712720"/>
                          <a:chOff x="0" y="0"/>
                          <a:chExt cx="58623" cy="27127"/>
                        </a:xfrm>
                      </wpg:grpSpPr>
                      <wps:wsp>
                        <wps:cNvPr id="320" name="AutoShape 456"/>
                        <wps:cNvSpPr>
                          <a:spLocks noChangeAspect="1" noChangeArrowheads="1"/>
                        </wps:cNvSpPr>
                        <wps:spPr bwMode="auto">
                          <a:xfrm>
                            <a:off x="0" y="0"/>
                            <a:ext cx="58623" cy="271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21" name="Picture 34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1762" cy="27127"/>
                          </a:xfrm>
                          <a:prstGeom prst="rect">
                            <a:avLst/>
                          </a:prstGeom>
                          <a:noFill/>
                          <a:extLst>
                            <a:ext uri="{909E8E84-426E-40DD-AFC4-6F175D3DCCD1}">
                              <a14:hiddenFill xmlns:a14="http://schemas.microsoft.com/office/drawing/2010/main">
                                <a:solidFill>
                                  <a:srgbClr val="FFFFFF"/>
                                </a:solidFill>
                              </a14:hiddenFill>
                            </a:ext>
                          </a:extLst>
                        </pic:spPr>
                      </pic:pic>
                      <wps:wsp>
                        <wps:cNvPr id="322" name="AutoShape 237"/>
                        <wps:cNvSpPr>
                          <a:spLocks noChangeArrowheads="1"/>
                        </wps:cNvSpPr>
                        <wps:spPr bwMode="auto">
                          <a:xfrm>
                            <a:off x="33185" y="419"/>
                            <a:ext cx="17329" cy="8547"/>
                          </a:xfrm>
                          <a:prstGeom prst="roundRect">
                            <a:avLst>
                              <a:gd name="adj" fmla="val 7134"/>
                            </a:avLst>
                          </a:prstGeom>
                          <a:solidFill>
                            <a:schemeClr val="accent1">
                              <a:lumMod val="20000"/>
                              <a:lumOff val="80000"/>
                            </a:schemeClr>
                          </a:solidFill>
                          <a:ln w="9525">
                            <a:solidFill>
                              <a:srgbClr val="0070C0"/>
                            </a:solidFill>
                            <a:round/>
                            <a:headEnd/>
                            <a:tailEnd/>
                          </a:ln>
                        </wps:spPr>
                        <wps:txbx>
                          <w:txbxContent>
                            <w:p w14:paraId="4111CF99" w14:textId="77777777" w:rsidR="00DD2757" w:rsidRDefault="00DD2757" w:rsidP="007B4D7D">
                              <w:pPr>
                                <w:rPr>
                                  <w:sz w:val="16"/>
                                  <w:szCs w:val="16"/>
                                  <w:lang w:val="en-AU"/>
                                </w:rPr>
                              </w:pPr>
                              <w:r w:rsidRPr="00A51821">
                                <w:rPr>
                                  <w:sz w:val="16"/>
                                  <w:szCs w:val="16"/>
                                  <w:lang w:val="en-AU"/>
                                </w:rPr>
                                <w:t xml:space="preserve">Target Spectra </w:t>
                              </w:r>
                              <w:r>
                                <w:rPr>
                                  <w:sz w:val="16"/>
                                  <w:szCs w:val="16"/>
                                  <w:lang w:val="en-AU"/>
                                </w:rPr>
                                <w:t xml:space="preserve"> </w:t>
                              </w:r>
                              <w:r w:rsidRPr="00A51821">
                                <w:rPr>
                                  <w:sz w:val="16"/>
                                  <w:szCs w:val="16"/>
                                  <w:lang w:val="en-AU"/>
                                </w:rPr>
                                <w:t>link to</w:t>
                              </w:r>
                              <w:r>
                                <w:rPr>
                                  <w:sz w:val="16"/>
                                  <w:szCs w:val="16"/>
                                  <w:lang w:val="en-AU"/>
                                </w:rPr>
                                <w:t xml:space="preserve"> t</w:t>
                              </w:r>
                              <w:r w:rsidRPr="00A51821">
                                <w:rPr>
                                  <w:sz w:val="16"/>
                                  <w:szCs w:val="16"/>
                                  <w:lang w:val="en-AU"/>
                                </w:rPr>
                                <w:t xml:space="preserve">hese Reference Spectra </w:t>
                              </w:r>
                            </w:p>
                          </w:txbxContent>
                        </wps:txbx>
                        <wps:bodyPr rot="0" vert="horz" wrap="square" lIns="91440" tIns="45720" rIns="91440" bIns="45720" anchor="t" anchorCtr="0" upright="1">
                          <a:noAutofit/>
                        </wps:bodyPr>
                      </wps:wsp>
                      <wps:wsp>
                        <wps:cNvPr id="323" name="Freeform 238"/>
                        <wps:cNvSpPr>
                          <a:spLocks/>
                        </wps:cNvSpPr>
                        <wps:spPr bwMode="auto">
                          <a:xfrm>
                            <a:off x="7048" y="1784"/>
                            <a:ext cx="26683" cy="6756"/>
                          </a:xfrm>
                          <a:custGeom>
                            <a:avLst/>
                            <a:gdLst>
                              <a:gd name="T0" fmla="*/ 19092907 w 3729"/>
                              <a:gd name="T1" fmla="*/ 0 h 1945"/>
                              <a:gd name="T2" fmla="*/ 0 w 3729"/>
                              <a:gd name="T3" fmla="*/ 2346850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4" name="AutoShape 239"/>
                        <wps:cNvSpPr>
                          <a:spLocks noChangeArrowheads="1"/>
                        </wps:cNvSpPr>
                        <wps:spPr bwMode="auto">
                          <a:xfrm>
                            <a:off x="1244" y="4298"/>
                            <a:ext cx="5874" cy="17742"/>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5" name="AutoShape 240"/>
                        <wps:cNvSpPr>
                          <a:spLocks noChangeArrowheads="1"/>
                        </wps:cNvSpPr>
                        <wps:spPr bwMode="auto">
                          <a:xfrm>
                            <a:off x="20275" y="7454"/>
                            <a:ext cx="3550" cy="6008"/>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6" name="Freeform 241"/>
                        <wps:cNvSpPr>
                          <a:spLocks/>
                        </wps:cNvSpPr>
                        <wps:spPr bwMode="auto">
                          <a:xfrm>
                            <a:off x="23825" y="7531"/>
                            <a:ext cx="9906" cy="1981"/>
                          </a:xfrm>
                          <a:custGeom>
                            <a:avLst/>
                            <a:gdLst>
                              <a:gd name="T0" fmla="*/ 2631505 w 3729"/>
                              <a:gd name="T1" fmla="*/ 0 h 1945"/>
                              <a:gd name="T2" fmla="*/ 0 w 3729"/>
                              <a:gd name="T3" fmla="*/ 201787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7" name="AutoShape 242"/>
                        <wps:cNvSpPr>
                          <a:spLocks noChangeArrowheads="1"/>
                        </wps:cNvSpPr>
                        <wps:spPr bwMode="auto">
                          <a:xfrm>
                            <a:off x="33185" y="10325"/>
                            <a:ext cx="17329" cy="7696"/>
                          </a:xfrm>
                          <a:prstGeom prst="roundRect">
                            <a:avLst>
                              <a:gd name="adj" fmla="val 8060"/>
                            </a:avLst>
                          </a:prstGeom>
                          <a:solidFill>
                            <a:schemeClr val="accent1">
                              <a:lumMod val="20000"/>
                              <a:lumOff val="80000"/>
                            </a:schemeClr>
                          </a:solidFill>
                          <a:ln w="9525">
                            <a:solidFill>
                              <a:srgbClr val="0070C0"/>
                            </a:solidFill>
                            <a:round/>
                            <a:headEnd/>
                            <a:tailEnd/>
                          </a:ln>
                        </wps:spPr>
                        <wps:txbx>
                          <w:txbxContent>
                            <w:p w14:paraId="72D6E587" w14:textId="77777777" w:rsidR="00DD2757" w:rsidRPr="00A51821" w:rsidRDefault="00DD2757" w:rsidP="007B4D7D">
                              <w:pPr>
                                <w:rPr>
                                  <w:sz w:val="16"/>
                                  <w:szCs w:val="16"/>
                                  <w:lang w:val="en-AU"/>
                                </w:rPr>
                              </w:pPr>
                              <w:r w:rsidRPr="00A51821">
                                <w:rPr>
                                  <w:sz w:val="16"/>
                                  <w:szCs w:val="16"/>
                                  <w:lang w:val="en-AU"/>
                                </w:rPr>
                                <w:t>To see the Target Spectra for just one Reference Spectrum, click on that Spectrum. There can be more than one linked Target Spectrum.</w:t>
                              </w:r>
                            </w:p>
                          </w:txbxContent>
                        </wps:txbx>
                        <wps:bodyPr rot="0" vert="horz" wrap="square" lIns="91440" tIns="45720" rIns="91440" bIns="45720" anchor="t" anchorCtr="0" upright="1">
                          <a:noAutofit/>
                        </wps:bodyPr>
                      </wps:wsp>
                      <wps:wsp>
                        <wps:cNvPr id="328" name="AutoShape 275"/>
                        <wps:cNvSpPr>
                          <a:spLocks noChangeArrowheads="1"/>
                        </wps:cNvSpPr>
                        <wps:spPr bwMode="auto">
                          <a:xfrm>
                            <a:off x="33185" y="19659"/>
                            <a:ext cx="17329" cy="6220"/>
                          </a:xfrm>
                          <a:prstGeom prst="roundRect">
                            <a:avLst>
                              <a:gd name="adj" fmla="val 10449"/>
                            </a:avLst>
                          </a:prstGeom>
                          <a:solidFill>
                            <a:schemeClr val="accent1">
                              <a:lumMod val="20000"/>
                              <a:lumOff val="80000"/>
                            </a:schemeClr>
                          </a:solidFill>
                          <a:ln w="9525">
                            <a:solidFill>
                              <a:srgbClr val="0070C0"/>
                            </a:solidFill>
                            <a:round/>
                            <a:headEnd/>
                            <a:tailEnd/>
                          </a:ln>
                        </wps:spPr>
                        <wps:txbx>
                          <w:txbxContent>
                            <w:p w14:paraId="0E966297" w14:textId="77777777" w:rsidR="00DD2757" w:rsidRPr="00A51821" w:rsidRDefault="00DD2757" w:rsidP="007B4D7D">
                              <w:pPr>
                                <w:rPr>
                                  <w:sz w:val="16"/>
                                  <w:szCs w:val="16"/>
                                  <w:lang w:val="en-AU"/>
                                </w:rPr>
                              </w:pPr>
                              <w:r w:rsidRPr="00A51821">
                                <w:rPr>
                                  <w:sz w:val="16"/>
                                  <w:szCs w:val="16"/>
                                  <w:lang w:val="en-AU"/>
                                </w:rPr>
                                <w:t>To see the Target Spectra for a selection of Reference Spectra, enter an SQL search string to select them in this box.</w:t>
                              </w:r>
                            </w:p>
                          </w:txbxContent>
                        </wps:txbx>
                        <wps:bodyPr rot="0" vert="horz" wrap="square" lIns="91440" tIns="45720" rIns="91440" bIns="45720" anchor="t" anchorCtr="0" upright="1">
                          <a:noAutofit/>
                        </wps:bodyPr>
                      </wps:wsp>
                      <wps:wsp>
                        <wps:cNvPr id="329" name="Freeform 287"/>
                        <wps:cNvSpPr>
                          <a:spLocks/>
                        </wps:cNvSpPr>
                        <wps:spPr bwMode="auto">
                          <a:xfrm flipV="1">
                            <a:off x="23825" y="11150"/>
                            <a:ext cx="9906" cy="2978"/>
                          </a:xfrm>
                          <a:custGeom>
                            <a:avLst/>
                            <a:gdLst>
                              <a:gd name="T0" fmla="*/ 2631505 w 3729"/>
                              <a:gd name="T1" fmla="*/ 0 h 1945"/>
                              <a:gd name="T2" fmla="*/ 0 w 3729"/>
                              <a:gd name="T3" fmla="*/ 455986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0" name="Freeform 243"/>
                        <wps:cNvSpPr>
                          <a:spLocks/>
                        </wps:cNvSpPr>
                        <wps:spPr bwMode="auto">
                          <a:xfrm flipV="1">
                            <a:off x="29432" y="23279"/>
                            <a:ext cx="4299" cy="1378"/>
                          </a:xfrm>
                          <a:custGeom>
                            <a:avLst/>
                            <a:gdLst>
                              <a:gd name="T0" fmla="*/ 495607 w 3729"/>
                              <a:gd name="T1" fmla="*/ 0 h 1945"/>
                              <a:gd name="T2" fmla="*/ 0 w 3729"/>
                              <a:gd name="T3" fmla="*/ 97625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mv="urn:schemas-microsoft-com:mac:vml" xmlns:mo="http://schemas.microsoft.com/office/mac/office/2008/main">
            <w:pict>
              <v:group w14:anchorId="7CD7AFA7" id="Canvas 235" o:spid="_x0000_s1122" style="width:461.6pt;height:213.6pt;mso-position-horizontal-relative:char;mso-position-vertical-relative:line" coordsize="58623,2712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">
                <v:rect id="AutoShape 456" o:spid="_x0000_s1123" style="position:absolute;width:58623;height:271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A6mTwwAA&#10;ANwAAAAPAAAAZHJzL2Rvd25yZXYueG1sRE9Na4NAEL0X8h+WCfRSkjUWSjHZhCCESilITZPz4E5U&#10;4s6qu1X777uHQo+P9707zKYVIw2usaxgs45AEJdWN1wp+DqfVq8gnEfW2FomBT/k4LBfPOww0Xbi&#10;TxoLX4kQwi5BBbX3XSKlK2sy6Na2Iw7czQ4GfYBDJfWAUwg3rYyj6EUabDg01NhRWlN5L76NgqnM&#10;x+v5403mT9fMcp/1aXF5V+pxOR+3IDzN/l/85860guc4zA9nwhGQ+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IA6mTwwAAANwAAAAPAAAAAAAAAAAAAAAAAJcCAABkcnMvZG93&#10;bnJldi54bWxQSwUGAAAAAAQABAD1AAAAhwMAAAAA&#10;" filled="f" stroked="f">
                  <o:lock v:ext="edit" aspectratio="t"/>
                </v:rect>
                <v:shape id="Picture 341" o:spid="_x0000_s1124" type="#_x0000_t75" style="position:absolute;width:31762;height:2712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Q/&#10;uErEAAAA3AAAAA8AAABkcnMvZG93bnJldi54bWxEj0FrAjEUhO8F/0N4Qm81q0KR1SiiVDyJWkWP&#10;z81zd3Xzsk1Sd/vvm4LQ4zAz3zCTWWsq8SDnS8sK+r0EBHFmdcm5gsPnx9sIhA/IGivLpOCHPMym&#10;nZcJpto2vKPHPuQiQtinqKAIoU6l9FlBBn3P1sTRu1pnMETpcqkdNhFuKjlIkndpsOS4UGBNi4Ky&#10;+/7bKDjuNtsbNrwans7L0iXt5et6dkq9dtv5GESgNvyHn+21VjAc9OHvTDwCcvoL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JQ/uErEAAAA3AAAAA8AAAAAAAAAAAAAAAAAnAIA&#10;AGRycy9kb3ducmV2LnhtbFBLBQYAAAAABAAEAPcAAACNAwAAAAA=&#10;">
                  <v:imagedata r:id="rId131" o:title=""/>
                </v:shape>
                <v:roundrect id="AutoShape 237" o:spid="_x0000_s1125" style="position:absolute;left:33185;top:419;width:17329;height:8547;visibility:visible;mso-wrap-style:square;v-text-anchor:top" arcsize="4675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GvQawwAA&#10;ANwAAAAPAAAAZHJzL2Rvd25yZXYueG1sRI9Bi8IwFITvgv8hPMGbpq0gSzWKKIo30VXw+GyebbF5&#10;KU1a67/fLCzscZiZb5jlujeV6KhxpWUF8TQCQZxZXXKu4Pq9n3yBcB5ZY2WZFHzIwXo1HCwx1fbN&#10;Z+ouPhcBwi5FBYX3dSqlywoy6Ka2Jg7e0zYGfZBNLnWD7wA3lUyiaC4NlhwWCqxpW1D2urRGwaM9&#10;b3a7PDs8Xm08m9/6uLufbkqNR/1mAcJT7//Df+2jVjBLEvg9E46AXP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GvQawwAAANwAAAAPAAAAAAAAAAAAAAAAAJcCAABkcnMvZG93&#10;bnJldi54bWxQSwUGAAAAAAQABAD1AAAAhwMAAAAA&#10;" fillcolor="#dbe5f1 [660]" strokecolor="#0070c0">
                  <v:textbox>
                    <w:txbxContent>
                      <w:p w14:paraId="4111CF99" w14:textId="77777777" w:rsidR="00DD2757" w:rsidRDefault="00DD2757" w:rsidP="007B4D7D">
                        <w:pPr>
                          <w:rPr>
                            <w:sz w:val="16"/>
                            <w:szCs w:val="16"/>
                            <w:lang w:val="en-AU"/>
                          </w:rPr>
                        </w:pPr>
                        <w:r w:rsidRPr="00A51821">
                          <w:rPr>
                            <w:sz w:val="16"/>
                            <w:szCs w:val="16"/>
                            <w:lang w:val="en-AU"/>
                          </w:rPr>
                          <w:t xml:space="preserve">Target Spectra </w:t>
                        </w:r>
                        <w:r>
                          <w:rPr>
                            <w:sz w:val="16"/>
                            <w:szCs w:val="16"/>
                            <w:lang w:val="en-AU"/>
                          </w:rPr>
                          <w:t xml:space="preserve"> </w:t>
                        </w:r>
                        <w:r w:rsidRPr="00A51821">
                          <w:rPr>
                            <w:sz w:val="16"/>
                            <w:szCs w:val="16"/>
                            <w:lang w:val="en-AU"/>
                          </w:rPr>
                          <w:t>link to</w:t>
                        </w:r>
                        <w:r>
                          <w:rPr>
                            <w:sz w:val="16"/>
                            <w:szCs w:val="16"/>
                            <w:lang w:val="en-AU"/>
                          </w:rPr>
                          <w:t xml:space="preserve"> t</w:t>
                        </w:r>
                        <w:r w:rsidRPr="00A51821">
                          <w:rPr>
                            <w:sz w:val="16"/>
                            <w:szCs w:val="16"/>
                            <w:lang w:val="en-AU"/>
                          </w:rPr>
                          <w:t xml:space="preserve">hese Reference Spectra </w:t>
                        </w:r>
                      </w:p>
                    </w:txbxContent>
                  </v:textbox>
                </v:roundrect>
                <v:shape id="Freeform 238" o:spid="_x0000_s1126" style="position:absolute;left:7048;top:1784;width:26683;height:6756;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4W72xQAA&#10;ANwAAAAPAAAAZHJzL2Rvd25yZXYueG1sRI9Ba8JAFITvgv9heUJvulHR1ugqoli8VFBLvT6yzySa&#10;fRuy25j667uC4HGYmW+Y2aIxhaipcrllBf1eBII4sTrnVMH3cdP9AOE8ssbCMin4IweLebs1w1jb&#10;G++pPvhUBAi7GBVk3pexlC7JyKDr2ZI4eGdbGfRBVqnUFd4C3BRyEEVjaTDnsJBhSauMkuvh1yjY&#10;NMevCZn6LtcjU59G75+76PKj1FunWU5BeGr8K/xsb7WC4WAIjzPhCMj5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fhbvbFAAAA3AAAAA8AAAAAAAAAAAAAAAAAlwIAAGRycy9k&#10;b3ducmV2LnhtbFBLBQYAAAAABAAEAPUAAACJAwAAAAA=&#10;" path="m3729,0c2354,729,980,1458,,1945e" filled="f" strokecolor="#0070c0" strokeweight="1pt">
                  <v:stroke endarrow="open"/>
                  <v:path arrowok="t" o:connecttype="custom" o:connectlocs="136620015,0;0,8151835" o:connectangles="0,0"/>
                </v:shape>
                <v:roundrect id="AutoShape 239" o:spid="_x0000_s1127" style="position:absolute;left:1244;top:4298;width:5874;height:17742;visibility:visible;mso-wrap-style:square;v-text-anchor:top" arcsize="642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qZKGxQAA&#10;ANwAAAAPAAAAZHJzL2Rvd25yZXYueG1sRI9ba8JAFITfhf6H5RR8001NvRBdRQpe8K2p6Oshe0xC&#10;s2dDdmtif70rCD4OM/MNs1h1phJXalxpWcHHMAJBnFldcq7g+LMZzEA4j6yxskwKbuRgtXzrLTDR&#10;tuVvuqY+FwHCLkEFhfd1IqXLCjLohrYmDt7FNgZ9kE0udYNtgJtKjqJoIg2WHBYKrOmroOw3/TMK&#10;xrd2d5hu0//LOu5Me6J44s6xUv33bj0H4anzr/CzvdcK4tEnPM6EIyCX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GpkobFAAAA3AAAAA8AAAAAAAAAAAAAAAAAlwIAAGRycy9k&#10;b3ducmV2LnhtbFBLBQYAAAAABAAEAPUAAACJAwAAAAA=&#10;" filled="f" strokecolor="#0070c0" strokeweight="1pt"/>
                <v:roundrect id="AutoShape 240" o:spid="_x0000_s1128" style="position:absolute;left:20275;top:7454;width:3550;height:6008;visibility:visible;mso-wrap-style:square;v-text-anchor:top" arcsize="642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5TcdxQAA&#10;ANwAAAAPAAAAZHJzL2Rvd25yZXYueG1sRI9Ba8JAFITvBf/D8gRvdaMhKmk2IkJt6a2x1Osj+0xC&#10;s29DdmuS/vpuoeBxmJlvmGw/mlbcqHeNZQWrZQSCuLS64UrBx/n5cQfCeWSNrWVSMJGDfT57yDDV&#10;duB3uhW+EgHCLkUFtfddKqUrazLolrYjDt7V9gZ9kH0ldY9DgJtWrqNoIw02HBZq7OhYU/lVfBsF&#10;yTS8vG1Pxc/1EI9m+KR44y6xUov5eHgC4Wn09/B/+1UriNcJ/J0JR0Dm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7lNx3FAAAA3AAAAA8AAAAAAAAAAAAAAAAAlwIAAGRycy9k&#10;b3ducmV2LnhtbFBLBQYAAAAABAAEAPUAAACJAwAAAAA=&#10;" filled="f" strokecolor="#0070c0" strokeweight="1pt"/>
                <v:shape id="Freeform 241" o:spid="_x0000_s1129" style="position:absolute;left:23825;top:7531;width:9906;height:1981;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ls1uxQAA&#10;ANwAAAAPAAAAZHJzL2Rvd25yZXYueG1sRI9Pa8JAFMTvQr/D8gq96aYW/6WuIi0WLwpG0esj+5qk&#10;Zt+G7DZGP70rCB6HmfkNM523phQN1a6wrOC9F4EgTq0uOFOw3y27YxDOI2ssLZOCCzmYz146U4y1&#10;PfOWmsRnIkDYxagg976KpXRpTgZdz1bEwfu1tUEfZJ1JXeM5wE0p+1E0lAYLDgs5VvSVU3pK/o2C&#10;ZbtbT8g0V/k9MM1xMPrZRH8Hpd5e28UnCE+tf4Yf7ZVW8NEfwv1MOAJydg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eWzW7FAAAA3AAAAA8AAAAAAAAAAAAAAAAAlwIAAGRycy9k&#10;b3ducmV2LnhtbFBLBQYAAAAABAAEAPUAAACJAwAAAAA=&#10;" path="m3729,0c2354,729,980,1458,,1945e" filled="f" strokecolor="#0070c0" strokeweight="1pt">
                  <v:stroke endarrow="open"/>
                  <v:path arrowok="t" o:connecttype="custom" o:connectlocs="6990531,0;0,205522" o:connectangles="0,0"/>
                </v:shape>
                <v:roundrect id="AutoShape 242" o:spid="_x0000_s1130" style="position:absolute;left:33185;top:10325;width:17329;height:7696;visibility:visible;mso-wrap-style:square;v-text-anchor:top" arcsize="5282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OUbAxAAA&#10;ANwAAAAPAAAAZHJzL2Rvd25yZXYueG1sRI9BawIxFITvBf9DeIK3mnWFWlajFFEQD4Ja2h6fm+dm&#10;afKybKKu/74RhB6HmfmGmS06Z8WV2lB7VjAaZiCIS69rrhR8Htev7yBCRNZoPZOCOwVYzHsvMyy0&#10;v/GerodYiQThUKACE2NTSBlKQw7D0DfEyTv71mFMsq2kbvGW4M7KPMvepMOa04LBhpaGyt/DxSmQ&#10;q3z7Zbk8rk+7+8ovz98/xo6VGvS7jymISF38Dz/bG61gnE/gcSYdATn/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TlGwMQAAADcAAAADwAAAAAAAAAAAAAAAACXAgAAZHJzL2Rv&#10;d25yZXYueG1sUEsFBgAAAAAEAAQA9QAAAIgDAAAAAA==&#10;" fillcolor="#dbe5f1 [660]" strokecolor="#0070c0">
                  <v:textbox>
                    <w:txbxContent>
                      <w:p w14:paraId="72D6E587" w14:textId="77777777" w:rsidR="00DD2757" w:rsidRPr="00A51821" w:rsidRDefault="00DD2757" w:rsidP="007B4D7D">
                        <w:pPr>
                          <w:rPr>
                            <w:sz w:val="16"/>
                            <w:szCs w:val="16"/>
                            <w:lang w:val="en-AU"/>
                          </w:rPr>
                        </w:pPr>
                        <w:r w:rsidRPr="00A51821">
                          <w:rPr>
                            <w:sz w:val="16"/>
                            <w:szCs w:val="16"/>
                            <w:lang w:val="en-AU"/>
                          </w:rPr>
                          <w:t>To see the Target Spectra for just one Reference Spectrum, click on that Spectrum. There can be more than one linked Target Spectrum.</w:t>
                        </w:r>
                      </w:p>
                    </w:txbxContent>
                  </v:textbox>
                </v:roundrect>
                <v:roundrect id="AutoShape 275" o:spid="_x0000_s1131" style="position:absolute;left:33185;top:19659;width:17329;height:6220;visibility:visible;mso-wrap-style:square;v-text-anchor:top" arcsize="684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IA4IvQAA&#10;ANwAAAAPAAAAZHJzL2Rvd25yZXYueG1sRE+9CsIwEN4F3yGc4KapCqLVKCoICi5W6Xw0Z1tsLqWJ&#10;tb69GQTHj+9/ve1MJVpqXGlZwWQcgSDOrC45V3C/HUcLEM4ja6wsk4IPOdhu+r01xtq++Upt4nMR&#10;QtjFqKDwvo6ldFlBBt3Y1sSBe9jGoA+wyaVu8B3CTSWnUTSXBksODQXWdCgoeyYvo6B7ndN9ktaX&#10;XTWJls/jAeenFJUaDrrdCoSnzv/FP/dJK5hNw9pwJhwBufkC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ALIA4IvQAAANwAAAAPAAAAAAAAAAAAAAAAAJcCAABkcnMvZG93bnJldi54&#10;bWxQSwUGAAAAAAQABAD1AAAAgQMAAAAA&#10;" fillcolor="#dbe5f1 [660]" strokecolor="#0070c0">
                  <v:textbox>
                    <w:txbxContent>
                      <w:p w14:paraId="0E966297" w14:textId="77777777" w:rsidR="00DD2757" w:rsidRPr="00A51821" w:rsidRDefault="00DD2757" w:rsidP="007B4D7D">
                        <w:pPr>
                          <w:rPr>
                            <w:sz w:val="16"/>
                            <w:szCs w:val="16"/>
                            <w:lang w:val="en-AU"/>
                          </w:rPr>
                        </w:pPr>
                        <w:r w:rsidRPr="00A51821">
                          <w:rPr>
                            <w:sz w:val="16"/>
                            <w:szCs w:val="16"/>
                            <w:lang w:val="en-AU"/>
                          </w:rPr>
                          <w:t>To see the Target Spectra for a selection of Reference Spectra, enter an SQL search string to select them in this box.</w:t>
                        </w:r>
                      </w:p>
                    </w:txbxContent>
                  </v:textbox>
                </v:roundrect>
                <v:shape id="Freeform 287" o:spid="_x0000_s1132" style="position:absolute;left:23825;top:11150;width:9906;height:2978;flip:y;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ZOkNxQAA&#10;ANwAAAAPAAAAZHJzL2Rvd25yZXYueG1sRI/dasJAFITvC32H5Qi9q7umIDW6BilIfyyKGu8P2WMS&#10;zJ4N2a2mb+8KgpfDzHzDzLLeNuJMna8daxgNFQjiwpmaSw35fvn6DsIHZIONY9LwTx6y+fPTDFPj&#10;Lryl8y6UIkLYp6ihCqFNpfRFRRb90LXE0Tu6zmKIsiul6fAS4baRiVJjabHmuFBhSx8VFafdn9Ww&#10;2Y7rz/Xqd+N+nFof8u98uWqV1i+DfjEFEagPj/C9/WU0vCUTuJ2JR0DOr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Fk6Q3FAAAA3AAAAA8AAAAAAAAAAAAAAAAAlwIAAGRycy9k&#10;b3ducmV2LnhtbFBLBQYAAAAABAAEAPUAAACJAwAAAAA=&#10;" path="m3729,0c2354,729,980,1458,,1945e" filled="f" strokecolor="#0070c0" strokeweight="1pt">
                  <v:stroke endarrow="open"/>
                  <v:path arrowok="t" o:connecttype="custom" o:connectlocs="6990531,0;0,698163" o:connectangles="0,0"/>
                </v:shape>
                <v:shape id="Freeform 243" o:spid="_x0000_s1133" style="position:absolute;left:29432;top:23279;width:4299;height:1378;flip:y;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h9ZNwQAA&#10;ANwAAAAPAAAAZHJzL2Rvd25yZXYueG1sRE9Ni8IwEL0L/ocwC940WQWRahRZEF1dLGq9D83Ylm0m&#10;pclq/ffmsODx8b4Xq87W4k6trxxr+BwpEMS5MxUXGrLLZjgD4QOywdoxaXiSh9Wy31tgYtyDT3Q/&#10;h0LEEPYJaihDaBIpfV6SRT9yDXHkbq61GCJsC2lafMRwW8uxUlNpseLYUGJDXyXlv+c/qyE9Tavt&#10;8fCTur1Tx2v2nW0OjdJ68NGt5yACdeEt/nfvjIbJJM6PZ+IRkMsX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JYfWTcEAAADcAAAADwAAAAAAAAAAAAAAAACXAgAAZHJzL2Rvd25y&#10;ZXYueG1sUEsFBgAAAAAEAAQA9QAAAIUDAAAAAA==&#10;" path="m3729,0c2354,729,980,1458,,1945e" filled="f" strokecolor="#0070c0" strokeweight="1pt">
                  <v:stroke endarrow="open"/>
                  <v:path arrowok="t" o:connecttype="custom" o:connectlocs="571364,0;0,69166" o:connectangles="0,0"/>
                </v:shape>
                <w10:anchorlock/>
              </v:group>
            </w:pict>
          </mc:Fallback>
        </mc:AlternateContent>
      </w:r>
    </w:p>
    <w:p w14:paraId="1BBEC898" w14:textId="7001ABDB" w:rsidR="007B4D7D" w:rsidRPr="00DA48C2" w:rsidRDefault="007B4D7D"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63</w:t>
      </w:r>
      <w:r w:rsidR="00397B59" w:rsidRPr="00DA48C2">
        <w:fldChar w:fldCharType="end"/>
      </w:r>
      <w:r w:rsidRPr="00DA48C2">
        <w:t>:  Viewing Reference Spectra and their related Target Spectra</w:t>
      </w:r>
    </w:p>
    <w:p w14:paraId="01221D3B" w14:textId="77777777" w:rsidR="007B4D7D" w:rsidRPr="00B350A0" w:rsidRDefault="007B4D7D" w:rsidP="004A51AA">
      <w:pPr>
        <w:pStyle w:val="Body"/>
      </w:pPr>
      <w:r w:rsidRPr="00B350A0">
        <w:t xml:space="preserve">If you select the Campaign node on the right hand side and clear the </w:t>
      </w:r>
      <w:r w:rsidRPr="00B350A0">
        <w:rPr>
          <w:rStyle w:val="GUIWord"/>
          <w:u w:val="single"/>
        </w:rPr>
        <w:t>Filename restriction</w:t>
      </w:r>
      <w:r w:rsidRPr="00B350A0">
        <w:t xml:space="preserve"> field, all Target Spectra with Reference Spectra links will be displayed.</w:t>
      </w:r>
    </w:p>
    <w:p w14:paraId="14C801C8" w14:textId="77777777" w:rsidR="007B4D7D" w:rsidRPr="00B350A0" w:rsidRDefault="007B4D7D" w:rsidP="004A51AA">
      <w:pPr>
        <w:pStyle w:val="Body"/>
      </w:pPr>
      <w:r w:rsidRPr="00B350A0">
        <w:t xml:space="preserve">If any Reference Spectrum is displayed in the </w:t>
      </w:r>
      <w:r w:rsidRPr="00B350A0">
        <w:rPr>
          <w:rStyle w:val="GUIWord"/>
          <w:u w:val="single"/>
        </w:rPr>
        <w:t>Linked targets</w:t>
      </w:r>
      <w:r w:rsidRPr="00B350A0">
        <w:t xml:space="preserve"> box, a link has been set up in the wrong direction.</w:t>
      </w:r>
    </w:p>
    <w:p w14:paraId="57F9029D" w14:textId="782FDEAF" w:rsidR="007B4D7D" w:rsidRPr="00B350A0" w:rsidRDefault="007B4D7D" w:rsidP="004A51AA">
      <w:pPr>
        <w:pStyle w:val="Body"/>
      </w:pPr>
      <w:r w:rsidRPr="00B350A0">
        <w:t xml:space="preserve">Because each Reference Spectrum can be linked from many Target Spectra, the number of Spectra shown in the </w:t>
      </w:r>
      <w:r w:rsidRPr="00B350A0">
        <w:rPr>
          <w:rStyle w:val="GUIWord"/>
          <w:u w:val="single"/>
        </w:rPr>
        <w:t>Linked targets</w:t>
      </w:r>
      <w:r w:rsidRPr="00B350A0">
        <w:t xml:space="preserve"> box can be many more than the number of selected Spectra.</w:t>
      </w:r>
    </w:p>
    <w:p w14:paraId="66B8EBB2" w14:textId="77777777" w:rsidR="007B4D7D" w:rsidRPr="00A8518D" w:rsidRDefault="007B4D7D" w:rsidP="007B4D7D">
      <w:pPr>
        <w:pStyle w:val="Heading3"/>
      </w:pPr>
      <w:bookmarkStart w:id="515" w:name="_Toc506895597"/>
      <w:r w:rsidRPr="00A8518D">
        <w:t>Deleting Existing Target-Reference Links</w:t>
      </w:r>
      <w:bookmarkEnd w:id="515"/>
    </w:p>
    <w:p w14:paraId="5F36FBE8" w14:textId="77777777" w:rsidR="007B4D7D" w:rsidRPr="00B350A0" w:rsidRDefault="007B4D7D" w:rsidP="004A51AA">
      <w:pPr>
        <w:pStyle w:val="Body"/>
      </w:pPr>
      <w:r w:rsidRPr="00B350A0">
        <w:t xml:space="preserve">The option to delete existing links works simultaneously, but independently, on the two halves of the </w:t>
      </w:r>
      <w:r w:rsidRPr="00B350A0">
        <w:rPr>
          <w:rStyle w:val="GUIWord"/>
          <w:u w:val="single"/>
        </w:rPr>
        <w:t>Show existing links</w:t>
      </w:r>
      <w:r w:rsidRPr="00B350A0">
        <w:t xml:space="preserve"> dialog.</w:t>
      </w:r>
    </w:p>
    <w:p w14:paraId="5B6AD0DE" w14:textId="77777777" w:rsidR="007B4D7D" w:rsidRPr="00B350A0" w:rsidRDefault="007B4D7D" w:rsidP="004A51AA">
      <w:pPr>
        <w:pStyle w:val="Body"/>
      </w:pPr>
      <w:r w:rsidRPr="00B350A0">
        <w:t xml:space="preserve">When the </w:t>
      </w:r>
      <w:r w:rsidRPr="00B350A0">
        <w:rPr>
          <w:b/>
        </w:rPr>
        <w:t>Delete selected links</w:t>
      </w:r>
      <w:r w:rsidRPr="00B350A0">
        <w:t xml:space="preserve"> button is clicked, all links to and from the Spectra highlighted in the </w:t>
      </w:r>
      <w:r w:rsidRPr="00B350A0">
        <w:rPr>
          <w:rStyle w:val="GUIWord"/>
          <w:u w:val="single"/>
        </w:rPr>
        <w:t>Linked references</w:t>
      </w:r>
      <w:r w:rsidRPr="00B350A0">
        <w:t xml:space="preserve"> </w:t>
      </w:r>
      <w:r w:rsidRPr="00B350A0">
        <w:rPr>
          <w:rStyle w:val="Strong"/>
          <w:u w:val="single"/>
        </w:rPr>
        <w:t>and</w:t>
      </w:r>
      <w:r w:rsidRPr="00B350A0">
        <w:t xml:space="preserve"> </w:t>
      </w:r>
      <w:r w:rsidRPr="00B350A0">
        <w:rPr>
          <w:rStyle w:val="GUIWord"/>
          <w:u w:val="single"/>
        </w:rPr>
        <w:t>Linked targets</w:t>
      </w:r>
      <w:r w:rsidRPr="00B350A0">
        <w:t xml:space="preserve"> boxes will be deleted. It is possible to highlight Spectra in one of these boxes only.</w:t>
      </w:r>
    </w:p>
    <w:p w14:paraId="2BDBA978" w14:textId="77777777" w:rsidR="007B4D7D" w:rsidRPr="00BB754C" w:rsidRDefault="007B4D7D" w:rsidP="004A51AA">
      <w:pPr>
        <w:pStyle w:val="Body"/>
      </w:pPr>
      <w:r w:rsidRPr="00B350A0">
        <w:t xml:space="preserve">After deleting, the </w:t>
      </w:r>
      <w:r w:rsidRPr="00B350A0">
        <w:rPr>
          <w:rStyle w:val="GUIWord"/>
          <w:u w:val="single"/>
        </w:rPr>
        <w:t>Linked references</w:t>
      </w:r>
      <w:r w:rsidRPr="00B350A0">
        <w:t xml:space="preserve"> and </w:t>
      </w:r>
      <w:r w:rsidRPr="00B350A0">
        <w:rPr>
          <w:rStyle w:val="GUIWord"/>
          <w:u w:val="single"/>
        </w:rPr>
        <w:t>Linked targets</w:t>
      </w:r>
      <w:r w:rsidRPr="00B350A0">
        <w:t xml:space="preserve"> boxes will be updated. This may take a little time.</w:t>
      </w:r>
    </w:p>
    <w:p w14:paraId="25012BC0" w14:textId="63257EAF" w:rsidR="007B4D7D" w:rsidRPr="00B350A0" w:rsidRDefault="007E778A" w:rsidP="007B4D7D">
      <w:pPr>
        <w:pStyle w:val="Figure"/>
        <w:pageBreakBefore/>
        <w:rPr>
          <w:u w:val="single"/>
        </w:rPr>
      </w:pPr>
      <w:r w:rsidRPr="00BB754C">
        <w:rPr>
          <w:lang w:val="en-GB" w:eastAsia="en-GB"/>
        </w:rPr>
        <mc:AlternateContent>
          <mc:Choice Requires="wpg">
            <w:drawing>
              <wp:inline distT="0" distB="0" distL="0" distR="0" wp14:anchorId="4391B531" wp14:editId="14CBA27E">
                <wp:extent cx="5602605" cy="3044825"/>
                <wp:effectExtent l="0" t="0" r="0" b="3175"/>
                <wp:docPr id="136" name="Canvas 2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02605" cy="3044825"/>
                          <a:chOff x="0" y="0"/>
                          <a:chExt cx="56026" cy="30448"/>
                        </a:xfrm>
                      </wpg:grpSpPr>
                      <wps:wsp>
                        <wps:cNvPr id="141" name="AutoShape 446"/>
                        <wps:cNvSpPr>
                          <a:spLocks noChangeAspect="1" noChangeArrowheads="1"/>
                        </wps:cNvSpPr>
                        <wps:spPr bwMode="auto">
                          <a:xfrm>
                            <a:off x="0" y="0"/>
                            <a:ext cx="56026" cy="30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44" name="Picture 345"/>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5575"/>
                            <a:ext cx="56026" cy="24873"/>
                          </a:xfrm>
                          <a:prstGeom prst="rect">
                            <a:avLst/>
                          </a:prstGeom>
                          <a:noFill/>
                          <a:extLst>
                            <a:ext uri="{909E8E84-426E-40DD-AFC4-6F175D3DCCD1}">
                              <a14:hiddenFill xmlns:a14="http://schemas.microsoft.com/office/drawing/2010/main">
                                <a:solidFill>
                                  <a:srgbClr val="FFFFFF"/>
                                </a:solidFill>
                              </a14:hiddenFill>
                            </a:ext>
                          </a:extLst>
                        </pic:spPr>
                      </pic:pic>
                      <wps:wsp>
                        <wps:cNvPr id="146" name="Freeform 292"/>
                        <wps:cNvSpPr>
                          <a:spLocks/>
                        </wps:cNvSpPr>
                        <wps:spPr bwMode="auto">
                          <a:xfrm>
                            <a:off x="20875" y="23463"/>
                            <a:ext cx="4994" cy="2483"/>
                          </a:xfrm>
                          <a:custGeom>
                            <a:avLst/>
                            <a:gdLst>
                              <a:gd name="T0" fmla="*/ 0 w 1203"/>
                              <a:gd name="T1" fmla="*/ 0 h 1053"/>
                              <a:gd name="T2" fmla="*/ 2073145 w 1203"/>
                              <a:gd name="T3" fmla="*/ 585321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Freeform 293"/>
                        <wps:cNvSpPr>
                          <a:spLocks/>
                        </wps:cNvSpPr>
                        <wps:spPr bwMode="auto">
                          <a:xfrm flipV="1">
                            <a:off x="20272" y="13735"/>
                            <a:ext cx="7915" cy="3632"/>
                          </a:xfrm>
                          <a:custGeom>
                            <a:avLst/>
                            <a:gdLst>
                              <a:gd name="T0" fmla="*/ 0 w 1203"/>
                              <a:gd name="T1" fmla="*/ 0 h 1053"/>
                              <a:gd name="T2" fmla="*/ 5207965 w 1203"/>
                              <a:gd name="T3" fmla="*/ 1252816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 name="Freeform 294"/>
                        <wps:cNvSpPr>
                          <a:spLocks/>
                        </wps:cNvSpPr>
                        <wps:spPr bwMode="auto">
                          <a:xfrm flipH="1" flipV="1">
                            <a:off x="15906" y="11207"/>
                            <a:ext cx="4366" cy="6160"/>
                          </a:xfrm>
                          <a:custGeom>
                            <a:avLst/>
                            <a:gdLst>
                              <a:gd name="T0" fmla="*/ 0 w 1203"/>
                              <a:gd name="T1" fmla="*/ 0 h 1053"/>
                              <a:gd name="T2" fmla="*/ 1584288 w 1203"/>
                              <a:gd name="T3" fmla="*/ 3603278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 name="Freeform 296"/>
                        <wps:cNvSpPr>
                          <a:spLocks/>
                        </wps:cNvSpPr>
                        <wps:spPr bwMode="auto">
                          <a:xfrm>
                            <a:off x="36309" y="5575"/>
                            <a:ext cx="7575" cy="6318"/>
                          </a:xfrm>
                          <a:custGeom>
                            <a:avLst/>
                            <a:gdLst>
                              <a:gd name="T0" fmla="*/ 0 w 1203"/>
                              <a:gd name="T1" fmla="*/ 0 h 1053"/>
                              <a:gd name="T2" fmla="*/ 4770141 w 1203"/>
                              <a:gd name="T3" fmla="*/ 3790950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8" name="Freeform 297"/>
                        <wps:cNvSpPr>
                          <a:spLocks/>
                        </wps:cNvSpPr>
                        <wps:spPr bwMode="auto">
                          <a:xfrm flipH="1">
                            <a:off x="6146" y="5575"/>
                            <a:ext cx="16517" cy="4883"/>
                          </a:xfrm>
                          <a:custGeom>
                            <a:avLst/>
                            <a:gdLst>
                              <a:gd name="T0" fmla="*/ 0 w 1203"/>
                              <a:gd name="T1" fmla="*/ 0 h 1053"/>
                              <a:gd name="T2" fmla="*/ 22676688 w 1203"/>
                              <a:gd name="T3" fmla="*/ 2264427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1" name="AutoShape 291"/>
                        <wps:cNvSpPr>
                          <a:spLocks noChangeArrowheads="1"/>
                        </wps:cNvSpPr>
                        <wps:spPr bwMode="auto">
                          <a:xfrm>
                            <a:off x="7169" y="17367"/>
                            <a:ext cx="14471" cy="6534"/>
                          </a:xfrm>
                          <a:prstGeom prst="roundRect">
                            <a:avLst>
                              <a:gd name="adj" fmla="val 11014"/>
                            </a:avLst>
                          </a:prstGeom>
                          <a:solidFill>
                            <a:srgbClr val="DBE5F1"/>
                          </a:solidFill>
                          <a:ln w="9525">
                            <a:solidFill>
                              <a:srgbClr val="0070C0"/>
                            </a:solidFill>
                            <a:round/>
                            <a:headEnd/>
                            <a:tailEnd/>
                          </a:ln>
                        </wps:spPr>
                        <wps:txbx>
                          <w:txbxContent>
                            <w:p w14:paraId="47E0DE8F" w14:textId="77777777" w:rsidR="00DD2757" w:rsidRPr="009853E9" w:rsidRDefault="00DD2757" w:rsidP="007B4D7D">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wps:txbx>
                        <wps:bodyPr rot="0" vert="horz" wrap="square" lIns="91440" tIns="45720" rIns="91440" bIns="45720" anchor="t" anchorCtr="0" upright="1">
                          <a:noAutofit/>
                        </wps:bodyPr>
                      </wps:wsp>
                      <wps:wsp>
                        <wps:cNvPr id="164" name="AutoShape 295"/>
                        <wps:cNvSpPr>
                          <a:spLocks noChangeArrowheads="1"/>
                        </wps:cNvSpPr>
                        <wps:spPr bwMode="auto">
                          <a:xfrm>
                            <a:off x="21640" y="0"/>
                            <a:ext cx="15691" cy="7937"/>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233B48F2" w14:textId="77777777" w:rsidR="00DD2757" w:rsidRPr="00A51821" w:rsidRDefault="00DD2757" w:rsidP="007B4D7D">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wps:txbx>
                        <wps:bodyPr rot="0" vert="horz" wrap="square" lIns="91440" tIns="45720" rIns="91440" bIns="45720" anchor="t" anchorCtr="0" upright="1">
                          <a:noAutofit/>
                        </wps:bodyPr>
                      </wps:wsp>
                    </wpg:wgp>
                  </a:graphicData>
                </a:graphic>
              </wp:inline>
            </w:drawing>
          </mc:Choice>
          <mc:Fallback xmlns:mv="urn:schemas-microsoft-com:mac:vml" xmlns:mo="http://schemas.microsoft.com/office/mac/office/2008/main">
            <w:pict>
              <v:group w14:anchorId="4391B531" id="Canvas 289" o:spid="_x0000_s1134" style="width:441.15pt;height:239.75pt;mso-position-horizontal-relative:char;mso-position-vertical-relative:line" coordsize="56026,3044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">
                <v:rect id="AutoShape 446" o:spid="_x0000_s1135" style="position:absolute;width:56026;height:304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VIdJwgAA&#10;ANwAAAAPAAAAZHJzL2Rvd25yZXYueG1sRE9Na8JAEL0X/A/LCL2UulFEJHUVEcRQBDFaz0N2mgSz&#10;szG7JvHfu4WCt3m8z1mselOJlhpXWlYwHkUgiDOrS84VnE/bzzkI55E1VpZJwYMcrJaDtwXG2nZ8&#10;pDb1uQgh7GJUUHhfx1K6rCCDbmRr4sD92sagD7DJpW6wC+GmkpMomkmDJYeGAmvaFJRd07tR0GWH&#10;9nLa7+Th45JYviW3TfrzrdT7sF9/gfDU+5f4353oMH86hr9nwgVy+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dUh0nCAAAA3AAAAA8AAAAAAAAAAAAAAAAAlwIAAGRycy9kb3du&#10;cmV2LnhtbFBLBQYAAAAABAAEAPUAAACGAwAAAAA=&#10;" filled="f" stroked="f">
                  <o:lock v:ext="edit" aspectratio="t"/>
                </v:rect>
                <v:shape id="Picture 345" o:spid="_x0000_s1136" type="#_x0000_t75" style="position:absolute;top:5575;width:56026;height:2487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KP&#10;oG3BAAAA3AAAAA8AAABkcnMvZG93bnJldi54bWxET9tqwkAQfS/4D8sIvtVJRaykriKCF4qU1vgB&#10;Q3aahGZnw+5q0r/vFgp9m8O5zmoz2Fbd2YfGiYanaQaKpXSmkUrDtdg/LkGFSGKodcIavjnAZj16&#10;WFFuXC8ffL/ESqUQCTlpqGPscsRQ1mwpTF3HkrhP5y3FBH2FxlOfwm2LsyxboKVGUkNNHe9qLr8u&#10;N6vBn5+LPrzy2RXhuF28Z3h4Q9R6Mh62L6AiD/Ff/Oc+mTR/PoffZ9IFuP4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KKPoG3BAAAA3AAAAA8AAAAAAAAAAAAAAAAAnAIAAGRy&#10;cy9kb3ducmV2LnhtbFBLBQYAAAAABAAEAPcAAACKAwAAAAA=&#10;">
                  <v:imagedata r:id="rId133" o:title=""/>
                </v:shape>
                <v:shape id="Freeform 292" o:spid="_x0000_s1137" style="position:absolute;left:20875;top:23463;width:4994;height:2483;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guYLwwAA&#10;ANwAAAAPAAAAZHJzL2Rvd25yZXYueG1sRE9Li8IwEL4v+B/CCN7WVF1EqlGksusevGx9gLehGdtq&#10;MylN1PrvzYLgbT6+58wWranEjRpXWlYw6EcgiDOrS84V7LbfnxMQziNrrCyTggc5WMw7HzOMtb3z&#10;H91Sn4sQwi5GBYX3dSylywoy6Pq2Jg7cyTYGfYBNLnWD9xBuKjmMorE0WHJoKLCmpKDskl6NgtN5&#10;v42STfqzTnC0OgyO2aTebZTqddvlFISn1r/FL/evDvO/xvD/TLhAzp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guYLwwAAANwAAAAPAAAAAAAAAAAAAAAAAJcCAABkcnMvZG93&#10;bnJldi54bWxQSwUGAAAAAAQABAD1AAAAhwMAAAAA&#10;" path="m0,0c0,,601,526,1203,1053e" filled="f" strokecolor="#0070c0" strokeweight="1pt">
                  <v:stroke endarrow="open"/>
                  <v:path arrowok="t" o:connecttype="custom" o:connectlocs="0,0;8606223,1380201" o:connectangles="0,0"/>
                </v:shape>
                <v:shape id="Freeform 293" o:spid="_x0000_s1138" style="position:absolute;left:20272;top:13735;width:7915;height:3632;flip:y;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6jihxAAA&#10;ANwAAAAPAAAAZHJzL2Rvd25yZXYueG1sRE9Na8JAEL0L/odlCr3pptJWia4i0qJeWpN66W3Mjklw&#10;dzZkV5P+e7dQ6G0e73MWq94acaPW144VPI0TEMSF0zWXCo5f76MZCB+QNRrHpOCHPKyWw8ECU+06&#10;zuiWh1LEEPYpKqhCaFIpfVGRRT92DXHkzq61GCJsS6lb7GK4NXKSJK/SYs2xocKGNhUVl/xqFXQf&#10;2ebzZPKd+X5528/OWXcstgelHh/69RxEoD78i//cOx3nP0/h95l4gVz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eo4ocQAAADcAAAADwAAAAAAAAAAAAAAAACXAgAAZHJzL2Rv&#10;d25yZXYueG1sUEsFBgAAAAAEAAQA9QAAAIgDAAAAAA==&#10;" path="m0,0c0,,601,526,1203,1053e" filled="f" strokecolor="#0070c0" strokeweight="1pt">
                  <v:stroke endarrow="open"/>
                  <v:path arrowok="t" o:connecttype="custom" o:connectlocs="0,0;34265206,4321204" o:connectangles="0,0"/>
                </v:shape>
                <v:shape id="Freeform 294" o:spid="_x0000_s1139" style="position:absolute;left:15906;top:11207;width:4366;height:6160;flip:x y;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3nFUxgAA&#10;ANwAAAAPAAAAZHJzL2Rvd25yZXYueG1sRI9BawIxEIXvBf9DmEJvNVtpS1mNUhSh0FqsFepx2Iyb&#10;pZvJkkRd/fXOodDbDO/Ne99MZr1v1ZFiagIbeBgWoIirYBuuDWy/l/cvoFJGttgGJgNnSjCbDm4m&#10;WNpw4i86bnKtJIRTiQZczl2pdaoceUzD0BGLtg/RY5Y11tpGPEm4b/WoKJ61x4alwWFHc0fV7+bg&#10;DfTb3VPzebH1+v1nEcPSfawOu8qYu9v+dQwqU5//zX/Xb1bwH4VWnpEJ9PQK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d3nFUxgAAANwAAAAPAAAAAAAAAAAAAAAAAJcCAABkcnMv&#10;ZG93bnJldi54bWxQSwUGAAAAAAQABAD1AAAAigMAAAAA&#10;" path="m0,0c0,,601,526,1203,1053e" filled="f" strokecolor="#0070c0" strokeweight="1pt">
                  <v:stroke endarrow="open"/>
                  <v:path arrowok="t" o:connecttype="custom" o:connectlocs="0,0;5749793,21079005" o:connectangles="0,0"/>
                </v:shape>
                <v:shape id="Freeform 296" o:spid="_x0000_s1140" style="position:absolute;left:36309;top:5575;width:7575;height:6318;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HXJ5xAAA&#10;ANwAAAAPAAAAZHJzL2Rvd25yZXYueG1sRE9La8JAEL4X/A/LCN7qxiolRlcpKa09eDE+wNuQHZNo&#10;djZkt5r+e1coeJuP7znzZWdqcaXWVZYVjIYRCOLc6ooLBbvt12sMwnlkjbVlUvBHDpaL3sscE21v&#10;vKFr5gsRQtglqKD0vkmkdHlJBt3QNsSBO9nWoA+wLaRu8RbCTS3fouhdGqw4NJTYUFpSfsl+jYLT&#10;eb+N0nX2vUpx/HkYHfO42a2VGvS7jxkIT51/iv/dPzrMn0zh8Uy4QC7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6h1yecQAAADcAAAADwAAAAAAAAAAAAAAAACXAgAAZHJzL2Rv&#10;d25yZXYueG1sUEsFBgAAAAAEAAQA9QAAAIgDAAAAAA==&#10;" path="m0,0c0,,601,526,1203,1053e" filled="f" strokecolor="#0070c0" strokeweight="1pt">
                  <v:stroke endarrow="open"/>
                  <v:path arrowok="t" o:connecttype="custom" o:connectlocs="0,0;30036424,22745700" o:connectangles="0,0"/>
                </v:shape>
                <v:shape id="Freeform 297" o:spid="_x0000_s1141" style="position:absolute;left:6146;top:5575;width:16517;height:4883;flip:x;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rDoOxgAA&#10;ANwAAAAPAAAAZHJzL2Rvd25yZXYueG1sRI9Bb8IwDIXvk/gPkZG4jZRJTKgjoAkxAZdt7bjs5jWm&#10;rZY4VRNo9+/nw6TdbL3n9z6vt6N36kZ9bAMbWMwzUMRVsC3XBs4fL/crUDEhW3SBycAPRdhuJndr&#10;zG0YuKBbmWolIRxzNNCk1OVax6ohj3EeOmLRLqH3mGTta217HCTcO/2QZY/aY8vS0GBHu4aq7/Lq&#10;DQyvxe7ty5VH97ncn1aXYjhXh3djZtPx+QlUojH9m/+uj1bwl0Irz8gEevML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NrDoOxgAAANwAAAAPAAAAAAAAAAAAAAAAAJcCAABkcnMv&#10;ZG93bnJldi54bWxQSwUGAAAAAAQABAD1AAAAigMAAAAA&#10;" path="m0,0c0,,601,526,1203,1053e" filled="f" strokecolor="#0070c0" strokeweight="1pt">
                  <v:stroke endarrow="open"/>
                  <v:path arrowok="t" o:connecttype="custom" o:connectlocs="0,0;311347345,10500662" o:connectangles="0,0"/>
                </v:shape>
                <v:roundrect id="AutoShape 291" o:spid="_x0000_s1142" style="position:absolute;left:7169;top:17367;width:14471;height:6534;visibility:visible;mso-wrap-style:square;v-text-anchor:top" arcsize="721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Q+5XwwAA&#10;ANwAAAAPAAAAZHJzL2Rvd25yZXYueG1sRE9Na8JAEL0X+h+WKXirG6WGEl2llRYE8WDSi7cxOybB&#10;3dmQ3Zr4711B8DaP9zmL1WCNuFDnG8cKJuMEBHHpdMOVgr/i9/0ThA/IGo1jUnAlD6vl68sCM+16&#10;3tMlD5WIIewzVFCH0GZS+rImi37sWuLInVxnMUTYVVJ32Mdwa+Q0SVJpseHYUGNL65rKc/5vFeSb&#10;7XFfmI/v3u3Ssvoxh8POzJQavQ1fcxCBhvAUP9wbHeenE7g/Ey+Qyx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AQ+5XwwAAANwAAAAPAAAAAAAAAAAAAAAAAJcCAABkcnMvZG93&#10;bnJldi54bWxQSwUGAAAAAAQABAD1AAAAhwMAAAAA&#10;" fillcolor="#dbe5f1" strokecolor="#0070c0">
                  <v:textbox>
                    <w:txbxContent>
                      <w:p w14:paraId="47E0DE8F" w14:textId="77777777" w:rsidR="00DD2757" w:rsidRPr="009853E9" w:rsidRDefault="00DD2757" w:rsidP="007B4D7D">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v:textbox>
                </v:roundrect>
                <v:roundrect id="AutoShape 295" o:spid="_x0000_s1143" style="position:absolute;left:21640;width:15691;height:7937;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JfDCwgAA&#10;ANwAAAAPAAAAZHJzL2Rvd25yZXYueG1sRE/bisIwEH1f2H8II/iyaGpZZKlGERfFh72qHzA0YxNs&#10;JqWJtf79RhD2bQ7nOvNl72rRURusZwWTcQaCuPTacqXgeNiM3kCEiKyx9kwKbhRguXh+mmOh/ZV/&#10;qdvHSqQQDgUqMDE2hZShNOQwjH1DnLiTbx3GBNtK6havKdzVMs+yqXRoOTUYbGhtqDzvL05BOH/m&#10;9n1tP04/5qXLvo/by9cqV2o46FczEJH6+C9+uHc6zZ++wv2ZdIFc/A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sl8MLCAAAA3AAAAA8AAAAAAAAAAAAAAAAAlwIAAGRycy9kb3du&#10;cmV2LnhtbFBLBQYAAAAABAAEAPUAAACGAwAAAAA=&#10;" fillcolor="#dbe5f1 [660]" strokecolor="#0070c0">
                  <v:textbox>
                    <w:txbxContent>
                      <w:p w14:paraId="233B48F2" w14:textId="77777777" w:rsidR="00DD2757" w:rsidRPr="00A51821" w:rsidRDefault="00DD2757" w:rsidP="007B4D7D">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v:textbox>
                </v:roundrect>
                <w10:anchorlock/>
              </v:group>
            </w:pict>
          </mc:Fallback>
        </mc:AlternateContent>
      </w:r>
    </w:p>
    <w:p w14:paraId="38F81F58" w14:textId="2C751FEC" w:rsidR="007B4D7D" w:rsidRPr="00DA48C2" w:rsidRDefault="007B4D7D"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64</w:t>
      </w:r>
      <w:r w:rsidR="00397B59" w:rsidRPr="00DA48C2">
        <w:fldChar w:fldCharType="end"/>
      </w:r>
      <w:r w:rsidRPr="00DA48C2">
        <w:t>:  Deleting Target-Reference Spectra links</w:t>
      </w:r>
    </w:p>
    <w:p w14:paraId="21D74E75" w14:textId="77777777" w:rsidR="007B4D7D" w:rsidRPr="00A8518D" w:rsidRDefault="007B4D7D" w:rsidP="007B4D7D">
      <w:pPr>
        <w:pStyle w:val="Heading3"/>
      </w:pPr>
      <w:bookmarkStart w:id="516" w:name="_Toc506895598"/>
      <w:r w:rsidRPr="00A8518D">
        <w:t>Adding new Target-Reference links</w:t>
      </w:r>
      <w:bookmarkEnd w:id="516"/>
    </w:p>
    <w:p w14:paraId="5BE9B006" w14:textId="77777777" w:rsidR="007B4D7D" w:rsidRPr="00B350A0" w:rsidRDefault="007B4D7D" w:rsidP="004A51AA">
      <w:pPr>
        <w:pStyle w:val="Body"/>
      </w:pPr>
      <w:r w:rsidRPr="00B350A0">
        <w:t xml:space="preserve">From the Main menu, select </w:t>
      </w:r>
      <w:r w:rsidRPr="00B350A0">
        <w:rPr>
          <w:rStyle w:val="GUIWord"/>
          <w:u w:val="single"/>
        </w:rPr>
        <w:t>Special Functions</w:t>
      </w:r>
      <w:r w:rsidRPr="00B350A0">
        <w:t xml:space="preserve"> - </w:t>
      </w:r>
      <w:r w:rsidRPr="00B350A0">
        <w:rPr>
          <w:rStyle w:val="GUIWord"/>
          <w:u w:val="single"/>
        </w:rPr>
        <w:t xml:space="preserve">Target-references links </w:t>
      </w:r>
      <w:r w:rsidRPr="00B350A0">
        <w:t xml:space="preserve"> menu items. Click on the </w:t>
      </w:r>
      <w:r w:rsidRPr="00B350A0">
        <w:rPr>
          <w:rStyle w:val="GUIWord"/>
          <w:u w:val="single"/>
        </w:rPr>
        <w:t>Create new links</w:t>
      </w:r>
      <w:r w:rsidRPr="00B350A0">
        <w:t xml:space="preserve"> tab in the centre panel to display the following dialog. (You can switch back and forth between the </w:t>
      </w:r>
      <w:r w:rsidRPr="00B350A0">
        <w:rPr>
          <w:rStyle w:val="GUIWord"/>
          <w:u w:val="single"/>
        </w:rPr>
        <w:t>Create new links</w:t>
      </w:r>
      <w:r w:rsidRPr="00B350A0">
        <w:t xml:space="preserve"> and </w:t>
      </w:r>
      <w:r w:rsidRPr="00B350A0">
        <w:rPr>
          <w:rStyle w:val="GUIWord"/>
          <w:u w:val="single"/>
        </w:rPr>
        <w:t>Show existing links</w:t>
      </w:r>
      <w:r w:rsidRPr="00B350A0">
        <w:t xml:space="preserve"> tabs at any time.)</w:t>
      </w:r>
    </w:p>
    <w:p w14:paraId="2F12C7FF" w14:textId="77777777" w:rsidR="007B4D7D" w:rsidRPr="00B350A0" w:rsidRDefault="007B4D7D" w:rsidP="007B4D7D">
      <w:pPr>
        <w:pStyle w:val="Figure"/>
        <w:rPr>
          <w:u w:val="single"/>
        </w:rPr>
      </w:pPr>
      <w:r w:rsidRPr="00BB754C">
        <w:rPr>
          <w:lang w:val="en-GB" w:eastAsia="en-GB"/>
        </w:rPr>
        <w:drawing>
          <wp:inline distT="0" distB="0" distL="0" distR="0" wp14:anchorId="632DF5D8" wp14:editId="6BF95AEB">
            <wp:extent cx="5095121" cy="2190465"/>
            <wp:effectExtent l="0" t="19050" r="67429" b="57435"/>
            <wp:docPr id="19"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34" cstate="print"/>
                    <a:srcRect/>
                    <a:stretch>
                      <a:fillRect/>
                    </a:stretch>
                  </pic:blipFill>
                  <pic:spPr bwMode="auto">
                    <a:xfrm>
                      <a:off x="0" y="0"/>
                      <a:ext cx="5098599" cy="21919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7E8F581A" w14:textId="0E57DC9A" w:rsidR="007B4D7D" w:rsidRPr="00DA48C2" w:rsidRDefault="007B4D7D"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65</w:t>
      </w:r>
      <w:r w:rsidR="00397B59" w:rsidRPr="00DA48C2">
        <w:fldChar w:fldCharType="end"/>
      </w:r>
      <w:r w:rsidRPr="00DA48C2">
        <w:t>:  Creating a single new Target-Reference Spectra link</w:t>
      </w:r>
    </w:p>
    <w:p w14:paraId="5C33CECF" w14:textId="77777777" w:rsidR="007B4D7D" w:rsidRPr="00B350A0" w:rsidRDefault="007B4D7D" w:rsidP="004A51AA">
      <w:pPr>
        <w:pStyle w:val="Note"/>
      </w:pPr>
      <w:r w:rsidRPr="00B350A0">
        <w:t>Notes</w:t>
      </w:r>
      <w:r w:rsidRPr="00B350A0">
        <w:tab/>
        <w:t>The left and right sides of this dialog do not operate independently, unlike the dialog which displays links in the previous section.</w:t>
      </w:r>
    </w:p>
    <w:p w14:paraId="4A91D4A8" w14:textId="77777777" w:rsidR="007B4D7D" w:rsidRPr="00B350A0" w:rsidRDefault="007B4D7D" w:rsidP="004A51AA">
      <w:pPr>
        <w:pStyle w:val="Note"/>
      </w:pPr>
      <w:r w:rsidRPr="00B350A0">
        <w:tab/>
        <w:t>The positions of the Target Spectra and Reference Spectra boxes in the central panel are reversed when compared with the position of these boxes in the previous section.</w:t>
      </w:r>
    </w:p>
    <w:p w14:paraId="57981BBA" w14:textId="77777777" w:rsidR="007B4D7D" w:rsidRPr="00B350A0" w:rsidRDefault="007B4D7D" w:rsidP="004A51AA">
      <w:pPr>
        <w:pStyle w:val="ProcessHeading"/>
      </w:pPr>
      <w:r w:rsidRPr="00B350A0">
        <w:t>To link a single Target and Reference Spectrum:</w:t>
      </w:r>
    </w:p>
    <w:tbl>
      <w:tblPr>
        <w:tblStyle w:val="Instructions"/>
        <w:tblW w:w="0" w:type="auto"/>
        <w:tblLook w:val="04A0" w:firstRow="1" w:lastRow="0" w:firstColumn="1" w:lastColumn="0" w:noHBand="0" w:noVBand="1"/>
      </w:tblPr>
      <w:tblGrid>
        <w:gridCol w:w="8533"/>
      </w:tblGrid>
      <w:tr w:rsidR="007B4D7D" w:rsidRPr="00B350A0" w14:paraId="4344639E" w14:textId="77777777" w:rsidTr="00760CE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16CA197" w14:textId="77777777" w:rsidR="007B4D7D" w:rsidRPr="00B350A0" w:rsidRDefault="007B4D7D" w:rsidP="004A51AA">
            <w:pPr>
              <w:pStyle w:val="Bullet"/>
            </w:pPr>
            <w:r w:rsidRPr="00B350A0">
              <w:t xml:space="preserve">Using the left-hand side </w:t>
            </w:r>
            <w:r w:rsidRPr="00B350A0">
              <w:rPr>
                <w:rStyle w:val="GUIWord"/>
                <w:u w:val="single"/>
              </w:rPr>
              <w:t>Targets</w:t>
            </w:r>
            <w:r w:rsidRPr="00B350A0">
              <w:t xml:space="preserve"> hierarchy tree browser, locate and select the Target Spectrum you wish to link. Its name will be displayed in the Target Spectra box.</w:t>
            </w:r>
          </w:p>
          <w:p w14:paraId="3F7FCA5D" w14:textId="77777777" w:rsidR="007B4D7D" w:rsidRPr="00B350A0" w:rsidRDefault="007B4D7D" w:rsidP="004A51AA">
            <w:pPr>
              <w:pStyle w:val="Bullet"/>
            </w:pPr>
            <w:r w:rsidRPr="00B350A0">
              <w:t xml:space="preserve">Using the right-hand side </w:t>
            </w:r>
            <w:r w:rsidRPr="00B350A0">
              <w:rPr>
                <w:rStyle w:val="GUIWord"/>
                <w:u w:val="single"/>
              </w:rPr>
              <w:t>References</w:t>
            </w:r>
            <w:r w:rsidRPr="00B350A0">
              <w:t xml:space="preserve"> hierarchy tree browser, locate and select the Reference Spectrum you wish to link. Its name will be displayed in the Reference Spectra box.</w:t>
            </w:r>
          </w:p>
          <w:p w14:paraId="24832795" w14:textId="77777777" w:rsidR="007B4D7D" w:rsidRPr="00B350A0" w:rsidRDefault="007B4D7D" w:rsidP="004A51AA">
            <w:pPr>
              <w:pStyle w:val="Bullet"/>
            </w:pPr>
            <w:r w:rsidRPr="00B350A0">
              <w:t xml:space="preserve">Verify that the correct Target and Reference Spectra are displayed in the central </w:t>
            </w:r>
            <w:r w:rsidRPr="00B350A0">
              <w:rPr>
                <w:rStyle w:val="GUIWord"/>
                <w:u w:val="single"/>
              </w:rPr>
              <w:t>Target Spectra</w:t>
            </w:r>
            <w:r w:rsidRPr="00B350A0">
              <w:t xml:space="preserve"> and </w:t>
            </w:r>
            <w:r w:rsidRPr="00B350A0">
              <w:rPr>
                <w:rStyle w:val="GUIWord"/>
                <w:u w:val="single"/>
              </w:rPr>
              <w:t>Reference Spectra</w:t>
            </w:r>
            <w:r w:rsidRPr="00B350A0">
              <w:t xml:space="preserve"> boxes respectively. Ensure that they are also each in the correct box and not reversed.</w:t>
            </w:r>
          </w:p>
          <w:p w14:paraId="56923D3E" w14:textId="77777777" w:rsidR="007B4D7D" w:rsidRPr="00B350A0" w:rsidRDefault="007B4D7D" w:rsidP="004A51AA">
            <w:pPr>
              <w:pStyle w:val="Bullet"/>
            </w:pPr>
            <w:r w:rsidRPr="00B350A0">
              <w:t xml:space="preserve">Click </w:t>
            </w:r>
            <w:r w:rsidRPr="00B350A0">
              <w:rPr>
                <w:b/>
              </w:rPr>
              <w:t>Link</w:t>
            </w:r>
            <w:r w:rsidRPr="00B350A0">
              <w:t xml:space="preserve"> to create the link.</w:t>
            </w:r>
          </w:p>
        </w:tc>
      </w:tr>
    </w:tbl>
    <w:p w14:paraId="31AE740C" w14:textId="77777777" w:rsidR="007B4D7D" w:rsidRPr="00B350A0" w:rsidRDefault="007B4D7D" w:rsidP="004A51AA">
      <w:pPr>
        <w:pStyle w:val="Warning"/>
      </w:pPr>
      <w:r w:rsidRPr="00B350A0">
        <w:t>Warnings</w:t>
      </w:r>
      <w:r w:rsidRPr="00B350A0">
        <w:tab/>
        <w:t xml:space="preserve">Do not click the </w:t>
      </w:r>
      <w:r w:rsidRPr="00B350A0">
        <w:rPr>
          <w:b/>
        </w:rPr>
        <w:t>Link</w:t>
      </w:r>
      <w:r w:rsidRPr="00B350A0">
        <w:t xml:space="preserve"> button twice. This will add the link twice, even though it is still displayed only once. Duplicated links generally do not cause problems in later processing, but may cause confusion if you later attempt to delete a duplicated link.</w:t>
      </w:r>
    </w:p>
    <w:p w14:paraId="0CA6CD6C" w14:textId="77777777" w:rsidR="007B4D7D" w:rsidRPr="00B350A0" w:rsidRDefault="007B4D7D" w:rsidP="004A51AA">
      <w:pPr>
        <w:pStyle w:val="Warning"/>
      </w:pPr>
      <w:r w:rsidRPr="00B350A0">
        <w:tab/>
        <w:t>Before creating any link, check that the link does not already exist so you do not duplicate it.</w:t>
      </w:r>
    </w:p>
    <w:p w14:paraId="762372A3" w14:textId="77777777" w:rsidR="007B4D7D" w:rsidRPr="00B350A0" w:rsidRDefault="007B4D7D" w:rsidP="004A51AA">
      <w:pPr>
        <w:pStyle w:val="Body"/>
      </w:pPr>
      <w:r w:rsidRPr="00B350A0">
        <w:t>It is also possible to create multiple links simultaneously by selecting multiple Target Spectra.</w:t>
      </w:r>
    </w:p>
    <w:p w14:paraId="48F1BF37" w14:textId="77777777" w:rsidR="007B4D7D" w:rsidRPr="00B350A0" w:rsidRDefault="007B4D7D" w:rsidP="004A51AA">
      <w:pPr>
        <w:pStyle w:val="Body"/>
      </w:pPr>
      <w:r w:rsidRPr="00B350A0">
        <w:t>In addition, if multiple Reference Spectra are highlighted, as each Target Spectrum is processed, the Reference Spectrum with the closest Acquisition time Metadata Attribute is selected for linking.</w:t>
      </w:r>
    </w:p>
    <w:p w14:paraId="7D417F50" w14:textId="77777777" w:rsidR="007B4D7D" w:rsidRPr="00B350A0" w:rsidRDefault="007B4D7D" w:rsidP="007B4D7D">
      <w:pPr>
        <w:pStyle w:val="Figure"/>
        <w:rPr>
          <w:u w:val="single"/>
        </w:rPr>
      </w:pPr>
      <w:r w:rsidRPr="00BB754C">
        <w:rPr>
          <w:lang w:val="en-GB" w:eastAsia="en-GB"/>
        </w:rPr>
        <w:drawing>
          <wp:inline distT="0" distB="0" distL="0" distR="0" wp14:anchorId="4D1F0B95" wp14:editId="5821D258">
            <wp:extent cx="4428490" cy="2811395"/>
            <wp:effectExtent l="25400" t="0" r="0" b="0"/>
            <wp:docPr id="25"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4430507" cy="2812675"/>
                    </a:xfrm>
                    <a:prstGeom prst="rect">
                      <a:avLst/>
                    </a:prstGeom>
                  </pic:spPr>
                </pic:pic>
              </a:graphicData>
            </a:graphic>
          </wp:inline>
        </w:drawing>
      </w:r>
    </w:p>
    <w:p w14:paraId="54BE1433" w14:textId="60A3FF17" w:rsidR="007B4D7D" w:rsidRPr="00DA48C2" w:rsidRDefault="007B4D7D" w:rsidP="00BB754C">
      <w:pPr>
        <w:pStyle w:val="Caption"/>
        <w:ind w:left="709" w:firstLine="4"/>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66</w:t>
      </w:r>
      <w:r w:rsidR="00397B59" w:rsidRPr="00DA48C2">
        <w:fldChar w:fldCharType="end"/>
      </w:r>
      <w:r w:rsidRPr="00DA48C2">
        <w:t>: Referencing of reference panel Spectra by target Spectra based on timeline information</w:t>
      </w:r>
    </w:p>
    <w:p w14:paraId="1B19D759" w14:textId="7ACE1F2D" w:rsidR="007B4D7D" w:rsidRPr="00B350A0" w:rsidRDefault="007B4D7D" w:rsidP="004A51AA">
      <w:pPr>
        <w:pStyle w:val="Body"/>
      </w:pPr>
      <w:r w:rsidRPr="00B350A0">
        <w:t>This function is useful for campaigns where Target and Reference Spectra are collected in separate Spectral files, for example, when using the ASD spectroradiometer in radiance mode.</w:t>
      </w:r>
      <w:r w:rsidR="00693ABB" w:rsidRPr="00B350A0">
        <w:t xml:space="preserve"> </w:t>
      </w:r>
    </w:p>
    <w:p w14:paraId="035DF5B1" w14:textId="77777777" w:rsidR="00693ABB" w:rsidRPr="00B350A0" w:rsidRDefault="00693ABB" w:rsidP="004A51AA">
      <w:pPr>
        <w:pStyle w:val="Body"/>
      </w:pPr>
    </w:p>
    <w:p w14:paraId="184778D0" w14:textId="3AAB4CA9" w:rsidR="00693ABB" w:rsidRPr="00B350A0" w:rsidRDefault="00693ABB" w:rsidP="004A51AA">
      <w:pPr>
        <w:pStyle w:val="Note"/>
      </w:pPr>
      <w:r w:rsidRPr="00B350A0">
        <w:t>Notes</w:t>
      </w:r>
      <w:r w:rsidRPr="00B350A0">
        <w:tab/>
        <w:t>The target-reference links assigned in this manner are a simplification. A more scientific approach to calculating reflectance factors from target and reference radiances is implemented in the Matlab based Reflectance Calculator.</w:t>
      </w:r>
    </w:p>
    <w:p w14:paraId="46A73921" w14:textId="77777777" w:rsidR="00693ABB" w:rsidRPr="00B350A0" w:rsidRDefault="00693ABB" w:rsidP="004A51AA">
      <w:pPr>
        <w:pStyle w:val="Body"/>
      </w:pPr>
    </w:p>
    <w:p w14:paraId="49673D9C" w14:textId="77777777" w:rsidR="007B4D7D" w:rsidRPr="00B350A0" w:rsidRDefault="007B4D7D" w:rsidP="007B4D7D">
      <w:pPr>
        <w:pStyle w:val="Figure"/>
        <w:rPr>
          <w:u w:val="single"/>
        </w:rPr>
      </w:pPr>
      <w:r w:rsidRPr="00BB754C">
        <w:rPr>
          <w:lang w:val="en-GB" w:eastAsia="en-GB"/>
        </w:rPr>
        <w:drawing>
          <wp:inline distT="0" distB="0" distL="0" distR="0" wp14:anchorId="5B099014" wp14:editId="248F663E">
            <wp:extent cx="5051094" cy="2171537"/>
            <wp:effectExtent l="19050" t="0" r="0" b="0"/>
            <wp:docPr id="32"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36" cstate="print"/>
                    <a:srcRect/>
                    <a:stretch>
                      <a:fillRect/>
                    </a:stretch>
                  </pic:blipFill>
                  <pic:spPr bwMode="auto">
                    <a:xfrm>
                      <a:off x="0" y="0"/>
                      <a:ext cx="5054540" cy="2173018"/>
                    </a:xfrm>
                    <a:prstGeom prst="rect">
                      <a:avLst/>
                    </a:prstGeom>
                    <a:noFill/>
                    <a:ln w="9525">
                      <a:noFill/>
                      <a:miter lim="800000"/>
                      <a:headEnd/>
                      <a:tailEnd/>
                    </a:ln>
                  </pic:spPr>
                </pic:pic>
              </a:graphicData>
            </a:graphic>
          </wp:inline>
        </w:drawing>
      </w:r>
    </w:p>
    <w:p w14:paraId="23A8B2F4" w14:textId="6842A0CC" w:rsidR="00A15A04" w:rsidRPr="00DA48C2" w:rsidRDefault="00A15A04" w:rsidP="00941E8C">
      <w:pPr>
        <w:pStyle w:val="Caption"/>
      </w:pPr>
      <w:bookmarkStart w:id="517" w:name="_Ref506895107"/>
      <w:r w:rsidRPr="00DA48C2">
        <w:t xml:space="preserve">Figure </w:t>
      </w:r>
      <w:r w:rsidRPr="00DA48C2">
        <w:fldChar w:fldCharType="begin"/>
      </w:r>
      <w:r w:rsidRPr="00DA48C2">
        <w:instrText xml:space="preserve"> SEQ Figure \* ARABIC </w:instrText>
      </w:r>
      <w:r w:rsidRPr="00DA48C2">
        <w:fldChar w:fldCharType="separate"/>
      </w:r>
      <w:r w:rsidR="000C7C57">
        <w:rPr>
          <w:noProof/>
        </w:rPr>
        <w:t>67</w:t>
      </w:r>
      <w:r w:rsidRPr="00DA48C2">
        <w:fldChar w:fldCharType="end"/>
      </w:r>
      <w:bookmarkEnd w:id="517"/>
      <w:r w:rsidRPr="00DA48C2">
        <w:t>: Creating multiple new Target-Reference Spectra links</w:t>
      </w:r>
    </w:p>
    <w:p w14:paraId="34793036" w14:textId="77777777" w:rsidR="007B4D7D" w:rsidRPr="00B350A0" w:rsidRDefault="007B4D7D" w:rsidP="004A51AA">
      <w:pPr>
        <w:pStyle w:val="ProcessHeading"/>
      </w:pPr>
      <w:r w:rsidRPr="00B350A0">
        <w:t>To create links between multiple targets and references:</w:t>
      </w:r>
    </w:p>
    <w:tbl>
      <w:tblPr>
        <w:tblStyle w:val="Instructions"/>
        <w:tblW w:w="0" w:type="auto"/>
        <w:tblLook w:val="04A0" w:firstRow="1" w:lastRow="0" w:firstColumn="1" w:lastColumn="0" w:noHBand="0" w:noVBand="1"/>
      </w:tblPr>
      <w:tblGrid>
        <w:gridCol w:w="8533"/>
      </w:tblGrid>
      <w:tr w:rsidR="007B4D7D" w:rsidRPr="00B350A0" w14:paraId="67AC971C" w14:textId="77777777" w:rsidTr="00760CE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283B5EC3" w14:textId="328F9202" w:rsidR="007B4D7D" w:rsidRPr="00B350A0" w:rsidRDefault="007B4D7D" w:rsidP="004A51AA">
            <w:pPr>
              <w:pStyle w:val="Bullet"/>
            </w:pPr>
            <w:r w:rsidRPr="00B350A0">
              <w:t xml:space="preserve">Using the left-hand side </w:t>
            </w:r>
            <w:r w:rsidRPr="00B350A0">
              <w:rPr>
                <w:rStyle w:val="GUIWord"/>
                <w:u w:val="single"/>
              </w:rPr>
              <w:t>Targets</w:t>
            </w:r>
            <w:r w:rsidRPr="00B350A0">
              <w:t xml:space="preserve"> hierarchy tree browser, locate and select the Target Spectra you wish to link. You can do this by highlighting multiple Spectra or by highlighting a hierarchy nod</w:t>
            </w:r>
            <w:r w:rsidR="007A40C7">
              <w:t>e</w:t>
            </w:r>
            <w:r w:rsidR="000C6BFF">
              <w:t xml:space="preserve"> (as shown in </w:t>
            </w:r>
            <w:r w:rsidR="000C6BFF">
              <w:fldChar w:fldCharType="begin"/>
            </w:r>
            <w:r w:rsidR="000C6BFF">
              <w:instrText xml:space="preserve"> REF _Ref506895107 \h </w:instrText>
            </w:r>
            <w:r w:rsidR="000C6BFF">
              <w:fldChar w:fldCharType="separate"/>
            </w:r>
            <w:r w:rsidR="000C7C57" w:rsidRPr="00DA48C2">
              <w:t xml:space="preserve">Figure </w:t>
            </w:r>
            <w:r w:rsidR="000C7C57">
              <w:rPr>
                <w:noProof/>
              </w:rPr>
              <w:t>67</w:t>
            </w:r>
            <w:r w:rsidR="000C6BFF">
              <w:fldChar w:fldCharType="end"/>
            </w:r>
            <w:r w:rsidR="000C6BFF" w:rsidRPr="000C6BFF">
              <w:t xml:space="preserve"> above)</w:t>
            </w:r>
            <w:r w:rsidRPr="00B350A0">
              <w:t>.</w:t>
            </w:r>
          </w:p>
          <w:p w14:paraId="08AF1BD6" w14:textId="720BCB73" w:rsidR="007B4D7D" w:rsidRPr="00B350A0" w:rsidRDefault="007B4D7D" w:rsidP="004A51AA">
            <w:pPr>
              <w:pStyle w:val="Bullet"/>
            </w:pPr>
            <w:r w:rsidRPr="00B350A0">
              <w:t xml:space="preserve">If required, refine your selection by entering an SQL matching string in the related </w:t>
            </w:r>
            <w:r w:rsidRPr="00B350A0">
              <w:rPr>
                <w:rStyle w:val="GUIWord"/>
                <w:u w:val="single"/>
              </w:rPr>
              <w:t>Filename restriction</w:t>
            </w:r>
            <w:r w:rsidRPr="00B350A0">
              <w:t xml:space="preserve"> field. (See </w:t>
            </w:r>
            <w:r w:rsidRPr="00B350A0">
              <w:rPr>
                <w:rStyle w:val="CrossReference"/>
                <w:u w:val="single"/>
              </w:rPr>
              <w:t>Section</w:t>
            </w:r>
            <w:r w:rsidR="007A40C7">
              <w:rPr>
                <w:rStyle w:val="CrossReference"/>
                <w:u w:val="single"/>
              </w:rPr>
              <w:t xml:space="preserve"> </w:t>
            </w:r>
            <w:r w:rsidR="007A40C7">
              <w:rPr>
                <w:rStyle w:val="CrossReference"/>
                <w:u w:val="single"/>
              </w:rPr>
              <w:fldChar w:fldCharType="begin"/>
            </w:r>
            <w:r w:rsidR="007A40C7">
              <w:rPr>
                <w:rStyle w:val="CrossReference"/>
                <w:u w:val="single"/>
              </w:rPr>
              <w:instrText xml:space="preserve"> REF _Ref505343255 \r \h </w:instrText>
            </w:r>
            <w:r w:rsidR="007A40C7">
              <w:rPr>
                <w:rStyle w:val="CrossReference"/>
                <w:u w:val="single"/>
              </w:rPr>
            </w:r>
            <w:r w:rsidR="007A40C7">
              <w:rPr>
                <w:rStyle w:val="CrossReference"/>
                <w:u w:val="single"/>
              </w:rPr>
              <w:fldChar w:fldCharType="separate"/>
            </w:r>
            <w:r w:rsidR="000C7C57">
              <w:rPr>
                <w:rStyle w:val="CrossReference"/>
                <w:u w:val="single"/>
              </w:rPr>
              <w:t>10.2.1</w:t>
            </w:r>
            <w:r w:rsidR="007A40C7">
              <w:rPr>
                <w:rStyle w:val="CrossReference"/>
                <w:u w:val="single"/>
              </w:rPr>
              <w:fldChar w:fldCharType="end"/>
            </w:r>
            <w:r w:rsidRPr="00B350A0">
              <w:t>.)</w:t>
            </w:r>
          </w:p>
          <w:p w14:paraId="40CB8EAC" w14:textId="63378D24" w:rsidR="007B4D7D" w:rsidRPr="00B350A0" w:rsidRDefault="007B4D7D" w:rsidP="004A51AA">
            <w:pPr>
              <w:pStyle w:val="Bullet"/>
            </w:pPr>
            <w:r w:rsidRPr="00B350A0">
              <w:t xml:space="preserve">Using the right-hand side </w:t>
            </w:r>
            <w:r w:rsidRPr="00B350A0">
              <w:rPr>
                <w:rStyle w:val="GUIWord"/>
                <w:u w:val="single"/>
              </w:rPr>
              <w:t>References</w:t>
            </w:r>
            <w:r w:rsidRPr="00B350A0">
              <w:t xml:space="preserve"> hierarchy tree browser, locate and select the Reference Spectra you wish to link. You can do this by highlighting multiple Spectra or by highlighting a hierarchy node </w:t>
            </w:r>
            <w:r w:rsidR="000C6BFF">
              <w:t xml:space="preserve">(as shown in </w:t>
            </w:r>
            <w:r w:rsidR="000C6BFF">
              <w:fldChar w:fldCharType="begin"/>
            </w:r>
            <w:r w:rsidR="000C6BFF">
              <w:instrText xml:space="preserve"> REF _Ref506895107 \h </w:instrText>
            </w:r>
            <w:r w:rsidR="000C6BFF">
              <w:fldChar w:fldCharType="separate"/>
            </w:r>
            <w:r w:rsidR="000C7C57" w:rsidRPr="00DA48C2">
              <w:t xml:space="preserve">Figure </w:t>
            </w:r>
            <w:r w:rsidR="000C7C57">
              <w:rPr>
                <w:noProof/>
              </w:rPr>
              <w:t>67</w:t>
            </w:r>
            <w:r w:rsidR="000C6BFF">
              <w:fldChar w:fldCharType="end"/>
            </w:r>
            <w:r w:rsidR="000C6BFF" w:rsidRPr="000C6BFF">
              <w:t xml:space="preserve"> above)</w:t>
            </w:r>
          </w:p>
          <w:p w14:paraId="5C2D4396" w14:textId="22F869EC" w:rsidR="007B4D7D" w:rsidRPr="00B350A0" w:rsidRDefault="007B4D7D" w:rsidP="004A51AA">
            <w:pPr>
              <w:pStyle w:val="Bullet"/>
            </w:pPr>
            <w:r w:rsidRPr="00B350A0">
              <w:t xml:space="preserve">If required, refine your selection by entering an SQL matching string in the related </w:t>
            </w:r>
            <w:r w:rsidRPr="00B350A0">
              <w:rPr>
                <w:rStyle w:val="GUIWord"/>
                <w:u w:val="single"/>
              </w:rPr>
              <w:t>Filename restriction</w:t>
            </w:r>
            <w:r w:rsidRPr="00B350A0">
              <w:t xml:space="preserve"> field. (See </w:t>
            </w:r>
            <w:r w:rsidRPr="00B350A0">
              <w:rPr>
                <w:rStyle w:val="CrossReference"/>
                <w:u w:val="single"/>
              </w:rPr>
              <w:t>Section</w:t>
            </w:r>
            <w:r w:rsidRPr="00B350A0">
              <w:t xml:space="preserve"> </w:t>
            </w:r>
            <w:r w:rsidR="000C6BFF">
              <w:rPr>
                <w:rStyle w:val="CrossReference"/>
                <w:u w:val="single"/>
              </w:rPr>
              <w:fldChar w:fldCharType="begin"/>
            </w:r>
            <w:r w:rsidR="000C6BFF">
              <w:rPr>
                <w:rStyle w:val="CrossReference"/>
                <w:u w:val="single"/>
              </w:rPr>
              <w:instrText xml:space="preserve"> REF _Ref505343255 \r \h </w:instrText>
            </w:r>
            <w:r w:rsidR="000C6BFF">
              <w:rPr>
                <w:rStyle w:val="CrossReference"/>
                <w:u w:val="single"/>
              </w:rPr>
            </w:r>
            <w:r w:rsidR="000C6BFF">
              <w:rPr>
                <w:rStyle w:val="CrossReference"/>
                <w:u w:val="single"/>
              </w:rPr>
              <w:fldChar w:fldCharType="separate"/>
            </w:r>
            <w:r w:rsidR="000C7C57">
              <w:rPr>
                <w:rStyle w:val="CrossReference"/>
                <w:u w:val="single"/>
              </w:rPr>
              <w:t>10.2.1</w:t>
            </w:r>
            <w:r w:rsidR="000C6BFF">
              <w:rPr>
                <w:rStyle w:val="CrossReference"/>
                <w:u w:val="single"/>
              </w:rPr>
              <w:fldChar w:fldCharType="end"/>
            </w:r>
            <w:r w:rsidR="000C6BFF">
              <w:t>.</w:t>
            </w:r>
            <w:r w:rsidRPr="00B350A0">
              <w:t>)</w:t>
            </w:r>
          </w:p>
          <w:p w14:paraId="4F86A8EF" w14:textId="77777777" w:rsidR="007B4D7D" w:rsidRPr="00B350A0" w:rsidRDefault="007B4D7D" w:rsidP="004A51AA">
            <w:pPr>
              <w:pStyle w:val="Bullet"/>
            </w:pPr>
            <w:r w:rsidRPr="00B350A0">
              <w:t xml:space="preserve">Verify that the correct Target and Reference Spectra are displayed in the central </w:t>
            </w:r>
            <w:r w:rsidRPr="00B350A0">
              <w:rPr>
                <w:rStyle w:val="GUIWord"/>
                <w:u w:val="single"/>
              </w:rPr>
              <w:t>Target Spectra</w:t>
            </w:r>
            <w:r w:rsidRPr="00B350A0">
              <w:t xml:space="preserve"> and </w:t>
            </w:r>
            <w:r w:rsidRPr="00B350A0">
              <w:rPr>
                <w:rStyle w:val="GUIWord"/>
                <w:u w:val="single"/>
              </w:rPr>
              <w:t>Reference Spectra</w:t>
            </w:r>
            <w:r w:rsidRPr="00B350A0">
              <w:t xml:space="preserve"> boxes respectively. Ensure that they are also each in the correct box and not reversed.</w:t>
            </w:r>
          </w:p>
          <w:p w14:paraId="7C0BB1B0" w14:textId="77777777" w:rsidR="007B4D7D" w:rsidRPr="00B350A0" w:rsidRDefault="007B4D7D" w:rsidP="004A51AA">
            <w:pPr>
              <w:pStyle w:val="Bullet"/>
            </w:pPr>
            <w:r w:rsidRPr="00B350A0">
              <w:t xml:space="preserve">Click </w:t>
            </w:r>
            <w:r w:rsidRPr="00B350A0">
              <w:rPr>
                <w:b/>
              </w:rPr>
              <w:t>Link</w:t>
            </w:r>
            <w:r w:rsidRPr="00B350A0">
              <w:t xml:space="preserve"> to create the links according to the method described above.</w:t>
            </w:r>
          </w:p>
        </w:tc>
      </w:tr>
    </w:tbl>
    <w:p w14:paraId="1D777B67" w14:textId="75639B7B" w:rsidR="007B4D7D" w:rsidRPr="00A8518D" w:rsidRDefault="007B4D7D" w:rsidP="00FB04A5">
      <w:pPr>
        <w:pStyle w:val="Heading3"/>
      </w:pPr>
      <w:bookmarkStart w:id="518" w:name="_Toc500010015"/>
      <w:bookmarkStart w:id="519" w:name="_Toc500010460"/>
      <w:bookmarkStart w:id="520" w:name="_Toc504556057"/>
      <w:bookmarkStart w:id="521" w:name="_Toc506191120"/>
      <w:bookmarkStart w:id="522" w:name="_Toc506191337"/>
      <w:bookmarkStart w:id="523" w:name="_Toc506191551"/>
      <w:bookmarkStart w:id="524" w:name="_Toc506191765"/>
      <w:bookmarkStart w:id="525" w:name="_Toc506895599"/>
      <w:bookmarkEnd w:id="518"/>
      <w:bookmarkEnd w:id="519"/>
      <w:bookmarkEnd w:id="520"/>
      <w:bookmarkEnd w:id="521"/>
      <w:bookmarkEnd w:id="522"/>
      <w:bookmarkEnd w:id="523"/>
      <w:bookmarkEnd w:id="524"/>
      <w:r w:rsidRPr="00A8518D">
        <w:t>Creating Data Links</w:t>
      </w:r>
      <w:r w:rsidR="00010835" w:rsidRPr="00A8518D">
        <w:t xml:space="preserve"> in the Metadata Editor</w:t>
      </w:r>
      <w:bookmarkEnd w:id="525"/>
    </w:p>
    <w:p w14:paraId="42DDA427" w14:textId="7CC2CEC8" w:rsidR="007B4D7D" w:rsidRPr="00B350A0" w:rsidRDefault="007B4D7D" w:rsidP="004A51AA">
      <w:pPr>
        <w:pStyle w:val="Body"/>
      </w:pPr>
      <w:r w:rsidRPr="00B350A0">
        <w:t xml:space="preserve">The dialog the link Targets and Reference as introduced in </w:t>
      </w:r>
      <w:r w:rsidR="00010835" w:rsidRPr="00B350A0">
        <w:t xml:space="preserve">the above </w:t>
      </w:r>
      <w:r w:rsidRPr="00B350A0">
        <w:t>section</w:t>
      </w:r>
      <w:r w:rsidR="00010835" w:rsidRPr="00B350A0">
        <w:t>s</w:t>
      </w:r>
      <w:r w:rsidRPr="00B350A0">
        <w:t xml:space="preserve"> is set up to deal with single links between target and reference spectra.</w:t>
      </w:r>
    </w:p>
    <w:p w14:paraId="4BEF39B8" w14:textId="0201F472" w:rsidR="007B4D7D" w:rsidRPr="00B350A0" w:rsidRDefault="007B4D7D" w:rsidP="004A51AA">
      <w:pPr>
        <w:pStyle w:val="Body"/>
      </w:pPr>
      <w:r w:rsidRPr="00B350A0">
        <w:t>For a more flexible approach Data Links can also be created in the Metadata Editor using a basic number input field to enter spectrum ids (</w:t>
      </w:r>
      <w:r w:rsidR="00E82DF2">
        <w:fldChar w:fldCharType="begin"/>
      </w:r>
      <w:r w:rsidR="00E82DF2">
        <w:instrText xml:space="preserve"> REF _Ref506889009 \h </w:instrText>
      </w:r>
      <w:r w:rsidR="00E82DF2">
        <w:fldChar w:fldCharType="separate"/>
      </w:r>
      <w:r w:rsidR="000C7C57" w:rsidRPr="00DA48C2">
        <w:t xml:space="preserve">Figure </w:t>
      </w:r>
      <w:r w:rsidR="000C7C57">
        <w:rPr>
          <w:noProof/>
        </w:rPr>
        <w:t>68</w:t>
      </w:r>
      <w:r w:rsidR="00E82DF2">
        <w:fldChar w:fldCharType="end"/>
      </w:r>
      <w:r w:rsidRPr="00B350A0">
        <w:t>). Multiple entries are possible.</w:t>
      </w:r>
    </w:p>
    <w:p w14:paraId="3386219C" w14:textId="77777777" w:rsidR="007B4D7D" w:rsidRPr="00B350A0" w:rsidRDefault="007B4D7D" w:rsidP="004A51AA">
      <w:pPr>
        <w:pStyle w:val="Body"/>
      </w:pPr>
      <w:r w:rsidRPr="00B350A0">
        <w:t>The easiest way to populate the field with a spectrum id is to open a Data Browser in a parallel window and just copy/paste spectrum ids as required. Information on referenced spectra can be shown as spectrum report by clicking the ‘Show linked spectrum’ button.</w:t>
      </w:r>
    </w:p>
    <w:p w14:paraId="6F4DC862" w14:textId="77777777" w:rsidR="007B4D7D" w:rsidRPr="00B350A0" w:rsidRDefault="007B4D7D" w:rsidP="004A51AA">
      <w:pPr>
        <w:pStyle w:val="Body"/>
      </w:pPr>
      <w:r w:rsidRPr="00B350A0">
        <w:rPr>
          <w:noProof/>
          <w:lang w:eastAsia="en-GB"/>
        </w:rPr>
        <w:drawing>
          <wp:inline distT="0" distB="0" distL="0" distR="0" wp14:anchorId="17226047" wp14:editId="2C521E0F">
            <wp:extent cx="3990975" cy="1047823"/>
            <wp:effectExtent l="0" t="0" r="0" b="0"/>
            <wp:docPr id="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003629" cy="1051145"/>
                    </a:xfrm>
                    <a:prstGeom prst="rect">
                      <a:avLst/>
                    </a:prstGeom>
                    <a:noFill/>
                    <a:ln>
                      <a:noFill/>
                    </a:ln>
                  </pic:spPr>
                </pic:pic>
              </a:graphicData>
            </a:graphic>
          </wp:inline>
        </w:drawing>
      </w:r>
    </w:p>
    <w:p w14:paraId="160D4BD1" w14:textId="6EA91ACD" w:rsidR="007B4D7D" w:rsidRPr="00DA48C2" w:rsidRDefault="007B4D7D" w:rsidP="00941E8C">
      <w:pPr>
        <w:pStyle w:val="Caption"/>
      </w:pPr>
      <w:bookmarkStart w:id="526" w:name="_Ref506889009"/>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68</w:t>
      </w:r>
      <w:r w:rsidR="00397B59" w:rsidRPr="00DA48C2">
        <w:fldChar w:fldCharType="end"/>
      </w:r>
      <w:bookmarkEnd w:id="526"/>
      <w:r w:rsidRPr="00DA48C2">
        <w:t>: Editing of Data Links in the Metadata Editor</w:t>
      </w:r>
    </w:p>
    <w:p w14:paraId="7997F39A" w14:textId="7883FE05" w:rsidR="00085DF0" w:rsidRPr="00BB754C" w:rsidRDefault="00085DF0" w:rsidP="00085DF0">
      <w:pPr>
        <w:pStyle w:val="Heading1"/>
      </w:pPr>
      <w:bookmarkStart w:id="527" w:name="_Ref499964799"/>
      <w:bookmarkStart w:id="528" w:name="_Ref499964802"/>
      <w:bookmarkStart w:id="529" w:name="_Toc506895600"/>
      <w:r w:rsidRPr="00BB754C">
        <w:t>Data Maintenance</w:t>
      </w:r>
      <w:bookmarkEnd w:id="527"/>
      <w:bookmarkEnd w:id="528"/>
      <w:bookmarkEnd w:id="529"/>
    </w:p>
    <w:p w14:paraId="6B46C3FA" w14:textId="5B69B960" w:rsidR="00693B4C" w:rsidRPr="00B350A0" w:rsidRDefault="0080502A" w:rsidP="004A51AA">
      <w:pPr>
        <w:pStyle w:val="Body"/>
      </w:pPr>
      <w:r w:rsidRPr="00B350A0">
        <w:t xml:space="preserve">This section describes the functionalities of SPECCHIO’s Main Menu tab </w:t>
      </w:r>
      <w:r w:rsidRPr="00B350A0">
        <w:rPr>
          <w:rStyle w:val="GUIWord"/>
          <w:u w:val="single"/>
        </w:rPr>
        <w:t>Data Maintenance</w:t>
      </w:r>
      <w:r w:rsidRPr="00B350A0">
        <w:t>.</w:t>
      </w:r>
      <w:r w:rsidR="00C53E7F" w:rsidRPr="00B350A0">
        <w:t xml:space="preserve"> </w:t>
      </w:r>
      <w:r w:rsidRPr="00B350A0">
        <w:t>Y</w:t>
      </w:r>
      <w:r w:rsidR="00C53E7F" w:rsidRPr="00B350A0">
        <w:t>ou will find information on how to</w:t>
      </w:r>
      <w:r w:rsidR="00693B4C" w:rsidRPr="00B350A0">
        <w:t xml:space="preserve"> use</w:t>
      </w:r>
      <w:r w:rsidR="007520F1" w:rsidRPr="00B350A0">
        <w:t xml:space="preserve"> these </w:t>
      </w:r>
      <w:r w:rsidR="00693B4C" w:rsidRPr="00B350A0">
        <w:t>functions</w:t>
      </w:r>
      <w:r w:rsidRPr="00B350A0">
        <w:t xml:space="preserve">. Note that most of these functions require specific </w:t>
      </w:r>
      <w:r w:rsidR="007520F1" w:rsidRPr="00B350A0">
        <w:t>user permissions</w:t>
      </w:r>
      <w:r w:rsidR="00C53E7F" w:rsidRPr="00B350A0">
        <w:t>:</w:t>
      </w:r>
    </w:p>
    <w:p w14:paraId="5B589492" w14:textId="2217925C" w:rsidR="00693B4C" w:rsidRPr="00B350A0" w:rsidRDefault="007E778A" w:rsidP="004A51AA">
      <w:pPr>
        <w:pStyle w:val="Body"/>
      </w:pPr>
      <w:r w:rsidRPr="007E778A">
        <w:rPr>
          <w:noProof/>
          <w:color w:val="000000" w:themeColor="text1"/>
          <w:lang w:eastAsia="en-GB"/>
        </w:rPr>
        <mc:AlternateContent>
          <mc:Choice Requires="wps">
            <w:drawing>
              <wp:inline distT="0" distB="0" distL="0" distR="0" wp14:anchorId="2CA384A5" wp14:editId="700769C2">
                <wp:extent cx="2290445" cy="1126686"/>
                <wp:effectExtent l="0" t="0" r="0" b="0"/>
                <wp:docPr id="521" name="Rounded 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90445" cy="1126686"/>
                        </a:xfrm>
                        <a:prstGeom prst="roundRect">
                          <a:avLst/>
                        </a:prstGeom>
                        <a:gradFill>
                          <a:gsLst>
                            <a:gs pos="0">
                              <a:schemeClr val="accent5">
                                <a:lumMod val="20000"/>
                                <a:lumOff val="80000"/>
                              </a:schemeClr>
                            </a:gs>
                            <a:gs pos="100000">
                              <a:srgbClr val="A9C8FF"/>
                            </a:gs>
                          </a:gsLst>
                          <a:lin ang="5400000" scaled="1"/>
                        </a:gradFill>
                      </wps:spPr>
                      <wps:style>
                        <a:lnRef idx="2">
                          <a:schemeClr val="accent1">
                            <a:shade val="50000"/>
                          </a:schemeClr>
                        </a:lnRef>
                        <a:fillRef idx="1">
                          <a:schemeClr val="accent1"/>
                        </a:fillRef>
                        <a:effectRef idx="0">
                          <a:schemeClr val="accent1"/>
                        </a:effectRef>
                        <a:fontRef idx="minor">
                          <a:schemeClr val="lt1"/>
                        </a:fontRef>
                      </wps:style>
                      <wps:txbx>
                        <w:txbxContent>
                          <w:p w14:paraId="7990C167" w14:textId="77777777" w:rsidR="00DD2757" w:rsidRDefault="00DD2757" w:rsidP="007E778A">
                            <w:pPr>
                              <w:pStyle w:val="NormalWeb"/>
                              <w:spacing w:before="0" w:beforeAutospacing="0" w:after="0" w:afterAutospacing="0"/>
                              <w:jc w:val="center"/>
                            </w:pPr>
                            <w:r w:rsidRPr="007E778A">
                              <w:rPr>
                                <w:rFonts w:asciiTheme="minorHAnsi" w:hAnsi="Calibri" w:cstheme="minorBidi"/>
                                <w:b/>
                                <w:bCs/>
                                <w:color w:val="000000" w:themeColor="text1"/>
                                <w:kern w:val="24"/>
                                <w:sz w:val="22"/>
                                <w:szCs w:val="22"/>
                                <w:lang w:val="en-US"/>
                              </w:rPr>
                              <w:t>Data Maintenance</w:t>
                            </w:r>
                          </w:p>
                          <w:p w14:paraId="415885BA" w14:textId="77777777" w:rsidR="00DD2757" w:rsidRDefault="00DD2757" w:rsidP="007E778A">
                            <w:pPr>
                              <w:pStyle w:val="ListParagraph"/>
                              <w:numPr>
                                <w:ilvl w:val="0"/>
                                <w:numId w:val="19"/>
                              </w:numPr>
                            </w:pPr>
                            <w:r w:rsidRPr="007E778A">
                              <w:rPr>
                                <w:rFonts w:asciiTheme="minorHAnsi" w:hAnsi="Calibri" w:cstheme="minorBidi"/>
                                <w:color w:val="000000" w:themeColor="text1"/>
                                <w:kern w:val="24"/>
                                <w:szCs w:val="22"/>
                                <w:lang w:val="en-US"/>
                              </w:rPr>
                              <w:t>Remove data</w:t>
                            </w:r>
                          </w:p>
                          <w:p w14:paraId="7C0F0D67" w14:textId="77777777" w:rsidR="00DD2757" w:rsidRDefault="00DD2757" w:rsidP="007E778A">
                            <w:pPr>
                              <w:pStyle w:val="ListParagraph"/>
                              <w:numPr>
                                <w:ilvl w:val="0"/>
                                <w:numId w:val="19"/>
                              </w:numPr>
                            </w:pPr>
                            <w:r w:rsidRPr="007E778A">
                              <w:rPr>
                                <w:rFonts w:asciiTheme="minorHAnsi" w:hAnsi="Calibri" w:cstheme="minorBidi"/>
                                <w:color w:val="000000" w:themeColor="text1"/>
                                <w:kern w:val="24"/>
                                <w:szCs w:val="22"/>
                                <w:lang w:val="en-US"/>
                              </w:rPr>
                              <w:t>Load sensor definition</w:t>
                            </w:r>
                          </w:p>
                          <w:p w14:paraId="68822AA4" w14:textId="77777777" w:rsidR="00DD2757" w:rsidRDefault="00DD2757" w:rsidP="007E778A">
                            <w:pPr>
                              <w:pStyle w:val="ListParagraph"/>
                              <w:numPr>
                                <w:ilvl w:val="0"/>
                                <w:numId w:val="19"/>
                              </w:numPr>
                            </w:pPr>
                            <w:r w:rsidRPr="007E778A">
                              <w:rPr>
                                <w:rFonts w:asciiTheme="minorHAnsi" w:hAnsi="Calibri" w:cstheme="minorBidi"/>
                                <w:color w:val="000000" w:themeColor="text1"/>
                                <w:kern w:val="24"/>
                                <w:szCs w:val="22"/>
                                <w:lang w:val="en-US"/>
                              </w:rPr>
                              <w:t>Instrumentation admin</w:t>
                            </w:r>
                          </w:p>
                          <w:p w14:paraId="64AACA17" w14:textId="77777777" w:rsidR="00DD2757" w:rsidRDefault="00DD2757" w:rsidP="007E778A">
                            <w:pPr>
                              <w:pStyle w:val="ListParagraph"/>
                              <w:numPr>
                                <w:ilvl w:val="0"/>
                                <w:numId w:val="19"/>
                              </w:numPr>
                            </w:pPr>
                            <w:r w:rsidRPr="007E778A">
                              <w:rPr>
                                <w:rFonts w:asciiTheme="minorHAnsi" w:hAnsi="Calibri" w:cstheme="minorBidi"/>
                                <w:color w:val="000000" w:themeColor="text1"/>
                                <w:kern w:val="24"/>
                                <w:szCs w:val="22"/>
                                <w:lang w:val="en-US"/>
                              </w:rPr>
                              <w:t>Reference panel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mv="urn:schemas-microsoft-com:mac:vml" xmlns:mo="http://schemas.microsoft.com/office/mac/office/2008/main">
            <w:pict>
              <v:roundrect w14:anchorId="2CA384A5" id="Rounded Rectangle 1" o:spid="_x0000_s1144" style="width:180.35pt;height:88.7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" fillcolor="#daeef3 [664]" strokecolor="#243f60 [1604]" strokeweight="2pt">
                <v:fill color2="#a9c8ff" focus="100%" type="gradient"/>
                <v:path arrowok="t"/>
                <v:textbox>
                  <w:txbxContent>
                    <w:p w14:paraId="7990C167" w14:textId="77777777" w:rsidR="00DD2757" w:rsidRDefault="00DD2757" w:rsidP="007E778A">
                      <w:pPr>
                        <w:pStyle w:val="NormalWeb"/>
                        <w:spacing w:before="0" w:beforeAutospacing="0" w:after="0" w:afterAutospacing="0"/>
                        <w:jc w:val="center"/>
                      </w:pPr>
                      <w:r w:rsidRPr="007E778A">
                        <w:rPr>
                          <w:rFonts w:asciiTheme="minorHAnsi" w:hAnsi="Calibri" w:cstheme="minorBidi"/>
                          <w:b/>
                          <w:bCs/>
                          <w:color w:val="000000" w:themeColor="text1"/>
                          <w:kern w:val="24"/>
                          <w:sz w:val="22"/>
                          <w:szCs w:val="22"/>
                          <w:lang w:val="en-US"/>
                        </w:rPr>
                        <w:t>Data Maintenance</w:t>
                      </w:r>
                    </w:p>
                    <w:p w14:paraId="415885BA" w14:textId="77777777" w:rsidR="00DD2757" w:rsidRDefault="00DD2757" w:rsidP="007E778A">
                      <w:pPr>
                        <w:pStyle w:val="ListParagraph"/>
                        <w:numPr>
                          <w:ilvl w:val="0"/>
                          <w:numId w:val="19"/>
                        </w:numPr>
                      </w:pPr>
                      <w:r w:rsidRPr="007E778A">
                        <w:rPr>
                          <w:rFonts w:asciiTheme="minorHAnsi" w:hAnsi="Calibri" w:cstheme="minorBidi"/>
                          <w:color w:val="000000" w:themeColor="text1"/>
                          <w:kern w:val="24"/>
                          <w:szCs w:val="22"/>
                          <w:lang w:val="en-US"/>
                        </w:rPr>
                        <w:t>Remove data</w:t>
                      </w:r>
                    </w:p>
                    <w:p w14:paraId="7C0F0D67" w14:textId="77777777" w:rsidR="00DD2757" w:rsidRDefault="00DD2757" w:rsidP="007E778A">
                      <w:pPr>
                        <w:pStyle w:val="ListParagraph"/>
                        <w:numPr>
                          <w:ilvl w:val="0"/>
                          <w:numId w:val="19"/>
                        </w:numPr>
                      </w:pPr>
                      <w:r w:rsidRPr="007E778A">
                        <w:rPr>
                          <w:rFonts w:asciiTheme="minorHAnsi" w:hAnsi="Calibri" w:cstheme="minorBidi"/>
                          <w:color w:val="000000" w:themeColor="text1"/>
                          <w:kern w:val="24"/>
                          <w:szCs w:val="22"/>
                          <w:lang w:val="en-US"/>
                        </w:rPr>
                        <w:t>Load sensor definition</w:t>
                      </w:r>
                    </w:p>
                    <w:p w14:paraId="68822AA4" w14:textId="77777777" w:rsidR="00DD2757" w:rsidRDefault="00DD2757" w:rsidP="007E778A">
                      <w:pPr>
                        <w:pStyle w:val="ListParagraph"/>
                        <w:numPr>
                          <w:ilvl w:val="0"/>
                          <w:numId w:val="19"/>
                        </w:numPr>
                      </w:pPr>
                      <w:r w:rsidRPr="007E778A">
                        <w:rPr>
                          <w:rFonts w:asciiTheme="minorHAnsi" w:hAnsi="Calibri" w:cstheme="minorBidi"/>
                          <w:color w:val="000000" w:themeColor="text1"/>
                          <w:kern w:val="24"/>
                          <w:szCs w:val="22"/>
                          <w:lang w:val="en-US"/>
                        </w:rPr>
                        <w:t>Instrumentation admin</w:t>
                      </w:r>
                    </w:p>
                    <w:p w14:paraId="64AACA17" w14:textId="77777777" w:rsidR="00DD2757" w:rsidRDefault="00DD2757" w:rsidP="007E778A">
                      <w:pPr>
                        <w:pStyle w:val="ListParagraph"/>
                        <w:numPr>
                          <w:ilvl w:val="0"/>
                          <w:numId w:val="19"/>
                        </w:numPr>
                      </w:pPr>
                      <w:r w:rsidRPr="007E778A">
                        <w:rPr>
                          <w:rFonts w:asciiTheme="minorHAnsi" w:hAnsi="Calibri" w:cstheme="minorBidi"/>
                          <w:color w:val="000000" w:themeColor="text1"/>
                          <w:kern w:val="24"/>
                          <w:szCs w:val="22"/>
                          <w:lang w:val="en-US"/>
                        </w:rPr>
                        <w:t>Reference panel admin</w:t>
                      </w:r>
                    </w:p>
                  </w:txbxContent>
                </v:textbox>
                <w10:anchorlock/>
              </v:roundrect>
            </w:pict>
          </mc:Fallback>
        </mc:AlternateContent>
      </w:r>
    </w:p>
    <w:p w14:paraId="7E6E3D22" w14:textId="77777777" w:rsidR="002B4295" w:rsidRDefault="00015D7B" w:rsidP="00941E8C">
      <w:pPr>
        <w:pStyle w:val="Heading2"/>
      </w:pPr>
      <w:bookmarkStart w:id="530" w:name="_Toc500010018"/>
      <w:bookmarkStart w:id="531" w:name="_Toc500010463"/>
      <w:bookmarkStart w:id="532" w:name="_Toc504556060"/>
      <w:bookmarkStart w:id="533" w:name="_Toc506191123"/>
      <w:bookmarkStart w:id="534" w:name="_Toc506191340"/>
      <w:bookmarkStart w:id="535" w:name="_Toc506191554"/>
      <w:bookmarkStart w:id="536" w:name="_Toc506191768"/>
      <w:bookmarkStart w:id="537" w:name="_Toc500010019"/>
      <w:bookmarkStart w:id="538" w:name="_Toc500010464"/>
      <w:bookmarkStart w:id="539" w:name="_Toc504556061"/>
      <w:bookmarkStart w:id="540" w:name="_Toc506191124"/>
      <w:bookmarkStart w:id="541" w:name="_Toc506191341"/>
      <w:bookmarkStart w:id="542" w:name="_Toc506191555"/>
      <w:bookmarkStart w:id="543" w:name="_Toc506191769"/>
      <w:bookmarkStart w:id="544" w:name="_Toc506895601"/>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r w:rsidRPr="00B350A0">
        <w:t>Remove data</w:t>
      </w:r>
      <w:bookmarkEnd w:id="544"/>
    </w:p>
    <w:p w14:paraId="273555E6" w14:textId="662C4154" w:rsidR="00081BC8" w:rsidRPr="002B4295" w:rsidRDefault="00081BC8" w:rsidP="004A51AA">
      <w:pPr>
        <w:pStyle w:val="Body"/>
      </w:pPr>
      <w:r w:rsidRPr="002B4295">
        <w:t>Spectra, hierarchies or entire Campaigns can be removed from the database using the Data Remover.</w:t>
      </w:r>
    </w:p>
    <w:p w14:paraId="442D1D57" w14:textId="4FD61424" w:rsidR="00081BC8" w:rsidRPr="00B350A0" w:rsidRDefault="00081BC8" w:rsidP="004A51AA">
      <w:pPr>
        <w:pStyle w:val="Body"/>
      </w:pPr>
      <w:r w:rsidRPr="00B350A0">
        <w:t xml:space="preserve">Users can only remove data from the database if they are a member of the Campaign’s Research Group (see </w:t>
      </w:r>
      <w:r w:rsidR="00B94D8E" w:rsidRPr="00B350A0">
        <w:rPr>
          <w:i/>
        </w:rPr>
        <w:t>Section 6.3</w:t>
      </w:r>
      <w:r w:rsidRPr="00B350A0">
        <w:rPr>
          <w:rStyle w:val="CrossReference"/>
          <w:u w:val="single"/>
        </w:rPr>
        <w:t xml:space="preserve"> </w:t>
      </w:r>
      <w:r w:rsidR="00DA4F2C" w:rsidRPr="00B350A0">
        <w:fldChar w:fldCharType="begin"/>
      </w:r>
      <w:r w:rsidR="00DA4F2C" w:rsidRPr="00B350A0">
        <w:instrText xml:space="preserve"> REF _Ref358394245 \h  \* MERGEFORMAT </w:instrText>
      </w:r>
      <w:r w:rsidR="00DA4F2C" w:rsidRPr="00B350A0">
        <w:fldChar w:fldCharType="separate"/>
      </w:r>
      <w:r w:rsidR="000C7C57" w:rsidRPr="000C7C57">
        <w:rPr>
          <w:i/>
        </w:rPr>
        <w:t>Research Groups and Accessing SPECCHIO Campaigns</w:t>
      </w:r>
      <w:r w:rsidR="00DA4F2C" w:rsidRPr="00B350A0">
        <w:fldChar w:fldCharType="end"/>
      </w:r>
      <w:r w:rsidRPr="00B350A0">
        <w:t>. A user with Administrator permissions can remove all datasets irrespective of their owner.</w:t>
      </w:r>
    </w:p>
    <w:p w14:paraId="11CB62B5" w14:textId="77777777" w:rsidR="00081BC8" w:rsidRPr="00B350A0" w:rsidRDefault="009B3CD0" w:rsidP="004A51AA">
      <w:pPr>
        <w:pStyle w:val="ProcessHeading"/>
      </w:pPr>
      <w:r w:rsidRPr="00B350A0">
        <w:t>To remove data:</w:t>
      </w:r>
    </w:p>
    <w:tbl>
      <w:tblPr>
        <w:tblStyle w:val="Instructions"/>
        <w:tblW w:w="0" w:type="auto"/>
        <w:tblLook w:val="04A0" w:firstRow="1" w:lastRow="0" w:firstColumn="1" w:lastColumn="0" w:noHBand="0" w:noVBand="1"/>
      </w:tblPr>
      <w:tblGrid>
        <w:gridCol w:w="8533"/>
      </w:tblGrid>
      <w:tr w:rsidR="00081BC8" w:rsidRPr="00B350A0" w14:paraId="732170C0"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429673E6" w14:textId="77777777" w:rsidR="00081BC8" w:rsidRPr="00B350A0" w:rsidRDefault="00E372C8" w:rsidP="004A51AA">
            <w:pPr>
              <w:pStyle w:val="Bullet"/>
            </w:pPr>
            <w:r w:rsidRPr="00B350A0">
              <w:t>From the Main menu s</w:t>
            </w:r>
            <w:r w:rsidR="00081BC8" w:rsidRPr="00B350A0">
              <w:t xml:space="preserve">elect </w:t>
            </w:r>
            <w:r w:rsidR="00081BC8" w:rsidRPr="00B350A0">
              <w:rPr>
                <w:rStyle w:val="GUIWord"/>
                <w:u w:val="single"/>
              </w:rPr>
              <w:t>Data Maintenance</w:t>
            </w:r>
            <w:r w:rsidR="004B290E" w:rsidRPr="00B350A0">
              <w:t xml:space="preserve"> -</w:t>
            </w:r>
            <w:r w:rsidR="00081BC8" w:rsidRPr="00B350A0">
              <w:t xml:space="preserve"> </w:t>
            </w:r>
            <w:r w:rsidR="00081BC8" w:rsidRPr="00B350A0">
              <w:rPr>
                <w:rStyle w:val="GUIWord"/>
                <w:u w:val="single"/>
              </w:rPr>
              <w:t>Remove data</w:t>
            </w:r>
            <w:r w:rsidR="00081BC8" w:rsidRPr="00B350A0">
              <w:t>. The following window is displayed. Only the Campaigns which you have permiss</w:t>
            </w:r>
            <w:r w:rsidR="00040FF8" w:rsidRPr="00B350A0">
              <w:t>ion to remove will be displayed:</w:t>
            </w:r>
          </w:p>
          <w:p w14:paraId="216DD3AE" w14:textId="33E83D22" w:rsidR="009A2F36" w:rsidRPr="00B350A0" w:rsidRDefault="009A2F36" w:rsidP="00710979">
            <w:pPr>
              <w:pStyle w:val="Figure"/>
              <w:rPr>
                <w:u w:val="single"/>
              </w:rPr>
            </w:pPr>
            <w:r w:rsidRPr="00B350A0">
              <w:rPr>
                <w:u w:val="single"/>
                <w:lang w:val="en-GB" w:eastAsia="en-GB"/>
              </w:rPr>
              <w:drawing>
                <wp:inline distT="0" distB="0" distL="0" distR="0" wp14:anchorId="124D05BD" wp14:editId="4BFEF877">
                  <wp:extent cx="1814315" cy="28384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138">
                            <a:extLst>
                              <a:ext uri="{28A0092B-C50C-407E-A947-70E740481C1C}">
                                <a14:useLocalDpi xmlns:a14="http://schemas.microsoft.com/office/drawing/2010/main" val="0"/>
                              </a:ext>
                            </a:extLst>
                          </a:blip>
                          <a:srcRect l="-1" r="3036" b="2349"/>
                          <a:stretch/>
                        </pic:blipFill>
                        <pic:spPr bwMode="auto">
                          <a:xfrm>
                            <a:off x="0" y="0"/>
                            <a:ext cx="1823628" cy="2853019"/>
                          </a:xfrm>
                          <a:prstGeom prst="rect">
                            <a:avLst/>
                          </a:prstGeom>
                          <a:noFill/>
                          <a:ln>
                            <a:noFill/>
                          </a:ln>
                          <a:extLst>
                            <a:ext uri="{53640926-AAD7-44D8-BBD7-CCE9431645EC}">
                              <a14:shadowObscured xmlns:a14="http://schemas.microsoft.com/office/drawing/2010/main"/>
                            </a:ext>
                          </a:extLst>
                        </pic:spPr>
                      </pic:pic>
                    </a:graphicData>
                  </a:graphic>
                </wp:inline>
              </w:drawing>
            </w:r>
          </w:p>
          <w:p w14:paraId="2914AF78" w14:textId="55DE7971" w:rsidR="00081BC8" w:rsidRPr="00DA48C2" w:rsidRDefault="00980823"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69</w:t>
            </w:r>
            <w:r w:rsidR="00397B59" w:rsidRPr="00DA48C2">
              <w:fldChar w:fldCharType="end"/>
            </w:r>
            <w:r w:rsidR="00081BC8" w:rsidRPr="00DA48C2">
              <w:t>: Data Remover dialog</w:t>
            </w:r>
          </w:p>
          <w:p w14:paraId="199C57CD" w14:textId="2BA2A11F" w:rsidR="00081BC8" w:rsidRPr="00B350A0" w:rsidRDefault="00081BC8" w:rsidP="004A51AA">
            <w:pPr>
              <w:pStyle w:val="Bullet"/>
            </w:pPr>
            <w:r w:rsidRPr="00B350A0">
              <w:t xml:space="preserve">Use the Spectral data browser to select the nodes or Spectra that you wish to remove. Multiple Spectra and nodes can be selected by using the Shift and Control keys. You can select any node except the </w:t>
            </w:r>
            <w:r w:rsidR="007F2D95" w:rsidRPr="00B350A0">
              <w:rPr>
                <w:rStyle w:val="GUIWord"/>
                <w:u w:val="single"/>
              </w:rPr>
              <w:t>Sp</w:t>
            </w:r>
            <w:r w:rsidRPr="00B350A0">
              <w:rPr>
                <w:rStyle w:val="GUIWord"/>
                <w:u w:val="single"/>
              </w:rPr>
              <w:t>ecchio</w:t>
            </w:r>
            <w:r w:rsidRPr="00B350A0">
              <w:t xml:space="preserve"> </w:t>
            </w:r>
            <w:r w:rsidR="007E778A">
              <w:t xml:space="preserve">database </w:t>
            </w:r>
            <w:r w:rsidRPr="00B350A0">
              <w:t>root node. Selecting a Campaign node is valid.</w:t>
            </w:r>
          </w:p>
          <w:p w14:paraId="1DE118B5" w14:textId="77777777" w:rsidR="00081BC8" w:rsidRPr="00B350A0" w:rsidRDefault="00081BC8" w:rsidP="004A51AA">
            <w:pPr>
              <w:pStyle w:val="Bullet"/>
            </w:pPr>
            <w:r w:rsidRPr="00B350A0">
              <w:t>C</w:t>
            </w:r>
            <w:r w:rsidR="00040FF8" w:rsidRPr="00B350A0">
              <w:t xml:space="preserve">lick </w:t>
            </w:r>
            <w:r w:rsidR="003B47BD" w:rsidRPr="00FB04A5">
              <w:rPr>
                <w:rStyle w:val="ActionButton"/>
                <w:u w:val="single"/>
              </w:rPr>
              <w:t>Remove</w:t>
            </w:r>
            <w:r w:rsidRPr="00B350A0">
              <w:t>. All data that is below the selected node or nodes will be deleted. For example, if a Campaign is selected then all hierarchies and Spectra belonging to this Campaign will be deleted. In addition, all Metadata that has been entered for the deleted objects will be removed along with the objects.</w:t>
            </w:r>
          </w:p>
          <w:p w14:paraId="5F7DAB4C" w14:textId="77777777" w:rsidR="00081BC8" w:rsidRPr="00B350A0" w:rsidRDefault="00081BC8" w:rsidP="004A51AA">
            <w:pPr>
              <w:pStyle w:val="Bullet"/>
            </w:pPr>
            <w:r w:rsidRPr="00B350A0">
              <w:t>Clo</w:t>
            </w:r>
            <w:r w:rsidR="00012AEE" w:rsidRPr="00B350A0">
              <w:t xml:space="preserve">se the dialog box by clicking </w:t>
            </w:r>
            <w:r w:rsidR="003B47BD" w:rsidRPr="00FB04A5">
              <w:rPr>
                <w:rStyle w:val="ActionButton"/>
                <w:u w:val="single"/>
              </w:rPr>
              <w:t>Close</w:t>
            </w:r>
            <w:r w:rsidRPr="00B350A0">
              <w:t>.</w:t>
            </w:r>
          </w:p>
        </w:tc>
      </w:tr>
    </w:tbl>
    <w:p w14:paraId="64EF7666" w14:textId="77777777" w:rsidR="00980823" w:rsidRPr="00DA48C2" w:rsidRDefault="00980823" w:rsidP="00941E8C">
      <w:pPr>
        <w:pStyle w:val="Caption"/>
      </w:pPr>
    </w:p>
    <w:p w14:paraId="519E229C" w14:textId="68F8CF04" w:rsidR="00081BC8" w:rsidRDefault="00081BC8" w:rsidP="004A51AA">
      <w:pPr>
        <w:pStyle w:val="Warning"/>
      </w:pPr>
      <w:r w:rsidRPr="00B350A0">
        <w:t>Warning</w:t>
      </w:r>
      <w:r w:rsidRPr="00B350A0">
        <w:tab/>
        <w:t>There is no further prompt to warn you. The data are deleted as soon as you click the</w:t>
      </w:r>
      <w:r w:rsidR="003B47BD" w:rsidRPr="00B350A0">
        <w:t xml:space="preserve"> </w:t>
      </w:r>
      <w:r w:rsidR="003B47BD" w:rsidRPr="00B350A0">
        <w:rPr>
          <w:b/>
        </w:rPr>
        <w:t>Remove</w:t>
      </w:r>
      <w:r w:rsidR="003B47BD" w:rsidRPr="00B350A0">
        <w:t xml:space="preserve"> </w:t>
      </w:r>
      <w:r w:rsidRPr="00B350A0">
        <w:t>button. This action cannot be undone.</w:t>
      </w:r>
      <w:r w:rsidR="00D81B32">
        <w:br/>
      </w:r>
      <w:r w:rsidR="00D81B32" w:rsidRPr="009A0A1F">
        <w:t xml:space="preserve">Removing data can take a long time. A progress bar shows which hierarchy is currently being removed. </w:t>
      </w:r>
    </w:p>
    <w:p w14:paraId="776BC227" w14:textId="795256F5" w:rsidR="00015D7B" w:rsidRPr="00B350A0" w:rsidRDefault="00015D7B" w:rsidP="00941E8C">
      <w:pPr>
        <w:pStyle w:val="Heading2"/>
      </w:pPr>
      <w:bookmarkStart w:id="545" w:name="_Toc499762030"/>
      <w:bookmarkStart w:id="546" w:name="_Toc500010025"/>
      <w:bookmarkStart w:id="547" w:name="_Toc500010470"/>
      <w:bookmarkStart w:id="548" w:name="_Toc504556068"/>
      <w:bookmarkStart w:id="549" w:name="_Toc506191129"/>
      <w:bookmarkStart w:id="550" w:name="_Toc506191346"/>
      <w:bookmarkStart w:id="551" w:name="_Toc506191560"/>
      <w:bookmarkStart w:id="552" w:name="_Toc506191773"/>
      <w:bookmarkStart w:id="553" w:name="_Toc499762039"/>
      <w:bookmarkStart w:id="554" w:name="_Toc500010034"/>
      <w:bookmarkStart w:id="555" w:name="_Toc500010479"/>
      <w:bookmarkStart w:id="556" w:name="_Toc504556077"/>
      <w:bookmarkStart w:id="557" w:name="_Toc506191138"/>
      <w:bookmarkStart w:id="558" w:name="_Toc506191355"/>
      <w:bookmarkStart w:id="559" w:name="_Toc506191569"/>
      <w:bookmarkStart w:id="560" w:name="_Toc506191783"/>
      <w:bookmarkStart w:id="561" w:name="_Ref413327484"/>
      <w:bookmarkStart w:id="562" w:name="_Ref413327521"/>
      <w:bookmarkStart w:id="563" w:name="_Toc506895602"/>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r w:rsidRPr="00B350A0">
        <w:t>Load sensor definition</w:t>
      </w:r>
      <w:bookmarkEnd w:id="561"/>
      <w:bookmarkEnd w:id="562"/>
      <w:r w:rsidR="007E778A">
        <w:t xml:space="preserve"> (Obsolete)</w:t>
      </w:r>
      <w:bookmarkEnd w:id="563"/>
    </w:p>
    <w:p w14:paraId="4ABF505E" w14:textId="77777777" w:rsidR="00081BC8" w:rsidRPr="00B350A0" w:rsidRDefault="00081BC8" w:rsidP="004A51AA">
      <w:pPr>
        <w:pStyle w:val="Body"/>
      </w:pPr>
      <w:r w:rsidRPr="00B350A0">
        <w:t>A new Sensor can be defined by loading a Sensor definition file. Once defined, it will appear in the dropdown list of Sensor names which appears at several places within SPECCHIO.</w:t>
      </w:r>
    </w:p>
    <w:p w14:paraId="287B02FD" w14:textId="77777777" w:rsidR="00AD588F" w:rsidRPr="00B350A0" w:rsidRDefault="00AD588F" w:rsidP="004A51AA">
      <w:pPr>
        <w:pStyle w:val="Note"/>
      </w:pPr>
      <w:r w:rsidRPr="00B350A0">
        <w:t>Note</w:t>
      </w:r>
      <w:r w:rsidRPr="00B350A0">
        <w:tab/>
        <w:t>This function is essentially obsolete as new sensors are automatically generated upon loading. The only information that usually may be a bit sparse is the exact sensor name or type designator as these are taken from information generated by the file readers in turn. Editing sensor information must be done directly on the database by an administrator, e.g. by using MySQL Workbench.</w:t>
      </w:r>
    </w:p>
    <w:p w14:paraId="122E5969" w14:textId="77777777" w:rsidR="00AD588F" w:rsidRPr="00B350A0" w:rsidRDefault="00AD588F" w:rsidP="004A51AA">
      <w:pPr>
        <w:pStyle w:val="Body"/>
      </w:pPr>
    </w:p>
    <w:p w14:paraId="1728DF26" w14:textId="77777777" w:rsidR="00081BC8" w:rsidRPr="00B350A0" w:rsidRDefault="00081BC8" w:rsidP="004A51AA">
      <w:pPr>
        <w:pStyle w:val="Warning"/>
      </w:pPr>
      <w:r w:rsidRPr="00B350A0">
        <w:t>Warning</w:t>
      </w:r>
      <w:r w:rsidRPr="00B350A0">
        <w:tab/>
        <w:t>Take care when defining new sensors. There is no method of editing or inspecting Sensor information using the SPECCHIO Client. Therefore, there is no method of confirming that your data was entered correctly, so prepare your input Sensor definition file very carefully.</w:t>
      </w:r>
    </w:p>
    <w:p w14:paraId="16056BA8" w14:textId="77777777" w:rsidR="00081BC8" w:rsidRPr="00B350A0" w:rsidRDefault="00081BC8" w:rsidP="004A51AA">
      <w:pPr>
        <w:pStyle w:val="ProcessHeading"/>
      </w:pPr>
      <w:r w:rsidRPr="00B350A0">
        <w:t>T</w:t>
      </w:r>
      <w:r w:rsidR="00E914EB" w:rsidRPr="00B350A0">
        <w:t>o load a Sensor Definition file:</w:t>
      </w:r>
    </w:p>
    <w:tbl>
      <w:tblPr>
        <w:tblStyle w:val="Instructions"/>
        <w:tblW w:w="0" w:type="auto"/>
        <w:tblLook w:val="04A0" w:firstRow="1" w:lastRow="0" w:firstColumn="1" w:lastColumn="0" w:noHBand="0" w:noVBand="1"/>
      </w:tblPr>
      <w:tblGrid>
        <w:gridCol w:w="8533"/>
      </w:tblGrid>
      <w:tr w:rsidR="00081BC8" w:rsidRPr="00B350A0" w14:paraId="18CA7E9C"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8FFBE02" w14:textId="77777777" w:rsidR="00081BC8" w:rsidRPr="00B350A0" w:rsidRDefault="0009257F" w:rsidP="004A51AA">
            <w:pPr>
              <w:pStyle w:val="Bullet"/>
            </w:pPr>
            <w:r w:rsidRPr="00B350A0">
              <w:t>From the Main menu s</w:t>
            </w:r>
            <w:r w:rsidR="00081BC8" w:rsidRPr="00B350A0">
              <w:t xml:space="preserve">elect </w:t>
            </w:r>
            <w:r w:rsidR="00081BC8" w:rsidRPr="00B350A0">
              <w:rPr>
                <w:rStyle w:val="GUIWord"/>
                <w:u w:val="single"/>
              </w:rPr>
              <w:t>Data Maintenance</w:t>
            </w:r>
            <w:r w:rsidR="00081BC8" w:rsidRPr="00B350A0">
              <w:t xml:space="preserve"> </w:t>
            </w:r>
            <w:r w:rsidRPr="00B350A0">
              <w:t>-</w:t>
            </w:r>
            <w:r w:rsidR="00081BC8" w:rsidRPr="00B350A0">
              <w:t xml:space="preserve"> </w:t>
            </w:r>
            <w:r w:rsidR="00081BC8" w:rsidRPr="00B350A0">
              <w:rPr>
                <w:rStyle w:val="GUIWord"/>
                <w:u w:val="single"/>
              </w:rPr>
              <w:t>Load sensor definition</w:t>
            </w:r>
            <w:r w:rsidR="00081BC8" w:rsidRPr="00B350A0">
              <w:t>. Th</w:t>
            </w:r>
            <w:r w:rsidRPr="00B350A0">
              <w:t>e following dialog is displayed:</w:t>
            </w:r>
          </w:p>
          <w:p w14:paraId="5EF94515" w14:textId="77777777" w:rsidR="00081BC8" w:rsidRPr="00BB754C" w:rsidRDefault="00081BC8" w:rsidP="00710979">
            <w:pPr>
              <w:pStyle w:val="Figure"/>
            </w:pPr>
            <w:r w:rsidRPr="00BB754C">
              <w:rPr>
                <w:lang w:val="en-GB" w:eastAsia="en-GB"/>
              </w:rPr>
              <w:drawing>
                <wp:inline distT="0" distB="0" distL="0" distR="0" wp14:anchorId="258D4475" wp14:editId="3265835D">
                  <wp:extent cx="2574025" cy="514741"/>
                  <wp:effectExtent l="0" t="19050" r="73925" b="56759"/>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139" cstate="print"/>
                          <a:srcRect/>
                          <a:stretch>
                            <a:fillRect/>
                          </a:stretch>
                        </pic:blipFill>
                        <pic:spPr bwMode="auto">
                          <a:xfrm>
                            <a:off x="0" y="0"/>
                            <a:ext cx="2574601" cy="51485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BDC2274" w14:textId="16F69E34" w:rsidR="00081BC8" w:rsidRPr="00DA48C2" w:rsidRDefault="00081BC8" w:rsidP="00941E8C">
            <w:pPr>
              <w:pStyle w:val="Caption"/>
            </w:pPr>
            <w:bookmarkStart w:id="564" w:name="_Ref153771867"/>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70</w:t>
            </w:r>
            <w:r w:rsidR="00397B59" w:rsidRPr="00DA48C2">
              <w:fldChar w:fldCharType="end"/>
            </w:r>
            <w:bookmarkEnd w:id="564"/>
            <w:r w:rsidRPr="00DA48C2">
              <w:t>: Read Sensor Definition File dialog</w:t>
            </w:r>
          </w:p>
          <w:p w14:paraId="67227E3A" w14:textId="77777777" w:rsidR="00081BC8" w:rsidRPr="00B350A0" w:rsidRDefault="00081BC8" w:rsidP="004A51AA">
            <w:pPr>
              <w:pStyle w:val="Bullet"/>
            </w:pPr>
            <w:r w:rsidRPr="00B350A0">
              <w:t>Click</w:t>
            </w:r>
            <w:r w:rsidR="00CD0F05" w:rsidRPr="00B350A0">
              <w:t xml:space="preserve"> </w:t>
            </w:r>
            <w:r w:rsidR="00CD0F05" w:rsidRPr="00FB04A5">
              <w:rPr>
                <w:rStyle w:val="ActionButton"/>
                <w:u w:val="single"/>
              </w:rPr>
              <w:t>Browse</w:t>
            </w:r>
            <w:r w:rsidRPr="00B350A0">
              <w:t>, navigate to the Sensor definition file and open it.</w:t>
            </w:r>
          </w:p>
          <w:p w14:paraId="315158DA" w14:textId="77777777" w:rsidR="00081BC8" w:rsidRPr="00B350A0" w:rsidRDefault="00081BC8" w:rsidP="004A51AA">
            <w:pPr>
              <w:pStyle w:val="Bullet"/>
            </w:pPr>
            <w:r w:rsidRPr="00B350A0">
              <w:t>Click</w:t>
            </w:r>
            <w:r w:rsidR="00CD0F05" w:rsidRPr="00B350A0">
              <w:t xml:space="preserve"> </w:t>
            </w:r>
            <w:r w:rsidR="00CD0F05" w:rsidRPr="00FB04A5">
              <w:rPr>
                <w:rStyle w:val="ActionButton"/>
                <w:u w:val="single"/>
              </w:rPr>
              <w:t>OK</w:t>
            </w:r>
            <w:r w:rsidRPr="00B350A0">
              <w:t xml:space="preserve"> to read the file and insert the new Sensor into the database.</w:t>
            </w:r>
          </w:p>
        </w:tc>
      </w:tr>
    </w:tbl>
    <w:p w14:paraId="2ABF4675" w14:textId="77777777" w:rsidR="007F2D95" w:rsidRPr="00B350A0" w:rsidRDefault="007F2D95" w:rsidP="004A51AA">
      <w:pPr>
        <w:pStyle w:val="Body"/>
      </w:pPr>
    </w:p>
    <w:p w14:paraId="2B67F13A" w14:textId="7982D200" w:rsidR="00081BC8" w:rsidRPr="00B350A0" w:rsidRDefault="00081BC8" w:rsidP="004A51AA">
      <w:pPr>
        <w:pStyle w:val="Body"/>
      </w:pPr>
      <w:r w:rsidRPr="00B350A0">
        <w:t>Sensor definition files are a proprietary format tab separated text file that can be edited in a text editor or in Excel. The file format is as follows (the tab positions have been lined up for clarity):</w:t>
      </w:r>
    </w:p>
    <w:p w14:paraId="4D9E0DA5" w14:textId="77777777" w:rsidR="00081BC8" w:rsidRPr="00B350A0" w:rsidRDefault="00081BC8" w:rsidP="004A51AA">
      <w:pPr>
        <w:pStyle w:val="Code"/>
      </w:pPr>
      <w:r w:rsidRPr="00B350A0">
        <w:t>Name</w:t>
      </w:r>
      <w:r w:rsidRPr="00B350A0">
        <w:tab/>
        <w:t>Description</w:t>
      </w:r>
      <w:r w:rsidRPr="00B350A0">
        <w:tab/>
        <w:t>Company</w:t>
      </w:r>
      <w:r w:rsidRPr="00B350A0">
        <w:tab/>
        <w:t>Type no</w:t>
      </w:r>
      <w:r w:rsidRPr="00B350A0">
        <w:tab/>
        <w:t>no of channels</w:t>
      </w:r>
    </w:p>
    <w:p w14:paraId="437E4909" w14:textId="77777777" w:rsidR="00081BC8" w:rsidRPr="00B350A0" w:rsidRDefault="00081BC8" w:rsidP="004A51AA">
      <w:pPr>
        <w:pStyle w:val="Code"/>
      </w:pPr>
      <w:r w:rsidRPr="00B350A0">
        <w:t>&lt;sensor name&gt;</w:t>
      </w:r>
      <w:r w:rsidRPr="00B350A0">
        <w:tab/>
        <w:t>&lt;sensor descr&gt;</w:t>
      </w:r>
      <w:r w:rsidRPr="00B350A0">
        <w:tab/>
        <w:t>&lt;company name&gt;</w:t>
      </w:r>
      <w:r w:rsidRPr="00B350A0">
        <w:tab/>
        <w:t>&lt;type number&gt;</w:t>
      </w:r>
      <w:r w:rsidRPr="00B350A0">
        <w:tab/>
        <w:t>&lt;no of channels&gt;</w:t>
      </w:r>
    </w:p>
    <w:p w14:paraId="5EC4ACCB" w14:textId="77777777" w:rsidR="00081BC8" w:rsidRPr="00B350A0" w:rsidRDefault="00081BC8" w:rsidP="004A51AA">
      <w:pPr>
        <w:pStyle w:val="Code"/>
      </w:pPr>
      <w:r w:rsidRPr="00B350A0">
        <w:t>Band</w:t>
      </w:r>
      <w:r w:rsidRPr="00B350A0">
        <w:tab/>
        <w:t>Average Wavelength(nm)</w:t>
      </w:r>
      <w:r w:rsidRPr="00B350A0">
        <w:tab/>
        <w:t>FWHM (nm)</w:t>
      </w:r>
      <w:r w:rsidRPr="00B350A0">
        <w:tab/>
      </w:r>
      <w:r w:rsidRPr="00B350A0">
        <w:tab/>
      </w:r>
      <w:r w:rsidRPr="00B350A0">
        <w:tab/>
      </w:r>
      <w:r w:rsidRPr="00B350A0">
        <w:tab/>
      </w:r>
      <w:r w:rsidRPr="00B350A0">
        <w:tab/>
      </w:r>
    </w:p>
    <w:p w14:paraId="3A25CF5F" w14:textId="77777777" w:rsidR="00081BC8" w:rsidRPr="00B350A0" w:rsidRDefault="00081BC8" w:rsidP="004A51AA">
      <w:pPr>
        <w:pStyle w:val="Code"/>
      </w:pPr>
      <w:r w:rsidRPr="00B350A0">
        <w:t>&lt;band number&gt;</w:t>
      </w:r>
      <w:r w:rsidRPr="00B350A0">
        <w:tab/>
        <w:t>&lt;wavelength&gt;</w:t>
      </w:r>
      <w:r w:rsidRPr="00B350A0">
        <w:tab/>
        <w:t>&lt;fwhm&gt;</w:t>
      </w:r>
    </w:p>
    <w:p w14:paraId="5791515E" w14:textId="77777777" w:rsidR="00081BC8" w:rsidRPr="00B350A0" w:rsidRDefault="00081BC8" w:rsidP="004A51AA">
      <w:pPr>
        <w:pStyle w:val="Code"/>
      </w:pPr>
      <w:r w:rsidRPr="00B350A0">
        <w:t>&lt;band number&gt;</w:t>
      </w:r>
      <w:r w:rsidRPr="00B350A0">
        <w:tab/>
        <w:t>&lt;wavelength&gt;</w:t>
      </w:r>
      <w:r w:rsidRPr="00B350A0">
        <w:tab/>
        <w:t>&lt;fwhm&gt;</w:t>
      </w:r>
    </w:p>
    <w:p w14:paraId="7CEB6587" w14:textId="77777777" w:rsidR="00081BC8" w:rsidRPr="00B350A0" w:rsidRDefault="00081BC8" w:rsidP="004A51AA">
      <w:pPr>
        <w:pStyle w:val="Code"/>
      </w:pPr>
      <w:r w:rsidRPr="00B350A0">
        <w:t>&lt;band number&gt;</w:t>
      </w:r>
      <w:r w:rsidRPr="00B350A0">
        <w:tab/>
        <w:t>&lt;wavelength&gt;</w:t>
      </w:r>
      <w:r w:rsidRPr="00B350A0">
        <w:tab/>
        <w:t>&lt;fwhm&gt;</w:t>
      </w:r>
    </w:p>
    <w:p w14:paraId="6DA2D8D6" w14:textId="77777777" w:rsidR="00081BC8" w:rsidRPr="00B350A0" w:rsidRDefault="00081BC8" w:rsidP="004A51AA">
      <w:pPr>
        <w:pStyle w:val="Code"/>
      </w:pPr>
      <w:r w:rsidRPr="00B350A0">
        <w:t xml:space="preserve">    :</w:t>
      </w:r>
    </w:p>
    <w:p w14:paraId="1B65800E" w14:textId="77777777" w:rsidR="00081BC8" w:rsidRPr="00B350A0" w:rsidRDefault="00081BC8" w:rsidP="004A51AA">
      <w:pPr>
        <w:pStyle w:val="Code"/>
      </w:pPr>
      <w:r w:rsidRPr="00B350A0">
        <w:t xml:space="preserve">    :</w:t>
      </w:r>
    </w:p>
    <w:p w14:paraId="1FEE6BBC" w14:textId="77777777" w:rsidR="00081BC8" w:rsidRPr="00B350A0" w:rsidRDefault="00081BC8" w:rsidP="004A51AA">
      <w:pPr>
        <w:pStyle w:val="Body"/>
      </w:pPr>
      <w:r w:rsidRPr="00B350A0">
        <w:t>The first two rows define basic parameters of this Sensor, the first row being the names of the five parameters which are required and the second row being their values. These parameters must be provided in the given sequence. The names in the first row are required and must be correct.</w:t>
      </w:r>
    </w:p>
    <w:tbl>
      <w:tblPr>
        <w:tblStyle w:val="TableGrid"/>
        <w:tblW w:w="0" w:type="auto"/>
        <w:tblInd w:w="817" w:type="dxa"/>
        <w:tblLook w:val="04A0" w:firstRow="1" w:lastRow="0" w:firstColumn="1" w:lastColumn="0" w:noHBand="0" w:noVBand="1"/>
      </w:tblPr>
      <w:tblGrid>
        <w:gridCol w:w="1985"/>
        <w:gridCol w:w="6440"/>
      </w:tblGrid>
      <w:tr w:rsidR="007F2B6E" w:rsidRPr="00BB754C" w14:paraId="58578EC3" w14:textId="77777777" w:rsidTr="007F2B6E">
        <w:tc>
          <w:tcPr>
            <w:tcW w:w="1985" w:type="dxa"/>
          </w:tcPr>
          <w:p w14:paraId="18A7CC30" w14:textId="77777777" w:rsidR="007F2B6E" w:rsidRPr="00BB754C" w:rsidRDefault="007F2B6E" w:rsidP="00BB754C">
            <w:pPr>
              <w:rPr>
                <w:rStyle w:val="GUIWord"/>
              </w:rPr>
            </w:pPr>
            <w:r w:rsidRPr="00BB754C">
              <w:rPr>
                <w:rStyle w:val="GUIWord"/>
              </w:rPr>
              <w:t>&lt;sensor name&gt;</w:t>
            </w:r>
          </w:p>
        </w:tc>
        <w:tc>
          <w:tcPr>
            <w:tcW w:w="6440" w:type="dxa"/>
          </w:tcPr>
          <w:p w14:paraId="78510C73" w14:textId="77777777" w:rsidR="007F2B6E" w:rsidRPr="00BB754C" w:rsidRDefault="007F2B6E" w:rsidP="00BB754C">
            <w:pPr>
              <w:rPr>
                <w:sz w:val="22"/>
                <w:szCs w:val="22"/>
              </w:rPr>
            </w:pPr>
            <w:r w:rsidRPr="00BB754C">
              <w:rPr>
                <w:sz w:val="22"/>
                <w:szCs w:val="22"/>
              </w:rPr>
              <w:t>The name by which this new Sensor will be known to SPECCHIO. It will appear in the Sensor Metadata Attribute’s dropdown list.</w:t>
            </w:r>
          </w:p>
        </w:tc>
      </w:tr>
      <w:tr w:rsidR="007F2B6E" w:rsidRPr="00BB754C" w14:paraId="70D5C28F" w14:textId="77777777" w:rsidTr="007F2B6E">
        <w:tc>
          <w:tcPr>
            <w:tcW w:w="1985" w:type="dxa"/>
          </w:tcPr>
          <w:p w14:paraId="320CB9C4" w14:textId="77777777" w:rsidR="007F2B6E" w:rsidRPr="00BB754C" w:rsidRDefault="007F2B6E" w:rsidP="00BB754C">
            <w:pPr>
              <w:rPr>
                <w:rStyle w:val="GUIWord"/>
              </w:rPr>
            </w:pPr>
            <w:r w:rsidRPr="00BB754C">
              <w:rPr>
                <w:rStyle w:val="GUIWord"/>
              </w:rPr>
              <w:t>&lt;sensor descr&gt;</w:t>
            </w:r>
          </w:p>
        </w:tc>
        <w:tc>
          <w:tcPr>
            <w:tcW w:w="6440" w:type="dxa"/>
          </w:tcPr>
          <w:p w14:paraId="2D3F4F66" w14:textId="77777777" w:rsidR="007F2B6E" w:rsidRPr="00BB754C" w:rsidRDefault="007F2B6E" w:rsidP="00BB754C">
            <w:pPr>
              <w:rPr>
                <w:sz w:val="22"/>
                <w:szCs w:val="22"/>
              </w:rPr>
            </w:pPr>
            <w:r w:rsidRPr="00BB754C">
              <w:rPr>
                <w:sz w:val="22"/>
                <w:szCs w:val="22"/>
              </w:rPr>
              <w:t>A short description of this Sensor</w:t>
            </w:r>
          </w:p>
        </w:tc>
      </w:tr>
      <w:tr w:rsidR="007F2B6E" w:rsidRPr="00BB754C" w14:paraId="4E4B7CC2" w14:textId="77777777" w:rsidTr="007F2B6E">
        <w:tc>
          <w:tcPr>
            <w:tcW w:w="1985" w:type="dxa"/>
          </w:tcPr>
          <w:p w14:paraId="5395E53A" w14:textId="77777777" w:rsidR="007F2B6E" w:rsidRPr="00BB754C" w:rsidRDefault="007F2B6E" w:rsidP="00BB754C">
            <w:pPr>
              <w:rPr>
                <w:rStyle w:val="GUIWord"/>
              </w:rPr>
            </w:pPr>
            <w:r w:rsidRPr="00BB754C">
              <w:rPr>
                <w:rStyle w:val="GUIWord"/>
              </w:rPr>
              <w:t>&lt;company name&gt;</w:t>
            </w:r>
          </w:p>
        </w:tc>
        <w:tc>
          <w:tcPr>
            <w:tcW w:w="6440" w:type="dxa"/>
          </w:tcPr>
          <w:p w14:paraId="3887D6E2" w14:textId="05A38E62" w:rsidR="007F2B6E" w:rsidRPr="00BB754C" w:rsidRDefault="007F2B6E" w:rsidP="00BB754C">
            <w:pPr>
              <w:rPr>
                <w:sz w:val="22"/>
                <w:szCs w:val="22"/>
              </w:rPr>
            </w:pPr>
            <w:r w:rsidRPr="00BB754C">
              <w:rPr>
                <w:sz w:val="22"/>
                <w:szCs w:val="22"/>
              </w:rPr>
              <w:t xml:space="preserve">The name of the company which manufactures this Sensor. It must exactly match the value in the short_name column for one of the manufacturers in SPECCHIO’s predefined manufacturer’s table. See </w:t>
            </w:r>
            <w:r w:rsidR="00DA4F2C" w:rsidRPr="00BB754C">
              <w:rPr>
                <w:szCs w:val="22"/>
              </w:rPr>
              <w:fldChar w:fldCharType="begin"/>
            </w:r>
            <w:r w:rsidR="00DA4F2C" w:rsidRPr="00BB754C">
              <w:rPr>
                <w:sz w:val="22"/>
                <w:szCs w:val="22"/>
              </w:rPr>
              <w:instrText xml:space="preserve"> REF _Ref357589894 \r \h  \* MERGEFORMAT </w:instrText>
            </w:r>
            <w:r w:rsidR="00DA4F2C" w:rsidRPr="00BB754C">
              <w:rPr>
                <w:szCs w:val="22"/>
              </w:rPr>
            </w:r>
            <w:r w:rsidR="00DA4F2C" w:rsidRPr="00BB754C">
              <w:rPr>
                <w:szCs w:val="22"/>
              </w:rPr>
              <w:fldChar w:fldCharType="separate"/>
            </w:r>
            <w:r w:rsidR="000C7C57">
              <w:rPr>
                <w:sz w:val="22"/>
                <w:szCs w:val="22"/>
              </w:rPr>
              <w:t xml:space="preserve">Appendix B: </w:t>
            </w:r>
            <w:r w:rsidR="00DA4F2C" w:rsidRPr="00BB754C">
              <w:rPr>
                <w:szCs w:val="22"/>
              </w:rPr>
              <w:fldChar w:fldCharType="end"/>
            </w:r>
            <w:r w:rsidR="00DA4F2C" w:rsidRPr="00BB754C">
              <w:rPr>
                <w:szCs w:val="22"/>
              </w:rPr>
              <w:fldChar w:fldCharType="begin"/>
            </w:r>
            <w:r w:rsidR="00DA4F2C" w:rsidRPr="00BB754C">
              <w:rPr>
                <w:sz w:val="22"/>
                <w:szCs w:val="22"/>
              </w:rPr>
              <w:instrText xml:space="preserve"> REF _Ref357589894 \h  \* MERGEFORMAT </w:instrText>
            </w:r>
            <w:r w:rsidR="00DA4F2C" w:rsidRPr="00BB754C">
              <w:rPr>
                <w:szCs w:val="22"/>
              </w:rPr>
            </w:r>
            <w:r w:rsidR="00DA4F2C" w:rsidRPr="00BB754C">
              <w:rPr>
                <w:szCs w:val="22"/>
              </w:rPr>
              <w:fldChar w:fldCharType="separate"/>
            </w:r>
            <w:r w:rsidR="000C7C57" w:rsidRPr="000C7C57">
              <w:rPr>
                <w:sz w:val="22"/>
                <w:szCs w:val="22"/>
              </w:rPr>
              <w:t>Predefined Manufacturer Table</w:t>
            </w:r>
            <w:r w:rsidR="00DA4F2C" w:rsidRPr="00BB754C">
              <w:rPr>
                <w:szCs w:val="22"/>
              </w:rPr>
              <w:fldChar w:fldCharType="end"/>
            </w:r>
            <w:r w:rsidRPr="00BB754C">
              <w:rPr>
                <w:sz w:val="22"/>
                <w:szCs w:val="22"/>
              </w:rPr>
              <w:t xml:space="preserve"> for the list of manufacturers and their short_name values.</w:t>
            </w:r>
          </w:p>
        </w:tc>
      </w:tr>
      <w:tr w:rsidR="007F2B6E" w:rsidRPr="00BB754C" w14:paraId="7F8E53C1" w14:textId="77777777" w:rsidTr="007F2B6E">
        <w:tc>
          <w:tcPr>
            <w:tcW w:w="1985" w:type="dxa"/>
          </w:tcPr>
          <w:p w14:paraId="40FE0474" w14:textId="77777777" w:rsidR="007F2B6E" w:rsidRPr="00BB754C" w:rsidRDefault="007F2B6E" w:rsidP="00BB754C">
            <w:pPr>
              <w:rPr>
                <w:rStyle w:val="GUIWord"/>
              </w:rPr>
            </w:pPr>
            <w:r w:rsidRPr="00BB754C">
              <w:rPr>
                <w:rStyle w:val="GUIWord"/>
              </w:rPr>
              <w:t>&lt;type number&gt;</w:t>
            </w:r>
          </w:p>
        </w:tc>
        <w:tc>
          <w:tcPr>
            <w:tcW w:w="6440" w:type="dxa"/>
          </w:tcPr>
          <w:p w14:paraId="6BFDB825" w14:textId="77777777" w:rsidR="007F2B6E" w:rsidRPr="00BB754C" w:rsidRDefault="007F2B6E" w:rsidP="00BB754C">
            <w:pPr>
              <w:rPr>
                <w:sz w:val="22"/>
                <w:szCs w:val="22"/>
              </w:rPr>
            </w:pPr>
            <w:r w:rsidRPr="00BB754C">
              <w:rPr>
                <w:sz w:val="22"/>
                <w:szCs w:val="22"/>
              </w:rPr>
              <w:t>SPECCHIO will attempt to match this integer number to the Instrument Type number in Spectrum files when they are read. This is used to automatically set the Sensor in the Spectrum’s Metadata.</w:t>
            </w:r>
          </w:p>
        </w:tc>
      </w:tr>
      <w:tr w:rsidR="007F2B6E" w:rsidRPr="00BB754C" w14:paraId="21E3F49A" w14:textId="77777777" w:rsidTr="007F2B6E">
        <w:tc>
          <w:tcPr>
            <w:tcW w:w="1985" w:type="dxa"/>
          </w:tcPr>
          <w:p w14:paraId="12301E1C" w14:textId="77777777" w:rsidR="007F2B6E" w:rsidRPr="00BB754C" w:rsidRDefault="007F2B6E" w:rsidP="00BB754C">
            <w:pPr>
              <w:rPr>
                <w:rStyle w:val="GUIWord"/>
              </w:rPr>
            </w:pPr>
            <w:r w:rsidRPr="00BB754C">
              <w:rPr>
                <w:rStyle w:val="GUIWord"/>
              </w:rPr>
              <w:t>&lt;no of channels&gt;</w:t>
            </w:r>
          </w:p>
        </w:tc>
        <w:tc>
          <w:tcPr>
            <w:tcW w:w="6440" w:type="dxa"/>
          </w:tcPr>
          <w:p w14:paraId="5AFFC98C" w14:textId="77777777" w:rsidR="007F2B6E" w:rsidRPr="00BB754C" w:rsidRDefault="007F2B6E" w:rsidP="00BB754C">
            <w:pPr>
              <w:rPr>
                <w:sz w:val="22"/>
                <w:szCs w:val="22"/>
              </w:rPr>
            </w:pPr>
            <w:r w:rsidRPr="00BB754C">
              <w:rPr>
                <w:sz w:val="22"/>
                <w:szCs w:val="22"/>
              </w:rPr>
              <w:t>The number of frequency channels measured by this Sensor. This must be the same as the number of lines in the Band Table in this file.</w:t>
            </w:r>
          </w:p>
        </w:tc>
      </w:tr>
    </w:tbl>
    <w:p w14:paraId="412B6B45" w14:textId="77777777" w:rsidR="00081BC8" w:rsidRPr="00B350A0" w:rsidRDefault="00081BC8" w:rsidP="004A51AA">
      <w:pPr>
        <w:pStyle w:val="Body"/>
        <w:rPr>
          <w:rStyle w:val="DocActionChar"/>
          <w:i w:val="0"/>
          <w:u w:val="single"/>
        </w:rPr>
      </w:pPr>
      <w:r w:rsidRPr="00B350A0">
        <w:rPr>
          <w:rStyle w:val="DocActionChar"/>
          <w:u w:val="single"/>
        </w:rPr>
        <w:t>The third row must have the headings of the parameters for each band.</w:t>
      </w:r>
    </w:p>
    <w:p w14:paraId="39BF202A" w14:textId="77777777" w:rsidR="00081BC8" w:rsidRPr="00B350A0" w:rsidRDefault="00081BC8" w:rsidP="004A51AA">
      <w:pPr>
        <w:pStyle w:val="Body"/>
      </w:pPr>
      <w:r w:rsidRPr="00B350A0">
        <w:rPr>
          <w:rStyle w:val="DocActionChar"/>
          <w:u w:val="single"/>
        </w:rPr>
        <w:t xml:space="preserve">Rows 4 to 3 + &lt;no of channels&gt; must have three numeric values on each line. </w:t>
      </w:r>
    </w:p>
    <w:p w14:paraId="7441CCE3" w14:textId="77777777" w:rsidR="00081BC8" w:rsidRPr="00B350A0" w:rsidRDefault="00081BC8" w:rsidP="004A51AA">
      <w:pPr>
        <w:pStyle w:val="HangingIndent"/>
      </w:pPr>
      <w:r w:rsidRPr="00B350A0">
        <w:rPr>
          <w:rStyle w:val="Codeintext"/>
          <w:u w:val="single"/>
        </w:rPr>
        <w:t>&lt;band number&gt;</w:t>
      </w:r>
      <w:r w:rsidRPr="00B350A0">
        <w:tab/>
        <w:t>An integer number, starting at 1 and incrementing for each band in the Band Table.</w:t>
      </w:r>
    </w:p>
    <w:p w14:paraId="1B5E144E" w14:textId="77777777" w:rsidR="00081BC8" w:rsidRPr="00B350A0" w:rsidRDefault="00081BC8" w:rsidP="004A51AA">
      <w:pPr>
        <w:pStyle w:val="HangingIndent"/>
      </w:pPr>
      <w:r w:rsidRPr="00B350A0">
        <w:rPr>
          <w:rStyle w:val="Codeintext"/>
          <w:u w:val="single"/>
        </w:rPr>
        <w:t>&lt;wavelength&gt;</w:t>
      </w:r>
      <w:r w:rsidRPr="00B350A0">
        <w:tab/>
        <w:t>The central wavelength of this band in nanometers.</w:t>
      </w:r>
    </w:p>
    <w:p w14:paraId="033DC749" w14:textId="77777777" w:rsidR="00081BC8" w:rsidRPr="00B350A0" w:rsidRDefault="00081BC8" w:rsidP="004A51AA">
      <w:pPr>
        <w:pStyle w:val="HangingIndent"/>
      </w:pPr>
      <w:r w:rsidRPr="00B350A0">
        <w:rPr>
          <w:rStyle w:val="Codeintext"/>
          <w:u w:val="single"/>
        </w:rPr>
        <w:t>&lt;fwhm&gt;</w:t>
      </w:r>
      <w:r w:rsidRPr="00B350A0">
        <w:tab/>
        <w:t xml:space="preserve">The Full Width at Half the Maximum value for this band. The value is difference of the upper and lower frequencies in nanometers. </w:t>
      </w:r>
      <w:r w:rsidRPr="00B350A0">
        <w:rPr>
          <w:rStyle w:val="DocActionChar"/>
          <w:u w:val="single"/>
        </w:rPr>
        <w:t>This value is presently ignored. (It is included for possible later new features.)</w:t>
      </w:r>
    </w:p>
    <w:p w14:paraId="7412F1EA" w14:textId="77777777" w:rsidR="00081BC8" w:rsidRPr="00B350A0" w:rsidRDefault="00081BC8" w:rsidP="004A51AA">
      <w:pPr>
        <w:pStyle w:val="Body"/>
      </w:pPr>
      <w:r w:rsidRPr="00B350A0">
        <w:t>Notes on the file format.</w:t>
      </w:r>
    </w:p>
    <w:p w14:paraId="15D79945" w14:textId="77777777" w:rsidR="00081BC8" w:rsidRPr="00B350A0" w:rsidRDefault="00081BC8" w:rsidP="004A51AA">
      <w:pPr>
        <w:pStyle w:val="Bullet"/>
      </w:pPr>
      <w:r w:rsidRPr="00B350A0">
        <w:t>There must be exactly one tab character between each field.</w:t>
      </w:r>
    </w:p>
    <w:p w14:paraId="0B1FAED5" w14:textId="77777777" w:rsidR="00081BC8" w:rsidRPr="00B350A0" w:rsidRDefault="00081BC8" w:rsidP="004A51AA">
      <w:pPr>
        <w:pStyle w:val="Bullet"/>
      </w:pPr>
      <w:r w:rsidRPr="00B350A0">
        <w:t>The lines must not start with a tab character.</w:t>
      </w:r>
    </w:p>
    <w:p w14:paraId="5982CEC9" w14:textId="77777777" w:rsidR="00081BC8" w:rsidRPr="00B350A0" w:rsidRDefault="00081BC8" w:rsidP="00081BC8">
      <w:pPr>
        <w:pStyle w:val="HeadingSubUnnumbered"/>
        <w:rPr>
          <w:u w:val="single"/>
        </w:rPr>
      </w:pPr>
      <w:r w:rsidRPr="00B350A0">
        <w:rPr>
          <w:u w:val="single"/>
        </w:rPr>
        <w:t>Example</w:t>
      </w:r>
    </w:p>
    <w:p w14:paraId="0A43D1B6" w14:textId="77777777" w:rsidR="00081BC8" w:rsidRPr="00B350A0" w:rsidRDefault="00081BC8" w:rsidP="004A51AA">
      <w:pPr>
        <w:pStyle w:val="Body"/>
      </w:pPr>
      <w:r w:rsidRPr="00B350A0">
        <w:t>An Excel view of a Sensor Definition File.</w:t>
      </w:r>
    </w:p>
    <w:p w14:paraId="66D0DAAD" w14:textId="77777777" w:rsidR="00081BC8" w:rsidRPr="00B350A0" w:rsidRDefault="00081BC8" w:rsidP="00081BC8">
      <w:pPr>
        <w:pStyle w:val="Figure"/>
        <w:rPr>
          <w:u w:val="single"/>
        </w:rPr>
      </w:pPr>
      <w:r w:rsidRPr="00BB754C">
        <w:rPr>
          <w:lang w:val="en-GB" w:eastAsia="en-GB"/>
        </w:rPr>
        <w:drawing>
          <wp:inline distT="0" distB="0" distL="0" distR="0" wp14:anchorId="78611B92" wp14:editId="7B6D4426">
            <wp:extent cx="4862830" cy="1736092"/>
            <wp:effectExtent l="0" t="19050" r="71120" b="54608"/>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40" cstate="print"/>
                    <a:srcRect/>
                    <a:stretch>
                      <a:fillRect/>
                    </a:stretch>
                  </pic:blipFill>
                  <pic:spPr bwMode="auto">
                    <a:xfrm>
                      <a:off x="0" y="0"/>
                      <a:ext cx="4862830" cy="17360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75621B73" w14:textId="7EF109BB" w:rsidR="00081BC8" w:rsidRPr="00DA48C2" w:rsidRDefault="00980823"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71</w:t>
      </w:r>
      <w:r w:rsidR="00397B59" w:rsidRPr="00DA48C2">
        <w:fldChar w:fldCharType="end"/>
      </w:r>
      <w:r w:rsidR="00081BC8" w:rsidRPr="00DA48C2">
        <w:t>: Part of a Sensor definition file being edited in Excel</w:t>
      </w:r>
    </w:p>
    <w:p w14:paraId="4FC40D9A" w14:textId="77777777" w:rsidR="00081BC8" w:rsidRPr="00B350A0" w:rsidRDefault="00081BC8" w:rsidP="004A51AA">
      <w:pPr>
        <w:pStyle w:val="Body"/>
      </w:pPr>
      <w:r w:rsidRPr="00B350A0">
        <w:t>A text file view of the same file. Note that the tab positions do not appear to line up when displayed this way.</w:t>
      </w:r>
    </w:p>
    <w:p w14:paraId="2F4AAC7B" w14:textId="77777777" w:rsidR="00081BC8" w:rsidRPr="00B350A0" w:rsidRDefault="00081BC8" w:rsidP="004A51AA">
      <w:pPr>
        <w:pStyle w:val="Code"/>
      </w:pPr>
      <w:r w:rsidRPr="00B350A0">
        <w:t>Name</w:t>
      </w:r>
      <w:r w:rsidRPr="00B350A0">
        <w:tab/>
        <w:t>Description</w:t>
      </w:r>
      <w:r w:rsidRPr="00B350A0">
        <w:tab/>
        <w:t>Company</w:t>
      </w:r>
      <w:r w:rsidRPr="00B350A0">
        <w:tab/>
        <w:t>Type no</w:t>
      </w:r>
      <w:r w:rsidRPr="00B350A0">
        <w:tab/>
        <w:t>no of channels</w:t>
      </w:r>
    </w:p>
    <w:p w14:paraId="5EC7B4DC" w14:textId="77777777" w:rsidR="00081BC8" w:rsidRPr="00B350A0" w:rsidRDefault="00081BC8" w:rsidP="004A51AA">
      <w:pPr>
        <w:pStyle w:val="Code"/>
      </w:pPr>
      <w:r w:rsidRPr="00B350A0">
        <w:t>ASD FSFR</w:t>
      </w:r>
      <w:r w:rsidRPr="00B350A0">
        <w:tab/>
        <w:t>ASD Fieldspec FR</w:t>
      </w:r>
      <w:r w:rsidRPr="00B350A0">
        <w:tab/>
        <w:t>ASD</w:t>
      </w:r>
      <w:r w:rsidRPr="00B350A0">
        <w:tab/>
        <w:t>4</w:t>
      </w:r>
      <w:r w:rsidRPr="00B350A0">
        <w:tab/>
        <w:t>2151</w:t>
      </w:r>
    </w:p>
    <w:p w14:paraId="2E725562" w14:textId="77777777" w:rsidR="00081BC8" w:rsidRPr="00B350A0" w:rsidRDefault="00081BC8" w:rsidP="004A51AA">
      <w:pPr>
        <w:pStyle w:val="Code"/>
      </w:pPr>
      <w:r w:rsidRPr="00B350A0">
        <w:t>Band</w:t>
      </w:r>
      <w:r w:rsidRPr="00B350A0">
        <w:tab/>
        <w:t>Average Wavelength (nm)</w:t>
      </w:r>
      <w:r w:rsidRPr="00B350A0">
        <w:tab/>
        <w:t>Full Width at Half the Maximum FWHM (nm)</w:t>
      </w:r>
      <w:r w:rsidRPr="00B350A0">
        <w:tab/>
      </w:r>
      <w:r w:rsidRPr="00B350A0">
        <w:tab/>
      </w:r>
    </w:p>
    <w:p w14:paraId="734254EF" w14:textId="77777777" w:rsidR="00081BC8" w:rsidRPr="00B350A0" w:rsidRDefault="00081BC8" w:rsidP="004A51AA">
      <w:pPr>
        <w:pStyle w:val="Code"/>
      </w:pPr>
      <w:r w:rsidRPr="00B350A0">
        <w:t>1</w:t>
      </w:r>
      <w:r w:rsidRPr="00B350A0">
        <w:tab/>
        <w:t>350</w:t>
      </w:r>
      <w:r w:rsidRPr="00B350A0">
        <w:tab/>
        <w:t>2</w:t>
      </w:r>
      <w:r w:rsidRPr="00B350A0">
        <w:tab/>
      </w:r>
      <w:r w:rsidRPr="00B350A0">
        <w:tab/>
      </w:r>
    </w:p>
    <w:p w14:paraId="52C147D7" w14:textId="77777777" w:rsidR="00081BC8" w:rsidRPr="00B350A0" w:rsidRDefault="00081BC8" w:rsidP="004A51AA">
      <w:pPr>
        <w:pStyle w:val="Code"/>
      </w:pPr>
      <w:r w:rsidRPr="00B350A0">
        <w:t>2</w:t>
      </w:r>
      <w:r w:rsidRPr="00B350A0">
        <w:tab/>
        <w:t>351</w:t>
      </w:r>
      <w:r w:rsidRPr="00B350A0">
        <w:tab/>
        <w:t>2</w:t>
      </w:r>
      <w:r w:rsidRPr="00B350A0">
        <w:tab/>
      </w:r>
      <w:r w:rsidRPr="00B350A0">
        <w:tab/>
      </w:r>
    </w:p>
    <w:p w14:paraId="5BEDD60D" w14:textId="77777777" w:rsidR="00081BC8" w:rsidRPr="00B350A0" w:rsidRDefault="00081BC8" w:rsidP="004A51AA">
      <w:pPr>
        <w:pStyle w:val="Code"/>
      </w:pPr>
      <w:r w:rsidRPr="00B350A0">
        <w:t>3</w:t>
      </w:r>
      <w:r w:rsidRPr="00B350A0">
        <w:tab/>
        <w:t>352</w:t>
      </w:r>
      <w:r w:rsidRPr="00B350A0">
        <w:tab/>
        <w:t>2</w:t>
      </w:r>
      <w:r w:rsidRPr="00B350A0">
        <w:tab/>
      </w:r>
      <w:r w:rsidRPr="00B350A0">
        <w:tab/>
      </w:r>
    </w:p>
    <w:p w14:paraId="4E398D7C" w14:textId="77777777" w:rsidR="00081BC8" w:rsidRPr="00B350A0" w:rsidRDefault="00081BC8" w:rsidP="004A51AA">
      <w:pPr>
        <w:pStyle w:val="Code"/>
      </w:pPr>
      <w:r w:rsidRPr="00B350A0">
        <w:t>4</w:t>
      </w:r>
      <w:r w:rsidRPr="00B350A0">
        <w:tab/>
        <w:t>353</w:t>
      </w:r>
      <w:r w:rsidRPr="00B350A0">
        <w:tab/>
        <w:t>2</w:t>
      </w:r>
      <w:r w:rsidRPr="00B350A0">
        <w:tab/>
      </w:r>
      <w:r w:rsidRPr="00B350A0">
        <w:tab/>
      </w:r>
    </w:p>
    <w:p w14:paraId="10F5A2F2" w14:textId="77777777" w:rsidR="00081BC8" w:rsidRPr="00B350A0" w:rsidRDefault="00081BC8" w:rsidP="004A51AA">
      <w:pPr>
        <w:pStyle w:val="Code"/>
      </w:pPr>
      <w:r w:rsidRPr="00B350A0">
        <w:t>5</w:t>
      </w:r>
      <w:r w:rsidRPr="00B350A0">
        <w:tab/>
        <w:t>354</w:t>
      </w:r>
      <w:r w:rsidRPr="00B350A0">
        <w:tab/>
        <w:t>2</w:t>
      </w:r>
      <w:r w:rsidRPr="00B350A0">
        <w:tab/>
      </w:r>
      <w:r w:rsidRPr="00B350A0">
        <w:tab/>
      </w:r>
    </w:p>
    <w:p w14:paraId="3A78C9AC" w14:textId="77777777" w:rsidR="00081BC8" w:rsidRPr="00B350A0" w:rsidRDefault="00081BC8" w:rsidP="004A51AA">
      <w:pPr>
        <w:pStyle w:val="Code"/>
      </w:pPr>
      <w:r w:rsidRPr="00B350A0">
        <w:t>6</w:t>
      </w:r>
      <w:r w:rsidRPr="00B350A0">
        <w:tab/>
        <w:t>355</w:t>
      </w:r>
      <w:r w:rsidRPr="00B350A0">
        <w:tab/>
        <w:t>2</w:t>
      </w:r>
      <w:r w:rsidRPr="00B350A0">
        <w:tab/>
      </w:r>
      <w:r w:rsidRPr="00B350A0">
        <w:tab/>
      </w:r>
    </w:p>
    <w:p w14:paraId="46DDA852" w14:textId="77777777" w:rsidR="00081BC8" w:rsidRPr="00B350A0" w:rsidRDefault="00081BC8" w:rsidP="004A51AA">
      <w:pPr>
        <w:pStyle w:val="Code"/>
      </w:pPr>
      <w:r w:rsidRPr="00B350A0">
        <w:t>7</w:t>
      </w:r>
      <w:r w:rsidRPr="00B350A0">
        <w:tab/>
        <w:t>356</w:t>
      </w:r>
      <w:r w:rsidRPr="00B350A0">
        <w:tab/>
        <w:t>2</w:t>
      </w:r>
      <w:r w:rsidRPr="00B350A0">
        <w:tab/>
      </w:r>
      <w:r w:rsidRPr="00B350A0">
        <w:tab/>
      </w:r>
    </w:p>
    <w:p w14:paraId="408F2DA7" w14:textId="77777777" w:rsidR="00081BC8" w:rsidRPr="00B350A0" w:rsidRDefault="00081BC8" w:rsidP="004A51AA">
      <w:pPr>
        <w:pStyle w:val="Code"/>
      </w:pPr>
      <w:r w:rsidRPr="00B350A0">
        <w:t>8</w:t>
      </w:r>
      <w:r w:rsidRPr="00B350A0">
        <w:tab/>
        <w:t>357</w:t>
      </w:r>
      <w:r w:rsidRPr="00B350A0">
        <w:tab/>
        <w:t>2</w:t>
      </w:r>
      <w:r w:rsidRPr="00B350A0">
        <w:tab/>
      </w:r>
      <w:r w:rsidRPr="00B350A0">
        <w:tab/>
      </w:r>
    </w:p>
    <w:p w14:paraId="4FD72DAB" w14:textId="77777777" w:rsidR="00081BC8" w:rsidRPr="00B350A0" w:rsidRDefault="00081BC8" w:rsidP="004A51AA">
      <w:pPr>
        <w:pStyle w:val="Code"/>
      </w:pPr>
      <w:r w:rsidRPr="00B350A0">
        <w:t>9</w:t>
      </w:r>
      <w:r w:rsidRPr="00B350A0">
        <w:tab/>
        <w:t>358</w:t>
      </w:r>
      <w:r w:rsidRPr="00B350A0">
        <w:tab/>
        <w:t>2</w:t>
      </w:r>
      <w:r w:rsidRPr="00B350A0">
        <w:tab/>
      </w:r>
      <w:r w:rsidRPr="00B350A0">
        <w:tab/>
      </w:r>
    </w:p>
    <w:p w14:paraId="0CFFD656" w14:textId="77777777" w:rsidR="00081BC8" w:rsidRPr="00B350A0" w:rsidRDefault="00081BC8" w:rsidP="004A51AA">
      <w:pPr>
        <w:pStyle w:val="Code"/>
      </w:pPr>
      <w:r w:rsidRPr="00B350A0">
        <w:t>10</w:t>
      </w:r>
      <w:r w:rsidRPr="00B350A0">
        <w:tab/>
        <w:t>359</w:t>
      </w:r>
      <w:r w:rsidRPr="00B350A0">
        <w:tab/>
        <w:t>2</w:t>
      </w:r>
      <w:r w:rsidRPr="00B350A0">
        <w:tab/>
      </w:r>
      <w:r w:rsidRPr="00B350A0">
        <w:tab/>
      </w:r>
    </w:p>
    <w:p w14:paraId="4DCE5338" w14:textId="77777777" w:rsidR="00081BC8" w:rsidRPr="00B350A0" w:rsidRDefault="00081BC8" w:rsidP="004A51AA">
      <w:pPr>
        <w:pStyle w:val="Code"/>
      </w:pPr>
      <w:r w:rsidRPr="00B350A0">
        <w:t>11</w:t>
      </w:r>
      <w:r w:rsidRPr="00B350A0">
        <w:tab/>
        <w:t>360</w:t>
      </w:r>
      <w:r w:rsidRPr="00B350A0">
        <w:tab/>
        <w:t>2</w:t>
      </w:r>
      <w:r w:rsidRPr="00B350A0">
        <w:tab/>
      </w:r>
      <w:r w:rsidRPr="00B350A0">
        <w:tab/>
      </w:r>
    </w:p>
    <w:p w14:paraId="7F5B6B19" w14:textId="77777777" w:rsidR="00081BC8" w:rsidRPr="00B350A0" w:rsidRDefault="00081BC8" w:rsidP="004A51AA">
      <w:pPr>
        <w:pStyle w:val="Code"/>
      </w:pPr>
      <w:r w:rsidRPr="00B350A0">
        <w:t>12</w:t>
      </w:r>
      <w:r w:rsidRPr="00B350A0">
        <w:tab/>
        <w:t>361</w:t>
      </w:r>
      <w:r w:rsidRPr="00B350A0">
        <w:tab/>
        <w:t>2</w:t>
      </w:r>
      <w:r w:rsidRPr="00B350A0">
        <w:tab/>
      </w:r>
      <w:r w:rsidRPr="00B350A0">
        <w:tab/>
      </w:r>
    </w:p>
    <w:p w14:paraId="7128A387" w14:textId="77777777" w:rsidR="00081BC8" w:rsidRPr="00B350A0" w:rsidRDefault="00081BC8" w:rsidP="004A51AA">
      <w:pPr>
        <w:pStyle w:val="Code"/>
      </w:pPr>
      <w:r w:rsidRPr="00B350A0">
        <w:t>13</w:t>
      </w:r>
      <w:r w:rsidRPr="00B350A0">
        <w:tab/>
        <w:t>362</w:t>
      </w:r>
      <w:r w:rsidRPr="00B350A0">
        <w:tab/>
        <w:t>2</w:t>
      </w:r>
      <w:r w:rsidRPr="00B350A0">
        <w:tab/>
      </w:r>
      <w:r w:rsidRPr="00B350A0">
        <w:tab/>
      </w:r>
    </w:p>
    <w:p w14:paraId="3F165F37" w14:textId="77777777" w:rsidR="00081BC8" w:rsidRPr="00B350A0" w:rsidRDefault="00081BC8" w:rsidP="004A51AA">
      <w:pPr>
        <w:pStyle w:val="Code"/>
      </w:pPr>
      <w:r w:rsidRPr="00B350A0">
        <w:t>14</w:t>
      </w:r>
      <w:r w:rsidRPr="00B350A0">
        <w:tab/>
        <w:t>363</w:t>
      </w:r>
      <w:r w:rsidRPr="00B350A0">
        <w:tab/>
        <w:t>2</w:t>
      </w:r>
    </w:p>
    <w:p w14:paraId="584F8D7B" w14:textId="77777777" w:rsidR="00081BC8" w:rsidRPr="00B350A0" w:rsidRDefault="00081BC8" w:rsidP="004A51AA">
      <w:pPr>
        <w:pStyle w:val="Code"/>
      </w:pPr>
      <w:r w:rsidRPr="00B350A0">
        <w:t>15</w:t>
      </w:r>
      <w:r w:rsidRPr="00B350A0">
        <w:tab/>
        <w:t>364</w:t>
      </w:r>
      <w:r w:rsidRPr="00B350A0">
        <w:tab/>
        <w:t>2</w:t>
      </w:r>
    </w:p>
    <w:p w14:paraId="7EF392FA" w14:textId="77777777" w:rsidR="00081BC8" w:rsidRPr="00B350A0" w:rsidRDefault="00081BC8" w:rsidP="004A51AA">
      <w:pPr>
        <w:pStyle w:val="Code"/>
      </w:pPr>
      <w:r w:rsidRPr="00B350A0">
        <w:t>16</w:t>
      </w:r>
      <w:r w:rsidRPr="00B350A0">
        <w:tab/>
        <w:t>365</w:t>
      </w:r>
      <w:r w:rsidRPr="00B350A0">
        <w:tab/>
        <w:t>2</w:t>
      </w:r>
    </w:p>
    <w:p w14:paraId="615A8538" w14:textId="77777777" w:rsidR="00081BC8" w:rsidRPr="00B350A0" w:rsidRDefault="00081BC8" w:rsidP="004A51AA">
      <w:pPr>
        <w:pStyle w:val="Code"/>
      </w:pPr>
      <w:r w:rsidRPr="00B350A0">
        <w:t>17</w:t>
      </w:r>
      <w:r w:rsidRPr="00B350A0">
        <w:tab/>
        <w:t>366</w:t>
      </w:r>
      <w:r w:rsidRPr="00B350A0">
        <w:tab/>
        <w:t>2</w:t>
      </w:r>
    </w:p>
    <w:p w14:paraId="68B58DAF" w14:textId="77777777" w:rsidR="00081BC8" w:rsidRPr="00B350A0" w:rsidRDefault="00081BC8" w:rsidP="004A51AA">
      <w:pPr>
        <w:pStyle w:val="Code"/>
      </w:pPr>
      <w:r w:rsidRPr="00B350A0">
        <w:t>18</w:t>
      </w:r>
      <w:r w:rsidRPr="00B350A0">
        <w:tab/>
        <w:t>367</w:t>
      </w:r>
      <w:r w:rsidRPr="00B350A0">
        <w:tab/>
        <w:t>2</w:t>
      </w:r>
    </w:p>
    <w:p w14:paraId="18095256" w14:textId="77777777" w:rsidR="00081BC8" w:rsidRPr="00B350A0" w:rsidRDefault="00081BC8" w:rsidP="004A51AA">
      <w:pPr>
        <w:pStyle w:val="Code"/>
      </w:pPr>
      <w:r w:rsidRPr="00B350A0">
        <w:t>19</w:t>
      </w:r>
      <w:r w:rsidRPr="00B350A0">
        <w:tab/>
        <w:t>368</w:t>
      </w:r>
      <w:r w:rsidRPr="00B350A0">
        <w:tab/>
        <w:t>2</w:t>
      </w:r>
    </w:p>
    <w:p w14:paraId="38A865F7" w14:textId="77777777" w:rsidR="00081BC8" w:rsidRPr="00B350A0" w:rsidRDefault="00081BC8" w:rsidP="004A51AA">
      <w:pPr>
        <w:pStyle w:val="Code"/>
      </w:pPr>
      <w:r w:rsidRPr="00B350A0">
        <w:t>20</w:t>
      </w:r>
      <w:r w:rsidRPr="00B350A0">
        <w:tab/>
        <w:t>369</w:t>
      </w:r>
      <w:r w:rsidRPr="00B350A0">
        <w:tab/>
        <w:t>2</w:t>
      </w:r>
    </w:p>
    <w:p w14:paraId="2F5C7B77" w14:textId="77777777" w:rsidR="00081BC8" w:rsidRPr="00B350A0" w:rsidRDefault="00081BC8" w:rsidP="004A51AA">
      <w:pPr>
        <w:pStyle w:val="Code"/>
      </w:pPr>
      <w:r w:rsidRPr="00B350A0">
        <w:t>21</w:t>
      </w:r>
      <w:r w:rsidRPr="00B350A0">
        <w:tab/>
        <w:t>370</w:t>
      </w:r>
      <w:r w:rsidRPr="00B350A0">
        <w:tab/>
        <w:t>2</w:t>
      </w:r>
    </w:p>
    <w:p w14:paraId="3B8CCD63" w14:textId="000F47FE" w:rsidR="00015D7B" w:rsidRPr="00B350A0" w:rsidRDefault="00015D7B" w:rsidP="00941E8C">
      <w:pPr>
        <w:pStyle w:val="Heading2"/>
      </w:pPr>
      <w:bookmarkStart w:id="565" w:name="_Toc500010038"/>
      <w:bookmarkStart w:id="566" w:name="_Toc500010483"/>
      <w:bookmarkStart w:id="567" w:name="_Toc504556081"/>
      <w:bookmarkStart w:id="568" w:name="_Toc506191142"/>
      <w:bookmarkStart w:id="569" w:name="_Toc506191359"/>
      <w:bookmarkStart w:id="570" w:name="_Toc506191573"/>
      <w:bookmarkStart w:id="571" w:name="_Toc506191787"/>
      <w:bookmarkStart w:id="572" w:name="_Ref413330771"/>
      <w:bookmarkStart w:id="573" w:name="_Ref413411823"/>
      <w:bookmarkStart w:id="574" w:name="_Toc506895603"/>
      <w:bookmarkEnd w:id="565"/>
      <w:bookmarkEnd w:id="566"/>
      <w:bookmarkEnd w:id="567"/>
      <w:bookmarkEnd w:id="568"/>
      <w:bookmarkEnd w:id="569"/>
      <w:bookmarkEnd w:id="570"/>
      <w:bookmarkEnd w:id="571"/>
      <w:r w:rsidRPr="00B350A0">
        <w:t xml:space="preserve">Instrument </w:t>
      </w:r>
      <w:bookmarkEnd w:id="572"/>
      <w:bookmarkEnd w:id="573"/>
      <w:r w:rsidR="000A0D13" w:rsidRPr="00B350A0">
        <w:t>Administration</w:t>
      </w:r>
      <w:bookmarkEnd w:id="574"/>
    </w:p>
    <w:p w14:paraId="23B030C0" w14:textId="77777777" w:rsidR="00081BC8" w:rsidRPr="00B350A0" w:rsidRDefault="00081BC8" w:rsidP="004A51AA">
      <w:pPr>
        <w:pStyle w:val="Note"/>
      </w:pPr>
      <w:r w:rsidRPr="00B350A0">
        <w:t>Note</w:t>
      </w:r>
      <w:r w:rsidRPr="00B350A0">
        <w:tab/>
        <w:t>Any user can open the Instrument Administration dialogs but only Administrators can save changes to the database.</w:t>
      </w:r>
    </w:p>
    <w:p w14:paraId="394AEACD" w14:textId="77777777" w:rsidR="00081BC8" w:rsidRPr="00B350A0" w:rsidRDefault="00081BC8" w:rsidP="004A51AA">
      <w:pPr>
        <w:pStyle w:val="Body"/>
      </w:pPr>
      <w:r w:rsidRPr="00B350A0">
        <w:t>For each Instrument in the SPECCHIO database, the following fields are stored.</w:t>
      </w:r>
    </w:p>
    <w:tbl>
      <w:tblPr>
        <w:tblStyle w:val="TableSimple"/>
        <w:tblW w:w="0" w:type="auto"/>
        <w:tblLook w:val="04A0" w:firstRow="1" w:lastRow="0" w:firstColumn="1" w:lastColumn="0" w:noHBand="0" w:noVBand="1"/>
      </w:tblPr>
      <w:tblGrid>
        <w:gridCol w:w="1531"/>
        <w:gridCol w:w="3485"/>
        <w:gridCol w:w="3517"/>
      </w:tblGrid>
      <w:tr w:rsidR="00081BC8" w:rsidRPr="00B350A0" w14:paraId="49C4B7CC" w14:textId="77777777" w:rsidTr="00710979">
        <w:tc>
          <w:tcPr>
            <w:tcW w:w="0" w:type="auto"/>
          </w:tcPr>
          <w:p w14:paraId="0A1E8508" w14:textId="77777777" w:rsidR="00081BC8" w:rsidRPr="00AF110D" w:rsidRDefault="00081BC8" w:rsidP="004A51AA">
            <w:pPr>
              <w:pStyle w:val="TableText"/>
              <w:rPr>
                <w:rStyle w:val="Strong"/>
                <w:szCs w:val="22"/>
                <w:u w:val="single"/>
              </w:rPr>
            </w:pPr>
            <w:r w:rsidRPr="00AF110D">
              <w:rPr>
                <w:rStyle w:val="Strong"/>
                <w:szCs w:val="22"/>
                <w:u w:val="single"/>
              </w:rPr>
              <w:t>Field name</w:t>
            </w:r>
          </w:p>
        </w:tc>
        <w:tc>
          <w:tcPr>
            <w:tcW w:w="0" w:type="auto"/>
          </w:tcPr>
          <w:p w14:paraId="4FE22D1E" w14:textId="77777777" w:rsidR="00081BC8" w:rsidRPr="00AF110D" w:rsidRDefault="00081BC8" w:rsidP="004A51AA">
            <w:pPr>
              <w:pStyle w:val="TableText"/>
              <w:rPr>
                <w:rStyle w:val="Strong"/>
                <w:szCs w:val="22"/>
                <w:u w:val="single"/>
              </w:rPr>
            </w:pPr>
            <w:r w:rsidRPr="00AF110D">
              <w:rPr>
                <w:rStyle w:val="Strong"/>
                <w:szCs w:val="22"/>
                <w:u w:val="single"/>
              </w:rPr>
              <w:t>Format</w:t>
            </w:r>
          </w:p>
        </w:tc>
        <w:tc>
          <w:tcPr>
            <w:tcW w:w="0" w:type="auto"/>
          </w:tcPr>
          <w:p w14:paraId="32E9ADFE" w14:textId="77777777" w:rsidR="00081BC8" w:rsidRPr="00AF110D" w:rsidRDefault="00081BC8" w:rsidP="004A51AA">
            <w:pPr>
              <w:pStyle w:val="TableText"/>
              <w:rPr>
                <w:rStyle w:val="Strong"/>
                <w:szCs w:val="22"/>
                <w:u w:val="single"/>
              </w:rPr>
            </w:pPr>
            <w:r w:rsidRPr="00AF110D">
              <w:rPr>
                <w:rStyle w:val="Strong"/>
                <w:szCs w:val="22"/>
                <w:u w:val="single"/>
              </w:rPr>
              <w:t>Comments</w:t>
            </w:r>
          </w:p>
        </w:tc>
      </w:tr>
      <w:tr w:rsidR="00081BC8" w:rsidRPr="00B350A0" w14:paraId="45B93BA8" w14:textId="77777777" w:rsidTr="00710979">
        <w:tc>
          <w:tcPr>
            <w:tcW w:w="0" w:type="auto"/>
          </w:tcPr>
          <w:p w14:paraId="1ACBF4BD" w14:textId="77777777" w:rsidR="00081BC8" w:rsidRPr="00AF110D" w:rsidRDefault="00081BC8" w:rsidP="004A51AA">
            <w:pPr>
              <w:pStyle w:val="TableText"/>
              <w:rPr>
                <w:szCs w:val="22"/>
              </w:rPr>
            </w:pPr>
            <w:r w:rsidRPr="00AF110D">
              <w:rPr>
                <w:szCs w:val="22"/>
              </w:rPr>
              <w:t>Instrument name</w:t>
            </w:r>
          </w:p>
        </w:tc>
        <w:tc>
          <w:tcPr>
            <w:tcW w:w="0" w:type="auto"/>
          </w:tcPr>
          <w:p w14:paraId="1D78B228" w14:textId="77777777" w:rsidR="00081BC8" w:rsidRPr="00AF110D" w:rsidRDefault="00081BC8" w:rsidP="004A51AA">
            <w:pPr>
              <w:pStyle w:val="TableText"/>
              <w:rPr>
                <w:szCs w:val="22"/>
              </w:rPr>
            </w:pPr>
            <w:r w:rsidRPr="00AF110D">
              <w:rPr>
                <w:szCs w:val="22"/>
              </w:rPr>
              <w:t>Text string</w:t>
            </w:r>
          </w:p>
        </w:tc>
        <w:tc>
          <w:tcPr>
            <w:tcW w:w="0" w:type="auto"/>
          </w:tcPr>
          <w:p w14:paraId="3A57648D" w14:textId="77777777" w:rsidR="00081BC8" w:rsidRPr="00AF110D" w:rsidRDefault="00081BC8" w:rsidP="004A51AA">
            <w:pPr>
              <w:pStyle w:val="TableText"/>
              <w:rPr>
                <w:szCs w:val="22"/>
              </w:rPr>
            </w:pPr>
            <w:r w:rsidRPr="00AF110D">
              <w:rPr>
                <w:szCs w:val="22"/>
              </w:rPr>
              <w:t>This name will appear in the dropdown list of Instruments.</w:t>
            </w:r>
          </w:p>
        </w:tc>
      </w:tr>
      <w:tr w:rsidR="00081BC8" w:rsidRPr="00B350A0" w14:paraId="50B925EE" w14:textId="77777777" w:rsidTr="00710979">
        <w:tc>
          <w:tcPr>
            <w:tcW w:w="0" w:type="auto"/>
          </w:tcPr>
          <w:p w14:paraId="6E326BFA" w14:textId="77777777" w:rsidR="00081BC8" w:rsidRPr="00AF110D" w:rsidRDefault="00081BC8" w:rsidP="004A51AA">
            <w:pPr>
              <w:pStyle w:val="TableText"/>
              <w:rPr>
                <w:szCs w:val="22"/>
              </w:rPr>
            </w:pPr>
            <w:r w:rsidRPr="00AF110D">
              <w:rPr>
                <w:szCs w:val="22"/>
              </w:rPr>
              <w:t>Instrument owner</w:t>
            </w:r>
          </w:p>
        </w:tc>
        <w:tc>
          <w:tcPr>
            <w:tcW w:w="0" w:type="auto"/>
          </w:tcPr>
          <w:p w14:paraId="1F654EC2" w14:textId="77777777" w:rsidR="00081BC8" w:rsidRPr="00AF110D" w:rsidRDefault="00081BC8" w:rsidP="004A51AA">
            <w:pPr>
              <w:pStyle w:val="TableText"/>
              <w:rPr>
                <w:szCs w:val="22"/>
              </w:rPr>
            </w:pPr>
            <w:r w:rsidRPr="00AF110D">
              <w:rPr>
                <w:szCs w:val="22"/>
              </w:rPr>
              <w:t>Selected from dropdown list of Institutes</w:t>
            </w:r>
          </w:p>
        </w:tc>
        <w:tc>
          <w:tcPr>
            <w:tcW w:w="0" w:type="auto"/>
          </w:tcPr>
          <w:p w14:paraId="0C8B228D" w14:textId="0E00A1E3" w:rsidR="00081BC8" w:rsidRPr="00AF110D" w:rsidRDefault="00081BC8" w:rsidP="007E778A">
            <w:pPr>
              <w:pStyle w:val="TableText"/>
              <w:rPr>
                <w:szCs w:val="22"/>
              </w:rPr>
            </w:pPr>
            <w:r w:rsidRPr="00AF110D">
              <w:rPr>
                <w:szCs w:val="22"/>
              </w:rPr>
              <w:t xml:space="preserve">This Institute list is created in the </w:t>
            </w:r>
            <w:r w:rsidR="007E778A">
              <w:rPr>
                <w:szCs w:val="22"/>
              </w:rPr>
              <w:fldChar w:fldCharType="begin"/>
            </w:r>
            <w:r w:rsidR="007E778A">
              <w:rPr>
                <w:szCs w:val="22"/>
              </w:rPr>
              <w:instrText xml:space="preserve"> REF _Ref506889785 \h </w:instrText>
            </w:r>
            <w:r w:rsidR="007E778A">
              <w:rPr>
                <w:szCs w:val="22"/>
              </w:rPr>
            </w:r>
            <w:r w:rsidR="007E778A">
              <w:rPr>
                <w:szCs w:val="22"/>
              </w:rPr>
              <w:fldChar w:fldCharType="separate"/>
            </w:r>
            <w:r w:rsidR="000C7C57" w:rsidRPr="00DA48C2">
              <w:t>Create new institute dialog</w:t>
            </w:r>
            <w:r w:rsidR="007E778A">
              <w:rPr>
                <w:szCs w:val="22"/>
              </w:rPr>
              <w:fldChar w:fldCharType="end"/>
            </w:r>
            <w:r w:rsidRPr="00AF110D">
              <w:rPr>
                <w:szCs w:val="22"/>
              </w:rPr>
              <w:t xml:space="preserve">. See </w:t>
            </w:r>
            <w:r w:rsidR="00771534" w:rsidRPr="00AF110D">
              <w:rPr>
                <w:i/>
                <w:szCs w:val="22"/>
              </w:rPr>
              <w:t>S</w:t>
            </w:r>
            <w:r w:rsidRPr="00AF110D">
              <w:rPr>
                <w:i/>
                <w:szCs w:val="22"/>
              </w:rPr>
              <w:t>ection</w:t>
            </w:r>
            <w:r w:rsidR="00771534" w:rsidRPr="00AF110D">
              <w:rPr>
                <w:i/>
                <w:szCs w:val="22"/>
              </w:rPr>
              <w:t xml:space="preserve"> </w:t>
            </w:r>
            <w:r w:rsidR="002E06FC" w:rsidRPr="00AF110D">
              <w:rPr>
                <w:i/>
                <w:szCs w:val="22"/>
              </w:rPr>
              <w:t>3.4</w:t>
            </w:r>
            <w:r w:rsidR="00EF55A6" w:rsidRPr="00AF110D">
              <w:rPr>
                <w:i/>
                <w:szCs w:val="22"/>
              </w:rPr>
              <w:t>.</w:t>
            </w:r>
          </w:p>
        </w:tc>
      </w:tr>
      <w:tr w:rsidR="00081BC8" w:rsidRPr="00B350A0" w14:paraId="79AB05A9" w14:textId="77777777" w:rsidTr="00710979">
        <w:tc>
          <w:tcPr>
            <w:tcW w:w="0" w:type="auto"/>
          </w:tcPr>
          <w:p w14:paraId="69F109D4" w14:textId="77777777" w:rsidR="00081BC8" w:rsidRPr="00AF110D" w:rsidRDefault="00081BC8" w:rsidP="004A51AA">
            <w:pPr>
              <w:pStyle w:val="TableText"/>
              <w:rPr>
                <w:szCs w:val="22"/>
              </w:rPr>
            </w:pPr>
            <w:r w:rsidRPr="00AF110D">
              <w:rPr>
                <w:szCs w:val="22"/>
              </w:rPr>
              <w:t>Serial number</w:t>
            </w:r>
          </w:p>
        </w:tc>
        <w:tc>
          <w:tcPr>
            <w:tcW w:w="0" w:type="auto"/>
          </w:tcPr>
          <w:p w14:paraId="5F12F935" w14:textId="77777777" w:rsidR="00081BC8" w:rsidRPr="00AF110D" w:rsidRDefault="00081BC8" w:rsidP="004A51AA">
            <w:pPr>
              <w:pStyle w:val="TableText"/>
              <w:rPr>
                <w:szCs w:val="22"/>
              </w:rPr>
            </w:pPr>
            <w:r w:rsidRPr="00AF110D">
              <w:rPr>
                <w:szCs w:val="22"/>
              </w:rPr>
              <w:t>Text string</w:t>
            </w:r>
          </w:p>
        </w:tc>
        <w:tc>
          <w:tcPr>
            <w:tcW w:w="0" w:type="auto"/>
          </w:tcPr>
          <w:p w14:paraId="75EF555F" w14:textId="77777777" w:rsidR="00081BC8" w:rsidRPr="00AF110D" w:rsidRDefault="00081BC8" w:rsidP="004A51AA">
            <w:pPr>
              <w:pStyle w:val="TableText"/>
              <w:rPr>
                <w:szCs w:val="22"/>
              </w:rPr>
            </w:pPr>
            <w:r w:rsidRPr="00AF110D">
              <w:rPr>
                <w:szCs w:val="22"/>
              </w:rPr>
              <w:t>The Instrument’s physical serial number.</w:t>
            </w:r>
          </w:p>
        </w:tc>
      </w:tr>
      <w:tr w:rsidR="00081BC8" w:rsidRPr="00B350A0" w14:paraId="2D8D2EF3" w14:textId="77777777" w:rsidTr="00710979">
        <w:tc>
          <w:tcPr>
            <w:tcW w:w="0" w:type="auto"/>
          </w:tcPr>
          <w:p w14:paraId="310510D1" w14:textId="77777777" w:rsidR="00081BC8" w:rsidRPr="00AF110D" w:rsidRDefault="00081BC8" w:rsidP="004A51AA">
            <w:pPr>
              <w:pStyle w:val="TableText"/>
              <w:rPr>
                <w:szCs w:val="22"/>
              </w:rPr>
            </w:pPr>
            <w:r w:rsidRPr="00AF110D">
              <w:rPr>
                <w:szCs w:val="22"/>
              </w:rPr>
              <w:t>Sensor</w:t>
            </w:r>
          </w:p>
        </w:tc>
        <w:tc>
          <w:tcPr>
            <w:tcW w:w="0" w:type="auto"/>
          </w:tcPr>
          <w:p w14:paraId="2A62F579" w14:textId="77777777" w:rsidR="00081BC8" w:rsidRPr="00AF110D" w:rsidRDefault="00081BC8" w:rsidP="004A51AA">
            <w:pPr>
              <w:pStyle w:val="TableText"/>
              <w:rPr>
                <w:szCs w:val="22"/>
              </w:rPr>
            </w:pPr>
            <w:r w:rsidRPr="00AF110D">
              <w:rPr>
                <w:szCs w:val="22"/>
              </w:rPr>
              <w:t>Selected from dropdown list of Sensors defined in database</w:t>
            </w:r>
          </w:p>
        </w:tc>
        <w:tc>
          <w:tcPr>
            <w:tcW w:w="0" w:type="auto"/>
          </w:tcPr>
          <w:p w14:paraId="316FEABD" w14:textId="77777777" w:rsidR="00081BC8" w:rsidRPr="00AF110D" w:rsidRDefault="00081BC8" w:rsidP="004A51AA">
            <w:pPr>
              <w:pStyle w:val="TableText"/>
              <w:rPr>
                <w:szCs w:val="22"/>
              </w:rPr>
            </w:pPr>
            <w:r w:rsidRPr="00AF110D">
              <w:rPr>
                <w:szCs w:val="22"/>
              </w:rPr>
              <w:t>Defines the Instrument type or model for this particular Instrument.</w:t>
            </w:r>
          </w:p>
        </w:tc>
      </w:tr>
      <w:tr w:rsidR="00081BC8" w:rsidRPr="00B350A0" w14:paraId="5611D169" w14:textId="77777777" w:rsidTr="00710979">
        <w:tc>
          <w:tcPr>
            <w:tcW w:w="0" w:type="auto"/>
          </w:tcPr>
          <w:p w14:paraId="1C4EF566" w14:textId="77777777" w:rsidR="00081BC8" w:rsidRPr="00AF110D" w:rsidRDefault="00081BC8" w:rsidP="004A51AA">
            <w:pPr>
              <w:pStyle w:val="TableText"/>
              <w:rPr>
                <w:szCs w:val="22"/>
              </w:rPr>
            </w:pPr>
            <w:r w:rsidRPr="00AF110D">
              <w:rPr>
                <w:szCs w:val="22"/>
              </w:rPr>
              <w:t>Pictures</w:t>
            </w:r>
          </w:p>
        </w:tc>
        <w:tc>
          <w:tcPr>
            <w:tcW w:w="0" w:type="auto"/>
          </w:tcPr>
          <w:p w14:paraId="1C290AB8" w14:textId="77777777" w:rsidR="00081BC8" w:rsidRPr="00AF110D" w:rsidRDefault="00081BC8" w:rsidP="004A51AA">
            <w:pPr>
              <w:pStyle w:val="TableText"/>
              <w:rPr>
                <w:szCs w:val="22"/>
              </w:rPr>
            </w:pPr>
            <w:r w:rsidRPr="00AF110D">
              <w:rPr>
                <w:szCs w:val="22"/>
              </w:rPr>
              <w:t>JPEG image (on some users’ computers, PNG, GIF or TIFF may also be supported.)</w:t>
            </w:r>
          </w:p>
        </w:tc>
        <w:tc>
          <w:tcPr>
            <w:tcW w:w="0" w:type="auto"/>
          </w:tcPr>
          <w:p w14:paraId="6D8D0550" w14:textId="77777777" w:rsidR="00081BC8" w:rsidRPr="00AF110D" w:rsidRDefault="00081BC8" w:rsidP="004A51AA">
            <w:pPr>
              <w:pStyle w:val="TableText"/>
              <w:rPr>
                <w:szCs w:val="22"/>
              </w:rPr>
            </w:pPr>
            <w:r w:rsidRPr="00AF110D">
              <w:rPr>
                <w:szCs w:val="22"/>
              </w:rPr>
              <w:t>Multiple pictures of the Instrument may be uploaded to each Instrument definition.</w:t>
            </w:r>
          </w:p>
        </w:tc>
      </w:tr>
      <w:tr w:rsidR="00081BC8" w:rsidRPr="00B350A0" w14:paraId="730AB5E9" w14:textId="77777777" w:rsidTr="00710979">
        <w:tc>
          <w:tcPr>
            <w:tcW w:w="0" w:type="auto"/>
          </w:tcPr>
          <w:p w14:paraId="049B9306" w14:textId="77777777" w:rsidR="00081BC8" w:rsidRPr="00AF110D" w:rsidRDefault="00081BC8" w:rsidP="004A51AA">
            <w:pPr>
              <w:pStyle w:val="TableText"/>
              <w:rPr>
                <w:szCs w:val="22"/>
              </w:rPr>
            </w:pPr>
            <w:r w:rsidRPr="00AF110D">
              <w:rPr>
                <w:szCs w:val="22"/>
              </w:rPr>
              <w:t>Calibrations</w:t>
            </w:r>
          </w:p>
        </w:tc>
        <w:tc>
          <w:tcPr>
            <w:tcW w:w="0" w:type="auto"/>
          </w:tcPr>
          <w:p w14:paraId="5F63F38B" w14:textId="0826EB0D" w:rsidR="00081BC8" w:rsidRPr="00AF110D" w:rsidRDefault="00081BC8" w:rsidP="004A51AA">
            <w:pPr>
              <w:pStyle w:val="TableText"/>
              <w:rPr>
                <w:szCs w:val="22"/>
              </w:rPr>
            </w:pPr>
            <w:r w:rsidRPr="00AF110D">
              <w:rPr>
                <w:szCs w:val="22"/>
              </w:rPr>
              <w:t xml:space="preserve">See </w:t>
            </w:r>
            <w:r w:rsidR="00F023A3" w:rsidRPr="00AF110D">
              <w:rPr>
                <w:i/>
                <w:szCs w:val="22"/>
              </w:rPr>
              <w:t>Section</w:t>
            </w:r>
            <w:r w:rsidRPr="00AF110D">
              <w:rPr>
                <w:szCs w:val="22"/>
              </w:rPr>
              <w:t xml:space="preserve"> </w:t>
            </w:r>
            <w:r w:rsidR="00DA4F2C" w:rsidRPr="00AF110D">
              <w:rPr>
                <w:szCs w:val="22"/>
              </w:rPr>
              <w:fldChar w:fldCharType="begin"/>
            </w:r>
            <w:r w:rsidR="00DA4F2C" w:rsidRPr="00AF110D">
              <w:rPr>
                <w:szCs w:val="22"/>
              </w:rPr>
              <w:instrText xml:space="preserve"> REF _Ref357602656 \r \h  \* MERGEFORMAT </w:instrText>
            </w:r>
            <w:r w:rsidR="00DA4F2C" w:rsidRPr="00AF110D">
              <w:rPr>
                <w:szCs w:val="22"/>
              </w:rPr>
            </w:r>
            <w:r w:rsidR="00DA4F2C" w:rsidRPr="00AF110D">
              <w:rPr>
                <w:szCs w:val="22"/>
              </w:rPr>
              <w:fldChar w:fldCharType="separate"/>
            </w:r>
            <w:r w:rsidR="000C7C57" w:rsidRPr="000C7C57">
              <w:rPr>
                <w:rStyle w:val="CrossReference"/>
              </w:rPr>
              <w:t>12.3.1</w:t>
            </w:r>
            <w:r w:rsidR="00DA4F2C" w:rsidRPr="00AF110D">
              <w:rPr>
                <w:szCs w:val="22"/>
              </w:rPr>
              <w:fldChar w:fldCharType="end"/>
            </w:r>
            <w:r w:rsidRPr="00AF110D">
              <w:rPr>
                <w:rStyle w:val="CrossReference"/>
                <w:szCs w:val="22"/>
                <w:u w:val="single"/>
              </w:rPr>
              <w:t xml:space="preserve"> </w:t>
            </w:r>
            <w:r w:rsidR="00DA4F2C" w:rsidRPr="00AF110D">
              <w:rPr>
                <w:szCs w:val="22"/>
              </w:rPr>
              <w:fldChar w:fldCharType="begin"/>
            </w:r>
            <w:r w:rsidR="00DA4F2C" w:rsidRPr="00AF110D">
              <w:rPr>
                <w:szCs w:val="22"/>
              </w:rPr>
              <w:instrText xml:space="preserve"> REF _Ref357602394 \h  \* MERGEFORMAT </w:instrText>
            </w:r>
            <w:r w:rsidR="00DA4F2C" w:rsidRPr="00AF110D">
              <w:rPr>
                <w:szCs w:val="22"/>
              </w:rPr>
            </w:r>
            <w:r w:rsidR="00DA4F2C" w:rsidRPr="00AF110D">
              <w:rPr>
                <w:szCs w:val="22"/>
              </w:rPr>
              <w:fldChar w:fldCharType="separate"/>
            </w:r>
            <w:r w:rsidR="000C7C57" w:rsidRPr="000C7C57">
              <w:rPr>
                <w:i/>
                <w:szCs w:val="22"/>
              </w:rPr>
              <w:t>Instrument Calibrations</w:t>
            </w:r>
            <w:r w:rsidR="00DA4F2C" w:rsidRPr="00AF110D">
              <w:rPr>
                <w:szCs w:val="22"/>
              </w:rPr>
              <w:fldChar w:fldCharType="end"/>
            </w:r>
            <w:r w:rsidRPr="00AF110D">
              <w:rPr>
                <w:szCs w:val="22"/>
              </w:rPr>
              <w:t>.</w:t>
            </w:r>
          </w:p>
        </w:tc>
        <w:tc>
          <w:tcPr>
            <w:tcW w:w="0" w:type="auto"/>
          </w:tcPr>
          <w:p w14:paraId="1882F556" w14:textId="77777777" w:rsidR="00081BC8" w:rsidRPr="00AF110D" w:rsidRDefault="00081BC8" w:rsidP="004A51AA">
            <w:pPr>
              <w:pStyle w:val="TableText"/>
              <w:rPr>
                <w:szCs w:val="22"/>
              </w:rPr>
            </w:pPr>
            <w:r w:rsidRPr="00AF110D">
              <w:rPr>
                <w:szCs w:val="22"/>
              </w:rPr>
              <w:t>Multiple Calibrations make up the Calibration history for each Instrument.</w:t>
            </w:r>
          </w:p>
        </w:tc>
      </w:tr>
    </w:tbl>
    <w:p w14:paraId="7CF1AB65" w14:textId="77777777" w:rsidR="00081BC8" w:rsidRPr="00B350A0" w:rsidRDefault="00081BC8" w:rsidP="004A51AA">
      <w:pPr>
        <w:pStyle w:val="ProcessHeading"/>
      </w:pPr>
      <w:r w:rsidRPr="00B350A0">
        <w:t>To open the Ins</w:t>
      </w:r>
      <w:r w:rsidR="00E914EB" w:rsidRPr="00B350A0">
        <w:t>trument Administration dialog:</w:t>
      </w:r>
    </w:p>
    <w:tbl>
      <w:tblPr>
        <w:tblStyle w:val="Instructions"/>
        <w:tblW w:w="0" w:type="auto"/>
        <w:tblLook w:val="04A0" w:firstRow="1" w:lastRow="0" w:firstColumn="1" w:lastColumn="0" w:noHBand="0" w:noVBand="1"/>
      </w:tblPr>
      <w:tblGrid>
        <w:gridCol w:w="8533"/>
      </w:tblGrid>
      <w:tr w:rsidR="00081BC8" w:rsidRPr="00B350A0" w14:paraId="3F818762"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5E49365A" w14:textId="77777777" w:rsidR="00081BC8" w:rsidRPr="00B350A0" w:rsidRDefault="00DF1335" w:rsidP="004A51AA">
            <w:pPr>
              <w:pStyle w:val="Bullet"/>
            </w:pPr>
            <w:r w:rsidRPr="00B350A0">
              <w:t>From the Main menu s</w:t>
            </w:r>
            <w:r w:rsidR="00081BC8" w:rsidRPr="00B350A0">
              <w:t xml:space="preserve">elect </w:t>
            </w:r>
            <w:r w:rsidR="00081BC8" w:rsidRPr="00B350A0">
              <w:rPr>
                <w:rStyle w:val="GUIWord"/>
                <w:u w:val="single"/>
              </w:rPr>
              <w:t>Data Maintenance</w:t>
            </w:r>
            <w:r w:rsidR="00081BC8" w:rsidRPr="00B350A0">
              <w:t xml:space="preserve"> and </w:t>
            </w:r>
            <w:r w:rsidR="00081BC8" w:rsidRPr="00B350A0">
              <w:rPr>
                <w:rStyle w:val="GUIWord"/>
                <w:u w:val="single"/>
              </w:rPr>
              <w:t>Instrumentation Admin.</w:t>
            </w:r>
            <w:r w:rsidR="00081BC8" w:rsidRPr="00B350A0">
              <w:t>.</w:t>
            </w:r>
          </w:p>
          <w:p w14:paraId="39B713DB" w14:textId="77777777" w:rsidR="00081BC8" w:rsidRPr="00B350A0" w:rsidRDefault="00081BC8" w:rsidP="004A51AA">
            <w:pPr>
              <w:pStyle w:val="Bullet"/>
            </w:pPr>
            <w:r w:rsidRPr="00B350A0">
              <w:t xml:space="preserve">Click in the </w:t>
            </w:r>
            <w:r w:rsidRPr="00B350A0">
              <w:rPr>
                <w:rStyle w:val="GUIWord"/>
                <w:u w:val="single"/>
              </w:rPr>
              <w:t>Instrument Data</w:t>
            </w:r>
            <w:r w:rsidRPr="00B350A0">
              <w:t xml:space="preserve"> tab.</w:t>
            </w:r>
          </w:p>
        </w:tc>
      </w:tr>
    </w:tbl>
    <w:p w14:paraId="673397BC" w14:textId="19A7BBA5" w:rsidR="00081BC8" w:rsidRPr="00BB754C" w:rsidRDefault="007E778A" w:rsidP="00081BC8">
      <w:pPr>
        <w:pStyle w:val="Figure"/>
        <w:rPr>
          <w:lang w:val="en-AU"/>
        </w:rPr>
      </w:pPr>
      <w:r w:rsidRPr="00BB754C">
        <w:rPr>
          <w:lang w:val="en-GB" w:eastAsia="en-GB"/>
        </w:rPr>
        <mc:AlternateContent>
          <mc:Choice Requires="wpg">
            <w:drawing>
              <wp:inline distT="0" distB="0" distL="0" distR="0" wp14:anchorId="56B91CB5" wp14:editId="538E6AE5">
                <wp:extent cx="5483860" cy="3034665"/>
                <wp:effectExtent l="0" t="0" r="2540" b="635"/>
                <wp:docPr id="92" name="Canvas 2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3860" cy="3034665"/>
                          <a:chOff x="0" y="0"/>
                          <a:chExt cx="54838" cy="30346"/>
                        </a:xfrm>
                      </wpg:grpSpPr>
                      <wps:wsp>
                        <wps:cNvPr id="93" name="AutoShape 565"/>
                        <wps:cNvSpPr>
                          <a:spLocks noChangeAspect="1" noChangeArrowheads="1"/>
                        </wps:cNvSpPr>
                        <wps:spPr bwMode="auto">
                          <a:xfrm>
                            <a:off x="0" y="0"/>
                            <a:ext cx="54838" cy="303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96" name="Picture 347"/>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6897" y="0"/>
                            <a:ext cx="47941" cy="30346"/>
                          </a:xfrm>
                          <a:prstGeom prst="rect">
                            <a:avLst/>
                          </a:prstGeom>
                          <a:noFill/>
                          <a:extLst>
                            <a:ext uri="{909E8E84-426E-40DD-AFC4-6F175D3DCCD1}">
                              <a14:hiddenFill xmlns:a14="http://schemas.microsoft.com/office/drawing/2010/main">
                                <a:solidFill>
                                  <a:srgbClr val="FFFFFF"/>
                                </a:solidFill>
                              </a14:hiddenFill>
                            </a:ext>
                          </a:extLst>
                        </pic:spPr>
                      </pic:pic>
                      <wps:wsp>
                        <wps:cNvPr id="101" name="AutoShape 218"/>
                        <wps:cNvSpPr>
                          <a:spLocks noChangeArrowheads="1"/>
                        </wps:cNvSpPr>
                        <wps:spPr bwMode="auto">
                          <a:xfrm>
                            <a:off x="0" y="7846"/>
                            <a:ext cx="5948" cy="3135"/>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21040B4" w14:textId="77777777" w:rsidR="00DD2757" w:rsidRPr="00170A8D" w:rsidRDefault="00DD2757" w:rsidP="00081BC8">
                              <w:pPr>
                                <w:rPr>
                                  <w:sz w:val="14"/>
                                  <w:lang w:val="en-US"/>
                                </w:rPr>
                              </w:pPr>
                              <w:r w:rsidRPr="00170A8D">
                                <w:rPr>
                                  <w:sz w:val="14"/>
                                  <w:lang w:val="en-US"/>
                                </w:rPr>
                                <w:t>Instrument Selector</w:t>
                              </w:r>
                            </w:p>
                          </w:txbxContent>
                        </wps:txbx>
                        <wps:bodyPr rot="0" vert="horz" wrap="square" lIns="18000" tIns="18000" rIns="18000" bIns="18000" anchor="ctr" anchorCtr="0" upright="1">
                          <a:noAutofit/>
                        </wps:bodyPr>
                      </wps:wsp>
                      <wps:wsp>
                        <wps:cNvPr id="111" name="Freeform 220"/>
                        <wps:cNvSpPr>
                          <a:spLocks/>
                        </wps:cNvSpPr>
                        <wps:spPr bwMode="auto">
                          <a:xfrm>
                            <a:off x="4851" y="10981"/>
                            <a:ext cx="4314" cy="2575"/>
                          </a:xfrm>
                          <a:custGeom>
                            <a:avLst/>
                            <a:gdLst>
                              <a:gd name="T0" fmla="*/ 0 w 365"/>
                              <a:gd name="T1" fmla="*/ 0 h 365"/>
                              <a:gd name="T2" fmla="*/ 5099763 w 365"/>
                              <a:gd name="T3" fmla="*/ 1816095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6" name="AutoShape 348"/>
                        <wps:cNvSpPr>
                          <a:spLocks noChangeArrowheads="1"/>
                        </wps:cNvSpPr>
                        <wps:spPr bwMode="auto">
                          <a:xfrm>
                            <a:off x="2326" y="21014"/>
                            <a:ext cx="11682" cy="4283"/>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0E40C2DC" w14:textId="77777777" w:rsidR="00DD2757" w:rsidRPr="00170A8D" w:rsidRDefault="00DD2757" w:rsidP="00081BC8">
                              <w:pPr>
                                <w:rPr>
                                  <w:sz w:val="14"/>
                                  <w:lang w:val="en-US"/>
                                </w:rPr>
                              </w:pPr>
                              <w:r>
                                <w:rPr>
                                  <w:sz w:val="14"/>
                                  <w:lang w:val="en-US"/>
                                </w:rPr>
                                <w:t>Calibration information and graphs will be shown here</w:t>
                              </w:r>
                            </w:p>
                          </w:txbxContent>
                        </wps:txbx>
                        <wps:bodyPr rot="0" vert="horz" wrap="square" lIns="18000" tIns="18000" rIns="18000" bIns="18000" anchor="ctr" anchorCtr="0" upright="1">
                          <a:noAutofit/>
                        </wps:bodyPr>
                      </wps:wsp>
                      <wps:wsp>
                        <wps:cNvPr id="130" name="Freeform 349"/>
                        <wps:cNvSpPr>
                          <a:spLocks/>
                        </wps:cNvSpPr>
                        <wps:spPr bwMode="auto">
                          <a:xfrm>
                            <a:off x="14008" y="23193"/>
                            <a:ext cx="13374" cy="445"/>
                          </a:xfrm>
                          <a:custGeom>
                            <a:avLst/>
                            <a:gdLst>
                              <a:gd name="T0" fmla="*/ 0 w 365"/>
                              <a:gd name="T1" fmla="*/ 0 h 365"/>
                              <a:gd name="T2" fmla="*/ 49001823 w 365"/>
                              <a:gd name="T3" fmla="*/ 54320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mv="urn:schemas-microsoft-com:mac:vml" xmlns:mo="http://schemas.microsoft.com/office/mac/office/2008/main">
            <w:pict>
              <v:group w14:anchorId="56B91CB5" id="Canvas 216" o:spid="_x0000_s1145" style="width:431.8pt;height:238.95pt;mso-position-horizontal-relative:char;mso-position-vertical-relative:line" coordsize="54838,3034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">
                <v:rect id="AutoShape 565" o:spid="_x0000_s1146" style="position:absolute;width:54838;height:303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DWoyxAAA&#10;ANsAAAAPAAAAZHJzL2Rvd25yZXYueG1sRI9Ba8JAFITvBf/D8gQvohstFE1dRQQxSEGM1vMj+5qE&#10;Zt/G7Jqk/75bEHocZuYbZrXpTSVaalxpWcFsGoEgzqwuOVdwvewnCxDOI2usLJOCH3KwWQ9eVhhr&#10;2/GZ2tTnIkDYxaig8L6OpXRZQQbd1NbEwfuyjUEfZJNL3WAX4KaS8yh6kwZLDgsF1rQrKPtOH0ZB&#10;l53a2+XjIE/jW2L5ntx36edRqdGw376D8NT7//CznWgFy1f4+xJ+gFz/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kg1qMsQAAADbAAAADwAAAAAAAAAAAAAAAACXAgAAZHJzL2Rv&#10;d25yZXYueG1sUEsFBgAAAAAEAAQA9QAAAIgDAAAAAA==&#10;" filled="f" stroked="f">
                  <o:lock v:ext="edit" aspectratio="t"/>
                </v:rect>
                <v:shape id="Picture 347" o:spid="_x0000_s1147" type="#_x0000_t75" style="position:absolute;left:6897;width:47941;height:3034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8s&#10;VXDFAAAA2wAAAA8AAABkcnMvZG93bnJldi54bWxEj0FrwkAUhO+F/oflFbyUutFDSKOrtEVBlAga&#10;BY+P7DMJzb4N2VXjv3eFQo/DzHzDTOe9acSVOldbVjAaRiCIC6trLhUc8uVHAsJ5ZI2NZVJwJwfz&#10;2evLFFNtb7yj696XIkDYpaig8r5NpXRFRQbd0LbEwTvbzqAPsiul7vAW4KaR4yiKpcGaw0KFLf1U&#10;VPzuL0bB8vu0TtpNlmd9sT0u4uT0nmcrpQZv/dcEhKfe/4f/2iut4DOG55fwA+Ts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PLFVwxQAAANsAAAAPAAAAAAAAAAAAAAAAAJwC&#10;AABkcnMvZG93bnJldi54bWxQSwUGAAAAAAQABAD3AAAAjgMAAAAA&#10;">
                  <v:imagedata r:id="rId142" o:title=""/>
                </v:shape>
                <v:roundrect id="AutoShape 218" o:spid="_x0000_s1148" style="position:absolute;top:7846;width:5948;height:313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Q7RVwgAA&#10;ANwAAAAPAAAAZHJzL2Rvd25yZXYueG1sRE/fa8IwEH4X9j+EG+xNUx2IdEbZhIEwRe3E57M527Lm&#10;UpOs1v/eCIJv9/H9vOm8M7VoyfnKsoLhIAFBnFtdcaFg//vdn4DwAVljbZkUXMnDfPbSm2Kq7YV3&#10;1GahEDGEfYoKyhCaVEqfl2TQD2xDHLmTdQZDhK6Q2uElhptajpJkLA1WHBtKbGhRUv6X/RsF1f7r&#10;cFp37vizOK827Xm82dJ7q9Tba/f5ASJQF57ih3up4/xkCPdn4gVydg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BDtFXCAAAA3AAAAA8AAAAAAAAAAAAAAAAAlwIAAGRycy9kb3du&#10;cmV2LnhtbFBLBQYAAAAABAAEAPUAAACGAwAAAAA=&#10;" fillcolor="#dbe5f1 [660]" strokecolor="#0070c0">
                  <v:textbox inset=".5mm,.5mm,.5mm,.5mm">
                    <w:txbxContent>
                      <w:p w14:paraId="521040B4" w14:textId="77777777" w:rsidR="00DD2757" w:rsidRPr="00170A8D" w:rsidRDefault="00DD2757" w:rsidP="00081BC8">
                        <w:pPr>
                          <w:rPr>
                            <w:sz w:val="14"/>
                            <w:lang w:val="en-US"/>
                          </w:rPr>
                        </w:pPr>
                        <w:r w:rsidRPr="00170A8D">
                          <w:rPr>
                            <w:sz w:val="14"/>
                            <w:lang w:val="en-US"/>
                          </w:rPr>
                          <w:t>Instrument Selector</w:t>
                        </w:r>
                      </w:p>
                    </w:txbxContent>
                  </v:textbox>
                </v:roundrect>
                <v:shape id="Freeform 220" o:spid="_x0000_s1149" style="position:absolute;left:4851;top:10981;width:4314;height:2575;visibility:visible;mso-wrap-style:square;v-text-anchor:top" coordsize="365,3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mOUwwAAA&#10;ANwAAAAPAAAAZHJzL2Rvd25yZXYueG1sRE9Li8IwEL4L/ocwC95sWhVZukZZlIW9iY+Dx9lmtqk2&#10;k9LEWv+9EQRv8/E9Z7HqbS06an3lWEGWpCCIC6crLhUcDz/jTxA+IGusHZOCO3lYLYeDBeba3XhH&#10;3T6UIoawz1GBCaHJpfSFIYs+cQ1x5P5dazFE2JZSt3iL4baWkzSdS4sVxwaDDa0NFZf91SrQ55mv&#10;OjszG7b13/S03hYNb5UaffTfXyAC9eEtfrl/dZyfZfB8Jl4glw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amOUwwAAAANwAAAAPAAAAAAAAAAAAAAAAAJcCAABkcnMvZG93bnJl&#10;di54bWxQSwUGAAAAAAQABAD1AAAAhAMAAAAA&#10;" path="m0,0c129,129,259,259,365,365e" filled="f" strokecolor="#0070c0" strokeweight="1pt">
                  <v:stroke endarrow="open"/>
                  <v:path arrowok="t" o:connecttype="custom" o:connectlocs="0,0;60275007,12812177" o:connectangles="0,0"/>
                </v:shape>
                <v:roundrect id="AutoShape 348" o:spid="_x0000_s1150" style="position:absolute;left:2326;top:21014;width:11682;height:428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H3BBwwAA&#10;ANwAAAAPAAAAZHJzL2Rvd25yZXYueG1sRE/bagIxEH0X+g9hCn3TbC0ssjUrVigU2mK14vO4mb3g&#10;ZrIm6br+vSkIvs3hXGe+GEwrenK+sazgeZKAIC6sbrhSsPt9H89A+ICssbVMCi7kYZE/jOaYaXvm&#10;DfXbUIkYwj5DBXUIXSalL2oy6Ce2I45caZ3BEKGrpHZ4juGmldMkSaXBhmNDjR2taiqO2z+joNm9&#10;7cvvwR0+V6evdX9K1z/00iv19DgsX0EEGsJdfHN/6Dh/msL/M/ECmV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kH3BBwwAAANwAAAAPAAAAAAAAAAAAAAAAAJcCAABkcnMvZG93&#10;bnJldi54bWxQSwUGAAAAAAQABAD1AAAAhwMAAAAA&#10;" fillcolor="#dbe5f1 [660]" strokecolor="#0070c0">
                  <v:textbox inset=".5mm,.5mm,.5mm,.5mm">
                    <w:txbxContent>
                      <w:p w14:paraId="0E40C2DC" w14:textId="77777777" w:rsidR="00DD2757" w:rsidRPr="00170A8D" w:rsidRDefault="00DD2757" w:rsidP="00081BC8">
                        <w:pPr>
                          <w:rPr>
                            <w:sz w:val="14"/>
                            <w:lang w:val="en-US"/>
                          </w:rPr>
                        </w:pPr>
                        <w:r>
                          <w:rPr>
                            <w:sz w:val="14"/>
                            <w:lang w:val="en-US"/>
                          </w:rPr>
                          <w:t>Calibration information and graphs will be shown here</w:t>
                        </w:r>
                      </w:p>
                    </w:txbxContent>
                  </v:textbox>
                </v:roundrect>
                <v:shape id="Freeform 349" o:spid="_x0000_s1151" style="position:absolute;left:14008;top:23193;width:13374;height:445;visibility:visible;mso-wrap-style:square;v-text-anchor:top" coordsize="365,3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RzLxAAA&#10;ANwAAAAPAAAAZHJzL2Rvd25yZXYueG1sRI9Bb8IwDIXvSPsPkSftRtMNhKZCqKZOk3ZDAw47msY0&#10;ZY1TNVnp/v18QOJm6z2/93lTTr5TIw2xDWzgOctBEdfBttwYOB4+5q+gYkK22AUmA38Uodw+zDZY&#10;2HDlLxr3qVESwrFAAy6lvtA61o48xiz0xKKdw+AxyTo02g54lXDf6Zc8X2mPLUuDw54qR/XP/tcb&#10;sJdlbEe/dO/su9Piu9rVPe+MeXqc3tagEk3pbr5df1rBXwi+PCMT6O0/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fmEcy8QAAADcAAAADwAAAAAAAAAAAAAAAACXAgAAZHJzL2Rv&#10;d25yZXYueG1sUEsFBgAAAAAEAAQA9QAAAIgDAAAAAA==&#10;" path="m0,0c129,129,259,259,365,365e" filled="f" strokecolor="#0070c0" strokeweight="1pt">
                  <v:stroke endarrow="open"/>
                  <v:path arrowok="t" o:connecttype="custom" o:connectlocs="0,0;1795480495,66226" o:connectangles="0,0"/>
                </v:shape>
                <w10:anchorlock/>
              </v:group>
            </w:pict>
          </mc:Fallback>
        </mc:AlternateContent>
      </w:r>
    </w:p>
    <w:p w14:paraId="5B54B9C9" w14:textId="20BCAE52" w:rsidR="00081BC8" w:rsidRPr="00DA48C2" w:rsidRDefault="00980823"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72</w:t>
      </w:r>
      <w:r w:rsidR="00397B59" w:rsidRPr="00DA48C2">
        <w:fldChar w:fldCharType="end"/>
      </w:r>
      <w:r w:rsidR="00081BC8" w:rsidRPr="00DA48C2">
        <w:t>: Instrument Data Editor</w:t>
      </w:r>
    </w:p>
    <w:p w14:paraId="5C6832BA" w14:textId="77777777" w:rsidR="00081BC8" w:rsidRDefault="00081BC8" w:rsidP="00081BC8">
      <w:pPr>
        <w:pStyle w:val="Figure"/>
        <w:rPr>
          <w:lang w:val="en-GB"/>
        </w:rPr>
      </w:pPr>
      <w:r w:rsidRPr="007E778A">
        <w:rPr>
          <w:lang w:val="en-GB"/>
        </w:rPr>
        <w:t>The various parts of this dialog and their operation are explained in the following table.</w:t>
      </w:r>
    </w:p>
    <w:p w14:paraId="24A37E15" w14:textId="77777777" w:rsidR="007E778A" w:rsidRPr="007E778A" w:rsidRDefault="007E778A" w:rsidP="00081BC8">
      <w:pPr>
        <w:pStyle w:val="Figure"/>
        <w:rPr>
          <w:lang w:val="en-GB"/>
        </w:rPr>
      </w:pPr>
    </w:p>
    <w:tbl>
      <w:tblPr>
        <w:tblStyle w:val="TableGrid"/>
        <w:tblW w:w="0" w:type="auto"/>
        <w:tblInd w:w="817" w:type="dxa"/>
        <w:tblLook w:val="04A0" w:firstRow="1" w:lastRow="0" w:firstColumn="1" w:lastColumn="0" w:noHBand="0" w:noVBand="1"/>
      </w:tblPr>
      <w:tblGrid>
        <w:gridCol w:w="1701"/>
        <w:gridCol w:w="6724"/>
      </w:tblGrid>
      <w:tr w:rsidR="00E914EB" w:rsidRPr="007E778A" w14:paraId="7ABE5E13" w14:textId="77777777" w:rsidTr="00E914EB">
        <w:tc>
          <w:tcPr>
            <w:tcW w:w="1701" w:type="dxa"/>
          </w:tcPr>
          <w:p w14:paraId="246EFA31" w14:textId="77777777" w:rsidR="00E914EB" w:rsidRPr="00BB754C" w:rsidRDefault="00E914EB" w:rsidP="007E778A">
            <w:pPr>
              <w:rPr>
                <w:rStyle w:val="GUIWord"/>
              </w:rPr>
            </w:pPr>
            <w:r w:rsidRPr="00BB754C">
              <w:rPr>
                <w:rStyle w:val="GUIWord"/>
              </w:rPr>
              <w:t xml:space="preserve">Instrument Selector   </w:t>
            </w:r>
          </w:p>
        </w:tc>
        <w:tc>
          <w:tcPr>
            <w:tcW w:w="6724" w:type="dxa"/>
          </w:tcPr>
          <w:p w14:paraId="5080DD80" w14:textId="77777777" w:rsidR="00E914EB" w:rsidRPr="007E778A" w:rsidRDefault="00E914EB" w:rsidP="007E778A">
            <w:pPr>
              <w:rPr>
                <w:sz w:val="22"/>
                <w:szCs w:val="22"/>
              </w:rPr>
            </w:pPr>
            <w:r w:rsidRPr="007E778A">
              <w:rPr>
                <w:sz w:val="22"/>
                <w:szCs w:val="22"/>
              </w:rPr>
              <w:t>This dropdown list includes all Instruments in the SPECCHIO Instrument Table. Use this to select which Instrument you wish to view or edit.</w:t>
            </w:r>
          </w:p>
        </w:tc>
      </w:tr>
      <w:tr w:rsidR="00E914EB" w:rsidRPr="007E778A" w14:paraId="3AD30CD8" w14:textId="77777777" w:rsidTr="00E914EB">
        <w:tc>
          <w:tcPr>
            <w:tcW w:w="1701" w:type="dxa"/>
          </w:tcPr>
          <w:p w14:paraId="742BF24A" w14:textId="77777777" w:rsidR="00E914EB" w:rsidRPr="00BB754C" w:rsidRDefault="00E914EB" w:rsidP="007E778A">
            <w:pPr>
              <w:rPr>
                <w:rStyle w:val="GUIWord"/>
              </w:rPr>
            </w:pPr>
            <w:r w:rsidRPr="00BB754C">
              <w:rPr>
                <w:rStyle w:val="GUIWord"/>
              </w:rPr>
              <w:t xml:space="preserve">Instrument Data   </w:t>
            </w:r>
          </w:p>
        </w:tc>
        <w:tc>
          <w:tcPr>
            <w:tcW w:w="6724" w:type="dxa"/>
          </w:tcPr>
          <w:p w14:paraId="54FAF698" w14:textId="77777777" w:rsidR="00E914EB" w:rsidRPr="007E778A" w:rsidRDefault="00E914EB" w:rsidP="007E778A">
            <w:pPr>
              <w:rPr>
                <w:sz w:val="22"/>
                <w:szCs w:val="22"/>
              </w:rPr>
            </w:pPr>
            <w:r w:rsidRPr="007E778A">
              <w:rPr>
                <w:sz w:val="22"/>
                <w:szCs w:val="22"/>
              </w:rPr>
              <w:t>There are two related boxes with this title. One shows the data for the Instrument Selected by the Instrument Selector. You can modify the data displayed in this box. The other has two buttons.</w:t>
            </w:r>
          </w:p>
        </w:tc>
      </w:tr>
      <w:tr w:rsidR="00E914EB" w:rsidRPr="007E778A" w14:paraId="1FC69434" w14:textId="77777777" w:rsidTr="005E4DAB">
        <w:tc>
          <w:tcPr>
            <w:tcW w:w="1701" w:type="dxa"/>
            <w:shd w:val="clear" w:color="auto" w:fill="auto"/>
          </w:tcPr>
          <w:p w14:paraId="4DA09C53" w14:textId="77777777" w:rsidR="00E914EB" w:rsidRPr="00BB754C" w:rsidRDefault="005E4DAB" w:rsidP="007E778A">
            <w:pPr>
              <w:rPr>
                <w:rStyle w:val="GUIWord"/>
              </w:rPr>
            </w:pPr>
            <w:r w:rsidRPr="00BB754C">
              <w:rPr>
                <w:rStyle w:val="GUIWord"/>
              </w:rPr>
              <w:t>Reset</w:t>
            </w:r>
          </w:p>
        </w:tc>
        <w:tc>
          <w:tcPr>
            <w:tcW w:w="6724" w:type="dxa"/>
          </w:tcPr>
          <w:p w14:paraId="2599FE89" w14:textId="77777777" w:rsidR="00E914EB" w:rsidRPr="007E778A" w:rsidRDefault="00E914EB" w:rsidP="007E778A">
            <w:pPr>
              <w:rPr>
                <w:sz w:val="22"/>
                <w:szCs w:val="22"/>
              </w:rPr>
            </w:pPr>
            <w:r w:rsidRPr="007E778A">
              <w:rPr>
                <w:sz w:val="22"/>
                <w:szCs w:val="22"/>
              </w:rPr>
              <w:t>Click this button to reset the display in the Instrument Data box with information re-read from the database.</w:t>
            </w:r>
          </w:p>
        </w:tc>
      </w:tr>
      <w:tr w:rsidR="00E914EB" w:rsidRPr="007E778A" w14:paraId="475F3D21" w14:textId="77777777" w:rsidTr="00E914EB">
        <w:tc>
          <w:tcPr>
            <w:tcW w:w="1701" w:type="dxa"/>
          </w:tcPr>
          <w:p w14:paraId="20305ED7" w14:textId="77777777" w:rsidR="00E914EB" w:rsidRPr="00BB754C" w:rsidRDefault="005E4DAB" w:rsidP="007E778A">
            <w:pPr>
              <w:rPr>
                <w:rStyle w:val="GUIWord"/>
              </w:rPr>
            </w:pPr>
            <w:r w:rsidRPr="00BB754C">
              <w:rPr>
                <w:rStyle w:val="GUIWord"/>
              </w:rPr>
              <w:t>Update</w:t>
            </w:r>
          </w:p>
        </w:tc>
        <w:tc>
          <w:tcPr>
            <w:tcW w:w="6724" w:type="dxa"/>
          </w:tcPr>
          <w:p w14:paraId="7AB330AC" w14:textId="77777777" w:rsidR="00E914EB" w:rsidRPr="007E778A" w:rsidRDefault="00E914EB" w:rsidP="007E778A">
            <w:pPr>
              <w:rPr>
                <w:sz w:val="22"/>
                <w:szCs w:val="22"/>
              </w:rPr>
            </w:pPr>
            <w:r w:rsidRPr="007E778A">
              <w:rPr>
                <w:sz w:val="22"/>
                <w:szCs w:val="22"/>
              </w:rPr>
              <w:t>Click this button to write any updated data entered into the fields in the Instrument Data box back to the database. This button is only active for users with Administration permission.</w:t>
            </w:r>
          </w:p>
        </w:tc>
      </w:tr>
      <w:tr w:rsidR="00E914EB" w:rsidRPr="007E778A" w14:paraId="7ABC285D" w14:textId="77777777" w:rsidTr="00E914EB">
        <w:tc>
          <w:tcPr>
            <w:tcW w:w="1701" w:type="dxa"/>
          </w:tcPr>
          <w:p w14:paraId="2BB90490" w14:textId="77777777" w:rsidR="00E914EB" w:rsidRPr="00BB754C" w:rsidRDefault="00E914EB" w:rsidP="007E778A">
            <w:pPr>
              <w:rPr>
                <w:rStyle w:val="GUIWord"/>
              </w:rPr>
            </w:pPr>
            <w:r w:rsidRPr="00BB754C">
              <w:rPr>
                <w:rStyle w:val="GUIWord"/>
              </w:rPr>
              <w:t xml:space="preserve">Pictures   </w:t>
            </w:r>
          </w:p>
        </w:tc>
        <w:tc>
          <w:tcPr>
            <w:tcW w:w="6724" w:type="dxa"/>
          </w:tcPr>
          <w:p w14:paraId="73F0DF87" w14:textId="77777777" w:rsidR="00E914EB" w:rsidRPr="007E778A" w:rsidRDefault="00E914EB" w:rsidP="007E778A">
            <w:pPr>
              <w:rPr>
                <w:sz w:val="22"/>
                <w:szCs w:val="22"/>
              </w:rPr>
            </w:pPr>
            <w:r w:rsidRPr="007E778A">
              <w:rPr>
                <w:sz w:val="22"/>
                <w:szCs w:val="22"/>
              </w:rPr>
              <w:t>Any picture of the Instrument uploaded to the database is displayed in this box.</w:t>
            </w:r>
          </w:p>
        </w:tc>
      </w:tr>
      <w:tr w:rsidR="00E914EB" w:rsidRPr="007E778A" w14:paraId="39A67963" w14:textId="77777777" w:rsidTr="00E914EB">
        <w:tc>
          <w:tcPr>
            <w:tcW w:w="1701" w:type="dxa"/>
          </w:tcPr>
          <w:p w14:paraId="1F656E66" w14:textId="77777777" w:rsidR="00E914EB" w:rsidRPr="00BB754C" w:rsidRDefault="00E914EB" w:rsidP="007E778A">
            <w:pPr>
              <w:rPr>
                <w:rStyle w:val="GUIWord"/>
              </w:rPr>
            </w:pPr>
            <w:r w:rsidRPr="00BB754C">
              <w:rPr>
                <w:rStyle w:val="GUIWord"/>
              </w:rPr>
              <w:t xml:space="preserve">Calibrations   </w:t>
            </w:r>
          </w:p>
        </w:tc>
        <w:tc>
          <w:tcPr>
            <w:tcW w:w="6724" w:type="dxa"/>
          </w:tcPr>
          <w:p w14:paraId="11490737" w14:textId="77777777" w:rsidR="00E914EB" w:rsidRPr="007E778A" w:rsidRDefault="00E914EB" w:rsidP="007E778A">
            <w:pPr>
              <w:rPr>
                <w:sz w:val="22"/>
                <w:szCs w:val="22"/>
              </w:rPr>
            </w:pPr>
            <w:r w:rsidRPr="007E778A">
              <w:rPr>
                <w:sz w:val="22"/>
                <w:szCs w:val="22"/>
              </w:rPr>
              <w:t>This box shows all Calibrations which have been uploaded for this Instrument.</w:t>
            </w:r>
          </w:p>
        </w:tc>
      </w:tr>
      <w:tr w:rsidR="00E914EB" w:rsidRPr="007E778A" w14:paraId="10DF3993" w14:textId="77777777" w:rsidTr="00E914EB">
        <w:tc>
          <w:tcPr>
            <w:tcW w:w="1701" w:type="dxa"/>
          </w:tcPr>
          <w:p w14:paraId="428B8B7A" w14:textId="77777777" w:rsidR="00E914EB" w:rsidRPr="00BB754C" w:rsidRDefault="005E4DAB" w:rsidP="007E778A">
            <w:pPr>
              <w:rPr>
                <w:rStyle w:val="GUIWord"/>
              </w:rPr>
            </w:pPr>
            <w:r w:rsidRPr="00BB754C">
              <w:rPr>
                <w:rStyle w:val="GUIWord"/>
              </w:rPr>
              <w:t>Insert new instrument</w:t>
            </w:r>
            <w:r w:rsidR="00E914EB" w:rsidRPr="00BB754C">
              <w:rPr>
                <w:rStyle w:val="GUIWord"/>
              </w:rPr>
              <w:t xml:space="preserve">  </w:t>
            </w:r>
          </w:p>
        </w:tc>
        <w:tc>
          <w:tcPr>
            <w:tcW w:w="6724" w:type="dxa"/>
          </w:tcPr>
          <w:p w14:paraId="7E72B037" w14:textId="77777777" w:rsidR="00E914EB" w:rsidRPr="007E778A" w:rsidRDefault="00E914EB" w:rsidP="007E778A">
            <w:pPr>
              <w:rPr>
                <w:sz w:val="22"/>
                <w:szCs w:val="22"/>
              </w:rPr>
            </w:pPr>
            <w:r w:rsidRPr="007E778A">
              <w:rPr>
                <w:sz w:val="22"/>
                <w:szCs w:val="22"/>
              </w:rPr>
              <w:t>Click this button to create a new Instrument in the database. Set the correct details for this new Instrument in the Instrument Data fields, and then click</w:t>
            </w:r>
            <w:r w:rsidR="00E50073" w:rsidRPr="007E778A">
              <w:rPr>
                <w:sz w:val="22"/>
                <w:szCs w:val="22"/>
              </w:rPr>
              <w:t xml:space="preserve"> Update</w:t>
            </w:r>
            <w:r w:rsidRPr="007E778A">
              <w:rPr>
                <w:sz w:val="22"/>
                <w:szCs w:val="22"/>
              </w:rPr>
              <w:t xml:space="preserve"> to write this new data back into the database. This button is only active if you have Administrator permissions.</w:t>
            </w:r>
          </w:p>
        </w:tc>
      </w:tr>
      <w:tr w:rsidR="00E914EB" w:rsidRPr="007E778A" w14:paraId="6A4A1C5B" w14:textId="77777777" w:rsidTr="00B62D7B">
        <w:trPr>
          <w:trHeight w:val="1933"/>
        </w:trPr>
        <w:tc>
          <w:tcPr>
            <w:tcW w:w="1701" w:type="dxa"/>
          </w:tcPr>
          <w:p w14:paraId="5EB07F29" w14:textId="77777777" w:rsidR="00E914EB" w:rsidRPr="00BB754C" w:rsidRDefault="005E4DAB" w:rsidP="007E778A">
            <w:pPr>
              <w:rPr>
                <w:rStyle w:val="GUIWord"/>
              </w:rPr>
            </w:pPr>
            <w:r w:rsidRPr="00BB754C">
              <w:rPr>
                <w:rStyle w:val="GUIWord"/>
              </w:rPr>
              <w:t>Delete instrument</w:t>
            </w:r>
            <w:r w:rsidR="00E914EB" w:rsidRPr="00BB754C">
              <w:rPr>
                <w:rStyle w:val="GUIWord"/>
              </w:rPr>
              <w:t xml:space="preserve">  </w:t>
            </w:r>
          </w:p>
        </w:tc>
        <w:tc>
          <w:tcPr>
            <w:tcW w:w="6724" w:type="dxa"/>
          </w:tcPr>
          <w:p w14:paraId="340B4207" w14:textId="77777777" w:rsidR="00E914EB" w:rsidRPr="007E778A" w:rsidRDefault="00E914EB" w:rsidP="007E778A">
            <w:pPr>
              <w:rPr>
                <w:sz w:val="22"/>
                <w:szCs w:val="22"/>
              </w:rPr>
            </w:pPr>
            <w:r w:rsidRPr="007E778A">
              <w:rPr>
                <w:sz w:val="22"/>
                <w:szCs w:val="22"/>
              </w:rPr>
              <w:t>Click this button to delete the currently displayed Instrument. You must click</w:t>
            </w:r>
            <w:r w:rsidR="00E50073" w:rsidRPr="007E778A">
              <w:rPr>
                <w:sz w:val="22"/>
                <w:szCs w:val="22"/>
              </w:rPr>
              <w:t xml:space="preserve"> OK</w:t>
            </w:r>
            <w:r w:rsidRPr="007E778A">
              <w:rPr>
                <w:sz w:val="22"/>
                <w:szCs w:val="22"/>
              </w:rPr>
              <w:t xml:space="preserve"> in a confirmation dialog box which is displayed before the Instrument is deleted from the database. This button is only active if you have Administrator permissions.</w:t>
            </w:r>
          </w:p>
          <w:p w14:paraId="2EF0E33B" w14:textId="77777777" w:rsidR="00E914EB" w:rsidRPr="007E778A" w:rsidRDefault="00E914EB" w:rsidP="007E778A">
            <w:pPr>
              <w:rPr>
                <w:sz w:val="22"/>
                <w:szCs w:val="22"/>
              </w:rPr>
            </w:pPr>
            <w:r w:rsidRPr="007E778A">
              <w:rPr>
                <w:sz w:val="22"/>
                <w:szCs w:val="22"/>
              </w:rPr>
              <w:t xml:space="preserve">An Instrument cannot be deleted while still referenced by one or more Spectra in the database. </w:t>
            </w:r>
          </w:p>
        </w:tc>
      </w:tr>
    </w:tbl>
    <w:p w14:paraId="382ECBAA" w14:textId="77777777" w:rsidR="00081BC8" w:rsidRPr="00B350A0" w:rsidRDefault="00081BC8" w:rsidP="004A51AA">
      <w:pPr>
        <w:pStyle w:val="Body"/>
      </w:pPr>
      <w:r w:rsidRPr="00B350A0">
        <w:t>Each Instrument can have one or more pictures loaded. JPEG images are supported on all platforms. On some computer systems, GIF, PNG and TIFF may also be supported. It is recommended not to load large images to avoid lengthy upload times. Images should generally be re-sampled to be about 400 to 500 pixels high or wide.</w:t>
      </w:r>
    </w:p>
    <w:p w14:paraId="76481537" w14:textId="77777777" w:rsidR="00081BC8" w:rsidRPr="00B350A0" w:rsidRDefault="00081BC8" w:rsidP="004A51AA">
      <w:pPr>
        <w:pStyle w:val="ProcessHeading"/>
      </w:pPr>
      <w:r w:rsidRPr="00B350A0">
        <w:t xml:space="preserve">To add a picture to the currently </w:t>
      </w:r>
      <w:r w:rsidR="00493FA5" w:rsidRPr="00B350A0">
        <w:t>displayed Instrument definition:</w:t>
      </w:r>
    </w:p>
    <w:tbl>
      <w:tblPr>
        <w:tblStyle w:val="Instructions"/>
        <w:tblW w:w="0" w:type="auto"/>
        <w:tblLook w:val="04A0" w:firstRow="1" w:lastRow="0" w:firstColumn="1" w:lastColumn="0" w:noHBand="0" w:noVBand="1"/>
      </w:tblPr>
      <w:tblGrid>
        <w:gridCol w:w="8533"/>
      </w:tblGrid>
      <w:tr w:rsidR="00081BC8" w:rsidRPr="00B350A0" w14:paraId="37ED461D"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662E4BA" w14:textId="77777777" w:rsidR="00081BC8" w:rsidRPr="00B350A0" w:rsidRDefault="00081BC8" w:rsidP="004A51AA">
            <w:pPr>
              <w:pStyle w:val="Bullet"/>
            </w:pPr>
            <w:r w:rsidRPr="00B350A0">
              <w:t xml:space="preserve">Right click anywhere within the </w:t>
            </w:r>
            <w:r w:rsidRPr="00B350A0">
              <w:rPr>
                <w:rStyle w:val="GUIWord"/>
                <w:u w:val="single"/>
              </w:rPr>
              <w:t>Pictures</w:t>
            </w:r>
            <w:r w:rsidRPr="00B350A0">
              <w:t xml:space="preserve"> box. A menu will be displayed.</w:t>
            </w:r>
          </w:p>
          <w:p w14:paraId="5AED9640" w14:textId="77777777" w:rsidR="00081BC8" w:rsidRPr="00B350A0" w:rsidRDefault="00081BC8" w:rsidP="004A51AA">
            <w:pPr>
              <w:pStyle w:val="Bullet"/>
            </w:pPr>
            <w:r w:rsidRPr="00B350A0">
              <w:t xml:space="preserve">Click </w:t>
            </w:r>
            <w:r w:rsidRPr="00B350A0">
              <w:rPr>
                <w:rStyle w:val="GUIWord"/>
                <w:u w:val="single"/>
              </w:rPr>
              <w:t>Add picture</w:t>
            </w:r>
            <w:r w:rsidRPr="00B350A0">
              <w:t xml:space="preserve"> from this menu. A file selection dialog box is displayed.</w:t>
            </w:r>
          </w:p>
          <w:p w14:paraId="67A9F78E" w14:textId="77777777" w:rsidR="00081BC8" w:rsidRPr="00B350A0" w:rsidRDefault="00081BC8" w:rsidP="004A51AA">
            <w:pPr>
              <w:pStyle w:val="Bullet"/>
            </w:pPr>
            <w:r w:rsidRPr="00B350A0">
              <w:t xml:space="preserve">Select the image file you wish to upload. The image will appear in the </w:t>
            </w:r>
            <w:r w:rsidRPr="00B350A0">
              <w:rPr>
                <w:rStyle w:val="GUIWord"/>
                <w:u w:val="single"/>
              </w:rPr>
              <w:t>Pictures</w:t>
            </w:r>
            <w:r w:rsidRPr="00B350A0">
              <w:t xml:space="preserve"> box with a space for a caption below it.</w:t>
            </w:r>
          </w:p>
          <w:p w14:paraId="7E8AE869" w14:textId="77777777" w:rsidR="00081BC8" w:rsidRPr="00B350A0" w:rsidRDefault="00081BC8" w:rsidP="004A51AA">
            <w:pPr>
              <w:pStyle w:val="Bullet"/>
            </w:pPr>
            <w:r w:rsidRPr="00B350A0">
              <w:t>Click within the caption entry control and type in your required image caption.</w:t>
            </w:r>
          </w:p>
          <w:p w14:paraId="3202FE94" w14:textId="77777777" w:rsidR="00081BC8" w:rsidRPr="00B350A0" w:rsidRDefault="00E76F83" w:rsidP="004A51AA">
            <w:pPr>
              <w:pStyle w:val="Bullet"/>
            </w:pPr>
            <w:r w:rsidRPr="00B350A0">
              <w:t xml:space="preserve">Click the </w:t>
            </w:r>
            <w:r w:rsidRPr="00FB04A5">
              <w:rPr>
                <w:rStyle w:val="ActionButton"/>
                <w:u w:val="single"/>
              </w:rPr>
              <w:t>Update</w:t>
            </w:r>
            <w:r w:rsidR="00081BC8" w:rsidRPr="00B350A0">
              <w:t xml:space="preserve"> button to load the image and caption to the database. (Larger images may take a short while to upload.)</w:t>
            </w:r>
          </w:p>
        </w:tc>
      </w:tr>
    </w:tbl>
    <w:p w14:paraId="24A791EA" w14:textId="77777777" w:rsidR="00081BC8" w:rsidRPr="00B350A0" w:rsidRDefault="00081BC8" w:rsidP="004A51AA">
      <w:pPr>
        <w:pStyle w:val="Note"/>
      </w:pPr>
      <w:r w:rsidRPr="00B350A0">
        <w:t>Note</w:t>
      </w:r>
      <w:r w:rsidRPr="00B350A0">
        <w:tab/>
        <w:t>If you decide against uploading your new selected image, click the</w:t>
      </w:r>
      <w:r w:rsidR="00E76F83" w:rsidRPr="00B350A0">
        <w:t xml:space="preserve"> </w:t>
      </w:r>
      <w:r w:rsidR="00E76F83" w:rsidRPr="00FB04A5">
        <w:rPr>
          <w:rStyle w:val="ActionButton"/>
          <w:u w:val="single"/>
        </w:rPr>
        <w:t>Reset</w:t>
      </w:r>
      <w:r w:rsidRPr="00B350A0">
        <w:t xml:space="preserve"> button. Do not right click and select </w:t>
      </w:r>
      <w:r w:rsidRPr="00B350A0">
        <w:rPr>
          <w:rStyle w:val="GUIWord"/>
          <w:u w:val="single"/>
        </w:rPr>
        <w:t>Remove Image</w:t>
      </w:r>
      <w:r w:rsidRPr="00B350A0">
        <w:t>. This may not yield the desired result when</w:t>
      </w:r>
      <w:r w:rsidR="00E76F83" w:rsidRPr="00B350A0">
        <w:rPr>
          <w:b/>
        </w:rPr>
        <w:t xml:space="preserve"> </w:t>
      </w:r>
      <w:r w:rsidR="00E76F83" w:rsidRPr="00FB04A5">
        <w:rPr>
          <w:rStyle w:val="ActionButton"/>
          <w:u w:val="single"/>
        </w:rPr>
        <w:t>Update</w:t>
      </w:r>
      <w:r w:rsidR="00E76F83" w:rsidRPr="00B350A0">
        <w:t xml:space="preserve"> </w:t>
      </w:r>
      <w:r w:rsidRPr="00B350A0">
        <w:t>is clicked.</w:t>
      </w:r>
    </w:p>
    <w:p w14:paraId="4B958D82" w14:textId="77777777" w:rsidR="00081BC8" w:rsidRPr="00B350A0" w:rsidRDefault="00081BC8" w:rsidP="004A51AA">
      <w:pPr>
        <w:pStyle w:val="ProcessHeading"/>
      </w:pPr>
      <w:r w:rsidRPr="00B350A0">
        <w:t xml:space="preserve">To remove a picture from the currently </w:t>
      </w:r>
      <w:r w:rsidR="00493FA5" w:rsidRPr="00B350A0">
        <w:t>displayed Instrument definition:</w:t>
      </w:r>
    </w:p>
    <w:tbl>
      <w:tblPr>
        <w:tblStyle w:val="Instructions"/>
        <w:tblW w:w="0" w:type="auto"/>
        <w:tblLook w:val="04A0" w:firstRow="1" w:lastRow="0" w:firstColumn="1" w:lastColumn="0" w:noHBand="0" w:noVBand="1"/>
      </w:tblPr>
      <w:tblGrid>
        <w:gridCol w:w="8533"/>
      </w:tblGrid>
      <w:tr w:rsidR="00081BC8" w:rsidRPr="00B350A0" w14:paraId="32797CF0"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362835A" w14:textId="77777777" w:rsidR="00081BC8" w:rsidRPr="00B350A0" w:rsidRDefault="00081BC8" w:rsidP="004A51AA">
            <w:pPr>
              <w:pStyle w:val="Bullet"/>
            </w:pPr>
            <w:r w:rsidRPr="00B350A0">
              <w:t>Right click on the image you wish to remove. A menu will be displayed.</w:t>
            </w:r>
          </w:p>
          <w:p w14:paraId="3555E658" w14:textId="77777777" w:rsidR="00081BC8" w:rsidRPr="00B350A0" w:rsidRDefault="00081BC8" w:rsidP="004A51AA">
            <w:pPr>
              <w:pStyle w:val="Bullet"/>
            </w:pPr>
            <w:r w:rsidRPr="00B350A0">
              <w:t xml:space="preserve">Click </w:t>
            </w:r>
            <w:r w:rsidRPr="00B350A0">
              <w:rPr>
                <w:rStyle w:val="GUIWord"/>
                <w:u w:val="single"/>
              </w:rPr>
              <w:t>Remove picture</w:t>
            </w:r>
            <w:r w:rsidRPr="00B350A0">
              <w:t xml:space="preserve"> from this menu. The picture and its caption will disappear from the </w:t>
            </w:r>
            <w:r w:rsidRPr="00B350A0">
              <w:rPr>
                <w:rStyle w:val="GUIWord"/>
                <w:u w:val="single"/>
              </w:rPr>
              <w:t>Pictures</w:t>
            </w:r>
            <w:r w:rsidRPr="00B350A0">
              <w:t xml:space="preserve"> box.</w:t>
            </w:r>
          </w:p>
          <w:p w14:paraId="3B727EDB" w14:textId="77777777" w:rsidR="00081BC8" w:rsidRPr="00B350A0" w:rsidRDefault="00081BC8" w:rsidP="004A51AA">
            <w:pPr>
              <w:pStyle w:val="Bullet"/>
            </w:pPr>
            <w:r w:rsidRPr="00B350A0">
              <w:t>Click</w:t>
            </w:r>
            <w:r w:rsidR="00E76F83" w:rsidRPr="00B350A0">
              <w:t xml:space="preserve"> </w:t>
            </w:r>
            <w:r w:rsidR="00E76F83" w:rsidRPr="00977B06">
              <w:t>Update</w:t>
            </w:r>
            <w:r w:rsidRPr="00B350A0">
              <w:t xml:space="preserve"> to write this change to the database.</w:t>
            </w:r>
          </w:p>
        </w:tc>
      </w:tr>
    </w:tbl>
    <w:p w14:paraId="79BAD3CF" w14:textId="77777777" w:rsidR="00081BC8" w:rsidRPr="00A8518D" w:rsidRDefault="00081BC8" w:rsidP="00081BC8">
      <w:pPr>
        <w:pStyle w:val="Heading3"/>
      </w:pPr>
      <w:bookmarkStart w:id="575" w:name="_Ref357602394"/>
      <w:bookmarkStart w:id="576" w:name="_Ref357602397"/>
      <w:bookmarkStart w:id="577" w:name="_Ref357602656"/>
      <w:bookmarkStart w:id="578" w:name="_Ref357602658"/>
      <w:bookmarkStart w:id="579" w:name="_Toc398023982"/>
      <w:bookmarkStart w:id="580" w:name="_Toc506895604"/>
      <w:r w:rsidRPr="00A8518D">
        <w:t>Instrument Calibrations</w:t>
      </w:r>
      <w:bookmarkEnd w:id="575"/>
      <w:bookmarkEnd w:id="576"/>
      <w:bookmarkEnd w:id="577"/>
      <w:bookmarkEnd w:id="578"/>
      <w:bookmarkEnd w:id="579"/>
      <w:bookmarkEnd w:id="580"/>
    </w:p>
    <w:p w14:paraId="0F5C9720" w14:textId="77777777" w:rsidR="00060593" w:rsidRPr="00B350A0" w:rsidRDefault="00060593" w:rsidP="004A51AA">
      <w:pPr>
        <w:pStyle w:val="Note"/>
      </w:pPr>
      <w:r w:rsidRPr="00B350A0">
        <w:t>Note</w:t>
      </w:r>
      <w:r w:rsidRPr="00B350A0">
        <w:tab/>
        <w:t>SPECCHIO versions 3.1 and higher automatically insert wavelength calibration data upon spectral file loading. The manual handling of instrument calibrations as described here is essentially no longer required.</w:t>
      </w:r>
    </w:p>
    <w:p w14:paraId="6E1E61E4" w14:textId="77777777" w:rsidR="00081BC8" w:rsidRPr="00B350A0" w:rsidRDefault="00081BC8" w:rsidP="004A51AA">
      <w:pPr>
        <w:pStyle w:val="Body"/>
      </w:pPr>
      <w:r w:rsidRPr="00B350A0">
        <w:t>Each Instrument has an optional Calibration History with one or more Calibrations. When Spectra from an Instrument are processed, the Instrument’s Calibration History is searched for the most recent Calibration at the time each Spectrum was acquired. If there is no Calibration History, or the acquisition time precedes the date of the first Calibration, the Instrument’s Sensor definition is used instead.</w:t>
      </w:r>
    </w:p>
    <w:p w14:paraId="1E9E5BAB" w14:textId="77777777" w:rsidR="00081BC8" w:rsidRPr="00B350A0" w:rsidRDefault="00081BC8" w:rsidP="004A51AA">
      <w:pPr>
        <w:pStyle w:val="Body"/>
      </w:pPr>
      <w:r w:rsidRPr="00B350A0">
        <w:t>For each Calibration, the following information can be stored.</w:t>
      </w:r>
    </w:p>
    <w:tbl>
      <w:tblPr>
        <w:tblStyle w:val="TableSimple"/>
        <w:tblW w:w="0" w:type="auto"/>
        <w:tblLook w:val="04A0" w:firstRow="1" w:lastRow="0" w:firstColumn="1" w:lastColumn="0" w:noHBand="0" w:noVBand="1"/>
      </w:tblPr>
      <w:tblGrid>
        <w:gridCol w:w="1571"/>
        <w:gridCol w:w="1485"/>
        <w:gridCol w:w="5477"/>
      </w:tblGrid>
      <w:tr w:rsidR="00081BC8" w:rsidRPr="007E778A" w14:paraId="617045C0" w14:textId="77777777" w:rsidTr="00710979">
        <w:tc>
          <w:tcPr>
            <w:tcW w:w="0" w:type="auto"/>
          </w:tcPr>
          <w:p w14:paraId="3C2F8211" w14:textId="77777777" w:rsidR="00081BC8" w:rsidRPr="007E778A" w:rsidRDefault="00081BC8" w:rsidP="007E778A">
            <w:pPr>
              <w:rPr>
                <w:b/>
              </w:rPr>
            </w:pPr>
            <w:r w:rsidRPr="007E778A">
              <w:rPr>
                <w:b/>
              </w:rPr>
              <w:t>Field name</w:t>
            </w:r>
          </w:p>
        </w:tc>
        <w:tc>
          <w:tcPr>
            <w:tcW w:w="0" w:type="auto"/>
          </w:tcPr>
          <w:p w14:paraId="059DA2F1" w14:textId="77777777" w:rsidR="00081BC8" w:rsidRPr="007E778A" w:rsidRDefault="00081BC8" w:rsidP="007E778A">
            <w:pPr>
              <w:rPr>
                <w:b/>
              </w:rPr>
            </w:pPr>
            <w:r w:rsidRPr="007E778A">
              <w:rPr>
                <w:b/>
              </w:rPr>
              <w:t>Format</w:t>
            </w:r>
          </w:p>
        </w:tc>
        <w:tc>
          <w:tcPr>
            <w:tcW w:w="0" w:type="auto"/>
          </w:tcPr>
          <w:p w14:paraId="0B80A616" w14:textId="77777777" w:rsidR="00081BC8" w:rsidRPr="007E778A" w:rsidRDefault="00081BC8" w:rsidP="007E778A">
            <w:pPr>
              <w:rPr>
                <w:b/>
              </w:rPr>
            </w:pPr>
            <w:r w:rsidRPr="007E778A">
              <w:rPr>
                <w:b/>
              </w:rPr>
              <w:t>Comment</w:t>
            </w:r>
          </w:p>
        </w:tc>
      </w:tr>
      <w:tr w:rsidR="00081BC8" w:rsidRPr="007E778A" w14:paraId="5C782EA9" w14:textId="77777777" w:rsidTr="00710979">
        <w:tc>
          <w:tcPr>
            <w:tcW w:w="0" w:type="auto"/>
          </w:tcPr>
          <w:p w14:paraId="2B30B396" w14:textId="77777777" w:rsidR="00081BC8" w:rsidRPr="007E778A" w:rsidRDefault="00081BC8" w:rsidP="007E778A">
            <w:r w:rsidRPr="007E778A">
              <w:t xml:space="preserve">Calibration date   </w:t>
            </w:r>
          </w:p>
        </w:tc>
        <w:tc>
          <w:tcPr>
            <w:tcW w:w="0" w:type="auto"/>
          </w:tcPr>
          <w:p w14:paraId="06665D5C" w14:textId="77777777" w:rsidR="00081BC8" w:rsidRPr="007E778A" w:rsidRDefault="00081BC8" w:rsidP="007E778A">
            <w:r w:rsidRPr="007E778A">
              <w:t>Date/time selected by date picker</w:t>
            </w:r>
          </w:p>
        </w:tc>
        <w:tc>
          <w:tcPr>
            <w:tcW w:w="0" w:type="auto"/>
          </w:tcPr>
          <w:p w14:paraId="20183A10" w14:textId="77777777" w:rsidR="00081BC8" w:rsidRPr="007E778A" w:rsidRDefault="00081BC8" w:rsidP="007E778A">
            <w:r w:rsidRPr="007E778A">
              <w:t>The date on which this Calibration was performed. Where possible, SPECCHIO will use the Calibration with the most recent date and time which is prior to the Acquisition date/time of the Spectrum being processed.</w:t>
            </w:r>
          </w:p>
        </w:tc>
      </w:tr>
      <w:tr w:rsidR="00081BC8" w:rsidRPr="007E778A" w14:paraId="206047B8" w14:textId="77777777" w:rsidTr="00710979">
        <w:tc>
          <w:tcPr>
            <w:tcW w:w="0" w:type="auto"/>
          </w:tcPr>
          <w:p w14:paraId="09A2E1BD" w14:textId="77777777" w:rsidR="00081BC8" w:rsidRPr="007E778A" w:rsidRDefault="00081BC8" w:rsidP="007E778A">
            <w:r w:rsidRPr="007E778A">
              <w:t>Calibration number</w:t>
            </w:r>
          </w:p>
        </w:tc>
        <w:tc>
          <w:tcPr>
            <w:tcW w:w="0" w:type="auto"/>
          </w:tcPr>
          <w:p w14:paraId="48BAC90E" w14:textId="77777777" w:rsidR="00081BC8" w:rsidRPr="007E778A" w:rsidRDefault="00081BC8" w:rsidP="007E778A">
            <w:r w:rsidRPr="007E778A">
              <w:t>Integer</w:t>
            </w:r>
          </w:p>
        </w:tc>
        <w:tc>
          <w:tcPr>
            <w:tcW w:w="0" w:type="auto"/>
          </w:tcPr>
          <w:p w14:paraId="40BFFD2C" w14:textId="77777777" w:rsidR="00081BC8" w:rsidRPr="007E778A" w:rsidRDefault="00081BC8" w:rsidP="007E778A">
            <w:r w:rsidRPr="007E778A">
              <w:t>The sequence number of this Calibration. If there is insufficient date information, and a Calibration Number is given in the Spectrum’s Metadata, SPECCHIO will attempt to select a Calibration based on this Calibration sequence number. It usually starts at 0 and is incremented for each new Calibration. However, this is not a SPECCHIO requirement.</w:t>
            </w:r>
          </w:p>
        </w:tc>
      </w:tr>
      <w:tr w:rsidR="00081BC8" w:rsidRPr="007E778A" w14:paraId="4532D2F1" w14:textId="77777777" w:rsidTr="00710979">
        <w:tc>
          <w:tcPr>
            <w:tcW w:w="0" w:type="auto"/>
          </w:tcPr>
          <w:p w14:paraId="28AC234E" w14:textId="77777777" w:rsidR="00081BC8" w:rsidRPr="007E778A" w:rsidRDefault="00081BC8" w:rsidP="007E778A">
            <w:r w:rsidRPr="007E778A">
              <w:t>Comments</w:t>
            </w:r>
          </w:p>
        </w:tc>
        <w:tc>
          <w:tcPr>
            <w:tcW w:w="0" w:type="auto"/>
          </w:tcPr>
          <w:p w14:paraId="6ED3296C" w14:textId="77777777" w:rsidR="00081BC8" w:rsidRPr="007E778A" w:rsidRDefault="00081BC8" w:rsidP="007E778A">
            <w:r w:rsidRPr="007E778A">
              <w:t>Text String</w:t>
            </w:r>
          </w:p>
        </w:tc>
        <w:tc>
          <w:tcPr>
            <w:tcW w:w="0" w:type="auto"/>
          </w:tcPr>
          <w:p w14:paraId="35E8F604" w14:textId="77777777" w:rsidR="00081BC8" w:rsidRPr="007E778A" w:rsidRDefault="00081BC8" w:rsidP="007E778A">
            <w:r w:rsidRPr="007E778A">
              <w:t>A comment about this Calibration.</w:t>
            </w:r>
          </w:p>
        </w:tc>
      </w:tr>
      <w:tr w:rsidR="00081BC8" w:rsidRPr="007E778A" w14:paraId="79B8DC0B" w14:textId="77777777" w:rsidTr="00710979">
        <w:tc>
          <w:tcPr>
            <w:tcW w:w="0" w:type="auto"/>
          </w:tcPr>
          <w:p w14:paraId="49D33913" w14:textId="77777777" w:rsidR="00081BC8" w:rsidRPr="007E778A" w:rsidRDefault="00081BC8" w:rsidP="007E778A">
            <w:r w:rsidRPr="007E778A">
              <w:t>Calibration wavelengths</w:t>
            </w:r>
          </w:p>
        </w:tc>
        <w:tc>
          <w:tcPr>
            <w:tcW w:w="0" w:type="auto"/>
          </w:tcPr>
          <w:p w14:paraId="4741595B" w14:textId="77777777" w:rsidR="00081BC8" w:rsidRPr="007E778A" w:rsidRDefault="00081BC8" w:rsidP="007E778A">
            <w:r w:rsidRPr="007E778A">
              <w:t>Floating point array</w:t>
            </w:r>
          </w:p>
        </w:tc>
        <w:tc>
          <w:tcPr>
            <w:tcW w:w="0" w:type="auto"/>
          </w:tcPr>
          <w:p w14:paraId="310DCE87" w14:textId="77777777" w:rsidR="00081BC8" w:rsidRPr="007E778A" w:rsidRDefault="00081BC8" w:rsidP="007E778A">
            <w:r w:rsidRPr="007E778A">
              <w:t>Table of wavelengths of the centre of each band. The number of entries in this table must match the number of entries in the Sensor definition for this Instrument.</w:t>
            </w:r>
          </w:p>
        </w:tc>
      </w:tr>
    </w:tbl>
    <w:p w14:paraId="43DE8B61" w14:textId="77777777" w:rsidR="00081BC8" w:rsidRPr="00B350A0" w:rsidRDefault="00081BC8" w:rsidP="004A51AA">
      <w:pPr>
        <w:pStyle w:val="Body"/>
      </w:pPr>
      <w:r w:rsidRPr="00B350A0">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p>
    <w:p w14:paraId="4B95EBF8" w14:textId="77777777" w:rsidR="00081BC8" w:rsidRPr="00B350A0" w:rsidRDefault="00081BC8" w:rsidP="004A51AA">
      <w:pPr>
        <w:pStyle w:val="Body"/>
      </w:pPr>
      <w:r w:rsidRPr="00B350A0">
        <w:t>SPECCHIO supports the following formats for loading Instrument Calibrations.</w:t>
      </w:r>
    </w:p>
    <w:p w14:paraId="518A59DE" w14:textId="77777777" w:rsidR="00081BC8" w:rsidRPr="00B350A0" w:rsidRDefault="00081BC8" w:rsidP="004A51AA">
      <w:pPr>
        <w:pStyle w:val="Bullet"/>
      </w:pPr>
      <w:r w:rsidRPr="00B350A0">
        <w:t>Unispec SPU files</w:t>
      </w:r>
    </w:p>
    <w:p w14:paraId="43A66C25" w14:textId="77777777" w:rsidR="00081BC8" w:rsidRPr="00B350A0" w:rsidRDefault="00081BC8" w:rsidP="004A51AA">
      <w:pPr>
        <w:pStyle w:val="Bullet"/>
      </w:pPr>
      <w:r w:rsidRPr="00B350A0">
        <w:t>SpectraVista SIG files (Only HR-1024 has been tested)</w:t>
      </w:r>
    </w:p>
    <w:p w14:paraId="628FA0C1" w14:textId="77777777" w:rsidR="00081BC8" w:rsidRPr="00B350A0" w:rsidRDefault="00081BC8" w:rsidP="004A51AA">
      <w:pPr>
        <w:pStyle w:val="Note"/>
      </w:pPr>
      <w:r w:rsidRPr="00B350A0">
        <w:t>Note</w:t>
      </w:r>
      <w:r w:rsidRPr="00B350A0">
        <w:tab/>
        <w:t>ASD calibration files cannot be loaded as SPECCHIO calibration files. The Spectra from these Instruments are adjusted according to the calibration within the ASD Instrument itself and so there is no requirement to load them here.</w:t>
      </w:r>
    </w:p>
    <w:p w14:paraId="3B16F9BC" w14:textId="64052EB2" w:rsidR="00081BC8" w:rsidRPr="00B350A0" w:rsidRDefault="00081BC8" w:rsidP="004A51AA">
      <w:pPr>
        <w:pStyle w:val="Body"/>
      </w:pPr>
      <w:r w:rsidRPr="00B350A0">
        <w:t xml:space="preserve">SPECCHIO reads the centre wavelengths of the Instrument bands from these files, but ignores the Spectrum values when reading these files as Calibration files. In normal operations, the same file which is used to load an Instrument Calibration would also be read by the general Campaign Spectra load process (see </w:t>
      </w:r>
      <w:r w:rsidR="00DA4F2C" w:rsidRPr="00B350A0">
        <w:fldChar w:fldCharType="begin"/>
      </w:r>
      <w:r w:rsidR="00DA4F2C" w:rsidRPr="00B350A0">
        <w:instrText xml:space="preserve"> REF _Ref358105086 \r \h  \* MERGEFORMAT </w:instrText>
      </w:r>
      <w:r w:rsidR="00DA4F2C" w:rsidRPr="00B350A0">
        <w:fldChar w:fldCharType="separate"/>
      </w:r>
      <w:r w:rsidR="000C7C57" w:rsidRPr="000C7C57">
        <w:rPr>
          <w:rStyle w:val="CrossReference"/>
        </w:rPr>
        <w:t>9.1</w:t>
      </w:r>
      <w:r w:rsidR="00DA4F2C" w:rsidRPr="00B350A0">
        <w:fldChar w:fldCharType="end"/>
      </w:r>
      <w:r w:rsidR="00AA0B11" w:rsidRPr="00B350A0">
        <w:rPr>
          <w:rStyle w:val="CrossReference"/>
          <w:u w:val="single"/>
        </w:rPr>
        <w:t xml:space="preserve"> </w:t>
      </w:r>
      <w:r w:rsidRPr="00B350A0">
        <w:rPr>
          <w:rStyle w:val="CrossReference"/>
          <w:u w:val="single"/>
        </w:rPr>
        <w:t xml:space="preserve"> </w:t>
      </w:r>
      <w:r w:rsidR="00741214" w:rsidRPr="00B350A0">
        <w:fldChar w:fldCharType="begin"/>
      </w:r>
      <w:r w:rsidRPr="00B350A0">
        <w:instrText xml:space="preserve"> REF _Ref359578676 \h  \* MERGEFORMAT </w:instrText>
      </w:r>
      <w:r w:rsidR="00741214" w:rsidRPr="00B350A0">
        <w:fldChar w:fldCharType="separate"/>
      </w:r>
      <w:r w:rsidR="000C7C57" w:rsidRPr="000C7C57">
        <w:rPr>
          <w:rStyle w:val="CrossReference"/>
        </w:rPr>
        <w:t>Overview of SPECCHIO Data Loading</w:t>
      </w:r>
      <w:r w:rsidR="00741214" w:rsidRPr="00B350A0">
        <w:fldChar w:fldCharType="end"/>
      </w:r>
      <w:r w:rsidRPr="00B350A0">
        <w:t>).</w:t>
      </w:r>
    </w:p>
    <w:p w14:paraId="7B77712B" w14:textId="77777777" w:rsidR="00081BC8" w:rsidRPr="00B350A0" w:rsidRDefault="00081BC8" w:rsidP="004A51AA">
      <w:pPr>
        <w:pStyle w:val="Note"/>
      </w:pPr>
      <w:r w:rsidRPr="00B350A0">
        <w:t>Note</w:t>
      </w:r>
      <w:r w:rsidRPr="00B350A0">
        <w:tab/>
        <w:t>Other file formats which also store centre wavelengths of bands (such as Ocean Optics, UniSpec single beam, GER 3700 or APOGEE) are not yet supported by SPECCHIO for Calibration file reading. Attempting to use these file formats may lead to unpredictable results.</w:t>
      </w:r>
    </w:p>
    <w:p w14:paraId="303D7097" w14:textId="77777777" w:rsidR="00081BC8" w:rsidRPr="00B350A0" w:rsidRDefault="00081BC8" w:rsidP="004A51AA">
      <w:pPr>
        <w:pStyle w:val="ProcessHeading"/>
      </w:pPr>
      <w:r w:rsidRPr="00B350A0">
        <w:t>To add</w:t>
      </w:r>
      <w:r w:rsidR="00493FA5" w:rsidRPr="00B350A0">
        <w:t xml:space="preserve"> a new place marker Calibration:</w:t>
      </w:r>
    </w:p>
    <w:tbl>
      <w:tblPr>
        <w:tblStyle w:val="Instructions"/>
        <w:tblW w:w="0" w:type="auto"/>
        <w:tblLook w:val="04A0" w:firstRow="1" w:lastRow="0" w:firstColumn="1" w:lastColumn="0" w:noHBand="0" w:noVBand="1"/>
      </w:tblPr>
      <w:tblGrid>
        <w:gridCol w:w="8533"/>
      </w:tblGrid>
      <w:tr w:rsidR="00081BC8" w:rsidRPr="00B350A0" w14:paraId="52F0F8B5"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0150EF9" w14:textId="77777777" w:rsidR="00081BC8" w:rsidRPr="00B350A0" w:rsidRDefault="00081BC8" w:rsidP="004A51AA">
            <w:pPr>
              <w:pStyle w:val="Bullet"/>
            </w:pPr>
            <w:r w:rsidRPr="00B350A0">
              <w:t>Select the correct Instrument to display its data.</w:t>
            </w:r>
          </w:p>
          <w:p w14:paraId="02EC3031" w14:textId="77777777" w:rsidR="00081BC8" w:rsidRPr="00B350A0" w:rsidRDefault="00081BC8" w:rsidP="004A51AA">
            <w:pPr>
              <w:pStyle w:val="Bullet"/>
            </w:pPr>
            <w:r w:rsidRPr="00B350A0">
              <w:t xml:space="preserve">Right click anywhere within the </w:t>
            </w:r>
            <w:r w:rsidRPr="00B350A0">
              <w:rPr>
                <w:rStyle w:val="GUIWord"/>
                <w:u w:val="single"/>
              </w:rPr>
              <w:t>Calibrations</w:t>
            </w:r>
            <w:r w:rsidRPr="00B350A0">
              <w:t xml:space="preserve"> box. A menu is displayed.</w:t>
            </w:r>
          </w:p>
          <w:p w14:paraId="3A017116" w14:textId="77777777" w:rsidR="00081BC8" w:rsidRPr="00B350A0" w:rsidRDefault="00081BC8" w:rsidP="004A51AA">
            <w:pPr>
              <w:pStyle w:val="Bullet"/>
            </w:pPr>
            <w:r w:rsidRPr="00B350A0">
              <w:t xml:space="preserve">Select </w:t>
            </w:r>
            <w:r w:rsidRPr="00B350A0">
              <w:rPr>
                <w:rStyle w:val="GUIWord"/>
                <w:u w:val="single"/>
              </w:rPr>
              <w:t>Add calibration</w:t>
            </w:r>
            <w:r w:rsidRPr="00B350A0">
              <w:t xml:space="preserve"> from this menu. A new Calibration with empty information is immediately loaded to the database and displayed.</w:t>
            </w:r>
          </w:p>
          <w:p w14:paraId="645C360E" w14:textId="77777777" w:rsidR="00081BC8" w:rsidRPr="00B350A0" w:rsidRDefault="00081BC8" w:rsidP="004A51AA">
            <w:pPr>
              <w:pStyle w:val="Bullet"/>
            </w:pPr>
            <w:r w:rsidRPr="00B350A0">
              <w:t>Enter the required Calibration identification parameters. You cannot enter the actual calibrated values.</w:t>
            </w:r>
          </w:p>
          <w:p w14:paraId="4092987E" w14:textId="77777777" w:rsidR="00081BC8" w:rsidRPr="00B350A0" w:rsidRDefault="00081BC8" w:rsidP="004A51AA">
            <w:pPr>
              <w:pStyle w:val="Bullet"/>
            </w:pPr>
            <w:r w:rsidRPr="00B350A0">
              <w:t>Click</w:t>
            </w:r>
            <w:r w:rsidR="00E76F83" w:rsidRPr="00B350A0">
              <w:t xml:space="preserve"> </w:t>
            </w:r>
            <w:r w:rsidR="00E76F83" w:rsidRPr="00B350A0">
              <w:rPr>
                <w:b/>
              </w:rPr>
              <w:t>Update</w:t>
            </w:r>
            <w:r w:rsidRPr="00B350A0">
              <w:t xml:space="preserve"> to write the new Calibration information back to the database.</w:t>
            </w:r>
          </w:p>
        </w:tc>
      </w:tr>
    </w:tbl>
    <w:p w14:paraId="018216EB" w14:textId="77777777" w:rsidR="00081BC8" w:rsidRPr="00B350A0" w:rsidRDefault="00081BC8" w:rsidP="004A51AA">
      <w:pPr>
        <w:pStyle w:val="ProcessHeading"/>
      </w:pPr>
      <w:r w:rsidRPr="00B350A0">
        <w:t>To add a new c</w:t>
      </w:r>
      <w:r w:rsidR="00493FA5" w:rsidRPr="00B350A0">
        <w:t>omplete Calibration from a file:</w:t>
      </w:r>
    </w:p>
    <w:tbl>
      <w:tblPr>
        <w:tblStyle w:val="Instructions"/>
        <w:tblW w:w="0" w:type="auto"/>
        <w:tblLook w:val="04A0" w:firstRow="1" w:lastRow="0" w:firstColumn="1" w:lastColumn="0" w:noHBand="0" w:noVBand="1"/>
      </w:tblPr>
      <w:tblGrid>
        <w:gridCol w:w="8533"/>
      </w:tblGrid>
      <w:tr w:rsidR="00081BC8" w:rsidRPr="00B350A0" w14:paraId="3FBA203E"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76B5DCB5" w14:textId="77777777" w:rsidR="00081BC8" w:rsidRPr="00B350A0" w:rsidRDefault="00081BC8" w:rsidP="004A51AA">
            <w:pPr>
              <w:pStyle w:val="Bullet"/>
            </w:pPr>
            <w:r w:rsidRPr="00B350A0">
              <w:t>Select the correct Instrument to display its data.</w:t>
            </w:r>
          </w:p>
          <w:p w14:paraId="39E0F375" w14:textId="77777777" w:rsidR="00081BC8" w:rsidRPr="00B350A0" w:rsidRDefault="00081BC8" w:rsidP="004A51AA">
            <w:pPr>
              <w:pStyle w:val="Bullet"/>
            </w:pPr>
            <w:r w:rsidRPr="00B350A0">
              <w:t xml:space="preserve">Right click anywhere within the </w:t>
            </w:r>
            <w:r w:rsidRPr="00B350A0">
              <w:rPr>
                <w:rStyle w:val="GUIWord"/>
                <w:u w:val="single"/>
              </w:rPr>
              <w:t>Calibrations</w:t>
            </w:r>
            <w:r w:rsidRPr="00B350A0">
              <w:t xml:space="preserve"> box. A menu is displayed.</w:t>
            </w:r>
          </w:p>
          <w:p w14:paraId="05E89D82" w14:textId="77777777" w:rsidR="00081BC8" w:rsidRPr="00B350A0" w:rsidRDefault="00081BC8" w:rsidP="004A51AA">
            <w:pPr>
              <w:pStyle w:val="Bullet"/>
            </w:pPr>
            <w:r w:rsidRPr="00B350A0">
              <w:t xml:space="preserve">Select </w:t>
            </w:r>
            <w:r w:rsidRPr="00B350A0">
              <w:rPr>
                <w:rStyle w:val="GUIWord"/>
                <w:u w:val="single"/>
              </w:rPr>
              <w:t>Add calibration from file</w:t>
            </w:r>
            <w:r w:rsidRPr="00B350A0">
              <w:t xml:space="preserve"> from this menu. A file selection dialog is displayed.</w:t>
            </w:r>
          </w:p>
          <w:p w14:paraId="47EF3B13" w14:textId="77777777" w:rsidR="00081BC8" w:rsidRPr="00B350A0" w:rsidRDefault="00081BC8" w:rsidP="004A51AA">
            <w:pPr>
              <w:pStyle w:val="Bullet"/>
            </w:pPr>
            <w:r w:rsidRPr="00B350A0">
              <w:t>Select the Calibration file (Unispec SPU file or SpectraVista SIG file) you wish to upload.</w:t>
            </w:r>
          </w:p>
        </w:tc>
      </w:tr>
    </w:tbl>
    <w:p w14:paraId="6273CA48" w14:textId="77777777" w:rsidR="00081BC8" w:rsidRPr="00B350A0" w:rsidRDefault="00493FA5" w:rsidP="004A51AA">
      <w:pPr>
        <w:pStyle w:val="ProcessHeading"/>
      </w:pPr>
      <w:r w:rsidRPr="00B350A0">
        <w:t>To remove a Calibration:</w:t>
      </w:r>
    </w:p>
    <w:tbl>
      <w:tblPr>
        <w:tblStyle w:val="Instructions"/>
        <w:tblW w:w="0" w:type="auto"/>
        <w:tblLook w:val="04A0" w:firstRow="1" w:lastRow="0" w:firstColumn="1" w:lastColumn="0" w:noHBand="0" w:noVBand="1"/>
      </w:tblPr>
      <w:tblGrid>
        <w:gridCol w:w="8533"/>
      </w:tblGrid>
      <w:tr w:rsidR="00081BC8" w:rsidRPr="00B350A0" w14:paraId="6D0C796F"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F240B3E" w14:textId="77777777" w:rsidR="00081BC8" w:rsidRPr="00B350A0" w:rsidRDefault="00081BC8" w:rsidP="004A51AA">
            <w:pPr>
              <w:pStyle w:val="Bullet"/>
            </w:pPr>
            <w:r w:rsidRPr="00B350A0">
              <w:t>Right click anywhere over the Calibration you wish to remove from this Instrument’s information. A menu is displayed.</w:t>
            </w:r>
          </w:p>
          <w:p w14:paraId="74D01041" w14:textId="77777777" w:rsidR="00081BC8" w:rsidRPr="00B350A0" w:rsidRDefault="00081BC8" w:rsidP="004A51AA">
            <w:pPr>
              <w:pStyle w:val="Bullet"/>
            </w:pPr>
            <w:r w:rsidRPr="00B350A0">
              <w:t xml:space="preserve">Select </w:t>
            </w:r>
            <w:r w:rsidRPr="00B350A0">
              <w:rPr>
                <w:rStyle w:val="GUIWord"/>
                <w:u w:val="single"/>
              </w:rPr>
              <w:t xml:space="preserve">Remove calibration </w:t>
            </w:r>
            <w:r w:rsidRPr="00B350A0">
              <w:t xml:space="preserve">from this menu. The Calibration information is immediately removed from the database and remove from the display in the </w:t>
            </w:r>
            <w:r w:rsidRPr="00B350A0">
              <w:rPr>
                <w:rStyle w:val="GUIWord"/>
                <w:u w:val="single"/>
              </w:rPr>
              <w:t>Calibrations</w:t>
            </w:r>
            <w:r w:rsidRPr="00B350A0">
              <w:t xml:space="preserve"> box.</w:t>
            </w:r>
          </w:p>
        </w:tc>
      </w:tr>
    </w:tbl>
    <w:p w14:paraId="129B7FDA" w14:textId="77777777" w:rsidR="00081BC8" w:rsidRPr="00B350A0" w:rsidRDefault="00081BC8" w:rsidP="004A51AA">
      <w:pPr>
        <w:pStyle w:val="Warning"/>
      </w:pPr>
      <w:r w:rsidRPr="00B350A0">
        <w:t>Warning</w:t>
      </w:r>
      <w:r w:rsidRPr="00B350A0">
        <w:tab/>
        <w:t>Calibration removal is immediate and cannot be undone. Please take care not to select this option for Calibrations you do not wish to remove.</w:t>
      </w:r>
    </w:p>
    <w:p w14:paraId="728490A7" w14:textId="45E0E746" w:rsidR="00081BC8" w:rsidRPr="00B350A0" w:rsidRDefault="00081BC8" w:rsidP="00941E8C">
      <w:pPr>
        <w:pStyle w:val="Heading2"/>
      </w:pPr>
      <w:bookmarkStart w:id="581" w:name="_Toc355280419"/>
      <w:bookmarkStart w:id="582" w:name="_Toc398023983"/>
      <w:bookmarkStart w:id="583" w:name="_Toc506895605"/>
      <w:r w:rsidRPr="00B350A0">
        <w:t>Reference Panel Administration</w:t>
      </w:r>
      <w:bookmarkEnd w:id="581"/>
      <w:bookmarkEnd w:id="582"/>
      <w:bookmarkEnd w:id="583"/>
    </w:p>
    <w:p w14:paraId="62AE5B4A" w14:textId="77777777" w:rsidR="00081BC8" w:rsidRPr="00B350A0" w:rsidRDefault="00081BC8" w:rsidP="004A51AA">
      <w:pPr>
        <w:pStyle w:val="Note"/>
      </w:pPr>
      <w:r w:rsidRPr="00B350A0">
        <w:t>Note</w:t>
      </w:r>
      <w:r w:rsidRPr="00B350A0">
        <w:tab/>
        <w:t>In order to change or remove Reference Panel information, you must be logged in as an Administrator.</w:t>
      </w:r>
    </w:p>
    <w:p w14:paraId="55F11334" w14:textId="7CED015D" w:rsidR="00081BC8" w:rsidRPr="00B350A0" w:rsidRDefault="00081BC8" w:rsidP="004A51AA">
      <w:pPr>
        <w:pStyle w:val="Body"/>
      </w:pPr>
      <w:r w:rsidRPr="00B350A0">
        <w:t xml:space="preserve">SPECCHIO stores a table of Reference Panel information. The Reference Panels in this list appear in the dropdown list for the Reference Metadata Attribute in the Instrumentation Group. This Metadata Attribute is used in some functions of the Space Processing Network described in </w:t>
      </w:r>
      <w:r w:rsidR="000E6C92" w:rsidRPr="00B350A0">
        <w:rPr>
          <w:rStyle w:val="CrossReference"/>
          <w:u w:val="single"/>
        </w:rPr>
        <w:t>Section 13</w:t>
      </w:r>
      <w:r w:rsidRPr="00B350A0">
        <w:rPr>
          <w:rStyle w:val="CrossReference"/>
          <w:u w:val="single"/>
        </w:rPr>
        <w:t xml:space="preserve"> </w:t>
      </w:r>
      <w:r w:rsidR="00DA4F2C" w:rsidRPr="00B350A0">
        <w:fldChar w:fldCharType="begin"/>
      </w:r>
      <w:r w:rsidR="00DA4F2C" w:rsidRPr="00B350A0">
        <w:instrText xml:space="preserve"> REF _Ref357671165 \h  \* MERGEFORMAT </w:instrText>
      </w:r>
      <w:r w:rsidR="00DA4F2C" w:rsidRPr="00B350A0">
        <w:fldChar w:fldCharType="separate"/>
      </w:r>
      <w:r w:rsidR="000C7C57" w:rsidRPr="000C7C57">
        <w:rPr>
          <w:rStyle w:val="CrossReference"/>
        </w:rPr>
        <w:t>Interactive Processing using Space Networks</w:t>
      </w:r>
      <w:r w:rsidR="00DA4F2C" w:rsidRPr="00B350A0">
        <w:fldChar w:fldCharType="end"/>
      </w:r>
      <w:r w:rsidRPr="00B350A0">
        <w:t xml:space="preserve">, and in particular during the reference panel correction procedure as described in </w:t>
      </w:r>
      <w:r w:rsidR="000E6C92" w:rsidRPr="00B350A0">
        <w:rPr>
          <w:i/>
        </w:rPr>
        <w:t>Section 13.4.2</w:t>
      </w:r>
      <w:r w:rsidRPr="00B350A0">
        <w:rPr>
          <w:i/>
        </w:rPr>
        <w:t xml:space="preserve"> </w:t>
      </w:r>
      <w:r w:rsidR="00DA4F2C" w:rsidRPr="00B350A0">
        <w:fldChar w:fldCharType="begin"/>
      </w:r>
      <w:r w:rsidR="00DA4F2C" w:rsidRPr="00B350A0">
        <w:instrText xml:space="preserve"> REF _Ref97735916 \h  \* MERGEFORMAT </w:instrText>
      </w:r>
      <w:r w:rsidR="00DA4F2C" w:rsidRPr="00B350A0">
        <w:fldChar w:fldCharType="separate"/>
      </w:r>
      <w:r w:rsidR="000C7C57" w:rsidRPr="000C7C57">
        <w:rPr>
          <w:i/>
        </w:rPr>
        <w:t>Reference Panel Correction Factors</w:t>
      </w:r>
      <w:r w:rsidR="00DA4F2C" w:rsidRPr="00B350A0">
        <w:fldChar w:fldCharType="end"/>
      </w:r>
      <w:r w:rsidR="000E6C92" w:rsidRPr="00B350A0">
        <w:rPr>
          <w:i/>
        </w:rPr>
        <w:t xml:space="preserve"> </w:t>
      </w:r>
      <w:r w:rsidRPr="00B350A0">
        <w:t xml:space="preserve">and </w:t>
      </w:r>
      <w:r w:rsidR="000E6C92" w:rsidRPr="00B350A0">
        <w:rPr>
          <w:i/>
        </w:rPr>
        <w:t xml:space="preserve">Section 13.4.3 </w:t>
      </w:r>
      <w:r w:rsidR="00DA4F2C" w:rsidRPr="00B350A0">
        <w:fldChar w:fldCharType="begin"/>
      </w:r>
      <w:r w:rsidR="00DA4F2C" w:rsidRPr="00B350A0">
        <w:instrText xml:space="preserve"> REF _Ref97735928 \h  \* MERGEFORMAT </w:instrText>
      </w:r>
      <w:r w:rsidR="00DA4F2C" w:rsidRPr="00B350A0">
        <w:fldChar w:fldCharType="separate"/>
      </w:r>
      <w:r w:rsidR="000C7C57" w:rsidRPr="000C7C57">
        <w:rPr>
          <w:i/>
        </w:rPr>
        <w:t>Correct for Reference Panel Non-Idealness</w:t>
      </w:r>
      <w:r w:rsidR="00DA4F2C" w:rsidRPr="00B350A0">
        <w:fldChar w:fldCharType="end"/>
      </w:r>
      <w:r w:rsidRPr="00B350A0">
        <w:t>.</w:t>
      </w:r>
    </w:p>
    <w:p w14:paraId="6CA6362A" w14:textId="77777777" w:rsidR="007F2D95" w:rsidRPr="00B350A0" w:rsidRDefault="007F2D95" w:rsidP="004A51AA">
      <w:pPr>
        <w:pStyle w:val="Body"/>
      </w:pPr>
    </w:p>
    <w:p w14:paraId="1C7A8C42" w14:textId="4C3A1E38" w:rsidR="00081BC8" w:rsidRPr="00B350A0" w:rsidRDefault="00081BC8" w:rsidP="004A51AA">
      <w:pPr>
        <w:pStyle w:val="Body"/>
      </w:pPr>
      <w:r w:rsidRPr="00B350A0">
        <w:t>Each Reference Panel record holds the following information.</w:t>
      </w:r>
    </w:p>
    <w:tbl>
      <w:tblPr>
        <w:tblStyle w:val="TableSimple"/>
        <w:tblW w:w="0" w:type="auto"/>
        <w:tblLook w:val="04A0" w:firstRow="1" w:lastRow="0" w:firstColumn="1" w:lastColumn="0" w:noHBand="0" w:noVBand="1"/>
      </w:tblPr>
      <w:tblGrid>
        <w:gridCol w:w="1446"/>
        <w:gridCol w:w="2769"/>
        <w:gridCol w:w="4318"/>
      </w:tblGrid>
      <w:tr w:rsidR="00081BC8" w:rsidRPr="00B350A0" w14:paraId="39DE82F3" w14:textId="77777777" w:rsidTr="00710979">
        <w:tc>
          <w:tcPr>
            <w:tcW w:w="0" w:type="auto"/>
          </w:tcPr>
          <w:p w14:paraId="246375B4" w14:textId="77777777" w:rsidR="00081BC8" w:rsidRPr="00AF110D" w:rsidRDefault="00081BC8" w:rsidP="004A51AA">
            <w:pPr>
              <w:pStyle w:val="TableText"/>
              <w:rPr>
                <w:rStyle w:val="Strong"/>
                <w:szCs w:val="22"/>
                <w:u w:val="single"/>
              </w:rPr>
            </w:pPr>
            <w:r w:rsidRPr="00AF110D">
              <w:rPr>
                <w:rStyle w:val="Strong"/>
                <w:szCs w:val="22"/>
                <w:u w:val="single"/>
              </w:rPr>
              <w:t>Field name</w:t>
            </w:r>
          </w:p>
        </w:tc>
        <w:tc>
          <w:tcPr>
            <w:tcW w:w="0" w:type="auto"/>
          </w:tcPr>
          <w:p w14:paraId="16A736EF" w14:textId="77777777" w:rsidR="00081BC8" w:rsidRPr="00AF110D" w:rsidRDefault="00081BC8" w:rsidP="004A51AA">
            <w:pPr>
              <w:pStyle w:val="TableText"/>
              <w:rPr>
                <w:rStyle w:val="Strong"/>
                <w:szCs w:val="22"/>
                <w:u w:val="single"/>
              </w:rPr>
            </w:pPr>
            <w:r w:rsidRPr="00AF110D">
              <w:rPr>
                <w:rStyle w:val="Strong"/>
                <w:szCs w:val="22"/>
                <w:u w:val="single"/>
              </w:rPr>
              <w:t>Format</w:t>
            </w:r>
          </w:p>
        </w:tc>
        <w:tc>
          <w:tcPr>
            <w:tcW w:w="0" w:type="auto"/>
          </w:tcPr>
          <w:p w14:paraId="27F33FAC" w14:textId="77777777" w:rsidR="00081BC8" w:rsidRPr="00AF110D" w:rsidRDefault="00081BC8" w:rsidP="004A51AA">
            <w:pPr>
              <w:pStyle w:val="TableText"/>
              <w:rPr>
                <w:rStyle w:val="Strong"/>
                <w:szCs w:val="22"/>
                <w:u w:val="single"/>
              </w:rPr>
            </w:pPr>
            <w:r w:rsidRPr="00AF110D">
              <w:rPr>
                <w:rStyle w:val="Strong"/>
                <w:szCs w:val="22"/>
                <w:u w:val="single"/>
              </w:rPr>
              <w:t>Comment</w:t>
            </w:r>
          </w:p>
        </w:tc>
      </w:tr>
      <w:tr w:rsidR="00081BC8" w:rsidRPr="00B350A0" w14:paraId="208FB5B1" w14:textId="77777777" w:rsidTr="00710979">
        <w:tc>
          <w:tcPr>
            <w:tcW w:w="0" w:type="auto"/>
          </w:tcPr>
          <w:p w14:paraId="28527979" w14:textId="77777777" w:rsidR="00081BC8" w:rsidRPr="00AF110D" w:rsidRDefault="00081BC8" w:rsidP="004A51AA">
            <w:pPr>
              <w:pStyle w:val="TableText"/>
              <w:rPr>
                <w:szCs w:val="22"/>
              </w:rPr>
            </w:pPr>
            <w:r w:rsidRPr="00AF110D">
              <w:rPr>
                <w:szCs w:val="22"/>
              </w:rPr>
              <w:t>Reference name</w:t>
            </w:r>
          </w:p>
        </w:tc>
        <w:tc>
          <w:tcPr>
            <w:tcW w:w="0" w:type="auto"/>
          </w:tcPr>
          <w:p w14:paraId="7F0ADE96" w14:textId="77777777" w:rsidR="00081BC8" w:rsidRPr="00AF110D" w:rsidRDefault="00081BC8" w:rsidP="004A51AA">
            <w:pPr>
              <w:pStyle w:val="TableText"/>
              <w:rPr>
                <w:szCs w:val="22"/>
              </w:rPr>
            </w:pPr>
            <w:r w:rsidRPr="00AF110D">
              <w:rPr>
                <w:szCs w:val="22"/>
              </w:rPr>
              <w:t>Text string</w:t>
            </w:r>
          </w:p>
        </w:tc>
        <w:tc>
          <w:tcPr>
            <w:tcW w:w="0" w:type="auto"/>
          </w:tcPr>
          <w:p w14:paraId="5F0A1335" w14:textId="77777777" w:rsidR="00081BC8" w:rsidRPr="00AF110D" w:rsidRDefault="00081BC8" w:rsidP="004A51AA">
            <w:pPr>
              <w:pStyle w:val="TableText"/>
              <w:rPr>
                <w:szCs w:val="22"/>
              </w:rPr>
            </w:pPr>
            <w:r w:rsidRPr="00AF110D">
              <w:rPr>
                <w:szCs w:val="22"/>
              </w:rPr>
              <w:t>This name will appear in the dropdown list of Reference Panels, which is used to set the Reference Metadata Attribute in the Instrumentation Group.</w:t>
            </w:r>
          </w:p>
        </w:tc>
      </w:tr>
      <w:tr w:rsidR="00081BC8" w:rsidRPr="00B350A0" w14:paraId="5374BE01" w14:textId="77777777" w:rsidTr="00710979">
        <w:tc>
          <w:tcPr>
            <w:tcW w:w="0" w:type="auto"/>
          </w:tcPr>
          <w:p w14:paraId="443A0E2F" w14:textId="77777777" w:rsidR="00081BC8" w:rsidRPr="00AF110D" w:rsidRDefault="00081BC8" w:rsidP="004A51AA">
            <w:pPr>
              <w:pStyle w:val="TableText"/>
              <w:rPr>
                <w:szCs w:val="22"/>
              </w:rPr>
            </w:pPr>
            <w:r w:rsidRPr="00AF110D">
              <w:rPr>
                <w:szCs w:val="22"/>
              </w:rPr>
              <w:t>Reference owner</w:t>
            </w:r>
          </w:p>
        </w:tc>
        <w:tc>
          <w:tcPr>
            <w:tcW w:w="0" w:type="auto"/>
          </w:tcPr>
          <w:p w14:paraId="023EF479" w14:textId="77777777" w:rsidR="00081BC8" w:rsidRPr="00AF110D" w:rsidRDefault="00081BC8" w:rsidP="004A51AA">
            <w:pPr>
              <w:pStyle w:val="TableText"/>
              <w:rPr>
                <w:szCs w:val="22"/>
              </w:rPr>
            </w:pPr>
            <w:r w:rsidRPr="00AF110D">
              <w:rPr>
                <w:szCs w:val="22"/>
              </w:rPr>
              <w:t>Selected from dropdown list of Institutes</w:t>
            </w:r>
          </w:p>
        </w:tc>
        <w:tc>
          <w:tcPr>
            <w:tcW w:w="0" w:type="auto"/>
          </w:tcPr>
          <w:p w14:paraId="44357FCD" w14:textId="6E76015D" w:rsidR="00081BC8" w:rsidRPr="00AF110D" w:rsidRDefault="00081BC8" w:rsidP="00881913">
            <w:pPr>
              <w:pStyle w:val="TableText"/>
              <w:rPr>
                <w:szCs w:val="22"/>
              </w:rPr>
            </w:pPr>
            <w:r w:rsidRPr="00AF110D">
              <w:rPr>
                <w:szCs w:val="22"/>
              </w:rPr>
              <w:t>This Institute list is created in the</w:t>
            </w:r>
            <w:r w:rsidR="00881913">
              <w:rPr>
                <w:szCs w:val="22"/>
              </w:rPr>
              <w:t xml:space="preserve"> </w:t>
            </w:r>
            <w:r w:rsidR="00881913">
              <w:rPr>
                <w:szCs w:val="22"/>
              </w:rPr>
              <w:fldChar w:fldCharType="begin"/>
            </w:r>
            <w:r w:rsidR="00881913">
              <w:rPr>
                <w:szCs w:val="22"/>
              </w:rPr>
              <w:instrText xml:space="preserve"> REF _Ref506895225 \h </w:instrText>
            </w:r>
            <w:r w:rsidR="00881913">
              <w:rPr>
                <w:szCs w:val="22"/>
              </w:rPr>
            </w:r>
            <w:r w:rsidR="00881913">
              <w:rPr>
                <w:szCs w:val="22"/>
              </w:rPr>
              <w:fldChar w:fldCharType="separate"/>
            </w:r>
            <w:r w:rsidR="000C7C57" w:rsidRPr="00DA48C2">
              <w:t>Main Window</w:t>
            </w:r>
            <w:r w:rsidR="00881913">
              <w:rPr>
                <w:szCs w:val="22"/>
              </w:rPr>
              <w:fldChar w:fldCharType="end"/>
            </w:r>
            <w:r w:rsidRPr="00AF110D">
              <w:rPr>
                <w:szCs w:val="22"/>
              </w:rPr>
              <w:t xml:space="preserve">. See </w:t>
            </w:r>
            <w:r w:rsidR="00D27B55" w:rsidRPr="00AF110D">
              <w:rPr>
                <w:i/>
                <w:szCs w:val="22"/>
              </w:rPr>
              <w:t>S</w:t>
            </w:r>
            <w:r w:rsidRPr="00AF110D">
              <w:rPr>
                <w:i/>
                <w:szCs w:val="22"/>
              </w:rPr>
              <w:t xml:space="preserve">ection </w:t>
            </w:r>
            <w:r w:rsidR="00881913">
              <w:rPr>
                <w:i/>
                <w:szCs w:val="22"/>
              </w:rPr>
              <w:fldChar w:fldCharType="begin"/>
            </w:r>
            <w:r w:rsidR="00881913">
              <w:rPr>
                <w:i/>
                <w:szCs w:val="22"/>
              </w:rPr>
              <w:instrText xml:space="preserve"> REF _Ref499978682 \r \h </w:instrText>
            </w:r>
            <w:r w:rsidR="00881913">
              <w:rPr>
                <w:i/>
                <w:szCs w:val="22"/>
              </w:rPr>
            </w:r>
            <w:r w:rsidR="00881913">
              <w:rPr>
                <w:i/>
                <w:szCs w:val="22"/>
              </w:rPr>
              <w:fldChar w:fldCharType="separate"/>
            </w:r>
            <w:r w:rsidR="000C7C57">
              <w:rPr>
                <w:i/>
                <w:szCs w:val="22"/>
              </w:rPr>
              <w:t>4.1</w:t>
            </w:r>
            <w:r w:rsidR="00881913">
              <w:rPr>
                <w:i/>
                <w:szCs w:val="22"/>
              </w:rPr>
              <w:fldChar w:fldCharType="end"/>
            </w:r>
            <w:r w:rsidRPr="00AF110D">
              <w:rPr>
                <w:szCs w:val="22"/>
              </w:rPr>
              <w:t>.</w:t>
            </w:r>
          </w:p>
        </w:tc>
      </w:tr>
      <w:tr w:rsidR="00081BC8" w:rsidRPr="00B350A0" w14:paraId="7EF54A0F" w14:textId="77777777" w:rsidTr="00710979">
        <w:tc>
          <w:tcPr>
            <w:tcW w:w="0" w:type="auto"/>
          </w:tcPr>
          <w:p w14:paraId="40AA17BC" w14:textId="77777777" w:rsidR="00081BC8" w:rsidRPr="00AF110D" w:rsidRDefault="00081BC8" w:rsidP="004A51AA">
            <w:pPr>
              <w:pStyle w:val="TableText"/>
              <w:rPr>
                <w:szCs w:val="22"/>
              </w:rPr>
            </w:pPr>
            <w:r w:rsidRPr="00AF110D">
              <w:rPr>
                <w:szCs w:val="22"/>
              </w:rPr>
              <w:t>Serial number</w:t>
            </w:r>
          </w:p>
        </w:tc>
        <w:tc>
          <w:tcPr>
            <w:tcW w:w="0" w:type="auto"/>
          </w:tcPr>
          <w:p w14:paraId="585D6C4D" w14:textId="77777777" w:rsidR="00081BC8" w:rsidRPr="00AF110D" w:rsidRDefault="00081BC8" w:rsidP="004A51AA">
            <w:pPr>
              <w:pStyle w:val="TableText"/>
              <w:rPr>
                <w:szCs w:val="22"/>
              </w:rPr>
            </w:pPr>
            <w:r w:rsidRPr="00AF110D">
              <w:rPr>
                <w:szCs w:val="22"/>
              </w:rPr>
              <w:t>Text string</w:t>
            </w:r>
          </w:p>
        </w:tc>
        <w:tc>
          <w:tcPr>
            <w:tcW w:w="0" w:type="auto"/>
          </w:tcPr>
          <w:p w14:paraId="13109A1F" w14:textId="77777777" w:rsidR="00081BC8" w:rsidRPr="00AF110D" w:rsidRDefault="00081BC8" w:rsidP="004A51AA">
            <w:pPr>
              <w:pStyle w:val="TableText"/>
              <w:rPr>
                <w:szCs w:val="22"/>
              </w:rPr>
            </w:pPr>
            <w:r w:rsidRPr="00AF110D">
              <w:rPr>
                <w:szCs w:val="22"/>
              </w:rPr>
              <w:t>The Reference Panel’s physical serial number</w:t>
            </w:r>
          </w:p>
        </w:tc>
      </w:tr>
      <w:tr w:rsidR="00081BC8" w:rsidRPr="00B350A0" w14:paraId="18673592" w14:textId="77777777" w:rsidTr="00710979">
        <w:tc>
          <w:tcPr>
            <w:tcW w:w="0" w:type="auto"/>
          </w:tcPr>
          <w:p w14:paraId="2327277F" w14:textId="77777777" w:rsidR="00081BC8" w:rsidRPr="00AF110D" w:rsidRDefault="00081BC8" w:rsidP="004A51AA">
            <w:pPr>
              <w:pStyle w:val="TableText"/>
              <w:rPr>
                <w:szCs w:val="22"/>
              </w:rPr>
            </w:pPr>
            <w:r w:rsidRPr="00AF110D">
              <w:rPr>
                <w:szCs w:val="22"/>
              </w:rPr>
              <w:t>Reference brand</w:t>
            </w:r>
          </w:p>
        </w:tc>
        <w:tc>
          <w:tcPr>
            <w:tcW w:w="0" w:type="auto"/>
          </w:tcPr>
          <w:p w14:paraId="30230B54" w14:textId="77777777" w:rsidR="00081BC8" w:rsidRPr="00AF110D" w:rsidRDefault="00081BC8" w:rsidP="004A51AA">
            <w:pPr>
              <w:pStyle w:val="TableText"/>
              <w:rPr>
                <w:szCs w:val="22"/>
              </w:rPr>
            </w:pPr>
            <w:r w:rsidRPr="00AF110D">
              <w:rPr>
                <w:szCs w:val="22"/>
              </w:rPr>
              <w:t>Selected from predefined dropdown list</w:t>
            </w:r>
          </w:p>
        </w:tc>
        <w:tc>
          <w:tcPr>
            <w:tcW w:w="0" w:type="auto"/>
          </w:tcPr>
          <w:p w14:paraId="4B766756" w14:textId="77777777" w:rsidR="00081BC8" w:rsidRPr="00AF110D" w:rsidRDefault="00081BC8" w:rsidP="004A51AA">
            <w:pPr>
              <w:pStyle w:val="TableText"/>
              <w:rPr>
                <w:szCs w:val="22"/>
              </w:rPr>
            </w:pPr>
            <w:r w:rsidRPr="00AF110D">
              <w:rPr>
                <w:szCs w:val="22"/>
              </w:rPr>
              <w:t>There is presently only one brand (Spectralon) defined in SPECCHIO. If you require further brands to be added, speak to your System Administrator.</w:t>
            </w:r>
          </w:p>
        </w:tc>
      </w:tr>
      <w:tr w:rsidR="00081BC8" w:rsidRPr="00B350A0" w14:paraId="3BE3E943" w14:textId="77777777" w:rsidTr="00710979">
        <w:tc>
          <w:tcPr>
            <w:tcW w:w="0" w:type="auto"/>
          </w:tcPr>
          <w:p w14:paraId="4A7EE806" w14:textId="77777777" w:rsidR="00081BC8" w:rsidRPr="00AF110D" w:rsidRDefault="00081BC8" w:rsidP="004A51AA">
            <w:pPr>
              <w:pStyle w:val="TableText"/>
              <w:rPr>
                <w:szCs w:val="22"/>
              </w:rPr>
            </w:pPr>
            <w:r w:rsidRPr="00AF110D">
              <w:rPr>
                <w:szCs w:val="22"/>
              </w:rPr>
              <w:t>Pictures</w:t>
            </w:r>
          </w:p>
        </w:tc>
        <w:tc>
          <w:tcPr>
            <w:tcW w:w="0" w:type="auto"/>
          </w:tcPr>
          <w:p w14:paraId="0197FAB0" w14:textId="77777777" w:rsidR="00081BC8" w:rsidRPr="00AF110D" w:rsidRDefault="00081BC8" w:rsidP="004A51AA">
            <w:pPr>
              <w:pStyle w:val="TableText"/>
              <w:rPr>
                <w:szCs w:val="22"/>
              </w:rPr>
            </w:pPr>
            <w:r w:rsidRPr="00AF110D">
              <w:rPr>
                <w:szCs w:val="22"/>
              </w:rPr>
              <w:t>JPEG image (on some users’ computers, PNG, GIF or TIFF may also be supported.)</w:t>
            </w:r>
          </w:p>
        </w:tc>
        <w:tc>
          <w:tcPr>
            <w:tcW w:w="0" w:type="auto"/>
          </w:tcPr>
          <w:p w14:paraId="3E78D082" w14:textId="77777777" w:rsidR="00081BC8" w:rsidRPr="00AF110D" w:rsidRDefault="00081BC8" w:rsidP="004A51AA">
            <w:pPr>
              <w:pStyle w:val="TableText"/>
              <w:rPr>
                <w:szCs w:val="22"/>
              </w:rPr>
            </w:pPr>
            <w:r w:rsidRPr="00AF110D">
              <w:rPr>
                <w:szCs w:val="22"/>
              </w:rPr>
              <w:t>Multiple pictures of the Reference Panel may be uploaded to each Reference Panel definition.</w:t>
            </w:r>
          </w:p>
        </w:tc>
      </w:tr>
      <w:tr w:rsidR="00081BC8" w:rsidRPr="00B350A0" w14:paraId="64F73456" w14:textId="77777777" w:rsidTr="00710979">
        <w:tc>
          <w:tcPr>
            <w:tcW w:w="0" w:type="auto"/>
          </w:tcPr>
          <w:p w14:paraId="31789312" w14:textId="77777777" w:rsidR="00081BC8" w:rsidRPr="00AF110D" w:rsidRDefault="00081BC8" w:rsidP="004A51AA">
            <w:pPr>
              <w:pStyle w:val="TableText"/>
              <w:rPr>
                <w:szCs w:val="22"/>
              </w:rPr>
            </w:pPr>
            <w:r w:rsidRPr="00AF110D">
              <w:rPr>
                <w:szCs w:val="22"/>
              </w:rPr>
              <w:t>Calibrations</w:t>
            </w:r>
          </w:p>
        </w:tc>
        <w:tc>
          <w:tcPr>
            <w:tcW w:w="0" w:type="auto"/>
          </w:tcPr>
          <w:p w14:paraId="79AEEA4F" w14:textId="0C545EE5" w:rsidR="00081BC8" w:rsidRPr="00AF110D" w:rsidRDefault="00081BC8" w:rsidP="004A51AA">
            <w:pPr>
              <w:pStyle w:val="TableText"/>
              <w:rPr>
                <w:szCs w:val="22"/>
              </w:rPr>
            </w:pPr>
            <w:r w:rsidRPr="00AF110D">
              <w:rPr>
                <w:szCs w:val="22"/>
              </w:rPr>
              <w:t xml:space="preserve">See section </w:t>
            </w:r>
            <w:r w:rsidR="00DA4F2C" w:rsidRPr="00AF110D">
              <w:rPr>
                <w:szCs w:val="22"/>
              </w:rPr>
              <w:fldChar w:fldCharType="begin"/>
            </w:r>
            <w:r w:rsidR="00DA4F2C" w:rsidRPr="00AF110D">
              <w:rPr>
                <w:szCs w:val="22"/>
              </w:rPr>
              <w:instrText xml:space="preserve"> REF _Ref357671230 \r \h  \* MERGEFORMAT </w:instrText>
            </w:r>
            <w:r w:rsidR="00DA4F2C" w:rsidRPr="00AF110D">
              <w:rPr>
                <w:szCs w:val="22"/>
              </w:rPr>
            </w:r>
            <w:r w:rsidR="00DA4F2C" w:rsidRPr="00AF110D">
              <w:rPr>
                <w:szCs w:val="22"/>
              </w:rPr>
              <w:fldChar w:fldCharType="separate"/>
            </w:r>
            <w:r w:rsidR="000C7C57" w:rsidRPr="000C7C57">
              <w:rPr>
                <w:rStyle w:val="CrossReference"/>
              </w:rPr>
              <w:t>12.4.1</w:t>
            </w:r>
            <w:r w:rsidR="00DA4F2C" w:rsidRPr="00AF110D">
              <w:rPr>
                <w:szCs w:val="22"/>
              </w:rPr>
              <w:fldChar w:fldCharType="end"/>
            </w:r>
            <w:r w:rsidRPr="00AF110D">
              <w:rPr>
                <w:rStyle w:val="CrossReference"/>
                <w:szCs w:val="22"/>
                <w:u w:val="single"/>
              </w:rPr>
              <w:t xml:space="preserve"> </w:t>
            </w:r>
            <w:r w:rsidR="00DA4F2C" w:rsidRPr="00AF110D">
              <w:rPr>
                <w:szCs w:val="22"/>
              </w:rPr>
              <w:fldChar w:fldCharType="begin"/>
            </w:r>
            <w:r w:rsidR="00DA4F2C" w:rsidRPr="00AF110D">
              <w:rPr>
                <w:szCs w:val="22"/>
              </w:rPr>
              <w:instrText xml:space="preserve"> REF _Ref357671230 \h  \* MERGEFORMAT </w:instrText>
            </w:r>
            <w:r w:rsidR="00DA4F2C" w:rsidRPr="00AF110D">
              <w:rPr>
                <w:szCs w:val="22"/>
              </w:rPr>
            </w:r>
            <w:r w:rsidR="00DA4F2C" w:rsidRPr="00AF110D">
              <w:rPr>
                <w:szCs w:val="22"/>
              </w:rPr>
              <w:fldChar w:fldCharType="separate"/>
            </w:r>
            <w:r w:rsidR="000C7C57" w:rsidRPr="000C7C57">
              <w:rPr>
                <w:rStyle w:val="CrossReference"/>
                <w:szCs w:val="22"/>
              </w:rPr>
              <w:t>Reference Panel Calibrations</w:t>
            </w:r>
            <w:r w:rsidR="00DA4F2C" w:rsidRPr="00AF110D">
              <w:rPr>
                <w:szCs w:val="22"/>
              </w:rPr>
              <w:fldChar w:fldCharType="end"/>
            </w:r>
            <w:r w:rsidRPr="00AF110D">
              <w:rPr>
                <w:szCs w:val="22"/>
              </w:rPr>
              <w:t>.</w:t>
            </w:r>
          </w:p>
        </w:tc>
        <w:tc>
          <w:tcPr>
            <w:tcW w:w="0" w:type="auto"/>
          </w:tcPr>
          <w:p w14:paraId="465FD18F" w14:textId="77777777" w:rsidR="00081BC8" w:rsidRPr="00AF110D" w:rsidRDefault="00081BC8" w:rsidP="004A51AA">
            <w:pPr>
              <w:pStyle w:val="TableText"/>
              <w:rPr>
                <w:szCs w:val="22"/>
              </w:rPr>
            </w:pPr>
            <w:r w:rsidRPr="00AF110D">
              <w:rPr>
                <w:szCs w:val="22"/>
              </w:rPr>
              <w:t>Multiple Calibrations make up the Calibration history for each Reference Panel.</w:t>
            </w:r>
          </w:p>
        </w:tc>
      </w:tr>
    </w:tbl>
    <w:p w14:paraId="7A9FBBD4" w14:textId="77777777" w:rsidR="00081BC8" w:rsidRPr="00B350A0" w:rsidRDefault="00081BC8" w:rsidP="004A51AA">
      <w:pPr>
        <w:pStyle w:val="Body"/>
      </w:pPr>
      <w:r w:rsidRPr="00B350A0">
        <w:t>When the SPECCHIO database is installed, the table of Reference Panels is empty.</w:t>
      </w:r>
    </w:p>
    <w:p w14:paraId="5CF5A621" w14:textId="77777777" w:rsidR="00081BC8" w:rsidRPr="00B350A0" w:rsidRDefault="00081BC8" w:rsidP="004A51AA">
      <w:pPr>
        <w:pStyle w:val="ProcessHeading"/>
      </w:pPr>
      <w:r w:rsidRPr="00B350A0">
        <w:t>To open the Referenc</w:t>
      </w:r>
      <w:r w:rsidR="00CA3351" w:rsidRPr="00B350A0">
        <w:t>e Panel Administration dialog:</w:t>
      </w:r>
    </w:p>
    <w:tbl>
      <w:tblPr>
        <w:tblStyle w:val="Instructions"/>
        <w:tblW w:w="0" w:type="auto"/>
        <w:tblLook w:val="04A0" w:firstRow="1" w:lastRow="0" w:firstColumn="1" w:lastColumn="0" w:noHBand="0" w:noVBand="1"/>
      </w:tblPr>
      <w:tblGrid>
        <w:gridCol w:w="8533"/>
      </w:tblGrid>
      <w:tr w:rsidR="00081BC8" w:rsidRPr="00B350A0" w14:paraId="48290477"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56F33267" w14:textId="77777777" w:rsidR="00081BC8" w:rsidRPr="00B350A0" w:rsidRDefault="00081BC8" w:rsidP="004A51AA">
            <w:pPr>
              <w:pStyle w:val="Bullet"/>
            </w:pPr>
            <w:r w:rsidRPr="00B350A0">
              <w:t xml:space="preserve">Select </w:t>
            </w:r>
            <w:r w:rsidRPr="00B350A0">
              <w:rPr>
                <w:rStyle w:val="GUIWord"/>
                <w:u w:val="single"/>
              </w:rPr>
              <w:t>Data Maintenance</w:t>
            </w:r>
            <w:r w:rsidRPr="00B350A0">
              <w:t xml:space="preserve"> and </w:t>
            </w:r>
            <w:r w:rsidRPr="00B350A0">
              <w:rPr>
                <w:rStyle w:val="GUIWord"/>
                <w:u w:val="single"/>
              </w:rPr>
              <w:t>Instrumentation Admin.</w:t>
            </w:r>
            <w:r w:rsidRPr="00B350A0">
              <w:t xml:space="preserve"> from the menu on the Main Window.</w:t>
            </w:r>
          </w:p>
          <w:p w14:paraId="4AE18145" w14:textId="77777777" w:rsidR="00081BC8" w:rsidRPr="00B350A0" w:rsidRDefault="00081BC8" w:rsidP="004A51AA">
            <w:pPr>
              <w:pStyle w:val="Bullet"/>
            </w:pPr>
            <w:r w:rsidRPr="00B350A0">
              <w:t xml:space="preserve">Click in the </w:t>
            </w:r>
            <w:r w:rsidRPr="00B350A0">
              <w:rPr>
                <w:rStyle w:val="GUIWord"/>
                <w:u w:val="single"/>
              </w:rPr>
              <w:t>Reference Data</w:t>
            </w:r>
            <w:r w:rsidRPr="00B350A0">
              <w:t xml:space="preserve"> tab.</w:t>
            </w:r>
          </w:p>
        </w:tc>
      </w:tr>
    </w:tbl>
    <w:p w14:paraId="689D1F3F" w14:textId="4661ADD4" w:rsidR="00081BC8" w:rsidRPr="00BB754C" w:rsidRDefault="007E778A" w:rsidP="00081BC8">
      <w:pPr>
        <w:pStyle w:val="Figure"/>
        <w:rPr>
          <w:lang w:val="en-AU"/>
        </w:rPr>
      </w:pPr>
      <w:r w:rsidRPr="00BB754C">
        <w:rPr>
          <w:lang w:val="en-GB" w:eastAsia="en-GB"/>
        </w:rPr>
        <mc:AlternateContent>
          <mc:Choice Requires="wpg">
            <w:drawing>
              <wp:inline distT="0" distB="0" distL="0" distR="0" wp14:anchorId="0FC6E5AF" wp14:editId="5E5A39A1">
                <wp:extent cx="5483860" cy="3034665"/>
                <wp:effectExtent l="0" t="0" r="2540" b="635"/>
                <wp:docPr id="77" name="Canvas 3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3860" cy="3034665"/>
                          <a:chOff x="0" y="0"/>
                          <a:chExt cx="54838" cy="30346"/>
                        </a:xfrm>
                      </wpg:grpSpPr>
                      <wps:wsp>
                        <wps:cNvPr id="80" name="AutoShape 572"/>
                        <wps:cNvSpPr>
                          <a:spLocks noChangeAspect="1" noChangeArrowheads="1"/>
                        </wps:cNvSpPr>
                        <wps:spPr bwMode="auto">
                          <a:xfrm>
                            <a:off x="0" y="0"/>
                            <a:ext cx="54838" cy="303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81" name="Picture 368"/>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7788" y="0"/>
                            <a:ext cx="47050" cy="30346"/>
                          </a:xfrm>
                          <a:prstGeom prst="rect">
                            <a:avLst/>
                          </a:prstGeom>
                          <a:noFill/>
                          <a:extLst>
                            <a:ext uri="{909E8E84-426E-40DD-AFC4-6F175D3DCCD1}">
                              <a14:hiddenFill xmlns:a14="http://schemas.microsoft.com/office/drawing/2010/main">
                                <a:solidFill>
                                  <a:srgbClr val="FFFFFF"/>
                                </a:solidFill>
                              </a14:hiddenFill>
                            </a:ext>
                          </a:extLst>
                        </pic:spPr>
                      </pic:pic>
                      <wps:wsp>
                        <wps:cNvPr id="82" name="AutoShape 363"/>
                        <wps:cNvSpPr>
                          <a:spLocks noChangeArrowheads="1"/>
                        </wps:cNvSpPr>
                        <wps:spPr bwMode="auto">
                          <a:xfrm>
                            <a:off x="0" y="7846"/>
                            <a:ext cx="5948" cy="3135"/>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0366465B" w14:textId="77777777" w:rsidR="00DD2757" w:rsidRPr="00170A8D" w:rsidRDefault="00DD2757" w:rsidP="00081BC8">
                              <w:pPr>
                                <w:rPr>
                                  <w:sz w:val="14"/>
                                  <w:lang w:val="en-US"/>
                                </w:rPr>
                              </w:pPr>
                              <w:r w:rsidRPr="00170A8D">
                                <w:rPr>
                                  <w:sz w:val="14"/>
                                  <w:lang w:val="en-US"/>
                                </w:rPr>
                                <w:t>Instrument Selector</w:t>
                              </w:r>
                            </w:p>
                          </w:txbxContent>
                        </wps:txbx>
                        <wps:bodyPr rot="0" vert="horz" wrap="square" lIns="18000" tIns="18000" rIns="18000" bIns="18000" anchor="ctr" anchorCtr="0" upright="1">
                          <a:noAutofit/>
                        </wps:bodyPr>
                      </wps:wsp>
                      <wps:wsp>
                        <wps:cNvPr id="83" name="Freeform 364"/>
                        <wps:cNvSpPr>
                          <a:spLocks/>
                        </wps:cNvSpPr>
                        <wps:spPr bwMode="auto">
                          <a:xfrm>
                            <a:off x="4851" y="10981"/>
                            <a:ext cx="4314" cy="2575"/>
                          </a:xfrm>
                          <a:custGeom>
                            <a:avLst/>
                            <a:gdLst>
                              <a:gd name="T0" fmla="*/ 0 w 365"/>
                              <a:gd name="T1" fmla="*/ 0 h 365"/>
                              <a:gd name="T2" fmla="*/ 5099763 w 365"/>
                              <a:gd name="T3" fmla="*/ 1816095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 name="AutoShape 365"/>
                        <wps:cNvSpPr>
                          <a:spLocks noChangeArrowheads="1"/>
                        </wps:cNvSpPr>
                        <wps:spPr bwMode="auto">
                          <a:xfrm>
                            <a:off x="2326" y="21014"/>
                            <a:ext cx="11682" cy="4283"/>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431E3131" w14:textId="77777777" w:rsidR="00DD2757" w:rsidRPr="00170A8D" w:rsidRDefault="00DD2757" w:rsidP="00081BC8">
                              <w:pPr>
                                <w:rPr>
                                  <w:sz w:val="14"/>
                                  <w:lang w:val="en-US"/>
                                </w:rPr>
                              </w:pPr>
                              <w:r>
                                <w:rPr>
                                  <w:sz w:val="14"/>
                                  <w:lang w:val="en-US"/>
                                </w:rPr>
                                <w:t>Calibration information and graphs will be shown here</w:t>
                              </w:r>
                            </w:p>
                          </w:txbxContent>
                        </wps:txbx>
                        <wps:bodyPr rot="0" vert="horz" wrap="square" lIns="18000" tIns="18000" rIns="18000" bIns="18000" anchor="ctr" anchorCtr="0" upright="1">
                          <a:noAutofit/>
                        </wps:bodyPr>
                      </wps:wsp>
                      <wps:wsp>
                        <wps:cNvPr id="87" name="Freeform 366"/>
                        <wps:cNvSpPr>
                          <a:spLocks/>
                        </wps:cNvSpPr>
                        <wps:spPr bwMode="auto">
                          <a:xfrm>
                            <a:off x="14008" y="23193"/>
                            <a:ext cx="13374" cy="445"/>
                          </a:xfrm>
                          <a:custGeom>
                            <a:avLst/>
                            <a:gdLst>
                              <a:gd name="T0" fmla="*/ 0 w 365"/>
                              <a:gd name="T1" fmla="*/ 0 h 365"/>
                              <a:gd name="T2" fmla="*/ 49001823 w 365"/>
                              <a:gd name="T3" fmla="*/ 54320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mv="urn:schemas-microsoft-com:mac:vml" xmlns:mo="http://schemas.microsoft.com/office/mac/office/2008/main">
            <w:pict>
              <v:group w14:anchorId="0FC6E5AF" id="Canvas 360" o:spid="_x0000_s1152" style="width:431.8pt;height:238.95pt;mso-position-horizontal-relative:char;mso-position-vertical-relative:line" coordsize="54838,3034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">
                <v:rect id="AutoShape 572" o:spid="_x0000_s1153" style="position:absolute;width:54838;height:303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BmKYwQAA&#10;ANsAAAAPAAAAZHJzL2Rvd25yZXYueG1sRE9Na4NAEL0X+h+WKeRSmrU9lGCzkSCUSglINM15cKcq&#10;cWfV3ar599lDIcfH+94mi+nERKNrLSt4XUcgiCurW64VnMrPlw0I55E1dpZJwZUcJLvHhy3G2s58&#10;pKnwtQgh7GJU0Hjfx1K6qiGDbm174sD92tGgD3CspR5xDuGmk29R9C4NthwaGuwpbai6FH9GwVzl&#10;07k8fMn8+ZxZHrIhLX6+lVo9LfsPEJ4Wfxf/uzOtYBPWhy/hB8jd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5wZimMEAAADbAAAADwAAAAAAAAAAAAAAAACXAgAAZHJzL2Rvd25y&#10;ZXYueG1sUEsFBgAAAAAEAAQA9QAAAIUDAAAAAA==&#10;" filled="f" stroked="f">
                  <o:lock v:ext="edit" aspectratio="t"/>
                </v:rect>
                <v:shape id="Picture 368" o:spid="_x0000_s1154" type="#_x0000_t75" style="position:absolute;left:7788;width:47050;height:3034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Lu&#10;8InGAAAA2wAAAA8AAABkcnMvZG93bnJldi54bWxEj91qAjEUhO8LvkM4Qu9q1rYUWY1iCy1tKQVX&#10;8efuuDlulm5OliTV9e2bguDlMDPfMJNZZxtxJB9qxwqGgwwEcel0zZWC1fL1bgQiRGSNjWNScKYA&#10;s2nvZoK5dide0LGIlUgQDjkqMDG2uZShNGQxDFxLnLyD8xZjkr6S2uMpwW0j77PsSVqsOS0YbOnF&#10;UPlT/FoF36bYvD1k520MX/Tp1/uPx8XzTqnbfjcfg4jUxWv40n7XCkZD+P+SfoCc/gE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Uu7wicYAAADbAAAADwAAAAAAAAAAAAAAAACc&#10;AgAAZHJzL2Rvd25yZXYueG1sUEsFBgAAAAAEAAQA9wAAAI8DAAAAAA==&#10;">
                  <v:imagedata r:id="rId144" o:title=""/>
                </v:shape>
                <v:roundrect id="AutoShape 363" o:spid="_x0000_s1155" style="position:absolute;top:7846;width:5948;height:313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tikoxQAA&#10;ANsAAAAPAAAAZHJzL2Rvd25yZXYueG1sRI/dagIxFITvC32HcAq9q9laEFmNixUKghXtVrw+bs7+&#10;0M3JmqTr+vZNQfBymJlvmHk2mFb05HxjWcHrKAFBXFjdcKXg8P3xMgXhA7LG1jIpuJKHbPH4MMdU&#10;2wt/UZ+HSkQI+xQV1CF0qZS+qMmgH9mOOHqldQZDlK6S2uElwk0rx0kykQYbjgs1drSqqfjJf42C&#10;5vB+LLeDO21W589df57s9vTWK/X8NCxnIAIN4R6+tddawXQM/1/iD5CL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a2KSjFAAAA2wAAAA8AAAAAAAAAAAAAAAAAlwIAAGRycy9k&#10;b3ducmV2LnhtbFBLBQYAAAAABAAEAPUAAACJAwAAAAA=&#10;" fillcolor="#dbe5f1 [660]" strokecolor="#0070c0">
                  <v:textbox inset=".5mm,.5mm,.5mm,.5mm">
                    <w:txbxContent>
                      <w:p w14:paraId="0366465B" w14:textId="77777777" w:rsidR="00DD2757" w:rsidRPr="00170A8D" w:rsidRDefault="00DD2757" w:rsidP="00081BC8">
                        <w:pPr>
                          <w:rPr>
                            <w:sz w:val="14"/>
                            <w:lang w:val="en-US"/>
                          </w:rPr>
                        </w:pPr>
                        <w:r w:rsidRPr="00170A8D">
                          <w:rPr>
                            <w:sz w:val="14"/>
                            <w:lang w:val="en-US"/>
                          </w:rPr>
                          <w:t>Instrument Selector</w:t>
                        </w:r>
                      </w:p>
                    </w:txbxContent>
                  </v:textbox>
                </v:roundrect>
                <v:shape id="Freeform 364" o:spid="_x0000_s1156" style="position:absolute;left:4851;top:10981;width:4314;height:2575;visibility:visible;mso-wrap-style:square;v-text-anchor:top" coordsize="365,3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iivJwgAA&#10;ANsAAAAPAAAAZHJzL2Rvd25yZXYueG1sRI9Ba8JAFITvgv9heUJvZlMjJaSuUhShN6n10ONr9jUb&#10;zb4N2TWJ/94tCB6HmfmGWW1G24ieOl87VvCapCCIS6drrhScvvfzHIQPyBobx6TgRh426+lkhYV2&#10;A39RfwyViBD2BSowIbSFlL40ZNEnriWO3p/rLIYou0rqDocIt41cpOmbtFhzXDDY0tZQeTlerQJ9&#10;Xvq6t0uzY9v8Zj/bQ9nyQamX2fjxDiLQGJ7hR/tTK8gz+P8Sf4Bc3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6KK8nCAAAA2wAAAA8AAAAAAAAAAAAAAAAAlwIAAGRycy9kb3du&#10;cmV2LnhtbFBLBQYAAAAABAAEAPUAAACGAwAAAAA=&#10;" path="m0,0c129,129,259,259,365,365e" filled="f" strokecolor="#0070c0" strokeweight="1pt">
                  <v:stroke endarrow="open"/>
                  <v:path arrowok="t" o:connecttype="custom" o:connectlocs="0,0;60275007,12812177" o:connectangles="0,0"/>
                </v:shape>
                <v:roundrect id="AutoShape 365" o:spid="_x0000_s1157" style="position:absolute;left:2326;top:21014;width:11682;height:428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ExTHxAAA&#10;ANsAAAAPAAAAZHJzL2Rvd25yZXYueG1sRI/dagIxFITvC75DOELvatZWRFajqFAotOIvXh83x93F&#10;zcmapOv69o1Q8HKYmW+Yyaw1lWjI+dKygn4vAUGcWV1yruCw/3wbgfABWWNlmRTcycNs2nmZYKrt&#10;jbfU7EIuIoR9igqKEOpUSp8VZND3bE0cvbN1BkOULpfa4S3CTSXfk2QoDZYcFwqsaVlQdtn9GgXl&#10;YXE8r1p3+l5ef9bNdbje0Eej1Gu3nY9BBGrDM/zf/tIKRgN4fIk/QE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hMUx8QAAADbAAAADwAAAAAAAAAAAAAAAACXAgAAZHJzL2Rv&#10;d25yZXYueG1sUEsFBgAAAAAEAAQA9QAAAIgDAAAAAA==&#10;" fillcolor="#dbe5f1 [660]" strokecolor="#0070c0">
                  <v:textbox inset=".5mm,.5mm,.5mm,.5mm">
                    <w:txbxContent>
                      <w:p w14:paraId="431E3131" w14:textId="77777777" w:rsidR="00DD2757" w:rsidRPr="00170A8D" w:rsidRDefault="00DD2757" w:rsidP="00081BC8">
                        <w:pPr>
                          <w:rPr>
                            <w:sz w:val="14"/>
                            <w:lang w:val="en-US"/>
                          </w:rPr>
                        </w:pPr>
                        <w:r>
                          <w:rPr>
                            <w:sz w:val="14"/>
                            <w:lang w:val="en-US"/>
                          </w:rPr>
                          <w:t>Calibration information and graphs will be shown here</w:t>
                        </w:r>
                      </w:p>
                    </w:txbxContent>
                  </v:textbox>
                </v:roundrect>
                <v:shape id="Freeform 366" o:spid="_x0000_s1158" style="position:absolute;left:14008;top:23193;width:13374;height:445;visibility:visible;mso-wrap-style:square;v-text-anchor:top" coordsize="365,3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sS3KwQAA&#10;ANsAAAAPAAAAZHJzL2Rvd25yZXYueG1sRI9Pi8IwFMTvgt8hPMGbpv5BpRpFFGFvsurB47N5NtXm&#10;pTSxdr/9ZmHB4zAzv2FWm9aWoqHaF44VjIYJCOLM6YJzBZfzYbAA4QOyxtIxKfghD5t1t7PCVLs3&#10;f1NzCrmIEPYpKjAhVKmUPjNk0Q9dRRy9u6sthijrXOoa3xFuSzlOkpm0WHBcMFjRzlD2PL2sAv2Y&#10;+qKxU7NnW94m190xq/ioVL/XbpcgArXhE/5vf2kFizn8fYk/QK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cbEtysEAAADbAAAADwAAAAAAAAAAAAAAAACXAgAAZHJzL2Rvd25y&#10;ZXYueG1sUEsFBgAAAAAEAAQA9QAAAIUDAAAAAA==&#10;" path="m0,0c129,129,259,259,365,365e" filled="f" strokecolor="#0070c0" strokeweight="1pt">
                  <v:stroke endarrow="open"/>
                  <v:path arrowok="t" o:connecttype="custom" o:connectlocs="0,0;1795480495,66226" o:connectangles="0,0"/>
                </v:shape>
                <w10:anchorlock/>
              </v:group>
            </w:pict>
          </mc:Fallback>
        </mc:AlternateContent>
      </w:r>
    </w:p>
    <w:p w14:paraId="6EC4A1CE" w14:textId="01785416" w:rsidR="00081BC8" w:rsidRPr="00DA48C2" w:rsidRDefault="00081BC8"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73</w:t>
      </w:r>
      <w:r w:rsidR="00397B59" w:rsidRPr="00DA48C2">
        <w:fldChar w:fldCharType="end"/>
      </w:r>
      <w:r w:rsidRPr="00DA48C2">
        <w:t>: Reference Data Editor</w:t>
      </w:r>
    </w:p>
    <w:p w14:paraId="08804796" w14:textId="235A4752" w:rsidR="00081BC8" w:rsidRPr="00B350A0" w:rsidRDefault="00081BC8" w:rsidP="004A51AA">
      <w:pPr>
        <w:pStyle w:val="Body"/>
      </w:pPr>
      <w:r w:rsidRPr="00B350A0">
        <w:t xml:space="preserve">The operation of the Reference Panel dialog is analogous to that for Instruments. Refer to </w:t>
      </w:r>
      <w:r w:rsidR="00E97988" w:rsidRPr="00B350A0">
        <w:rPr>
          <w:i/>
        </w:rPr>
        <w:t>S</w:t>
      </w:r>
      <w:r w:rsidRPr="00B350A0">
        <w:rPr>
          <w:i/>
        </w:rPr>
        <w:t xml:space="preserve">ection </w:t>
      </w:r>
      <w:r w:rsidR="00DA4F2C" w:rsidRPr="00B350A0">
        <w:fldChar w:fldCharType="begin"/>
      </w:r>
      <w:r w:rsidR="00DA4F2C" w:rsidRPr="00B350A0">
        <w:instrText xml:space="preserve"> REF _Ref413330771 \h  \* MERGEFORMAT </w:instrText>
      </w:r>
      <w:r w:rsidR="00DA4F2C" w:rsidRPr="00B350A0">
        <w:fldChar w:fldCharType="separate"/>
      </w:r>
      <w:r w:rsidR="000C7C57" w:rsidRPr="000C7C57">
        <w:rPr>
          <w:i/>
        </w:rPr>
        <w:t xml:space="preserve">Instrument </w:t>
      </w:r>
      <w:r w:rsidR="00DA4F2C" w:rsidRPr="00B350A0">
        <w:fldChar w:fldCharType="end"/>
      </w:r>
      <w:r w:rsidRPr="00B350A0">
        <w:t xml:space="preserve"> and use the instructions in that section and its sub-section on </w:t>
      </w:r>
      <w:r w:rsidR="00DA4F2C" w:rsidRPr="00B350A0">
        <w:fldChar w:fldCharType="begin"/>
      </w:r>
      <w:r w:rsidR="00DA4F2C" w:rsidRPr="00B350A0">
        <w:instrText xml:space="preserve"> REF _Ref357602394 \h  \* MERGEFORMAT </w:instrText>
      </w:r>
      <w:r w:rsidR="00DA4F2C" w:rsidRPr="00B350A0">
        <w:fldChar w:fldCharType="separate"/>
      </w:r>
      <w:r w:rsidR="000C7C57" w:rsidRPr="000C7C57">
        <w:rPr>
          <w:i/>
        </w:rPr>
        <w:t>Instrument Calibrations</w:t>
      </w:r>
      <w:r w:rsidR="00DA4F2C" w:rsidRPr="00B350A0">
        <w:fldChar w:fldCharType="end"/>
      </w:r>
      <w:r w:rsidR="000A3A0E" w:rsidRPr="00B350A0">
        <w:t xml:space="preserve"> </w:t>
      </w:r>
      <w:r w:rsidRPr="00B350A0">
        <w:t>to understand the operation of Reference Panel viewing and maintenance.</w:t>
      </w:r>
    </w:p>
    <w:p w14:paraId="3C4700C3" w14:textId="60DB19CB" w:rsidR="00081BC8" w:rsidRPr="00A8518D" w:rsidRDefault="00081BC8" w:rsidP="00081BC8">
      <w:pPr>
        <w:pStyle w:val="Heading3"/>
      </w:pPr>
      <w:bookmarkStart w:id="584" w:name="_Ref357671230"/>
      <w:bookmarkStart w:id="585" w:name="_Toc398023984"/>
      <w:bookmarkStart w:id="586" w:name="_Toc506895606"/>
      <w:r w:rsidRPr="00A8518D">
        <w:t>Reference Panel Calibrations</w:t>
      </w:r>
      <w:bookmarkEnd w:id="584"/>
      <w:bookmarkEnd w:id="585"/>
      <w:bookmarkEnd w:id="586"/>
    </w:p>
    <w:p w14:paraId="0AF50652" w14:textId="77777777" w:rsidR="00081BC8" w:rsidRPr="00B350A0" w:rsidRDefault="00081BC8" w:rsidP="004A51AA">
      <w:pPr>
        <w:pStyle w:val="Body"/>
      </w:pPr>
      <w:r w:rsidRPr="00B350A0">
        <w:t>Each Reference Panel can have one or more Calibrations defined. For each Calibration, the following information can be stored.</w:t>
      </w:r>
    </w:p>
    <w:tbl>
      <w:tblPr>
        <w:tblStyle w:val="TableSimple"/>
        <w:tblW w:w="0" w:type="auto"/>
        <w:tblLook w:val="04A0" w:firstRow="1" w:lastRow="0" w:firstColumn="1" w:lastColumn="0" w:noHBand="0" w:noVBand="1"/>
      </w:tblPr>
      <w:tblGrid>
        <w:gridCol w:w="1507"/>
        <w:gridCol w:w="1534"/>
        <w:gridCol w:w="5492"/>
      </w:tblGrid>
      <w:tr w:rsidR="00081BC8" w:rsidRPr="007E778A" w14:paraId="6401C0DE" w14:textId="77777777" w:rsidTr="00710979">
        <w:tc>
          <w:tcPr>
            <w:tcW w:w="1526" w:type="dxa"/>
          </w:tcPr>
          <w:p w14:paraId="75002438" w14:textId="77777777" w:rsidR="00081BC8" w:rsidRPr="007E778A" w:rsidRDefault="00081BC8" w:rsidP="007E778A">
            <w:pPr>
              <w:rPr>
                <w:b/>
              </w:rPr>
            </w:pPr>
            <w:r w:rsidRPr="007E778A">
              <w:rPr>
                <w:b/>
              </w:rPr>
              <w:t>Field name</w:t>
            </w:r>
          </w:p>
        </w:tc>
        <w:tc>
          <w:tcPr>
            <w:tcW w:w="1559" w:type="dxa"/>
          </w:tcPr>
          <w:p w14:paraId="217A6D89" w14:textId="77777777" w:rsidR="00081BC8" w:rsidRPr="007E778A" w:rsidRDefault="00081BC8" w:rsidP="007E778A">
            <w:pPr>
              <w:rPr>
                <w:b/>
              </w:rPr>
            </w:pPr>
            <w:r w:rsidRPr="007E778A">
              <w:rPr>
                <w:b/>
              </w:rPr>
              <w:t>Format</w:t>
            </w:r>
          </w:p>
        </w:tc>
        <w:tc>
          <w:tcPr>
            <w:tcW w:w="5777" w:type="dxa"/>
          </w:tcPr>
          <w:p w14:paraId="70C8D78A" w14:textId="77777777" w:rsidR="00081BC8" w:rsidRPr="007E778A" w:rsidRDefault="00081BC8" w:rsidP="007E778A">
            <w:pPr>
              <w:rPr>
                <w:b/>
              </w:rPr>
            </w:pPr>
            <w:r w:rsidRPr="007E778A">
              <w:rPr>
                <w:b/>
              </w:rPr>
              <w:t>Comment</w:t>
            </w:r>
          </w:p>
        </w:tc>
      </w:tr>
      <w:tr w:rsidR="00081BC8" w:rsidRPr="007E778A" w14:paraId="7D24D79D" w14:textId="77777777" w:rsidTr="00710979">
        <w:tc>
          <w:tcPr>
            <w:tcW w:w="1526" w:type="dxa"/>
          </w:tcPr>
          <w:p w14:paraId="3250E8AE" w14:textId="77777777" w:rsidR="00081BC8" w:rsidRPr="007E778A" w:rsidRDefault="00081BC8" w:rsidP="007E778A">
            <w:r w:rsidRPr="007E778A">
              <w:t>Calibration date</w:t>
            </w:r>
          </w:p>
        </w:tc>
        <w:tc>
          <w:tcPr>
            <w:tcW w:w="1559" w:type="dxa"/>
          </w:tcPr>
          <w:p w14:paraId="64FB217E" w14:textId="77777777" w:rsidR="00081BC8" w:rsidRPr="007E778A" w:rsidRDefault="00081BC8" w:rsidP="007E778A">
            <w:r w:rsidRPr="007E778A">
              <w:t>Date/time selected by date picker</w:t>
            </w:r>
          </w:p>
        </w:tc>
        <w:tc>
          <w:tcPr>
            <w:tcW w:w="5777" w:type="dxa"/>
          </w:tcPr>
          <w:p w14:paraId="1140C727" w14:textId="77777777" w:rsidR="00081BC8" w:rsidRPr="007E778A" w:rsidRDefault="00081BC8" w:rsidP="007E778A">
            <w:r w:rsidRPr="007E778A">
              <w:t>The date on which this Calibration was performed. Where possible, SPECCHIO will use the Calibration with the most recent date and time which is prior to the Acquisition date/time of the Spectrum being processed.</w:t>
            </w:r>
          </w:p>
        </w:tc>
      </w:tr>
      <w:tr w:rsidR="00081BC8" w:rsidRPr="007E778A" w14:paraId="01554819" w14:textId="77777777" w:rsidTr="00710979">
        <w:tc>
          <w:tcPr>
            <w:tcW w:w="1526" w:type="dxa"/>
          </w:tcPr>
          <w:p w14:paraId="0970A7F0" w14:textId="77777777" w:rsidR="00081BC8" w:rsidRPr="007E778A" w:rsidRDefault="00081BC8" w:rsidP="007E778A">
            <w:r w:rsidRPr="007E778A">
              <w:t>Calibration number</w:t>
            </w:r>
          </w:p>
        </w:tc>
        <w:tc>
          <w:tcPr>
            <w:tcW w:w="1559" w:type="dxa"/>
          </w:tcPr>
          <w:p w14:paraId="41E74614" w14:textId="77777777" w:rsidR="00081BC8" w:rsidRPr="007E778A" w:rsidRDefault="00081BC8" w:rsidP="007E778A">
            <w:r w:rsidRPr="007E778A">
              <w:t>Integer</w:t>
            </w:r>
          </w:p>
        </w:tc>
        <w:tc>
          <w:tcPr>
            <w:tcW w:w="5777" w:type="dxa"/>
          </w:tcPr>
          <w:p w14:paraId="60784754" w14:textId="77777777" w:rsidR="00081BC8" w:rsidRPr="007E778A" w:rsidRDefault="00081BC8" w:rsidP="007E778A">
            <w:r w:rsidRPr="007E778A">
              <w:t>The sequence number of this Calibration. If there is insufficient date information, and a Calibration Number is given in the Spectrum’s Metadata, SPECCHIO will attempt to select a Calibration based on this Calibration sequence number. It usually starts at 0 and is incremented for each new Calibration. However, this is not a SPECCHIO requirement.</w:t>
            </w:r>
          </w:p>
        </w:tc>
      </w:tr>
      <w:tr w:rsidR="00081BC8" w:rsidRPr="007E778A" w14:paraId="0B3231F0" w14:textId="77777777" w:rsidTr="00710979">
        <w:tc>
          <w:tcPr>
            <w:tcW w:w="1526" w:type="dxa"/>
          </w:tcPr>
          <w:p w14:paraId="3FBB8DBF" w14:textId="77777777" w:rsidR="00081BC8" w:rsidRPr="007E778A" w:rsidRDefault="00081BC8" w:rsidP="007E778A">
            <w:r w:rsidRPr="007E778A">
              <w:t>Comments</w:t>
            </w:r>
          </w:p>
        </w:tc>
        <w:tc>
          <w:tcPr>
            <w:tcW w:w="1559" w:type="dxa"/>
          </w:tcPr>
          <w:p w14:paraId="1939A7BD" w14:textId="77777777" w:rsidR="00081BC8" w:rsidRPr="007E778A" w:rsidRDefault="00081BC8" w:rsidP="007E778A">
            <w:r w:rsidRPr="007E778A">
              <w:t>Text String</w:t>
            </w:r>
          </w:p>
        </w:tc>
        <w:tc>
          <w:tcPr>
            <w:tcW w:w="5777" w:type="dxa"/>
          </w:tcPr>
          <w:p w14:paraId="53E4CA50" w14:textId="77777777" w:rsidR="00081BC8" w:rsidRPr="007E778A" w:rsidRDefault="00081BC8" w:rsidP="007E778A">
            <w:r w:rsidRPr="007E778A">
              <w:t>A comment about this Calibration.</w:t>
            </w:r>
          </w:p>
        </w:tc>
      </w:tr>
      <w:tr w:rsidR="00081BC8" w:rsidRPr="007E778A" w14:paraId="726C4F81" w14:textId="77777777" w:rsidTr="00710979">
        <w:tc>
          <w:tcPr>
            <w:tcW w:w="1526" w:type="dxa"/>
          </w:tcPr>
          <w:p w14:paraId="1FB2739F" w14:textId="77777777" w:rsidR="00081BC8" w:rsidRPr="007E778A" w:rsidRDefault="00081BC8" w:rsidP="007E778A">
            <w:r w:rsidRPr="007E778A">
              <w:t>Calibration table</w:t>
            </w:r>
          </w:p>
        </w:tc>
        <w:tc>
          <w:tcPr>
            <w:tcW w:w="1559" w:type="dxa"/>
          </w:tcPr>
          <w:p w14:paraId="1C0A4D6A" w14:textId="77777777" w:rsidR="00081BC8" w:rsidRPr="007E778A" w:rsidRDefault="00081BC8" w:rsidP="007E778A">
            <w:r w:rsidRPr="007E778A">
              <w:t>Table</w:t>
            </w:r>
          </w:p>
        </w:tc>
        <w:tc>
          <w:tcPr>
            <w:tcW w:w="5777" w:type="dxa"/>
          </w:tcPr>
          <w:p w14:paraId="5248AD41" w14:textId="77777777" w:rsidR="00081BC8" w:rsidRPr="007E778A" w:rsidRDefault="00081BC8" w:rsidP="007E778A">
            <w:r w:rsidRPr="007E778A">
              <w:t>A table of calibration values at various wavelengths with the following fields.</w:t>
            </w:r>
          </w:p>
          <w:p w14:paraId="492B76F9" w14:textId="77777777" w:rsidR="00081BC8" w:rsidRPr="007E778A" w:rsidRDefault="00081BC8" w:rsidP="007E778A">
            <w:r w:rsidRPr="007E778A">
              <w:t>Wavelength</w:t>
            </w:r>
            <w:r w:rsidRPr="007E778A">
              <w:tab/>
              <w:t>The wavelength in nanometres at which the Calibration values apply</w:t>
            </w:r>
          </w:p>
          <w:p w14:paraId="237FF890" w14:textId="77777777" w:rsidR="00081BC8" w:rsidRPr="007E778A" w:rsidRDefault="00081BC8" w:rsidP="007E778A">
            <w:r w:rsidRPr="007E778A">
              <w:t>Rho</w:t>
            </w:r>
            <w:r w:rsidRPr="007E778A">
              <w:tab/>
              <w:t>The reflectance factor of the panel at this wavelength, in the range 0 to 1</w:t>
            </w:r>
          </w:p>
          <w:p w14:paraId="7F6F7870" w14:textId="77777777" w:rsidR="00081BC8" w:rsidRPr="007E778A" w:rsidRDefault="00081BC8" w:rsidP="007E778A">
            <w:r w:rsidRPr="007E778A">
              <w:t>Sigma</w:t>
            </w:r>
            <w:r w:rsidRPr="007E778A">
              <w:tab/>
              <w:t>The uncertainty estimate of the Rho value, expressed as a standard deviation</w:t>
            </w:r>
          </w:p>
        </w:tc>
      </w:tr>
    </w:tbl>
    <w:p w14:paraId="4032FA94" w14:textId="77777777" w:rsidR="00081BC8" w:rsidRPr="00B350A0" w:rsidRDefault="00081BC8" w:rsidP="004A51AA">
      <w:pPr>
        <w:pStyle w:val="Body"/>
      </w:pPr>
      <w:r w:rsidRPr="00B350A0">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 Calibrations do not need to be loaded in chronological order, but they will be used according to their dates.</w:t>
      </w:r>
    </w:p>
    <w:p w14:paraId="7EC3DD33" w14:textId="77777777" w:rsidR="00081BC8" w:rsidRPr="00B350A0" w:rsidRDefault="00081BC8" w:rsidP="004A51AA">
      <w:pPr>
        <w:pStyle w:val="Body"/>
      </w:pPr>
      <w:r w:rsidRPr="00B350A0">
        <w:t>The Calibration file supplies the Wavelength/Rho/Sigma table. The Calibration date, Calibration number and comments must be manually updated after the table is loaded. This file is formatted as follows…</w:t>
      </w:r>
    </w:p>
    <w:p w14:paraId="3B09DAC6" w14:textId="77777777" w:rsidR="00081BC8" w:rsidRPr="00B350A0" w:rsidRDefault="00081BC8" w:rsidP="004A51AA">
      <w:pPr>
        <w:pStyle w:val="Bullet"/>
      </w:pPr>
      <w:r w:rsidRPr="00B350A0">
        <w:t>A tab separated text file, usually with TXT extension.</w:t>
      </w:r>
    </w:p>
    <w:p w14:paraId="041AB17B" w14:textId="77777777" w:rsidR="00081BC8" w:rsidRPr="00B350A0" w:rsidRDefault="00081BC8" w:rsidP="004A51AA">
      <w:pPr>
        <w:pStyle w:val="Bullet"/>
      </w:pPr>
      <w:r w:rsidRPr="00B350A0">
        <w:t>The first line must be a heading line. Its first value must be exactly “wvl” and there must be a heading for the Rho column.</w:t>
      </w:r>
    </w:p>
    <w:p w14:paraId="0F175D1B" w14:textId="77777777" w:rsidR="00081BC8" w:rsidRPr="00B350A0" w:rsidRDefault="00081BC8" w:rsidP="004A51AA">
      <w:pPr>
        <w:pStyle w:val="Bullet"/>
      </w:pPr>
      <w:r w:rsidRPr="00B350A0">
        <w:t>The entry for each wavelength is on a new line.</w:t>
      </w:r>
    </w:p>
    <w:p w14:paraId="0E5B88BD" w14:textId="77777777" w:rsidR="00081BC8" w:rsidRPr="00B350A0" w:rsidRDefault="00081BC8" w:rsidP="004A51AA">
      <w:pPr>
        <w:pStyle w:val="Bullet"/>
      </w:pPr>
      <w:r w:rsidRPr="00B350A0">
        <w:t>The values on each line are in the sequence Wavelength, Rho and Sigma.</w:t>
      </w:r>
    </w:p>
    <w:p w14:paraId="6899696A" w14:textId="77777777" w:rsidR="00081BC8" w:rsidRPr="00B350A0" w:rsidRDefault="00081BC8" w:rsidP="004A51AA">
      <w:pPr>
        <w:pStyle w:val="Bullet"/>
      </w:pPr>
      <w:r w:rsidRPr="00B350A0">
        <w:t>The Sigma value is optional. However, if it is present, it must be present on all lines, and there must also be a heading for it in the first line of the file.</w:t>
      </w:r>
    </w:p>
    <w:p w14:paraId="606DEE88" w14:textId="77777777" w:rsidR="00081BC8" w:rsidRPr="00B350A0" w:rsidRDefault="00081BC8" w:rsidP="004A51AA">
      <w:pPr>
        <w:pStyle w:val="Note"/>
      </w:pPr>
      <w:r w:rsidRPr="00B350A0">
        <w:t>Note</w:t>
      </w:r>
      <w:r w:rsidRPr="00B350A0">
        <w:tab/>
        <w:t>For Spectralon calibration files as provided by LabSphere, if required, uncertainty information must be added by the user to the file before loading.</w:t>
      </w:r>
    </w:p>
    <w:p w14:paraId="7464CE3D" w14:textId="77777777" w:rsidR="00081BC8" w:rsidRPr="00B350A0" w:rsidRDefault="00081BC8" w:rsidP="00081BC8">
      <w:pPr>
        <w:pStyle w:val="HeadingSubUnnumbered"/>
        <w:rPr>
          <w:u w:val="single"/>
        </w:rPr>
      </w:pPr>
      <w:r w:rsidRPr="00B350A0">
        <w:rPr>
          <w:u w:val="single"/>
        </w:rPr>
        <w:t>Example</w:t>
      </w:r>
    </w:p>
    <w:p w14:paraId="5A48FD82" w14:textId="77777777" w:rsidR="00081BC8" w:rsidRPr="00B350A0" w:rsidRDefault="00081BC8" w:rsidP="004A51AA">
      <w:pPr>
        <w:pStyle w:val="Code"/>
        <w:rPr>
          <w:rStyle w:val="Codeintext"/>
          <w:u w:val="single"/>
        </w:rPr>
      </w:pPr>
      <w:r w:rsidRPr="00B350A0">
        <w:rPr>
          <w:rStyle w:val="Codeintext"/>
          <w:u w:val="single"/>
        </w:rPr>
        <w:t>wvl</w:t>
      </w:r>
      <w:r w:rsidRPr="00B350A0">
        <w:rPr>
          <w:rStyle w:val="Codeintext"/>
          <w:u w:val="single"/>
        </w:rPr>
        <w:tab/>
        <w:t>rho</w:t>
      </w:r>
      <w:r w:rsidRPr="00B350A0">
        <w:rPr>
          <w:rStyle w:val="Codeintext"/>
          <w:u w:val="single"/>
        </w:rPr>
        <w:tab/>
        <w:t>sigma</w:t>
      </w:r>
    </w:p>
    <w:p w14:paraId="3D324E1A" w14:textId="77777777" w:rsidR="00081BC8" w:rsidRPr="00B350A0" w:rsidRDefault="00081BC8" w:rsidP="004A51AA">
      <w:pPr>
        <w:pStyle w:val="Code"/>
      </w:pPr>
      <w:r w:rsidRPr="00B350A0">
        <w:t>250</w:t>
      </w:r>
      <w:r w:rsidRPr="00B350A0">
        <w:tab/>
        <w:t>0.98</w:t>
      </w:r>
      <w:r w:rsidRPr="00B350A0">
        <w:tab/>
        <w:t>0.02</w:t>
      </w:r>
    </w:p>
    <w:p w14:paraId="4DEB082C" w14:textId="77777777" w:rsidR="00081BC8" w:rsidRPr="00B350A0" w:rsidRDefault="00081BC8" w:rsidP="004A51AA">
      <w:pPr>
        <w:pStyle w:val="Code"/>
      </w:pPr>
      <w:r w:rsidRPr="00B350A0">
        <w:t>251</w:t>
      </w:r>
      <w:r w:rsidRPr="00B350A0">
        <w:tab/>
        <w:t>0.98</w:t>
      </w:r>
      <w:r w:rsidRPr="00B350A0">
        <w:tab/>
        <w:t>0.02</w:t>
      </w:r>
    </w:p>
    <w:p w14:paraId="4CA559D3" w14:textId="77777777" w:rsidR="00081BC8" w:rsidRPr="00B350A0" w:rsidRDefault="00081BC8" w:rsidP="004A51AA">
      <w:pPr>
        <w:pStyle w:val="Code"/>
      </w:pPr>
      <w:r w:rsidRPr="00B350A0">
        <w:t>252</w:t>
      </w:r>
      <w:r w:rsidRPr="00B350A0">
        <w:tab/>
        <w:t>0.981</w:t>
      </w:r>
      <w:r w:rsidRPr="00B350A0">
        <w:tab/>
        <w:t>0.02</w:t>
      </w:r>
    </w:p>
    <w:p w14:paraId="7E73C552" w14:textId="77777777" w:rsidR="00081BC8" w:rsidRPr="00B350A0" w:rsidRDefault="00081BC8" w:rsidP="004A51AA">
      <w:pPr>
        <w:pStyle w:val="Code"/>
      </w:pPr>
      <w:r w:rsidRPr="00B350A0">
        <w:t>253</w:t>
      </w:r>
      <w:r w:rsidRPr="00B350A0">
        <w:tab/>
        <w:t>0.98</w:t>
      </w:r>
      <w:r w:rsidRPr="00B350A0">
        <w:tab/>
        <w:t>0.02</w:t>
      </w:r>
    </w:p>
    <w:p w14:paraId="3A65DA8B" w14:textId="77777777" w:rsidR="00081BC8" w:rsidRPr="00B350A0" w:rsidRDefault="00081BC8" w:rsidP="004A51AA">
      <w:pPr>
        <w:pStyle w:val="Code"/>
      </w:pPr>
      <w:r w:rsidRPr="00B350A0">
        <w:t>254</w:t>
      </w:r>
      <w:r w:rsidRPr="00B350A0">
        <w:tab/>
        <w:t>0.98</w:t>
      </w:r>
      <w:r w:rsidRPr="00B350A0">
        <w:tab/>
        <w:t>0.02</w:t>
      </w:r>
    </w:p>
    <w:p w14:paraId="707DD4CB" w14:textId="77777777" w:rsidR="00081BC8" w:rsidRPr="00B350A0" w:rsidRDefault="00081BC8" w:rsidP="004A51AA">
      <w:pPr>
        <w:pStyle w:val="Code"/>
      </w:pPr>
      <w:r w:rsidRPr="00B350A0">
        <w:t>255</w:t>
      </w:r>
      <w:r w:rsidRPr="00B350A0">
        <w:tab/>
        <w:t>0.981</w:t>
      </w:r>
      <w:r w:rsidRPr="00B350A0">
        <w:tab/>
        <w:t>0.02</w:t>
      </w:r>
    </w:p>
    <w:p w14:paraId="265968D5" w14:textId="77777777" w:rsidR="00081BC8" w:rsidRPr="00B350A0" w:rsidRDefault="00081BC8" w:rsidP="004A51AA">
      <w:pPr>
        <w:pStyle w:val="Code"/>
      </w:pPr>
      <w:r w:rsidRPr="00B350A0">
        <w:t>256</w:t>
      </w:r>
      <w:r w:rsidRPr="00B350A0">
        <w:tab/>
        <w:t>0.98</w:t>
      </w:r>
      <w:r w:rsidRPr="00B350A0">
        <w:tab/>
        <w:t>0.02</w:t>
      </w:r>
    </w:p>
    <w:p w14:paraId="4F177B3C" w14:textId="77777777" w:rsidR="00081BC8" w:rsidRPr="00B350A0" w:rsidRDefault="00081BC8" w:rsidP="004A51AA">
      <w:pPr>
        <w:pStyle w:val="Code"/>
      </w:pPr>
      <w:r w:rsidRPr="00B350A0">
        <w:t>257</w:t>
      </w:r>
      <w:r w:rsidRPr="00B350A0">
        <w:tab/>
        <w:t>0.98</w:t>
      </w:r>
      <w:r w:rsidRPr="00B350A0">
        <w:tab/>
        <w:t>0.02</w:t>
      </w:r>
    </w:p>
    <w:p w14:paraId="52DF8E0E" w14:textId="77777777" w:rsidR="00081BC8" w:rsidRPr="00B350A0" w:rsidRDefault="00081BC8" w:rsidP="004A51AA">
      <w:pPr>
        <w:pStyle w:val="Code"/>
      </w:pPr>
      <w:r w:rsidRPr="00B350A0">
        <w:t>258</w:t>
      </w:r>
      <w:r w:rsidRPr="00B350A0">
        <w:tab/>
        <w:t>0.98</w:t>
      </w:r>
      <w:r w:rsidRPr="00B350A0">
        <w:tab/>
        <w:t>0.02</w:t>
      </w:r>
    </w:p>
    <w:p w14:paraId="65598015" w14:textId="77777777" w:rsidR="00081BC8" w:rsidRPr="00B350A0" w:rsidRDefault="00081BC8" w:rsidP="004A51AA">
      <w:pPr>
        <w:pStyle w:val="Code"/>
      </w:pPr>
      <w:r w:rsidRPr="00B350A0">
        <w:t>259</w:t>
      </w:r>
      <w:r w:rsidRPr="00B350A0">
        <w:tab/>
        <w:t>0.981</w:t>
      </w:r>
      <w:r w:rsidRPr="00B350A0">
        <w:tab/>
        <w:t>0.02</w:t>
      </w:r>
    </w:p>
    <w:p w14:paraId="35938D08" w14:textId="77777777" w:rsidR="00081BC8" w:rsidRPr="00B350A0" w:rsidRDefault="00081BC8" w:rsidP="004A51AA">
      <w:pPr>
        <w:pStyle w:val="Code"/>
      </w:pPr>
      <w:r w:rsidRPr="00B350A0">
        <w:t>260</w:t>
      </w:r>
      <w:r w:rsidRPr="00B350A0">
        <w:tab/>
        <w:t>0.98</w:t>
      </w:r>
      <w:r w:rsidRPr="00B350A0">
        <w:tab/>
        <w:t>0.02</w:t>
      </w:r>
    </w:p>
    <w:p w14:paraId="789638DB" w14:textId="77777777" w:rsidR="00081BC8" w:rsidRPr="00B350A0" w:rsidRDefault="00081BC8" w:rsidP="004A51AA">
      <w:pPr>
        <w:pStyle w:val="Code"/>
      </w:pPr>
      <w:r w:rsidRPr="00B350A0">
        <w:t>261</w:t>
      </w:r>
      <w:r w:rsidRPr="00B350A0">
        <w:tab/>
        <w:t>0.98</w:t>
      </w:r>
      <w:r w:rsidRPr="00B350A0">
        <w:tab/>
        <w:t>0.02</w:t>
      </w:r>
    </w:p>
    <w:p w14:paraId="3610184E" w14:textId="77777777" w:rsidR="00081BC8" w:rsidRPr="00B350A0" w:rsidRDefault="00081BC8" w:rsidP="004A51AA">
      <w:pPr>
        <w:pStyle w:val="Code"/>
      </w:pPr>
      <w:r w:rsidRPr="00B350A0">
        <w:t>262</w:t>
      </w:r>
      <w:r w:rsidRPr="00B350A0">
        <w:tab/>
        <w:t>0.978</w:t>
      </w:r>
      <w:r w:rsidRPr="00B350A0">
        <w:tab/>
        <w:t>0.02</w:t>
      </w:r>
    </w:p>
    <w:p w14:paraId="22812DCC" w14:textId="77777777" w:rsidR="00081BC8" w:rsidRPr="00B350A0" w:rsidRDefault="00081BC8" w:rsidP="004A51AA">
      <w:pPr>
        <w:pStyle w:val="Code"/>
      </w:pPr>
      <w:r w:rsidRPr="00B350A0">
        <w:t>263</w:t>
      </w:r>
      <w:r w:rsidRPr="00B350A0">
        <w:tab/>
        <w:t>0.979</w:t>
      </w:r>
      <w:r w:rsidRPr="00B350A0">
        <w:tab/>
        <w:t>0.02</w:t>
      </w:r>
    </w:p>
    <w:p w14:paraId="50C6AD32" w14:textId="77777777" w:rsidR="00081BC8" w:rsidRPr="00B350A0" w:rsidRDefault="00081BC8" w:rsidP="004A51AA">
      <w:pPr>
        <w:pStyle w:val="Code"/>
      </w:pPr>
      <w:r w:rsidRPr="00B350A0">
        <w:t xml:space="preserve">     :</w:t>
      </w:r>
    </w:p>
    <w:p w14:paraId="70EF38F1" w14:textId="77777777" w:rsidR="00081BC8" w:rsidRPr="00B350A0" w:rsidRDefault="00081BC8" w:rsidP="004A51AA">
      <w:pPr>
        <w:pStyle w:val="Code"/>
      </w:pPr>
      <w:r w:rsidRPr="00B350A0">
        <w:t xml:space="preserve">     :</w:t>
      </w:r>
    </w:p>
    <w:p w14:paraId="24687754" w14:textId="77777777" w:rsidR="00081BC8" w:rsidRPr="00B350A0" w:rsidRDefault="00081BC8" w:rsidP="004A51AA">
      <w:pPr>
        <w:pStyle w:val="Body"/>
      </w:pPr>
      <w:r w:rsidRPr="00B350A0">
        <w:t>Before loading a calibration file, a Sensor definition fitting the wavelengths of the calibration must be present in the database. In the case of Spectralon reference panels, the Sensor definition is the Perkin-Elmer Lambda 19 Sensor.</w:t>
      </w:r>
    </w:p>
    <w:p w14:paraId="56B69C11" w14:textId="77777777" w:rsidR="00081BC8" w:rsidRPr="00B350A0" w:rsidRDefault="00081BC8" w:rsidP="004A51AA">
      <w:pPr>
        <w:pStyle w:val="ProcessHeading"/>
      </w:pPr>
      <w:r w:rsidRPr="00B350A0">
        <w:t>To add</w:t>
      </w:r>
      <w:r w:rsidR="0080763E" w:rsidRPr="00B350A0">
        <w:t xml:space="preserve"> a new place marker Calibration:</w:t>
      </w:r>
    </w:p>
    <w:tbl>
      <w:tblPr>
        <w:tblStyle w:val="Instructions"/>
        <w:tblW w:w="0" w:type="auto"/>
        <w:tblLook w:val="04A0" w:firstRow="1" w:lastRow="0" w:firstColumn="1" w:lastColumn="0" w:noHBand="0" w:noVBand="1"/>
      </w:tblPr>
      <w:tblGrid>
        <w:gridCol w:w="8533"/>
      </w:tblGrid>
      <w:tr w:rsidR="00081BC8" w:rsidRPr="00B350A0" w14:paraId="04A194A1"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368E2E1D" w14:textId="77777777" w:rsidR="00081BC8" w:rsidRPr="00B350A0" w:rsidRDefault="00081BC8" w:rsidP="004A51AA">
            <w:pPr>
              <w:pStyle w:val="Bullet"/>
            </w:pPr>
            <w:r w:rsidRPr="00B350A0">
              <w:t>Select the correct Reference Panel to display its data.</w:t>
            </w:r>
          </w:p>
          <w:p w14:paraId="078BE4A2" w14:textId="77777777" w:rsidR="00081BC8" w:rsidRPr="00B350A0" w:rsidRDefault="00081BC8" w:rsidP="004A51AA">
            <w:pPr>
              <w:pStyle w:val="Bullet"/>
            </w:pPr>
            <w:r w:rsidRPr="00B350A0">
              <w:t xml:space="preserve">Right click anywhere within the </w:t>
            </w:r>
            <w:r w:rsidRPr="00B350A0">
              <w:rPr>
                <w:rStyle w:val="GUIWord"/>
                <w:u w:val="single"/>
              </w:rPr>
              <w:t>Calibrations</w:t>
            </w:r>
            <w:r w:rsidRPr="00B350A0">
              <w:t xml:space="preserve"> box. A menu is displayed.</w:t>
            </w:r>
          </w:p>
          <w:p w14:paraId="1CCEC304" w14:textId="77777777" w:rsidR="00081BC8" w:rsidRPr="00B350A0" w:rsidRDefault="00081BC8" w:rsidP="004A51AA">
            <w:pPr>
              <w:pStyle w:val="Bullet"/>
            </w:pPr>
            <w:r w:rsidRPr="00B350A0">
              <w:t xml:space="preserve">Select </w:t>
            </w:r>
            <w:r w:rsidRPr="00B350A0">
              <w:rPr>
                <w:rStyle w:val="GUIWord"/>
                <w:u w:val="single"/>
              </w:rPr>
              <w:t>Add calibration</w:t>
            </w:r>
            <w:r w:rsidRPr="00B350A0">
              <w:t xml:space="preserve"> from this menu. A new Calibration with empty information is immediately loaded to the database and displayed.</w:t>
            </w:r>
          </w:p>
          <w:p w14:paraId="431C31B7" w14:textId="77777777" w:rsidR="00081BC8" w:rsidRPr="00B350A0" w:rsidRDefault="00081BC8" w:rsidP="004A51AA">
            <w:pPr>
              <w:pStyle w:val="Bullet"/>
            </w:pPr>
            <w:r w:rsidRPr="00B350A0">
              <w:t>Enter the required Calibration identification parameters. You cannot enter the actual calibrated values.</w:t>
            </w:r>
          </w:p>
          <w:p w14:paraId="2BAC1B57" w14:textId="49A73162" w:rsidR="00081BC8" w:rsidRPr="00B350A0" w:rsidRDefault="00081BC8" w:rsidP="004A51AA">
            <w:pPr>
              <w:pStyle w:val="Bullet"/>
            </w:pPr>
            <w:r w:rsidRPr="00B350A0">
              <w:t>Click</w:t>
            </w:r>
            <w:r w:rsidR="001D5242" w:rsidRPr="00B350A0">
              <w:t xml:space="preserve"> </w:t>
            </w:r>
            <w:r w:rsidR="007E778A">
              <w:rPr>
                <w:rStyle w:val="ActionButton"/>
                <w:u w:val="single"/>
              </w:rPr>
              <w:t>Update</w:t>
            </w:r>
            <w:r w:rsidRPr="00B350A0">
              <w:t xml:space="preserve"> to write the new Calibration information back to the database.</w:t>
            </w:r>
          </w:p>
        </w:tc>
      </w:tr>
    </w:tbl>
    <w:p w14:paraId="45CF848F" w14:textId="77777777" w:rsidR="00081BC8" w:rsidRPr="00B350A0" w:rsidRDefault="00081BC8" w:rsidP="004A51AA">
      <w:pPr>
        <w:pStyle w:val="ProcessHeading"/>
      </w:pPr>
      <w:r w:rsidRPr="00B350A0">
        <w:t>To add a new complete</w:t>
      </w:r>
      <w:r w:rsidR="0080763E" w:rsidRPr="00B350A0">
        <w:t xml:space="preserve"> Calibration from a file:</w:t>
      </w:r>
    </w:p>
    <w:tbl>
      <w:tblPr>
        <w:tblStyle w:val="Instructions"/>
        <w:tblW w:w="0" w:type="auto"/>
        <w:tblLook w:val="04A0" w:firstRow="1" w:lastRow="0" w:firstColumn="1" w:lastColumn="0" w:noHBand="0" w:noVBand="1"/>
      </w:tblPr>
      <w:tblGrid>
        <w:gridCol w:w="8533"/>
      </w:tblGrid>
      <w:tr w:rsidR="00081BC8" w:rsidRPr="00B350A0" w14:paraId="339157E8"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51D31E6" w14:textId="77777777" w:rsidR="00081BC8" w:rsidRPr="00B350A0" w:rsidRDefault="00081BC8" w:rsidP="004A51AA">
            <w:pPr>
              <w:pStyle w:val="Bullet"/>
            </w:pPr>
            <w:r w:rsidRPr="00B350A0">
              <w:t>Select the correct Reference Panel to display its data.</w:t>
            </w:r>
          </w:p>
          <w:p w14:paraId="0C101721" w14:textId="77777777" w:rsidR="00081BC8" w:rsidRPr="00B350A0" w:rsidRDefault="00081BC8" w:rsidP="004A51AA">
            <w:pPr>
              <w:pStyle w:val="Bullet"/>
            </w:pPr>
            <w:r w:rsidRPr="00B350A0">
              <w:t xml:space="preserve">Right click anywhere within the </w:t>
            </w:r>
            <w:r w:rsidRPr="00B350A0">
              <w:rPr>
                <w:rStyle w:val="GUIWord"/>
                <w:u w:val="single"/>
              </w:rPr>
              <w:t>Calibrations</w:t>
            </w:r>
            <w:r w:rsidRPr="00B350A0">
              <w:t xml:space="preserve"> box. A menu is displayed.</w:t>
            </w:r>
          </w:p>
          <w:p w14:paraId="605406E8" w14:textId="77777777" w:rsidR="00081BC8" w:rsidRPr="00B350A0" w:rsidRDefault="00081BC8" w:rsidP="004A51AA">
            <w:pPr>
              <w:pStyle w:val="Bullet"/>
            </w:pPr>
            <w:r w:rsidRPr="00B350A0">
              <w:t xml:space="preserve">Select </w:t>
            </w:r>
            <w:r w:rsidRPr="00B350A0">
              <w:rPr>
                <w:rStyle w:val="GUIWord"/>
                <w:u w:val="single"/>
              </w:rPr>
              <w:t>Add calibration from file</w:t>
            </w:r>
            <w:r w:rsidRPr="00B350A0">
              <w:t xml:space="preserve"> from this menu. A file selection dialog is displayed.</w:t>
            </w:r>
          </w:p>
          <w:p w14:paraId="1299DBC9" w14:textId="77777777" w:rsidR="00081BC8" w:rsidRPr="00B350A0" w:rsidRDefault="00081BC8" w:rsidP="004A51AA">
            <w:pPr>
              <w:pStyle w:val="Bullet"/>
            </w:pPr>
            <w:r w:rsidRPr="00B350A0">
              <w:t>Select the Calibration file you wish to upload.</w:t>
            </w:r>
          </w:p>
        </w:tc>
      </w:tr>
    </w:tbl>
    <w:p w14:paraId="69E6275C" w14:textId="77777777" w:rsidR="00081BC8" w:rsidRPr="00B350A0" w:rsidRDefault="00081BC8" w:rsidP="004A51AA">
      <w:pPr>
        <w:pStyle w:val="ProcessHeading"/>
      </w:pPr>
      <w:r w:rsidRPr="00B350A0">
        <w:t>To remove a Calibration</w:t>
      </w:r>
      <w:r w:rsidR="0080763E" w:rsidRPr="00B350A0">
        <w:t>:</w:t>
      </w:r>
    </w:p>
    <w:tbl>
      <w:tblPr>
        <w:tblStyle w:val="Instructions"/>
        <w:tblW w:w="0" w:type="auto"/>
        <w:tblLook w:val="04A0" w:firstRow="1" w:lastRow="0" w:firstColumn="1" w:lastColumn="0" w:noHBand="0" w:noVBand="1"/>
      </w:tblPr>
      <w:tblGrid>
        <w:gridCol w:w="8533"/>
      </w:tblGrid>
      <w:tr w:rsidR="00081BC8" w:rsidRPr="00B350A0" w14:paraId="3F335126"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3D80EA96" w14:textId="77777777" w:rsidR="00081BC8" w:rsidRPr="00B350A0" w:rsidRDefault="00081BC8" w:rsidP="004A51AA">
            <w:pPr>
              <w:pStyle w:val="Bullet"/>
            </w:pPr>
            <w:r w:rsidRPr="00B350A0">
              <w:t>Right click anywhere over the Calibration you wish to remove from this Instrument’s information. A menu is displayed.</w:t>
            </w:r>
          </w:p>
          <w:p w14:paraId="15B44121" w14:textId="77777777" w:rsidR="00081BC8" w:rsidRPr="00B350A0" w:rsidRDefault="00081BC8" w:rsidP="004A51AA">
            <w:pPr>
              <w:pStyle w:val="Bullet"/>
            </w:pPr>
            <w:r w:rsidRPr="00B350A0">
              <w:t xml:space="preserve">Select </w:t>
            </w:r>
            <w:r w:rsidRPr="00B350A0">
              <w:rPr>
                <w:rStyle w:val="GUIWord"/>
                <w:u w:val="single"/>
              </w:rPr>
              <w:t xml:space="preserve">Remove calibration </w:t>
            </w:r>
            <w:r w:rsidRPr="00B350A0">
              <w:t xml:space="preserve">from this menu. The Calibration information is immediately removed from the database and remove from the display in the </w:t>
            </w:r>
            <w:r w:rsidRPr="00B350A0">
              <w:rPr>
                <w:rStyle w:val="GUIWord"/>
                <w:u w:val="single"/>
              </w:rPr>
              <w:t>Calibrations</w:t>
            </w:r>
            <w:r w:rsidRPr="00B350A0">
              <w:t xml:space="preserve"> box.</w:t>
            </w:r>
          </w:p>
        </w:tc>
      </w:tr>
    </w:tbl>
    <w:p w14:paraId="2EBD078E" w14:textId="77777777" w:rsidR="00081BC8" w:rsidRPr="00B350A0" w:rsidRDefault="00081BC8" w:rsidP="004A51AA">
      <w:pPr>
        <w:pStyle w:val="Warning"/>
      </w:pPr>
      <w:r w:rsidRPr="00B350A0">
        <w:t>Warning</w:t>
      </w:r>
      <w:r w:rsidRPr="00B350A0">
        <w:tab/>
        <w:t>Calibration removal is immediate and cannot be undone. Please take care not to select this option for Calibrations you do not wish to remove.</w:t>
      </w:r>
    </w:p>
    <w:p w14:paraId="1198A9C5" w14:textId="7ABC22B0" w:rsidR="00C17D8D" w:rsidRPr="00AF4A16" w:rsidRDefault="00C17D8D" w:rsidP="00C17D8D">
      <w:pPr>
        <w:pStyle w:val="Heading1"/>
      </w:pPr>
      <w:bookmarkStart w:id="587" w:name="_Toc391565371"/>
      <w:bookmarkStart w:id="588" w:name="_Toc506895607"/>
      <w:bookmarkStart w:id="589" w:name="_Ref358385166"/>
      <w:bookmarkStart w:id="590" w:name="_Toc398023956"/>
      <w:bookmarkStart w:id="591" w:name="_Toc355280420"/>
      <w:bookmarkStart w:id="592" w:name="_Toc398023985"/>
      <w:r w:rsidRPr="00AF4A16">
        <w:t>Help Functions</w:t>
      </w:r>
      <w:bookmarkEnd w:id="587"/>
      <w:bookmarkEnd w:id="588"/>
    </w:p>
    <w:p w14:paraId="1E8BC23C" w14:textId="403D0FE9" w:rsidR="007F2D95" w:rsidRPr="00B350A0" w:rsidRDefault="007F2D95" w:rsidP="00FB04A5">
      <w:pPr>
        <w:rPr>
          <w:u w:val="single"/>
        </w:rPr>
      </w:pPr>
      <w:r w:rsidRPr="00BB754C">
        <w:rPr>
          <w:noProof/>
          <w:lang w:eastAsia="en-GB"/>
        </w:rPr>
        <w:drawing>
          <wp:inline distT="0" distB="0" distL="0" distR="0" wp14:anchorId="01983F6E" wp14:editId="2A17E65A">
            <wp:extent cx="3045372" cy="72390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071095" cy="730014"/>
                    </a:xfrm>
                    <a:prstGeom prst="rect">
                      <a:avLst/>
                    </a:prstGeom>
                    <a:noFill/>
                    <a:ln>
                      <a:noFill/>
                    </a:ln>
                  </pic:spPr>
                </pic:pic>
              </a:graphicData>
            </a:graphic>
          </wp:inline>
        </w:drawing>
      </w:r>
    </w:p>
    <w:p w14:paraId="28B5B652" w14:textId="55687D82" w:rsidR="00C17D8D" w:rsidRPr="00B350A0" w:rsidRDefault="00C17D8D" w:rsidP="004A51AA">
      <w:pPr>
        <w:pStyle w:val="Body"/>
      </w:pPr>
      <w:r w:rsidRPr="00B350A0">
        <w:t>The H</w:t>
      </w:r>
      <w:r w:rsidR="007F2D95" w:rsidRPr="00B350A0">
        <w:t>elp</w:t>
      </w:r>
      <w:r w:rsidRPr="00B350A0">
        <w:t xml:space="preserve"> functions do not affect your data or the SPECCHIO Database. They are selected from the menu on the Main Window.</w:t>
      </w:r>
    </w:p>
    <w:p w14:paraId="5E2033C4" w14:textId="77777777" w:rsidR="00C17D8D" w:rsidRPr="00B350A0" w:rsidRDefault="00C17D8D" w:rsidP="00941E8C">
      <w:pPr>
        <w:pStyle w:val="Heading2"/>
      </w:pPr>
      <w:bookmarkStart w:id="593" w:name="_Ref356400902"/>
      <w:bookmarkStart w:id="594" w:name="_Toc391565372"/>
      <w:bookmarkStart w:id="595" w:name="_Toc506895608"/>
      <w:r w:rsidRPr="00B350A0">
        <w:t>List available Metadata Elements</w:t>
      </w:r>
      <w:bookmarkEnd w:id="593"/>
      <w:bookmarkEnd w:id="594"/>
      <w:bookmarkEnd w:id="595"/>
    </w:p>
    <w:p w14:paraId="146EC717" w14:textId="77777777" w:rsidR="00C17D8D" w:rsidRPr="00B350A0" w:rsidRDefault="00C17D8D" w:rsidP="004A51AA">
      <w:pPr>
        <w:pStyle w:val="Body"/>
      </w:pPr>
      <w:r w:rsidRPr="00B350A0">
        <w:t>This function will launch your computer’s default text editor and open a text file which lists all of the Metadata Attributes which are supported by the connected database.</w:t>
      </w:r>
    </w:p>
    <w:p w14:paraId="78D86B82" w14:textId="77777777" w:rsidR="00C17D8D" w:rsidRPr="00B350A0" w:rsidRDefault="00C17D8D" w:rsidP="004A51AA">
      <w:pPr>
        <w:pStyle w:val="Body"/>
      </w:pPr>
      <w:r w:rsidRPr="00B350A0">
        <w:t>It shows the Metadata Groups, the Attributes in each Group, and the data type for each Attribute.</w:t>
      </w:r>
    </w:p>
    <w:p w14:paraId="21A1563C" w14:textId="77777777" w:rsidR="00C17D8D" w:rsidRPr="00B350A0" w:rsidRDefault="00C17D8D" w:rsidP="004A51AA">
      <w:pPr>
        <w:pStyle w:val="Body"/>
      </w:pPr>
      <w:r w:rsidRPr="00B350A0">
        <w:t>The data type values and their meanings are:</w:t>
      </w:r>
    </w:p>
    <w:tbl>
      <w:tblPr>
        <w:tblStyle w:val="TableGrid"/>
        <w:tblW w:w="0" w:type="auto"/>
        <w:tblInd w:w="1110" w:type="dxa"/>
        <w:tblLook w:val="04A0" w:firstRow="1" w:lastRow="0" w:firstColumn="1" w:lastColumn="0" w:noHBand="0" w:noVBand="1"/>
      </w:tblPr>
      <w:tblGrid>
        <w:gridCol w:w="1879"/>
        <w:gridCol w:w="5766"/>
      </w:tblGrid>
      <w:tr w:rsidR="0080575D" w:rsidRPr="007E778A" w14:paraId="7338CE48" w14:textId="77777777" w:rsidTr="007E778A">
        <w:tc>
          <w:tcPr>
            <w:tcW w:w="1879" w:type="dxa"/>
          </w:tcPr>
          <w:p w14:paraId="457606F3" w14:textId="77777777" w:rsidR="0080575D" w:rsidRPr="007E778A" w:rsidRDefault="0080575D" w:rsidP="007E778A">
            <w:pPr>
              <w:rPr>
                <w:sz w:val="22"/>
                <w:szCs w:val="22"/>
              </w:rPr>
            </w:pPr>
            <w:r w:rsidRPr="007E778A">
              <w:rPr>
                <w:sz w:val="22"/>
                <w:szCs w:val="22"/>
              </w:rPr>
              <w:t>binary_val</w:t>
            </w:r>
          </w:p>
        </w:tc>
        <w:tc>
          <w:tcPr>
            <w:tcW w:w="5766" w:type="dxa"/>
          </w:tcPr>
          <w:p w14:paraId="5BF5793C" w14:textId="77777777" w:rsidR="0080575D" w:rsidRPr="007E778A" w:rsidRDefault="0080575D" w:rsidP="007E778A">
            <w:pPr>
              <w:rPr>
                <w:sz w:val="22"/>
                <w:szCs w:val="22"/>
              </w:rPr>
            </w:pPr>
            <w:r w:rsidRPr="007E778A">
              <w:rPr>
                <w:sz w:val="22"/>
                <w:szCs w:val="22"/>
              </w:rPr>
              <w:t>The value is a binary stream of data representing an image, such as a JPEG image file.</w:t>
            </w:r>
          </w:p>
        </w:tc>
      </w:tr>
      <w:tr w:rsidR="00E8061D" w:rsidRPr="007E778A" w14:paraId="0D10773F" w14:textId="77777777" w:rsidTr="007E778A">
        <w:tc>
          <w:tcPr>
            <w:tcW w:w="1879" w:type="dxa"/>
          </w:tcPr>
          <w:p w14:paraId="654E980A" w14:textId="5B93CDFB" w:rsidR="00E8061D" w:rsidRPr="007E778A" w:rsidRDefault="007E778A" w:rsidP="007E778A">
            <w:pPr>
              <w:rPr>
                <w:sz w:val="22"/>
                <w:szCs w:val="22"/>
              </w:rPr>
            </w:pPr>
            <w:r>
              <w:rPr>
                <w:sz w:val="22"/>
                <w:szCs w:val="22"/>
              </w:rPr>
              <w:t>b</w:t>
            </w:r>
            <w:r w:rsidR="00E8061D" w:rsidRPr="007E778A">
              <w:rPr>
                <w:sz w:val="22"/>
                <w:szCs w:val="22"/>
              </w:rPr>
              <w:t>oolean_val</w:t>
            </w:r>
          </w:p>
        </w:tc>
        <w:tc>
          <w:tcPr>
            <w:tcW w:w="5766" w:type="dxa"/>
          </w:tcPr>
          <w:p w14:paraId="132BA974" w14:textId="77777777" w:rsidR="00E8061D" w:rsidRPr="007E778A" w:rsidRDefault="00E8061D" w:rsidP="007E778A">
            <w:pPr>
              <w:rPr>
                <w:sz w:val="22"/>
                <w:szCs w:val="22"/>
              </w:rPr>
            </w:pPr>
            <w:r w:rsidRPr="007E778A">
              <w:rPr>
                <w:sz w:val="22"/>
                <w:szCs w:val="22"/>
              </w:rPr>
              <w:t>A Boolean value. True if box is checked, False otherwise.</w:t>
            </w:r>
          </w:p>
        </w:tc>
      </w:tr>
      <w:tr w:rsidR="0080575D" w:rsidRPr="007E778A" w14:paraId="5B1AF78F" w14:textId="77777777" w:rsidTr="007E778A">
        <w:tc>
          <w:tcPr>
            <w:tcW w:w="1879" w:type="dxa"/>
          </w:tcPr>
          <w:p w14:paraId="4BBB76E4" w14:textId="77777777" w:rsidR="0080575D" w:rsidRPr="007E778A" w:rsidRDefault="0080575D" w:rsidP="007E778A">
            <w:pPr>
              <w:rPr>
                <w:sz w:val="22"/>
                <w:szCs w:val="22"/>
              </w:rPr>
            </w:pPr>
            <w:r w:rsidRPr="007E778A">
              <w:rPr>
                <w:sz w:val="22"/>
                <w:szCs w:val="22"/>
              </w:rPr>
              <w:t>datetime_val</w:t>
            </w:r>
          </w:p>
        </w:tc>
        <w:tc>
          <w:tcPr>
            <w:tcW w:w="5766" w:type="dxa"/>
          </w:tcPr>
          <w:p w14:paraId="71CCDBD9" w14:textId="77777777" w:rsidR="0080575D" w:rsidRPr="007E778A" w:rsidRDefault="0080575D" w:rsidP="007E778A">
            <w:pPr>
              <w:rPr>
                <w:sz w:val="22"/>
                <w:szCs w:val="22"/>
              </w:rPr>
            </w:pPr>
            <w:r w:rsidRPr="007E778A">
              <w:rPr>
                <w:sz w:val="22"/>
                <w:szCs w:val="22"/>
              </w:rPr>
              <w:t>The value is selected from a date and time picker.</w:t>
            </w:r>
          </w:p>
        </w:tc>
      </w:tr>
      <w:tr w:rsidR="0080575D" w:rsidRPr="007E778A" w14:paraId="3DC6049E" w14:textId="77777777" w:rsidTr="007E778A">
        <w:tc>
          <w:tcPr>
            <w:tcW w:w="1879" w:type="dxa"/>
          </w:tcPr>
          <w:p w14:paraId="34982029" w14:textId="77777777" w:rsidR="0080575D" w:rsidRPr="007E778A" w:rsidRDefault="0080575D" w:rsidP="007E778A">
            <w:pPr>
              <w:rPr>
                <w:sz w:val="22"/>
                <w:szCs w:val="22"/>
              </w:rPr>
            </w:pPr>
            <w:r w:rsidRPr="007E778A">
              <w:rPr>
                <w:sz w:val="22"/>
                <w:szCs w:val="22"/>
              </w:rPr>
              <w:t>double_val</w:t>
            </w:r>
          </w:p>
        </w:tc>
        <w:tc>
          <w:tcPr>
            <w:tcW w:w="5766" w:type="dxa"/>
          </w:tcPr>
          <w:p w14:paraId="4B169E5C" w14:textId="77777777" w:rsidR="0080575D" w:rsidRPr="007E778A" w:rsidRDefault="0080575D" w:rsidP="007E778A">
            <w:pPr>
              <w:rPr>
                <w:sz w:val="22"/>
                <w:szCs w:val="22"/>
              </w:rPr>
            </w:pPr>
            <w:r w:rsidRPr="007E778A">
              <w:rPr>
                <w:sz w:val="22"/>
                <w:szCs w:val="22"/>
              </w:rPr>
              <w:t>A floating point value</w:t>
            </w:r>
          </w:p>
        </w:tc>
      </w:tr>
      <w:tr w:rsidR="0080575D" w:rsidRPr="007E778A" w14:paraId="3C05556A" w14:textId="77777777" w:rsidTr="007E778A">
        <w:tc>
          <w:tcPr>
            <w:tcW w:w="1879" w:type="dxa"/>
          </w:tcPr>
          <w:p w14:paraId="70ABE907" w14:textId="77777777" w:rsidR="0080575D" w:rsidRPr="007E778A" w:rsidRDefault="0080575D" w:rsidP="007E778A">
            <w:pPr>
              <w:rPr>
                <w:sz w:val="22"/>
                <w:szCs w:val="22"/>
              </w:rPr>
            </w:pPr>
            <w:r w:rsidRPr="007E778A">
              <w:rPr>
                <w:sz w:val="22"/>
                <w:szCs w:val="22"/>
              </w:rPr>
              <w:t>int_val</w:t>
            </w:r>
          </w:p>
        </w:tc>
        <w:tc>
          <w:tcPr>
            <w:tcW w:w="5766" w:type="dxa"/>
          </w:tcPr>
          <w:p w14:paraId="0E17A443" w14:textId="77777777" w:rsidR="0080575D" w:rsidRPr="007E778A" w:rsidRDefault="0080575D" w:rsidP="007E778A">
            <w:pPr>
              <w:rPr>
                <w:sz w:val="22"/>
                <w:szCs w:val="22"/>
              </w:rPr>
            </w:pPr>
            <w:r w:rsidRPr="007E778A">
              <w:rPr>
                <w:sz w:val="22"/>
                <w:szCs w:val="22"/>
              </w:rPr>
              <w:t>An integer value</w:t>
            </w:r>
          </w:p>
        </w:tc>
      </w:tr>
      <w:tr w:rsidR="0080575D" w:rsidRPr="007E778A" w14:paraId="03C5266B" w14:textId="77777777" w:rsidTr="007E778A">
        <w:tc>
          <w:tcPr>
            <w:tcW w:w="1879" w:type="dxa"/>
          </w:tcPr>
          <w:p w14:paraId="33AA8A64" w14:textId="77777777" w:rsidR="0080575D" w:rsidRPr="007E778A" w:rsidRDefault="0080575D" w:rsidP="007E778A">
            <w:pPr>
              <w:rPr>
                <w:sz w:val="22"/>
                <w:szCs w:val="22"/>
              </w:rPr>
            </w:pPr>
            <w:r w:rsidRPr="007E778A">
              <w:rPr>
                <w:sz w:val="22"/>
                <w:szCs w:val="22"/>
              </w:rPr>
              <w:t>string_val</w:t>
            </w:r>
          </w:p>
        </w:tc>
        <w:tc>
          <w:tcPr>
            <w:tcW w:w="5766" w:type="dxa"/>
          </w:tcPr>
          <w:p w14:paraId="308BF1B9" w14:textId="77777777" w:rsidR="0080575D" w:rsidRPr="007E778A" w:rsidRDefault="0080575D" w:rsidP="007E778A">
            <w:pPr>
              <w:rPr>
                <w:sz w:val="22"/>
                <w:szCs w:val="22"/>
              </w:rPr>
            </w:pPr>
            <w:r w:rsidRPr="007E778A">
              <w:rPr>
                <w:sz w:val="22"/>
                <w:szCs w:val="22"/>
              </w:rPr>
              <w:t>An alphanumeric string or a PDF file</w:t>
            </w:r>
          </w:p>
        </w:tc>
      </w:tr>
      <w:tr w:rsidR="0080575D" w:rsidRPr="007E778A" w14:paraId="7C4ADD11" w14:textId="77777777" w:rsidTr="007E778A">
        <w:tc>
          <w:tcPr>
            <w:tcW w:w="1879" w:type="dxa"/>
          </w:tcPr>
          <w:p w14:paraId="3D5F930A" w14:textId="77777777" w:rsidR="0080575D" w:rsidRPr="007E778A" w:rsidRDefault="0080575D" w:rsidP="007E778A">
            <w:pPr>
              <w:rPr>
                <w:sz w:val="22"/>
                <w:szCs w:val="22"/>
              </w:rPr>
            </w:pPr>
            <w:r w:rsidRPr="007E778A">
              <w:rPr>
                <w:sz w:val="22"/>
                <w:szCs w:val="22"/>
              </w:rPr>
              <w:t>taxonomy_id</w:t>
            </w:r>
          </w:p>
        </w:tc>
        <w:tc>
          <w:tcPr>
            <w:tcW w:w="5766" w:type="dxa"/>
          </w:tcPr>
          <w:p w14:paraId="1698BB01" w14:textId="77777777" w:rsidR="0080575D" w:rsidRPr="007E778A" w:rsidRDefault="0080575D" w:rsidP="007E778A">
            <w:pPr>
              <w:rPr>
                <w:sz w:val="22"/>
                <w:szCs w:val="22"/>
              </w:rPr>
            </w:pPr>
            <w:r w:rsidRPr="007E778A">
              <w:rPr>
                <w:sz w:val="22"/>
                <w:szCs w:val="22"/>
              </w:rPr>
              <w:t>The value is chosen from a drop down list.</w:t>
            </w:r>
          </w:p>
        </w:tc>
      </w:tr>
      <w:tr w:rsidR="00060593" w:rsidRPr="007E778A" w14:paraId="483CB68C" w14:textId="77777777" w:rsidTr="007E778A">
        <w:tc>
          <w:tcPr>
            <w:tcW w:w="1879" w:type="dxa"/>
          </w:tcPr>
          <w:p w14:paraId="5F0FCEDC" w14:textId="77777777" w:rsidR="00060593" w:rsidRPr="007E778A" w:rsidRDefault="00060593" w:rsidP="007E778A">
            <w:pPr>
              <w:rPr>
                <w:sz w:val="22"/>
                <w:szCs w:val="22"/>
              </w:rPr>
            </w:pPr>
            <w:r w:rsidRPr="007E778A">
              <w:rPr>
                <w:sz w:val="22"/>
                <w:szCs w:val="22"/>
              </w:rPr>
              <w:t>spectrum_id</w:t>
            </w:r>
          </w:p>
        </w:tc>
        <w:tc>
          <w:tcPr>
            <w:tcW w:w="5766" w:type="dxa"/>
          </w:tcPr>
          <w:p w14:paraId="7C7FA728" w14:textId="77777777" w:rsidR="00060593" w:rsidRPr="007E778A" w:rsidRDefault="00060593" w:rsidP="007E778A">
            <w:pPr>
              <w:rPr>
                <w:sz w:val="22"/>
                <w:szCs w:val="22"/>
              </w:rPr>
            </w:pPr>
            <w:r w:rsidRPr="007E778A">
              <w:rPr>
                <w:sz w:val="22"/>
                <w:szCs w:val="22"/>
              </w:rPr>
              <w:t>An integer that refers to the id of a spectrum in the database.</w:t>
            </w:r>
          </w:p>
        </w:tc>
      </w:tr>
    </w:tbl>
    <w:p w14:paraId="5052097F" w14:textId="0C5D126A" w:rsidR="007E778A" w:rsidRDefault="007E778A" w:rsidP="00941E8C">
      <w:pPr>
        <w:pStyle w:val="Heading2"/>
      </w:pPr>
      <w:bookmarkStart w:id="596" w:name="_Toc506895609"/>
      <w:bookmarkStart w:id="597" w:name="_Toc391565373"/>
      <w:r>
        <w:t>Get SPECCHIO user contacts</w:t>
      </w:r>
      <w:bookmarkEnd w:id="596"/>
    </w:p>
    <w:p w14:paraId="76433BE1" w14:textId="3DE6524F" w:rsidR="007E778A" w:rsidRDefault="007E778A" w:rsidP="007E778A">
      <w:r>
        <w:t xml:space="preserve">This option is available to SPECCHIO administrators only. </w:t>
      </w:r>
    </w:p>
    <w:p w14:paraId="47F07BE3" w14:textId="63BB6E17" w:rsidR="007E778A" w:rsidRPr="007E778A" w:rsidRDefault="007E778A" w:rsidP="007E778A">
      <w:r>
        <w:t>It returns a list of user emails to enable the distribution of information about the SPECCHIO database, such as upgrade instructions or maintenance windows.</w:t>
      </w:r>
    </w:p>
    <w:p w14:paraId="5C33ED01" w14:textId="77777777" w:rsidR="00C17D8D" w:rsidRPr="00B350A0" w:rsidRDefault="00C17D8D" w:rsidP="00941E8C">
      <w:pPr>
        <w:pStyle w:val="Heading2"/>
      </w:pPr>
      <w:bookmarkStart w:id="598" w:name="_Toc506895610"/>
      <w:r w:rsidRPr="00B350A0">
        <w:t>About</w:t>
      </w:r>
      <w:bookmarkEnd w:id="597"/>
      <w:bookmarkEnd w:id="598"/>
    </w:p>
    <w:p w14:paraId="4F181887" w14:textId="77777777" w:rsidR="00C17D8D" w:rsidRPr="00B350A0" w:rsidRDefault="00C17D8D" w:rsidP="004A51AA">
      <w:pPr>
        <w:pStyle w:val="Body"/>
      </w:pPr>
      <w:r w:rsidRPr="00B350A0">
        <w:t>This function shows the version of the SPECCHIO Client that you are running and provides a link to the SPECCHIO web site.</w:t>
      </w:r>
    </w:p>
    <w:p w14:paraId="6A71D2B9" w14:textId="77777777" w:rsidR="00FA7FA2" w:rsidRPr="00BB754C" w:rsidRDefault="00FA7FA2" w:rsidP="00FA7FA2">
      <w:pPr>
        <w:pStyle w:val="Heading1"/>
      </w:pPr>
      <w:bookmarkStart w:id="599" w:name="_Ref413326635"/>
      <w:bookmarkStart w:id="600" w:name="_Ref413327735"/>
      <w:bookmarkStart w:id="601" w:name="_Ref413329717"/>
      <w:bookmarkStart w:id="602" w:name="_Toc506895611"/>
      <w:r w:rsidRPr="00BB754C">
        <w:t>Publishing Data to ANDS</w:t>
      </w:r>
      <w:bookmarkEnd w:id="589"/>
      <w:bookmarkEnd w:id="590"/>
      <w:bookmarkEnd w:id="599"/>
      <w:bookmarkEnd w:id="600"/>
      <w:bookmarkEnd w:id="601"/>
      <w:bookmarkEnd w:id="602"/>
    </w:p>
    <w:p w14:paraId="2BAE01B0" w14:textId="77777777" w:rsidR="00FA7FA2" w:rsidRPr="00B350A0" w:rsidRDefault="00FA7FA2" w:rsidP="004A51AA">
      <w:pPr>
        <w:pStyle w:val="Body"/>
      </w:pPr>
      <w:r w:rsidRPr="00B350A0">
        <w:t xml:space="preserve">Data from SPECCHIO can be published to the Research Data Australia (RDA) service of the Australian National Data Service (ANDS). From the ANDS website... </w:t>
      </w:r>
    </w:p>
    <w:p w14:paraId="4D8387CA" w14:textId="77777777" w:rsidR="00FA7FA2" w:rsidRPr="00B350A0" w:rsidRDefault="00FA7FA2" w:rsidP="004A51AA">
      <w:pPr>
        <w:pStyle w:val="Quotation"/>
      </w:pPr>
      <w:r w:rsidRPr="00B350A0">
        <w:t>Research Data Australia, the flagship service of the Australian National Data Service (</w:t>
      </w:r>
      <w:hyperlink r:id="rId146" w:tgtFrame="_blank" w:history="1">
        <w:r w:rsidRPr="00B350A0">
          <w:t>ANDS</w:t>
        </w:r>
      </w:hyperlink>
      <w:r w:rsidRPr="00B350A0">
        <w:t>), provides a comprehensive window into the Australian Research Data Commons.</w:t>
      </w:r>
    </w:p>
    <w:p w14:paraId="49FD3BD4" w14:textId="77777777" w:rsidR="00FA7FA2" w:rsidRPr="00B350A0" w:rsidRDefault="00FA7FA2" w:rsidP="004A51AA">
      <w:pPr>
        <w:pStyle w:val="Quotation"/>
      </w:pPr>
      <w:r w:rsidRPr="00B350A0">
        <w:t>Research Data Australia is an Internet-based discovery service designed to provide rich connections between data, projects, researchers and institutions, and promote visibility of Australian research data collections in search engines.</w:t>
      </w:r>
    </w:p>
    <w:p w14:paraId="12ED1FFE" w14:textId="77777777" w:rsidR="00FA7FA2" w:rsidRPr="00B350A0" w:rsidRDefault="00FA7FA2" w:rsidP="004A51AA">
      <w:pPr>
        <w:pStyle w:val="Quotation"/>
      </w:pPr>
      <w:r w:rsidRPr="00B350A0">
        <w:t>ANDS is partnering with research institutions and data producing agencies to bring about four transformations to data - unmanaged to managed, disconnected to connected, invisible to findable and single use to reusable - that will enable Australia's research data to become a national strategic resource to support better, more efficient and defensible research, and improved policy input.</w:t>
      </w:r>
    </w:p>
    <w:p w14:paraId="2DF0FCEF" w14:textId="77777777" w:rsidR="00FA7FA2" w:rsidRPr="00B350A0" w:rsidRDefault="00FA7FA2" w:rsidP="004A51AA">
      <w:pPr>
        <w:pStyle w:val="Quotation"/>
      </w:pPr>
      <w:r w:rsidRPr="00B350A0">
        <w:t>ANDS is funded by the Australian Government through the National Collaborative Research Infrastructure Strategy (</w:t>
      </w:r>
      <w:hyperlink r:id="rId147" w:tgtFrame="_blank" w:history="1">
        <w:r w:rsidRPr="00B350A0">
          <w:t>NCRIS</w:t>
        </w:r>
      </w:hyperlink>
      <w:r w:rsidRPr="00B350A0">
        <w:t>) and the Education Investment Fund (EIF) Super Science Initiative.</w:t>
      </w:r>
    </w:p>
    <w:p w14:paraId="1124365E" w14:textId="77777777" w:rsidR="00FA7FA2" w:rsidRPr="00B350A0" w:rsidRDefault="00FA7FA2" w:rsidP="004A51AA">
      <w:pPr>
        <w:pStyle w:val="Body"/>
      </w:pPr>
      <w:r w:rsidRPr="00B350A0">
        <w:t xml:space="preserve">See </w:t>
      </w:r>
      <w:hyperlink r:id="rId148" w:history="1">
        <w:r w:rsidRPr="00B350A0">
          <w:rPr>
            <w:rStyle w:val="Hyperlink"/>
          </w:rPr>
          <w:t>http://www.ands.org.au/</w:t>
        </w:r>
      </w:hyperlink>
      <w:r w:rsidRPr="00B350A0">
        <w:t xml:space="preserve"> and </w:t>
      </w:r>
      <w:hyperlink r:id="rId149" w:history="1">
        <w:r w:rsidRPr="00B350A0">
          <w:rPr>
            <w:rStyle w:val="Hyperlink"/>
          </w:rPr>
          <w:t>https://researchdata.ands.org.au/</w:t>
        </w:r>
      </w:hyperlink>
      <w:r w:rsidRPr="00B350A0">
        <w:t xml:space="preserve"> for more information on ANDS and this service.</w:t>
      </w:r>
    </w:p>
    <w:p w14:paraId="354669F3" w14:textId="77777777" w:rsidR="00FA7FA2" w:rsidRPr="00B350A0" w:rsidRDefault="00FA7FA2" w:rsidP="004A51AA">
      <w:pPr>
        <w:pStyle w:val="Body"/>
      </w:pPr>
      <w:r w:rsidRPr="00B350A0">
        <w:t>In SPECCHIO, you can only Publish data for which you are the owner or a member of the Research Group.</w:t>
      </w:r>
    </w:p>
    <w:p w14:paraId="695B52C9" w14:textId="77777777" w:rsidR="00FA7FA2" w:rsidRPr="00B350A0" w:rsidRDefault="00FA7FA2" w:rsidP="004A51AA">
      <w:pPr>
        <w:pStyle w:val="Body"/>
      </w:pPr>
      <w:r w:rsidRPr="00B350A0">
        <w:t>Publication from SPECCHIO involves these key steps.</w:t>
      </w:r>
    </w:p>
    <w:p w14:paraId="6F83DC1B" w14:textId="77777777" w:rsidR="00FA7FA2" w:rsidRPr="00B350A0" w:rsidRDefault="00FA7FA2" w:rsidP="004A51AA">
      <w:pPr>
        <w:pStyle w:val="NumberedItem"/>
      </w:pPr>
      <w:r w:rsidRPr="00B350A0">
        <w:t>Decide on the Spectra to be grouped together and published as a Collection. The Spectra can be all of a Campaign, part of a Campaign, or even be selected from multiple Campaigns.</w:t>
      </w:r>
    </w:p>
    <w:p w14:paraId="309FF803" w14:textId="77777777" w:rsidR="00FA7FA2" w:rsidRPr="00B350A0" w:rsidRDefault="00FA7FA2" w:rsidP="004A51AA">
      <w:pPr>
        <w:pStyle w:val="NumberedItem"/>
      </w:pPr>
      <w:r w:rsidRPr="00B350A0">
        <w:t>Ensure that the Spectra in the Collection are complete and meet the minimum Metadata requirements for Publishing. See the following page for a description of Metadata used for Published Collections.</w:t>
      </w:r>
    </w:p>
    <w:p w14:paraId="03FA5CD7" w14:textId="77777777" w:rsidR="00FA7FA2" w:rsidRPr="00B350A0" w:rsidRDefault="00FA7FA2" w:rsidP="004A51AA">
      <w:pPr>
        <w:pStyle w:val="NumberedItem"/>
      </w:pPr>
      <w:r w:rsidRPr="00B350A0">
        <w:t>Decide on the Principal Investigator, and ensure their SPECCHIO User information is correct and up-to-date.</w:t>
      </w:r>
    </w:p>
    <w:p w14:paraId="36C85E1A" w14:textId="77777777" w:rsidR="00FA7FA2" w:rsidRPr="00B350A0" w:rsidRDefault="00FA7FA2" w:rsidP="004A51AA">
      <w:pPr>
        <w:pStyle w:val="NumberedItem"/>
      </w:pPr>
      <w:r w:rsidRPr="00B350A0">
        <w:t>Publish the Collection, indicating the Collection name, Collection description and Principal Investigator.</w:t>
      </w:r>
    </w:p>
    <w:p w14:paraId="3FCED58D" w14:textId="77777777" w:rsidR="00FA7FA2" w:rsidRPr="00B350A0" w:rsidRDefault="00FA7FA2" w:rsidP="004A51AA">
      <w:pPr>
        <w:pStyle w:val="NumberedItem"/>
      </w:pPr>
      <w:r w:rsidRPr="00B350A0">
        <w:t>SPECCHIO generates an ANDS Collection Key for this Collection and writes it to all Spectra in the Collection key Metadata Attribute in the Data Portal Group.</w:t>
      </w:r>
    </w:p>
    <w:p w14:paraId="7CE34E59" w14:textId="77777777" w:rsidR="00FA7FA2" w:rsidRPr="00B350A0" w:rsidRDefault="00FA7FA2" w:rsidP="004A51AA">
      <w:pPr>
        <w:pStyle w:val="Body"/>
      </w:pPr>
      <w:r w:rsidRPr="00B350A0">
        <w:t>The ANDS Collection Key can be used to identify the Spectra in this Collection by searching for it using SPECCHIO’s Query Builder. Each Spectrum will have one ANDS Collection Key Metadata value for each Collection in which it has been included.</w:t>
      </w:r>
    </w:p>
    <w:p w14:paraId="37419B27" w14:textId="77777777" w:rsidR="00FA7FA2" w:rsidRPr="00B350A0" w:rsidRDefault="00FA7FA2" w:rsidP="004A51AA">
      <w:pPr>
        <w:pStyle w:val="Warning"/>
      </w:pPr>
      <w:r w:rsidRPr="00B350A0">
        <w:t>Warning</w:t>
      </w:r>
      <w:r w:rsidRPr="00B350A0">
        <w:tab/>
        <w:t xml:space="preserve">Once Published, there is no way to retract the Publication using the SPECCHIO client. You will need to approach your System Administrator if you have Published in error. </w:t>
      </w:r>
    </w:p>
    <w:p w14:paraId="6AE9F385" w14:textId="77777777" w:rsidR="00FA7FA2" w:rsidRPr="00B350A0" w:rsidRDefault="00FA7FA2" w:rsidP="004A51AA">
      <w:pPr>
        <w:pStyle w:val="Body"/>
      </w:pPr>
      <w:r w:rsidRPr="00B350A0">
        <w:t>When data are published, SPECCHIO reformats the Metadata from the selected Spectra into the RIF-CS format, which is an XML format involving two files. It then places those files in a discoverable location on the server. On a regular basis (currently daily), the RDA service inspects this location. If there are any RIF-CS files present, it copies them, validates them and, if they pass validation, publishes the Collection description on RDA for general access. Information about the RIF-CS format can be found on the ANDS website referred to at the start of this Chapter.</w:t>
      </w:r>
    </w:p>
    <w:p w14:paraId="2C3012AE" w14:textId="77777777" w:rsidR="00FA7FA2" w:rsidRPr="00B350A0" w:rsidRDefault="00FA7FA2" w:rsidP="004A51AA">
      <w:pPr>
        <w:pStyle w:val="Note"/>
      </w:pPr>
      <w:r w:rsidRPr="00B350A0">
        <w:t>Note</w:t>
      </w:r>
      <w:r w:rsidRPr="00B350A0">
        <w:tab/>
        <w:t>The RIF-CS file is a logical reference to your Spectral data, so it’s important to ensure that this data remains valid and accessible in the SPECCHIO database. This will ensure that it can be provided at a later time to those that request it based on the Published ANDS information.</w:t>
      </w:r>
    </w:p>
    <w:p w14:paraId="4B495D46" w14:textId="77777777" w:rsidR="00FA7FA2" w:rsidRPr="00B350A0" w:rsidRDefault="00FA7FA2" w:rsidP="004A51AA">
      <w:pPr>
        <w:pStyle w:val="Body"/>
      </w:pPr>
      <w:r w:rsidRPr="00B350A0">
        <w:t>In the Publication step, the SPECCHIO server fills RIF-CS fields using the following Metadata. Most Metadata is either automatically generated by SPECCHIO itself, or drawn from data set during the creation of user accounts and/or the publication process. Some other Metadata, however, must first be set in the metadata editor if you wish it to be sent to ANDS.</w:t>
      </w:r>
    </w:p>
    <w:tbl>
      <w:tblPr>
        <w:tblStyle w:val="TableGrid"/>
        <w:tblW w:w="0" w:type="auto"/>
        <w:tblInd w:w="709" w:type="dxa"/>
        <w:tblLook w:val="04A0" w:firstRow="1" w:lastRow="0" w:firstColumn="1" w:lastColumn="0" w:noHBand="0" w:noVBand="1"/>
      </w:tblPr>
      <w:tblGrid>
        <w:gridCol w:w="1770"/>
        <w:gridCol w:w="4641"/>
        <w:gridCol w:w="2122"/>
      </w:tblGrid>
      <w:tr w:rsidR="00FA7FA2" w:rsidRPr="007D1080" w14:paraId="5E335460" w14:textId="77777777" w:rsidTr="00710979">
        <w:tc>
          <w:tcPr>
            <w:tcW w:w="1784" w:type="dxa"/>
          </w:tcPr>
          <w:p w14:paraId="588C2BE2" w14:textId="77777777" w:rsidR="00FA7FA2" w:rsidRPr="00AF110D" w:rsidRDefault="00FA7FA2" w:rsidP="004A51AA">
            <w:pPr>
              <w:pStyle w:val="TableText"/>
              <w:rPr>
                <w:sz w:val="22"/>
                <w:szCs w:val="22"/>
              </w:rPr>
            </w:pPr>
            <w:r w:rsidRPr="00AF110D">
              <w:rPr>
                <w:sz w:val="22"/>
                <w:szCs w:val="22"/>
              </w:rPr>
              <w:t>RIF-CS Field</w:t>
            </w:r>
          </w:p>
        </w:tc>
        <w:tc>
          <w:tcPr>
            <w:tcW w:w="4845" w:type="dxa"/>
          </w:tcPr>
          <w:p w14:paraId="147C54B2" w14:textId="77777777" w:rsidR="00FA7FA2" w:rsidRPr="00AF110D" w:rsidRDefault="00FA7FA2" w:rsidP="004A51AA">
            <w:pPr>
              <w:pStyle w:val="TableText"/>
              <w:rPr>
                <w:sz w:val="22"/>
                <w:szCs w:val="22"/>
              </w:rPr>
            </w:pPr>
            <w:r w:rsidRPr="00AF110D">
              <w:rPr>
                <w:sz w:val="22"/>
                <w:szCs w:val="22"/>
              </w:rPr>
              <w:t>SPECCHIO Field</w:t>
            </w:r>
          </w:p>
        </w:tc>
        <w:tc>
          <w:tcPr>
            <w:tcW w:w="2233" w:type="dxa"/>
          </w:tcPr>
          <w:p w14:paraId="00C9F11B" w14:textId="77777777" w:rsidR="00FA7FA2" w:rsidRPr="00AF110D" w:rsidRDefault="00FA7FA2" w:rsidP="004A51AA">
            <w:pPr>
              <w:pStyle w:val="TableText"/>
              <w:rPr>
                <w:sz w:val="22"/>
                <w:szCs w:val="22"/>
              </w:rPr>
            </w:pPr>
            <w:r w:rsidRPr="00AF110D">
              <w:rPr>
                <w:sz w:val="22"/>
                <w:szCs w:val="22"/>
              </w:rPr>
              <w:t>Notes</w:t>
            </w:r>
          </w:p>
        </w:tc>
      </w:tr>
      <w:tr w:rsidR="00FA7FA2" w:rsidRPr="007D1080" w14:paraId="657CDA28" w14:textId="77777777" w:rsidTr="00710979">
        <w:tc>
          <w:tcPr>
            <w:tcW w:w="1784" w:type="dxa"/>
          </w:tcPr>
          <w:p w14:paraId="7238D039" w14:textId="77777777" w:rsidR="00FA7FA2" w:rsidRPr="00AF110D" w:rsidRDefault="00FA7FA2" w:rsidP="004A51AA">
            <w:pPr>
              <w:pStyle w:val="TableText"/>
              <w:rPr>
                <w:sz w:val="22"/>
                <w:szCs w:val="22"/>
              </w:rPr>
            </w:pPr>
            <w:r w:rsidRPr="00AF110D">
              <w:rPr>
                <w:sz w:val="22"/>
                <w:szCs w:val="22"/>
              </w:rPr>
              <w:t>Collection Key</w:t>
            </w:r>
          </w:p>
        </w:tc>
        <w:tc>
          <w:tcPr>
            <w:tcW w:w="4845" w:type="dxa"/>
          </w:tcPr>
          <w:p w14:paraId="08990ED9" w14:textId="77777777" w:rsidR="00FA7FA2" w:rsidRPr="00AF110D" w:rsidRDefault="00FA7FA2" w:rsidP="004A51AA">
            <w:pPr>
              <w:pStyle w:val="TableText"/>
              <w:rPr>
                <w:sz w:val="22"/>
                <w:szCs w:val="22"/>
              </w:rPr>
            </w:pPr>
            <w:r w:rsidRPr="00AF110D">
              <w:rPr>
                <w:sz w:val="22"/>
                <w:szCs w:val="22"/>
              </w:rPr>
              <w:t xml:space="preserve">The collection key generated by the SPECCHIO server. The University of Wollongong’s server generates keys of the form </w:t>
            </w:r>
            <w:r w:rsidRPr="00AF110D">
              <w:rPr>
                <w:rStyle w:val="CodeChar"/>
                <w:sz w:val="22"/>
                <w:szCs w:val="22"/>
                <w:u w:val="single"/>
              </w:rPr>
              <w:t>uow.edu.au/SL/COL/nnnn</w:t>
            </w:r>
            <w:r w:rsidRPr="00AF110D">
              <w:rPr>
                <w:sz w:val="22"/>
                <w:szCs w:val="22"/>
              </w:rPr>
              <w:t>, where nnnn is a serial number generated by the SPECCHIO server. This value will be as ANDS Collection Key in SPECCHIO’s metadata.</w:t>
            </w:r>
          </w:p>
        </w:tc>
        <w:tc>
          <w:tcPr>
            <w:tcW w:w="2233" w:type="dxa"/>
          </w:tcPr>
          <w:p w14:paraId="72DB6349" w14:textId="77777777" w:rsidR="00FA7FA2" w:rsidRPr="00AF110D" w:rsidRDefault="00FA7FA2" w:rsidP="004A51AA">
            <w:pPr>
              <w:pStyle w:val="TableText"/>
              <w:rPr>
                <w:sz w:val="22"/>
                <w:szCs w:val="22"/>
              </w:rPr>
            </w:pPr>
            <w:r w:rsidRPr="00AF110D">
              <w:rPr>
                <w:sz w:val="22"/>
                <w:szCs w:val="22"/>
              </w:rPr>
              <w:t>Generated by SPECCHIO.</w:t>
            </w:r>
          </w:p>
        </w:tc>
      </w:tr>
      <w:tr w:rsidR="00FA7FA2" w:rsidRPr="007D1080" w14:paraId="3F095D5B" w14:textId="77777777" w:rsidTr="00710979">
        <w:tc>
          <w:tcPr>
            <w:tcW w:w="1784" w:type="dxa"/>
          </w:tcPr>
          <w:p w14:paraId="01CA2D71" w14:textId="77777777" w:rsidR="00FA7FA2" w:rsidRPr="00AF110D" w:rsidRDefault="00FA7FA2" w:rsidP="004A51AA">
            <w:pPr>
              <w:pStyle w:val="TableText"/>
              <w:rPr>
                <w:sz w:val="22"/>
                <w:szCs w:val="22"/>
              </w:rPr>
            </w:pPr>
            <w:r w:rsidRPr="00AF110D">
              <w:rPr>
                <w:sz w:val="22"/>
                <w:szCs w:val="22"/>
              </w:rPr>
              <w:t>Collection Name</w:t>
            </w:r>
          </w:p>
        </w:tc>
        <w:tc>
          <w:tcPr>
            <w:tcW w:w="4845" w:type="dxa"/>
          </w:tcPr>
          <w:p w14:paraId="443DF3A9" w14:textId="77777777" w:rsidR="00FA7FA2" w:rsidRPr="00AF110D" w:rsidRDefault="00FA7FA2" w:rsidP="004A51AA">
            <w:pPr>
              <w:pStyle w:val="TableText"/>
              <w:rPr>
                <w:sz w:val="22"/>
                <w:szCs w:val="22"/>
              </w:rPr>
            </w:pPr>
            <w:r w:rsidRPr="00AF110D">
              <w:rPr>
                <w:sz w:val="22"/>
                <w:szCs w:val="22"/>
              </w:rPr>
              <w:t>The collection name value specified in the ANDS Collection Key dialog. This value will be saved as ANDS Collection Name in SPECCHIO’s metadata.</w:t>
            </w:r>
          </w:p>
        </w:tc>
        <w:tc>
          <w:tcPr>
            <w:tcW w:w="2233" w:type="dxa"/>
          </w:tcPr>
          <w:p w14:paraId="17B9694D" w14:textId="77777777" w:rsidR="00FA7FA2" w:rsidRPr="00AF110D" w:rsidRDefault="00FA7FA2" w:rsidP="004A51AA">
            <w:pPr>
              <w:pStyle w:val="TableText"/>
              <w:rPr>
                <w:sz w:val="22"/>
                <w:szCs w:val="22"/>
              </w:rPr>
            </w:pPr>
            <w:r w:rsidRPr="00AF110D">
              <w:rPr>
                <w:sz w:val="22"/>
                <w:szCs w:val="22"/>
              </w:rPr>
              <w:t>Mandatory, filled during publication.</w:t>
            </w:r>
          </w:p>
        </w:tc>
      </w:tr>
      <w:tr w:rsidR="00FA7FA2" w:rsidRPr="007D1080" w14:paraId="6AC0BE7E" w14:textId="77777777" w:rsidTr="00710979">
        <w:tc>
          <w:tcPr>
            <w:tcW w:w="1784" w:type="dxa"/>
          </w:tcPr>
          <w:p w14:paraId="654F303E" w14:textId="77777777" w:rsidR="00FA7FA2" w:rsidRPr="00AF110D" w:rsidRDefault="00FA7FA2" w:rsidP="004A51AA">
            <w:pPr>
              <w:pStyle w:val="TableText"/>
              <w:rPr>
                <w:sz w:val="22"/>
                <w:szCs w:val="22"/>
              </w:rPr>
            </w:pPr>
            <w:r w:rsidRPr="00AF110D">
              <w:rPr>
                <w:sz w:val="22"/>
                <w:szCs w:val="22"/>
              </w:rPr>
              <w:t>Collection Description</w:t>
            </w:r>
          </w:p>
        </w:tc>
        <w:tc>
          <w:tcPr>
            <w:tcW w:w="4845" w:type="dxa"/>
          </w:tcPr>
          <w:p w14:paraId="29FA9F9A" w14:textId="77777777" w:rsidR="00FA7FA2" w:rsidRPr="00AF110D" w:rsidRDefault="00FA7FA2" w:rsidP="004A51AA">
            <w:pPr>
              <w:pStyle w:val="TableText"/>
              <w:rPr>
                <w:sz w:val="22"/>
                <w:szCs w:val="22"/>
              </w:rPr>
            </w:pPr>
            <w:r w:rsidRPr="00AF110D">
              <w:rPr>
                <w:sz w:val="22"/>
                <w:szCs w:val="22"/>
              </w:rPr>
              <w:t>The collection description specified in the ANDS Collection Key dialog. This value will be saved as ANDS Collection Description in SPECCHIO’s metadata.</w:t>
            </w:r>
          </w:p>
        </w:tc>
        <w:tc>
          <w:tcPr>
            <w:tcW w:w="2233" w:type="dxa"/>
          </w:tcPr>
          <w:p w14:paraId="0EC9B210" w14:textId="77777777" w:rsidR="00FA7FA2" w:rsidRPr="00AF110D" w:rsidRDefault="00FA7FA2" w:rsidP="004A51AA">
            <w:pPr>
              <w:pStyle w:val="TableText"/>
              <w:rPr>
                <w:sz w:val="22"/>
                <w:szCs w:val="22"/>
              </w:rPr>
            </w:pPr>
            <w:r w:rsidRPr="00AF110D">
              <w:rPr>
                <w:sz w:val="22"/>
                <w:szCs w:val="22"/>
              </w:rPr>
              <w:t>Mandatory, filled during publication.</w:t>
            </w:r>
          </w:p>
        </w:tc>
      </w:tr>
      <w:tr w:rsidR="00FA7FA2" w:rsidRPr="007D1080" w14:paraId="2C538C5E" w14:textId="77777777" w:rsidTr="00710979">
        <w:tc>
          <w:tcPr>
            <w:tcW w:w="1784" w:type="dxa"/>
          </w:tcPr>
          <w:p w14:paraId="7F58C7D4" w14:textId="77777777" w:rsidR="00FA7FA2" w:rsidRPr="00AF110D" w:rsidRDefault="00FA7FA2" w:rsidP="004A51AA">
            <w:pPr>
              <w:pStyle w:val="TableText"/>
              <w:rPr>
                <w:sz w:val="22"/>
                <w:szCs w:val="22"/>
              </w:rPr>
            </w:pPr>
            <w:r w:rsidRPr="00AF110D">
              <w:rPr>
                <w:sz w:val="22"/>
                <w:szCs w:val="22"/>
              </w:rPr>
              <w:t>Group</w:t>
            </w:r>
          </w:p>
        </w:tc>
        <w:tc>
          <w:tcPr>
            <w:tcW w:w="4845" w:type="dxa"/>
          </w:tcPr>
          <w:p w14:paraId="0BF70AFA" w14:textId="77777777" w:rsidR="00FA7FA2" w:rsidRPr="00AF110D" w:rsidRDefault="00FA7FA2" w:rsidP="004A51AA">
            <w:pPr>
              <w:pStyle w:val="TableText"/>
              <w:rPr>
                <w:sz w:val="22"/>
                <w:szCs w:val="22"/>
              </w:rPr>
            </w:pPr>
            <w:r w:rsidRPr="00AF110D">
              <w:rPr>
                <w:sz w:val="22"/>
                <w:szCs w:val="22"/>
              </w:rPr>
              <w:t>The institution of the principal investigator.</w:t>
            </w:r>
          </w:p>
        </w:tc>
        <w:tc>
          <w:tcPr>
            <w:tcW w:w="2233" w:type="dxa"/>
          </w:tcPr>
          <w:p w14:paraId="1F6CCF25" w14:textId="77777777" w:rsidR="00FA7FA2" w:rsidRPr="00AF110D" w:rsidRDefault="00FA7FA2" w:rsidP="004A51AA">
            <w:pPr>
              <w:pStyle w:val="TableText"/>
              <w:rPr>
                <w:sz w:val="22"/>
                <w:szCs w:val="22"/>
              </w:rPr>
            </w:pPr>
            <w:r w:rsidRPr="00AF110D">
              <w:rPr>
                <w:sz w:val="22"/>
                <w:szCs w:val="22"/>
              </w:rPr>
              <w:t>Mandatory, filled during account creation.</w:t>
            </w:r>
          </w:p>
        </w:tc>
      </w:tr>
      <w:tr w:rsidR="00FA7FA2" w:rsidRPr="007D1080" w14:paraId="41F2D5CF" w14:textId="77777777" w:rsidTr="00710979">
        <w:tc>
          <w:tcPr>
            <w:tcW w:w="1784" w:type="dxa"/>
          </w:tcPr>
          <w:p w14:paraId="1C3CC865" w14:textId="77777777" w:rsidR="00FA7FA2" w:rsidRPr="00AF110D" w:rsidRDefault="00FA7FA2" w:rsidP="004A51AA">
            <w:pPr>
              <w:pStyle w:val="TableText"/>
              <w:rPr>
                <w:sz w:val="22"/>
                <w:szCs w:val="22"/>
              </w:rPr>
            </w:pPr>
            <w:r w:rsidRPr="00AF110D">
              <w:rPr>
                <w:sz w:val="22"/>
                <w:szCs w:val="22"/>
              </w:rPr>
              <w:t>Date</w:t>
            </w:r>
          </w:p>
        </w:tc>
        <w:tc>
          <w:tcPr>
            <w:tcW w:w="4845" w:type="dxa"/>
          </w:tcPr>
          <w:p w14:paraId="62E080CA" w14:textId="77777777" w:rsidR="00FA7FA2" w:rsidRPr="00AF110D" w:rsidRDefault="00FA7FA2" w:rsidP="004A51AA">
            <w:pPr>
              <w:pStyle w:val="TableText"/>
              <w:rPr>
                <w:sz w:val="22"/>
                <w:szCs w:val="22"/>
              </w:rPr>
            </w:pPr>
            <w:r w:rsidRPr="00AF110D">
              <w:rPr>
                <w:sz w:val="22"/>
                <w:szCs w:val="22"/>
              </w:rPr>
              <w:t>The earliest Acquisition Time of any Spectrum in the Collection.</w:t>
            </w:r>
          </w:p>
        </w:tc>
        <w:tc>
          <w:tcPr>
            <w:tcW w:w="2233" w:type="dxa"/>
          </w:tcPr>
          <w:p w14:paraId="59B9A4C4" w14:textId="77777777" w:rsidR="00FA7FA2" w:rsidRPr="00AF110D" w:rsidRDefault="00FA7FA2" w:rsidP="004A51AA">
            <w:pPr>
              <w:pStyle w:val="TableText"/>
              <w:rPr>
                <w:sz w:val="22"/>
                <w:szCs w:val="22"/>
              </w:rPr>
            </w:pPr>
            <w:r w:rsidRPr="00AF110D">
              <w:rPr>
                <w:sz w:val="22"/>
                <w:szCs w:val="22"/>
              </w:rPr>
              <w:t>Mandatory.</w:t>
            </w:r>
          </w:p>
        </w:tc>
      </w:tr>
      <w:tr w:rsidR="00FA7FA2" w:rsidRPr="007D1080" w14:paraId="5E6F8FED" w14:textId="77777777" w:rsidTr="00710979">
        <w:tc>
          <w:tcPr>
            <w:tcW w:w="1784" w:type="dxa"/>
          </w:tcPr>
          <w:p w14:paraId="1C01418A" w14:textId="77777777" w:rsidR="00FA7FA2" w:rsidRPr="00AF110D" w:rsidRDefault="00FA7FA2" w:rsidP="004A51AA">
            <w:pPr>
              <w:pStyle w:val="TableText"/>
              <w:rPr>
                <w:sz w:val="22"/>
                <w:szCs w:val="22"/>
              </w:rPr>
            </w:pPr>
            <w:r w:rsidRPr="00AF110D">
              <w:rPr>
                <w:sz w:val="22"/>
                <w:szCs w:val="22"/>
              </w:rPr>
              <w:t>Identifier (local)</w:t>
            </w:r>
          </w:p>
        </w:tc>
        <w:tc>
          <w:tcPr>
            <w:tcW w:w="4845" w:type="dxa"/>
          </w:tcPr>
          <w:p w14:paraId="773C0EB7" w14:textId="77777777" w:rsidR="00FA7FA2" w:rsidRPr="00AF110D" w:rsidRDefault="00FA7FA2" w:rsidP="004A51AA">
            <w:pPr>
              <w:pStyle w:val="TableText"/>
              <w:rPr>
                <w:sz w:val="22"/>
                <w:szCs w:val="22"/>
              </w:rPr>
            </w:pPr>
            <w:r w:rsidRPr="00AF110D">
              <w:rPr>
                <w:sz w:val="22"/>
                <w:szCs w:val="22"/>
              </w:rPr>
              <w:t xml:space="preserve">An identifier generated by the SPECCHIO server. The University of Wollongong’s server generates local identifiers of the form </w:t>
            </w:r>
            <w:r w:rsidRPr="00AF110D">
              <w:rPr>
                <w:rStyle w:val="CodeChar"/>
                <w:sz w:val="22"/>
                <w:szCs w:val="22"/>
                <w:u w:val="single"/>
              </w:rPr>
              <w:t>Collection~nnnn</w:t>
            </w:r>
            <w:r w:rsidRPr="00AF110D">
              <w:rPr>
                <w:sz w:val="22"/>
                <w:szCs w:val="22"/>
              </w:rPr>
              <w:t xml:space="preserve"> where nnnn is a serial number.</w:t>
            </w:r>
          </w:p>
        </w:tc>
        <w:tc>
          <w:tcPr>
            <w:tcW w:w="2233" w:type="dxa"/>
          </w:tcPr>
          <w:p w14:paraId="560D7C8A" w14:textId="77777777" w:rsidR="00FA7FA2" w:rsidRPr="00AF110D" w:rsidRDefault="00FA7FA2" w:rsidP="004A51AA">
            <w:pPr>
              <w:pStyle w:val="TableText"/>
              <w:rPr>
                <w:sz w:val="22"/>
                <w:szCs w:val="22"/>
              </w:rPr>
            </w:pPr>
            <w:r w:rsidRPr="00AF110D">
              <w:rPr>
                <w:sz w:val="22"/>
                <w:szCs w:val="22"/>
              </w:rPr>
              <w:t>Generated by SPECCHIO.</w:t>
            </w:r>
          </w:p>
        </w:tc>
      </w:tr>
      <w:tr w:rsidR="00FA7FA2" w:rsidRPr="007D1080" w14:paraId="0BAABDEE" w14:textId="77777777" w:rsidTr="00710979">
        <w:tc>
          <w:tcPr>
            <w:tcW w:w="1784" w:type="dxa"/>
          </w:tcPr>
          <w:p w14:paraId="78F1501C" w14:textId="77777777" w:rsidR="00FA7FA2" w:rsidRPr="00AF110D" w:rsidRDefault="00FA7FA2" w:rsidP="004A51AA">
            <w:pPr>
              <w:pStyle w:val="TableText"/>
              <w:rPr>
                <w:sz w:val="22"/>
                <w:szCs w:val="22"/>
              </w:rPr>
            </w:pPr>
            <w:r w:rsidRPr="00AF110D">
              <w:rPr>
                <w:sz w:val="22"/>
                <w:szCs w:val="22"/>
              </w:rPr>
              <w:t>Identifier (doi)</w:t>
            </w:r>
          </w:p>
        </w:tc>
        <w:tc>
          <w:tcPr>
            <w:tcW w:w="4845" w:type="dxa"/>
          </w:tcPr>
          <w:p w14:paraId="5C9B3A48" w14:textId="77777777" w:rsidR="00FA7FA2" w:rsidRPr="00AF110D" w:rsidRDefault="00FA7FA2" w:rsidP="004A51AA">
            <w:pPr>
              <w:pStyle w:val="TableText"/>
              <w:rPr>
                <w:sz w:val="22"/>
                <w:szCs w:val="22"/>
              </w:rPr>
            </w:pPr>
            <w:r w:rsidRPr="00AF110D">
              <w:rPr>
                <w:sz w:val="22"/>
                <w:szCs w:val="22"/>
              </w:rPr>
              <w:t>The Digital Object Identifiers associated with every Spectrum in the Collection.</w:t>
            </w:r>
          </w:p>
        </w:tc>
        <w:tc>
          <w:tcPr>
            <w:tcW w:w="2233" w:type="dxa"/>
          </w:tcPr>
          <w:p w14:paraId="4A17BC97" w14:textId="77777777" w:rsidR="00FA7FA2" w:rsidRPr="00AF110D" w:rsidRDefault="00FA7FA2" w:rsidP="004A51AA">
            <w:pPr>
              <w:pStyle w:val="TableText"/>
              <w:rPr>
                <w:sz w:val="22"/>
                <w:szCs w:val="22"/>
              </w:rPr>
            </w:pPr>
            <w:r w:rsidRPr="00AF110D">
              <w:rPr>
                <w:sz w:val="22"/>
                <w:szCs w:val="22"/>
              </w:rPr>
              <w:t>Optional.</w:t>
            </w:r>
          </w:p>
        </w:tc>
      </w:tr>
      <w:tr w:rsidR="00FA7FA2" w:rsidRPr="007D1080" w14:paraId="346FB5D9" w14:textId="77777777" w:rsidTr="00710979">
        <w:tc>
          <w:tcPr>
            <w:tcW w:w="1784" w:type="dxa"/>
          </w:tcPr>
          <w:p w14:paraId="30451B78" w14:textId="77777777" w:rsidR="00FA7FA2" w:rsidRPr="00AF110D" w:rsidRDefault="00FA7FA2" w:rsidP="004A51AA">
            <w:pPr>
              <w:pStyle w:val="TableText"/>
              <w:rPr>
                <w:sz w:val="22"/>
                <w:szCs w:val="22"/>
              </w:rPr>
            </w:pPr>
            <w:r w:rsidRPr="00AF110D">
              <w:rPr>
                <w:sz w:val="22"/>
                <w:szCs w:val="22"/>
              </w:rPr>
              <w:t>Location (electronic)</w:t>
            </w:r>
          </w:p>
        </w:tc>
        <w:tc>
          <w:tcPr>
            <w:tcW w:w="4845" w:type="dxa"/>
          </w:tcPr>
          <w:p w14:paraId="663B936C" w14:textId="77777777" w:rsidR="00FA7FA2" w:rsidRPr="00AF110D" w:rsidRDefault="00FA7FA2" w:rsidP="004A51AA">
            <w:pPr>
              <w:pStyle w:val="TableText"/>
              <w:rPr>
                <w:sz w:val="22"/>
                <w:szCs w:val="22"/>
              </w:rPr>
            </w:pPr>
            <w:r w:rsidRPr="00AF110D">
              <w:rPr>
                <w:sz w:val="22"/>
                <w:szCs w:val="22"/>
              </w:rPr>
              <w:t>The e-mail address of the Principal Investigator.</w:t>
            </w:r>
          </w:p>
        </w:tc>
        <w:tc>
          <w:tcPr>
            <w:tcW w:w="2233" w:type="dxa"/>
          </w:tcPr>
          <w:p w14:paraId="1693855B" w14:textId="77777777" w:rsidR="00FA7FA2" w:rsidRPr="00AF110D" w:rsidRDefault="00FA7FA2" w:rsidP="004A51AA">
            <w:pPr>
              <w:pStyle w:val="TableText"/>
              <w:rPr>
                <w:sz w:val="22"/>
                <w:szCs w:val="22"/>
              </w:rPr>
            </w:pPr>
            <w:r w:rsidRPr="00AF110D">
              <w:rPr>
                <w:sz w:val="22"/>
                <w:szCs w:val="22"/>
              </w:rPr>
              <w:t>Mandatory, filled during account creation.</w:t>
            </w:r>
          </w:p>
        </w:tc>
      </w:tr>
      <w:tr w:rsidR="00FA7FA2" w:rsidRPr="007D1080" w14:paraId="5B84E406" w14:textId="77777777" w:rsidTr="00710979">
        <w:tc>
          <w:tcPr>
            <w:tcW w:w="1784" w:type="dxa"/>
          </w:tcPr>
          <w:p w14:paraId="3CA00BBE" w14:textId="77777777" w:rsidR="00FA7FA2" w:rsidRPr="00AF110D" w:rsidRDefault="00FA7FA2" w:rsidP="004A51AA">
            <w:pPr>
              <w:pStyle w:val="TableText"/>
              <w:rPr>
                <w:sz w:val="22"/>
                <w:szCs w:val="22"/>
              </w:rPr>
            </w:pPr>
            <w:r w:rsidRPr="00AF110D">
              <w:rPr>
                <w:sz w:val="22"/>
                <w:szCs w:val="22"/>
              </w:rPr>
              <w:t>Location (physical)</w:t>
            </w:r>
          </w:p>
        </w:tc>
        <w:tc>
          <w:tcPr>
            <w:tcW w:w="4845" w:type="dxa"/>
          </w:tcPr>
          <w:p w14:paraId="62EF3D8E" w14:textId="77777777" w:rsidR="00FA7FA2" w:rsidRPr="00AF110D" w:rsidRDefault="00FA7FA2" w:rsidP="004A51AA">
            <w:pPr>
              <w:pStyle w:val="TableText"/>
              <w:rPr>
                <w:sz w:val="22"/>
                <w:szCs w:val="22"/>
              </w:rPr>
            </w:pPr>
            <w:r w:rsidRPr="00AF110D">
              <w:rPr>
                <w:sz w:val="22"/>
                <w:szCs w:val="22"/>
              </w:rPr>
              <w:t>The Department and Institute of the Principal Investigator.</w:t>
            </w:r>
          </w:p>
        </w:tc>
        <w:tc>
          <w:tcPr>
            <w:tcW w:w="2233" w:type="dxa"/>
          </w:tcPr>
          <w:p w14:paraId="0F196002" w14:textId="77777777" w:rsidR="00FA7FA2" w:rsidRPr="00AF110D" w:rsidRDefault="00FA7FA2" w:rsidP="004A51AA">
            <w:pPr>
              <w:pStyle w:val="TableText"/>
              <w:rPr>
                <w:sz w:val="22"/>
                <w:szCs w:val="22"/>
              </w:rPr>
            </w:pPr>
            <w:r w:rsidRPr="00AF110D">
              <w:rPr>
                <w:sz w:val="22"/>
                <w:szCs w:val="22"/>
              </w:rPr>
              <w:t>Mandatory, filled during account creation.</w:t>
            </w:r>
          </w:p>
        </w:tc>
      </w:tr>
      <w:tr w:rsidR="00FA7FA2" w:rsidRPr="007D1080" w14:paraId="208F2CF9" w14:textId="77777777" w:rsidTr="00710979">
        <w:tc>
          <w:tcPr>
            <w:tcW w:w="1784" w:type="dxa"/>
          </w:tcPr>
          <w:p w14:paraId="142C95F8" w14:textId="77777777" w:rsidR="00FA7FA2" w:rsidRPr="00AF110D" w:rsidRDefault="00FA7FA2" w:rsidP="004A51AA">
            <w:pPr>
              <w:pStyle w:val="TableText"/>
              <w:rPr>
                <w:sz w:val="22"/>
                <w:szCs w:val="22"/>
              </w:rPr>
            </w:pPr>
            <w:r w:rsidRPr="00AF110D">
              <w:rPr>
                <w:sz w:val="22"/>
                <w:szCs w:val="22"/>
              </w:rPr>
              <w:t>Coverage (temporal)</w:t>
            </w:r>
          </w:p>
        </w:tc>
        <w:tc>
          <w:tcPr>
            <w:tcW w:w="4845" w:type="dxa"/>
          </w:tcPr>
          <w:p w14:paraId="0D821221" w14:textId="77777777" w:rsidR="00FA7FA2" w:rsidRPr="00AF110D" w:rsidRDefault="00FA7FA2" w:rsidP="004A51AA">
            <w:pPr>
              <w:pStyle w:val="TableText"/>
              <w:rPr>
                <w:sz w:val="22"/>
                <w:szCs w:val="22"/>
              </w:rPr>
            </w:pPr>
            <w:r w:rsidRPr="00AF110D">
              <w:rPr>
                <w:sz w:val="22"/>
                <w:szCs w:val="22"/>
              </w:rPr>
              <w:t>The range of Acquisition Times present amongst Spectra in the Collection.</w:t>
            </w:r>
          </w:p>
        </w:tc>
        <w:tc>
          <w:tcPr>
            <w:tcW w:w="2233" w:type="dxa"/>
          </w:tcPr>
          <w:p w14:paraId="51FE36F5" w14:textId="77777777" w:rsidR="00FA7FA2" w:rsidRPr="00AF110D" w:rsidRDefault="00FA7FA2" w:rsidP="004A51AA">
            <w:pPr>
              <w:pStyle w:val="TableText"/>
              <w:rPr>
                <w:sz w:val="22"/>
                <w:szCs w:val="22"/>
              </w:rPr>
            </w:pPr>
            <w:r w:rsidRPr="00AF110D">
              <w:rPr>
                <w:sz w:val="22"/>
                <w:szCs w:val="22"/>
              </w:rPr>
              <w:t>Optional.</w:t>
            </w:r>
          </w:p>
        </w:tc>
      </w:tr>
      <w:tr w:rsidR="00FA7FA2" w:rsidRPr="007D1080" w14:paraId="325D6CD2" w14:textId="77777777" w:rsidTr="00710979">
        <w:tc>
          <w:tcPr>
            <w:tcW w:w="1784" w:type="dxa"/>
          </w:tcPr>
          <w:p w14:paraId="2FBD0960" w14:textId="77777777" w:rsidR="00FA7FA2" w:rsidRPr="00AF110D" w:rsidRDefault="00FA7FA2" w:rsidP="004A51AA">
            <w:pPr>
              <w:pStyle w:val="TableText"/>
              <w:rPr>
                <w:sz w:val="22"/>
                <w:szCs w:val="22"/>
              </w:rPr>
            </w:pPr>
            <w:r w:rsidRPr="00AF110D">
              <w:rPr>
                <w:sz w:val="22"/>
                <w:szCs w:val="22"/>
              </w:rPr>
              <w:t>Coverage (spatial)</w:t>
            </w:r>
          </w:p>
        </w:tc>
        <w:tc>
          <w:tcPr>
            <w:tcW w:w="4845" w:type="dxa"/>
          </w:tcPr>
          <w:p w14:paraId="021D7535" w14:textId="77777777" w:rsidR="00FA7FA2" w:rsidRPr="00AF110D" w:rsidRDefault="00FA7FA2" w:rsidP="004A51AA">
            <w:pPr>
              <w:pStyle w:val="TableText"/>
              <w:rPr>
                <w:sz w:val="22"/>
                <w:szCs w:val="22"/>
              </w:rPr>
            </w:pPr>
            <w:r w:rsidRPr="00AF110D">
              <w:rPr>
                <w:sz w:val="22"/>
                <w:szCs w:val="22"/>
              </w:rPr>
              <w:t>The Location Name of the last Spectrum in the Collection.</w:t>
            </w:r>
          </w:p>
        </w:tc>
        <w:tc>
          <w:tcPr>
            <w:tcW w:w="2233" w:type="dxa"/>
          </w:tcPr>
          <w:p w14:paraId="3F2610C0" w14:textId="77777777" w:rsidR="00FA7FA2" w:rsidRPr="00AF110D" w:rsidRDefault="00FA7FA2" w:rsidP="004A51AA">
            <w:pPr>
              <w:pStyle w:val="TableText"/>
              <w:rPr>
                <w:sz w:val="22"/>
                <w:szCs w:val="22"/>
              </w:rPr>
            </w:pPr>
            <w:r w:rsidRPr="00AF110D">
              <w:rPr>
                <w:sz w:val="22"/>
                <w:szCs w:val="22"/>
              </w:rPr>
              <w:t>Optional.</w:t>
            </w:r>
          </w:p>
        </w:tc>
      </w:tr>
      <w:tr w:rsidR="00FA7FA2" w:rsidRPr="007D1080" w14:paraId="3C273792" w14:textId="77777777" w:rsidTr="00710979">
        <w:tc>
          <w:tcPr>
            <w:tcW w:w="1784" w:type="dxa"/>
          </w:tcPr>
          <w:p w14:paraId="45248151" w14:textId="77777777" w:rsidR="00FA7FA2" w:rsidRPr="00AF110D" w:rsidRDefault="00FA7FA2" w:rsidP="004A51AA">
            <w:pPr>
              <w:pStyle w:val="TableText"/>
              <w:rPr>
                <w:sz w:val="22"/>
                <w:szCs w:val="22"/>
              </w:rPr>
            </w:pPr>
            <w:r w:rsidRPr="00AF110D">
              <w:rPr>
                <w:sz w:val="22"/>
                <w:szCs w:val="22"/>
              </w:rPr>
              <w:t>RelatedObjects</w:t>
            </w:r>
          </w:p>
        </w:tc>
        <w:tc>
          <w:tcPr>
            <w:tcW w:w="4845" w:type="dxa"/>
          </w:tcPr>
          <w:p w14:paraId="2481CFC7" w14:textId="77777777" w:rsidR="00FA7FA2" w:rsidRPr="00AF110D" w:rsidRDefault="00FA7FA2" w:rsidP="004A51AA">
            <w:pPr>
              <w:pStyle w:val="TableText"/>
              <w:rPr>
                <w:sz w:val="22"/>
                <w:szCs w:val="22"/>
              </w:rPr>
            </w:pPr>
            <w:r w:rsidRPr="00AF110D">
              <w:rPr>
                <w:sz w:val="22"/>
                <w:szCs w:val="22"/>
              </w:rPr>
              <w:t>The ANDS Party Identifier of the Principal Investigator.</w:t>
            </w:r>
          </w:p>
        </w:tc>
        <w:tc>
          <w:tcPr>
            <w:tcW w:w="2233" w:type="dxa"/>
          </w:tcPr>
          <w:p w14:paraId="230CC67C" w14:textId="77777777" w:rsidR="00FA7FA2" w:rsidRPr="00AF110D" w:rsidRDefault="00FA7FA2" w:rsidP="004A51AA">
            <w:pPr>
              <w:pStyle w:val="TableText"/>
              <w:rPr>
                <w:sz w:val="22"/>
                <w:szCs w:val="22"/>
              </w:rPr>
            </w:pPr>
            <w:r w:rsidRPr="00AF110D">
              <w:rPr>
                <w:sz w:val="22"/>
                <w:szCs w:val="22"/>
              </w:rPr>
              <w:t>Filled by SPECCHIO.</w:t>
            </w:r>
          </w:p>
        </w:tc>
      </w:tr>
      <w:tr w:rsidR="00FA7FA2" w:rsidRPr="007D1080" w14:paraId="03D38344" w14:textId="77777777" w:rsidTr="00710979">
        <w:tc>
          <w:tcPr>
            <w:tcW w:w="1784" w:type="dxa"/>
          </w:tcPr>
          <w:p w14:paraId="478BC28A" w14:textId="77777777" w:rsidR="00FA7FA2" w:rsidRPr="00AF110D" w:rsidRDefault="00FA7FA2" w:rsidP="004A51AA">
            <w:pPr>
              <w:pStyle w:val="TableText"/>
              <w:rPr>
                <w:sz w:val="22"/>
                <w:szCs w:val="22"/>
              </w:rPr>
            </w:pPr>
            <w:r w:rsidRPr="00AF110D">
              <w:rPr>
                <w:sz w:val="22"/>
                <w:szCs w:val="22"/>
              </w:rPr>
              <w:t>Subjects</w:t>
            </w:r>
          </w:p>
        </w:tc>
        <w:tc>
          <w:tcPr>
            <w:tcW w:w="4845" w:type="dxa"/>
          </w:tcPr>
          <w:p w14:paraId="57B3148E" w14:textId="77777777" w:rsidR="00FA7FA2" w:rsidRPr="00AF110D" w:rsidRDefault="00FA7FA2" w:rsidP="004A51AA">
            <w:pPr>
              <w:pStyle w:val="TableText"/>
              <w:rPr>
                <w:sz w:val="22"/>
                <w:szCs w:val="22"/>
              </w:rPr>
            </w:pPr>
            <w:r w:rsidRPr="00AF110D">
              <w:rPr>
                <w:sz w:val="22"/>
                <w:szCs w:val="22"/>
              </w:rPr>
              <w:t>The FOR Codes of all Spectra in the Collection.</w:t>
            </w:r>
          </w:p>
        </w:tc>
        <w:tc>
          <w:tcPr>
            <w:tcW w:w="2233" w:type="dxa"/>
          </w:tcPr>
          <w:p w14:paraId="0C285F0F" w14:textId="77777777" w:rsidR="00FA7FA2" w:rsidRPr="00AF110D" w:rsidRDefault="00FA7FA2" w:rsidP="004A51AA">
            <w:pPr>
              <w:pStyle w:val="TableText"/>
              <w:rPr>
                <w:sz w:val="22"/>
                <w:szCs w:val="22"/>
              </w:rPr>
            </w:pPr>
            <w:r w:rsidRPr="00AF110D">
              <w:rPr>
                <w:sz w:val="22"/>
                <w:szCs w:val="22"/>
              </w:rPr>
              <w:t>Mandatory.</w:t>
            </w:r>
          </w:p>
        </w:tc>
      </w:tr>
      <w:tr w:rsidR="00FA7FA2" w:rsidRPr="007D1080" w14:paraId="5C5FAFDE" w14:textId="77777777" w:rsidTr="00710979">
        <w:tc>
          <w:tcPr>
            <w:tcW w:w="1784" w:type="dxa"/>
          </w:tcPr>
          <w:p w14:paraId="645F7FBF" w14:textId="77777777" w:rsidR="00FA7FA2" w:rsidRPr="00AF110D" w:rsidRDefault="00FA7FA2" w:rsidP="004A51AA">
            <w:pPr>
              <w:pStyle w:val="TableText"/>
              <w:rPr>
                <w:sz w:val="22"/>
                <w:szCs w:val="22"/>
              </w:rPr>
            </w:pPr>
            <w:r w:rsidRPr="00AF110D">
              <w:rPr>
                <w:sz w:val="22"/>
                <w:szCs w:val="22"/>
              </w:rPr>
              <w:t>Rights</w:t>
            </w:r>
          </w:p>
        </w:tc>
        <w:tc>
          <w:tcPr>
            <w:tcW w:w="4845" w:type="dxa"/>
          </w:tcPr>
          <w:p w14:paraId="3EB4BD7F" w14:textId="77777777" w:rsidR="00FA7FA2" w:rsidRPr="00AF110D" w:rsidRDefault="00FA7FA2" w:rsidP="004A51AA">
            <w:pPr>
              <w:pStyle w:val="TableText"/>
              <w:rPr>
                <w:sz w:val="22"/>
                <w:szCs w:val="22"/>
              </w:rPr>
            </w:pPr>
            <w:r w:rsidRPr="00AF110D">
              <w:rPr>
                <w:sz w:val="22"/>
                <w:szCs w:val="22"/>
              </w:rPr>
              <w:t>The Data Usage Policies of all Spectra in the Collection, or a standard-form text generated by the SPECCHIO server if no Spectra have policies.</w:t>
            </w:r>
          </w:p>
        </w:tc>
        <w:tc>
          <w:tcPr>
            <w:tcW w:w="2233" w:type="dxa"/>
          </w:tcPr>
          <w:p w14:paraId="36D67553" w14:textId="77777777" w:rsidR="00FA7FA2" w:rsidRPr="00AF110D" w:rsidRDefault="00FA7FA2" w:rsidP="004A51AA">
            <w:pPr>
              <w:pStyle w:val="TableText"/>
              <w:rPr>
                <w:sz w:val="22"/>
                <w:szCs w:val="22"/>
              </w:rPr>
            </w:pPr>
            <w:r w:rsidRPr="00AF110D">
              <w:rPr>
                <w:sz w:val="22"/>
                <w:szCs w:val="22"/>
              </w:rPr>
              <w:t>Mandatory.</w:t>
            </w:r>
          </w:p>
        </w:tc>
      </w:tr>
    </w:tbl>
    <w:p w14:paraId="5DEAB2C2" w14:textId="77777777" w:rsidR="00FA7FA2" w:rsidRPr="00B350A0" w:rsidRDefault="00FA7FA2" w:rsidP="004A51AA">
      <w:pPr>
        <w:pStyle w:val="Body"/>
      </w:pPr>
    </w:p>
    <w:p w14:paraId="0FD8B7E3" w14:textId="77777777" w:rsidR="00FA7FA2" w:rsidRPr="00B350A0" w:rsidRDefault="00FA7FA2" w:rsidP="004A51AA">
      <w:pPr>
        <w:pStyle w:val="Body"/>
      </w:pPr>
      <w:r w:rsidRPr="00B350A0">
        <w:t xml:space="preserve">In addition, User Information for the nominated Principal Investigator is copied to the published files as follows (The User Information for the User doing the SPECCHIO publication operation is not used, unless of course, it’s the same User.) </w:t>
      </w:r>
    </w:p>
    <w:tbl>
      <w:tblPr>
        <w:tblStyle w:val="TableGrid"/>
        <w:tblW w:w="0" w:type="auto"/>
        <w:tblInd w:w="709" w:type="dxa"/>
        <w:tblLook w:val="04A0" w:firstRow="1" w:lastRow="0" w:firstColumn="1" w:lastColumn="0" w:noHBand="0" w:noVBand="1"/>
      </w:tblPr>
      <w:tblGrid>
        <w:gridCol w:w="2007"/>
        <w:gridCol w:w="6526"/>
      </w:tblGrid>
      <w:tr w:rsidR="00FA7FA2" w:rsidRPr="007E778A" w14:paraId="5126CE05" w14:textId="77777777" w:rsidTr="00710979">
        <w:tc>
          <w:tcPr>
            <w:tcW w:w="1809" w:type="dxa"/>
          </w:tcPr>
          <w:p w14:paraId="0813392A" w14:textId="77777777" w:rsidR="00FA7FA2" w:rsidRPr="007E778A" w:rsidRDefault="00FA7FA2" w:rsidP="004A51AA">
            <w:pPr>
              <w:pStyle w:val="Body"/>
              <w:rPr>
                <w:sz w:val="22"/>
                <w:szCs w:val="22"/>
              </w:rPr>
            </w:pPr>
            <w:r w:rsidRPr="007E778A">
              <w:rPr>
                <w:sz w:val="22"/>
                <w:szCs w:val="22"/>
              </w:rPr>
              <w:t>RIF-CS Field</w:t>
            </w:r>
          </w:p>
        </w:tc>
        <w:tc>
          <w:tcPr>
            <w:tcW w:w="7053" w:type="dxa"/>
          </w:tcPr>
          <w:p w14:paraId="6484AE7D" w14:textId="77777777" w:rsidR="00FA7FA2" w:rsidRPr="007E778A" w:rsidRDefault="00FA7FA2" w:rsidP="004A51AA">
            <w:pPr>
              <w:pStyle w:val="Body"/>
              <w:rPr>
                <w:sz w:val="22"/>
                <w:szCs w:val="22"/>
              </w:rPr>
            </w:pPr>
            <w:r w:rsidRPr="007E778A">
              <w:rPr>
                <w:sz w:val="22"/>
                <w:szCs w:val="22"/>
              </w:rPr>
              <w:t>SPECCHIO Field</w:t>
            </w:r>
          </w:p>
        </w:tc>
      </w:tr>
      <w:tr w:rsidR="00FA7FA2" w:rsidRPr="007E778A" w14:paraId="3A80CB5A" w14:textId="77777777" w:rsidTr="00710979">
        <w:tc>
          <w:tcPr>
            <w:tcW w:w="1809" w:type="dxa"/>
          </w:tcPr>
          <w:p w14:paraId="58BA8323" w14:textId="77777777" w:rsidR="00FA7FA2" w:rsidRPr="007E778A" w:rsidRDefault="00FA7FA2" w:rsidP="004A51AA">
            <w:pPr>
              <w:pStyle w:val="Body"/>
              <w:rPr>
                <w:sz w:val="22"/>
                <w:szCs w:val="22"/>
              </w:rPr>
            </w:pPr>
            <w:r w:rsidRPr="007E778A">
              <w:rPr>
                <w:sz w:val="22"/>
                <w:szCs w:val="22"/>
              </w:rPr>
              <w:t>Key</w:t>
            </w:r>
          </w:p>
        </w:tc>
        <w:tc>
          <w:tcPr>
            <w:tcW w:w="7053" w:type="dxa"/>
          </w:tcPr>
          <w:p w14:paraId="0645B015" w14:textId="77777777" w:rsidR="00FA7FA2" w:rsidRPr="007E778A" w:rsidRDefault="00FA7FA2" w:rsidP="004A51AA">
            <w:pPr>
              <w:pStyle w:val="Body"/>
              <w:rPr>
                <w:sz w:val="22"/>
                <w:szCs w:val="22"/>
              </w:rPr>
            </w:pPr>
            <w:r w:rsidRPr="007E778A">
              <w:rPr>
                <w:sz w:val="22"/>
                <w:szCs w:val="22"/>
              </w:rPr>
              <w:t>ANDS Party Identifier.</w:t>
            </w:r>
          </w:p>
        </w:tc>
      </w:tr>
      <w:tr w:rsidR="00FA7FA2" w:rsidRPr="007E778A" w14:paraId="0000A74A" w14:textId="77777777" w:rsidTr="00710979">
        <w:tc>
          <w:tcPr>
            <w:tcW w:w="1809" w:type="dxa"/>
          </w:tcPr>
          <w:p w14:paraId="7A061E99" w14:textId="77777777" w:rsidR="00FA7FA2" w:rsidRPr="007E778A" w:rsidRDefault="00FA7FA2" w:rsidP="004A51AA">
            <w:pPr>
              <w:pStyle w:val="Body"/>
              <w:rPr>
                <w:sz w:val="22"/>
                <w:szCs w:val="22"/>
              </w:rPr>
            </w:pPr>
            <w:r w:rsidRPr="007E778A">
              <w:rPr>
                <w:sz w:val="22"/>
                <w:szCs w:val="22"/>
              </w:rPr>
              <w:t>Group</w:t>
            </w:r>
          </w:p>
        </w:tc>
        <w:tc>
          <w:tcPr>
            <w:tcW w:w="7053" w:type="dxa"/>
          </w:tcPr>
          <w:p w14:paraId="57D0CACB" w14:textId="77777777" w:rsidR="00FA7FA2" w:rsidRPr="007E778A" w:rsidRDefault="00FA7FA2" w:rsidP="004A51AA">
            <w:pPr>
              <w:pStyle w:val="Body"/>
              <w:rPr>
                <w:sz w:val="22"/>
                <w:szCs w:val="22"/>
              </w:rPr>
            </w:pPr>
            <w:r w:rsidRPr="007E778A">
              <w:rPr>
                <w:sz w:val="22"/>
                <w:szCs w:val="22"/>
              </w:rPr>
              <w:t>Department and Institute.</w:t>
            </w:r>
          </w:p>
        </w:tc>
      </w:tr>
      <w:tr w:rsidR="00FA7FA2" w:rsidRPr="007E778A" w14:paraId="748E7E81" w14:textId="77777777" w:rsidTr="00710979">
        <w:tc>
          <w:tcPr>
            <w:tcW w:w="1809" w:type="dxa"/>
          </w:tcPr>
          <w:p w14:paraId="341E77AF" w14:textId="77777777" w:rsidR="00FA7FA2" w:rsidRPr="007E778A" w:rsidRDefault="00FA7FA2" w:rsidP="004A51AA">
            <w:pPr>
              <w:pStyle w:val="Body"/>
              <w:rPr>
                <w:sz w:val="22"/>
                <w:szCs w:val="22"/>
              </w:rPr>
            </w:pPr>
            <w:r w:rsidRPr="007E778A">
              <w:rPr>
                <w:sz w:val="22"/>
                <w:szCs w:val="22"/>
              </w:rPr>
              <w:t>Name</w:t>
            </w:r>
          </w:p>
        </w:tc>
        <w:tc>
          <w:tcPr>
            <w:tcW w:w="7053" w:type="dxa"/>
          </w:tcPr>
          <w:p w14:paraId="0FE23817" w14:textId="77777777" w:rsidR="00FA7FA2" w:rsidRPr="007E778A" w:rsidRDefault="00FA7FA2" w:rsidP="004A51AA">
            <w:pPr>
              <w:pStyle w:val="Body"/>
              <w:rPr>
                <w:sz w:val="22"/>
                <w:szCs w:val="22"/>
              </w:rPr>
            </w:pPr>
            <w:r w:rsidRPr="007E778A">
              <w:rPr>
                <w:sz w:val="22"/>
                <w:szCs w:val="22"/>
              </w:rPr>
              <w:t>First Name and Last Name.</w:t>
            </w:r>
          </w:p>
        </w:tc>
      </w:tr>
      <w:tr w:rsidR="00FA7FA2" w:rsidRPr="007E778A" w14:paraId="3F84CA75" w14:textId="77777777" w:rsidTr="00710979">
        <w:tc>
          <w:tcPr>
            <w:tcW w:w="1809" w:type="dxa"/>
          </w:tcPr>
          <w:p w14:paraId="199804E4" w14:textId="77777777" w:rsidR="00FA7FA2" w:rsidRPr="007E778A" w:rsidRDefault="00FA7FA2" w:rsidP="004A51AA">
            <w:pPr>
              <w:pStyle w:val="Body"/>
              <w:rPr>
                <w:sz w:val="22"/>
                <w:szCs w:val="22"/>
              </w:rPr>
            </w:pPr>
            <w:r w:rsidRPr="007E778A">
              <w:rPr>
                <w:sz w:val="22"/>
                <w:szCs w:val="22"/>
              </w:rPr>
              <w:t>Description</w:t>
            </w:r>
          </w:p>
        </w:tc>
        <w:tc>
          <w:tcPr>
            <w:tcW w:w="7053" w:type="dxa"/>
          </w:tcPr>
          <w:p w14:paraId="78005333" w14:textId="77777777" w:rsidR="00FA7FA2" w:rsidRPr="007E778A" w:rsidRDefault="00FA7FA2" w:rsidP="004A51AA">
            <w:pPr>
              <w:pStyle w:val="Body"/>
              <w:rPr>
                <w:sz w:val="22"/>
                <w:szCs w:val="22"/>
              </w:rPr>
            </w:pPr>
            <w:r w:rsidRPr="007E778A">
              <w:rPr>
                <w:sz w:val="22"/>
                <w:szCs w:val="22"/>
              </w:rPr>
              <w:t>Description</w:t>
            </w:r>
          </w:p>
        </w:tc>
      </w:tr>
      <w:tr w:rsidR="00FA7FA2" w:rsidRPr="007E778A" w14:paraId="268BCE97" w14:textId="77777777" w:rsidTr="00710979">
        <w:tc>
          <w:tcPr>
            <w:tcW w:w="1809" w:type="dxa"/>
          </w:tcPr>
          <w:p w14:paraId="6457B8F4" w14:textId="77777777" w:rsidR="00FA7FA2" w:rsidRPr="007E778A" w:rsidRDefault="00FA7FA2" w:rsidP="004A51AA">
            <w:pPr>
              <w:pStyle w:val="Body"/>
              <w:rPr>
                <w:sz w:val="22"/>
                <w:szCs w:val="22"/>
              </w:rPr>
            </w:pPr>
            <w:r w:rsidRPr="007E778A">
              <w:rPr>
                <w:sz w:val="22"/>
                <w:szCs w:val="22"/>
              </w:rPr>
              <w:t>Relation</w:t>
            </w:r>
          </w:p>
        </w:tc>
        <w:tc>
          <w:tcPr>
            <w:tcW w:w="7053" w:type="dxa"/>
          </w:tcPr>
          <w:p w14:paraId="145F494D" w14:textId="77777777" w:rsidR="00FA7FA2" w:rsidRPr="007E778A" w:rsidRDefault="00FA7FA2" w:rsidP="004A51AA">
            <w:pPr>
              <w:pStyle w:val="Body"/>
              <w:rPr>
                <w:sz w:val="22"/>
                <w:szCs w:val="22"/>
              </w:rPr>
            </w:pPr>
            <w:r w:rsidRPr="007E778A">
              <w:rPr>
                <w:sz w:val="22"/>
                <w:szCs w:val="22"/>
              </w:rPr>
              <w:t>The ANDS Collection Key of the Collection just published.</w:t>
            </w:r>
          </w:p>
        </w:tc>
      </w:tr>
      <w:tr w:rsidR="00FA7FA2" w:rsidRPr="007E778A" w14:paraId="05E5A0B3" w14:textId="77777777" w:rsidTr="00710979">
        <w:tc>
          <w:tcPr>
            <w:tcW w:w="1809" w:type="dxa"/>
          </w:tcPr>
          <w:p w14:paraId="5C81327F" w14:textId="77777777" w:rsidR="00FA7FA2" w:rsidRPr="007E778A" w:rsidRDefault="00FA7FA2" w:rsidP="004A51AA">
            <w:pPr>
              <w:pStyle w:val="Body"/>
              <w:rPr>
                <w:sz w:val="22"/>
                <w:szCs w:val="22"/>
              </w:rPr>
            </w:pPr>
            <w:r w:rsidRPr="007E778A">
              <w:rPr>
                <w:sz w:val="22"/>
                <w:szCs w:val="22"/>
              </w:rPr>
              <w:t>Subjects</w:t>
            </w:r>
          </w:p>
        </w:tc>
        <w:tc>
          <w:tcPr>
            <w:tcW w:w="7053" w:type="dxa"/>
          </w:tcPr>
          <w:p w14:paraId="637B2274" w14:textId="77777777" w:rsidR="00FA7FA2" w:rsidRPr="007E778A" w:rsidRDefault="00FA7FA2" w:rsidP="004A51AA">
            <w:pPr>
              <w:pStyle w:val="Body"/>
              <w:rPr>
                <w:sz w:val="22"/>
                <w:szCs w:val="22"/>
              </w:rPr>
            </w:pPr>
            <w:r w:rsidRPr="007E778A">
              <w:rPr>
                <w:sz w:val="22"/>
                <w:szCs w:val="22"/>
              </w:rPr>
              <w:t>The FOR Codes of the Collection just published.</w:t>
            </w:r>
          </w:p>
        </w:tc>
      </w:tr>
    </w:tbl>
    <w:p w14:paraId="55529D5C" w14:textId="77777777" w:rsidR="00FA7FA2" w:rsidRPr="00B350A0" w:rsidRDefault="00FA7FA2" w:rsidP="004A51AA">
      <w:pPr>
        <w:pStyle w:val="Body"/>
      </w:pPr>
    </w:p>
    <w:p w14:paraId="5D6BC450" w14:textId="2781728E" w:rsidR="00FA7FA2" w:rsidRPr="00B350A0" w:rsidRDefault="00FA7FA2" w:rsidP="004A51AA">
      <w:pPr>
        <w:pStyle w:val="Body"/>
      </w:pPr>
      <w:r w:rsidRPr="00B350A0">
        <w:t>Refer to</w:t>
      </w:r>
      <w:r w:rsidR="007F1838">
        <w:t xml:space="preserve"> </w:t>
      </w:r>
      <w:r w:rsidR="007F1838">
        <w:fldChar w:fldCharType="begin"/>
      </w:r>
      <w:r w:rsidR="007F1838">
        <w:instrText xml:space="preserve"> REF _Ref499978682 \r \h </w:instrText>
      </w:r>
      <w:r w:rsidR="007F1838">
        <w:fldChar w:fldCharType="separate"/>
      </w:r>
      <w:r w:rsidR="000C7C57">
        <w:t>4.1</w:t>
      </w:r>
      <w:r w:rsidR="007F1838">
        <w:fldChar w:fldCharType="end"/>
      </w:r>
      <w:r w:rsidRPr="00B350A0">
        <w:t xml:space="preserve"> for more information, especially information on the ANDS Party Identifier.</w:t>
      </w:r>
    </w:p>
    <w:p w14:paraId="0A570E80" w14:textId="77777777" w:rsidR="00FA7FA2" w:rsidRPr="00B350A0" w:rsidRDefault="00C61126" w:rsidP="004A51AA">
      <w:pPr>
        <w:pStyle w:val="ProcessHeading"/>
      </w:pPr>
      <w:r w:rsidRPr="00B350A0">
        <w:t>To Publish a Collection to ANDS:</w:t>
      </w:r>
    </w:p>
    <w:tbl>
      <w:tblPr>
        <w:tblStyle w:val="Instructions"/>
        <w:tblW w:w="0" w:type="auto"/>
        <w:tblLook w:val="04A0" w:firstRow="1" w:lastRow="0" w:firstColumn="1" w:lastColumn="0" w:noHBand="0" w:noVBand="1"/>
      </w:tblPr>
      <w:tblGrid>
        <w:gridCol w:w="8533"/>
      </w:tblGrid>
      <w:tr w:rsidR="00FA7FA2" w:rsidRPr="00B350A0" w14:paraId="1850CCFA"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8D40B62" w14:textId="77777777" w:rsidR="00FA7FA2" w:rsidRPr="00B350A0" w:rsidRDefault="00FA7FA2" w:rsidP="004A51AA">
            <w:pPr>
              <w:pStyle w:val="Bullet"/>
            </w:pPr>
            <w:r w:rsidRPr="00B350A0">
              <w:t>Ensure that all Spectra to be included in the Collection have their Metadata set correctly as described above.</w:t>
            </w:r>
          </w:p>
          <w:p w14:paraId="09C58200" w14:textId="77777777" w:rsidR="00FA7FA2" w:rsidRPr="00B350A0" w:rsidRDefault="006314E6" w:rsidP="004A51AA">
            <w:pPr>
              <w:pStyle w:val="Bullet"/>
            </w:pPr>
            <w:r w:rsidRPr="00B350A0">
              <w:t>From the Main menu s</w:t>
            </w:r>
            <w:r w:rsidR="00FA7FA2" w:rsidRPr="00B350A0">
              <w:t xml:space="preserve">elect </w:t>
            </w:r>
            <w:r w:rsidR="00FA7FA2" w:rsidRPr="00B350A0">
              <w:rPr>
                <w:rStyle w:val="GUIWord"/>
                <w:u w:val="single"/>
              </w:rPr>
              <w:t>Data Processing &amp; Output</w:t>
            </w:r>
            <w:r w:rsidRPr="00B350A0">
              <w:rPr>
                <w:rStyle w:val="GUIWord"/>
                <w:u w:val="single"/>
              </w:rPr>
              <w:t xml:space="preserve"> -</w:t>
            </w:r>
            <w:r w:rsidR="00FA7FA2" w:rsidRPr="00B350A0">
              <w:t xml:space="preserve"> </w:t>
            </w:r>
            <w:r w:rsidR="00FA7FA2" w:rsidRPr="00B350A0">
              <w:rPr>
                <w:rStyle w:val="GUIWord"/>
                <w:u w:val="single"/>
              </w:rPr>
              <w:t>Browse data hierarchy</w:t>
            </w:r>
            <w:r w:rsidR="00FA7FA2" w:rsidRPr="00B350A0">
              <w:t>.</w:t>
            </w:r>
          </w:p>
          <w:p w14:paraId="7918F3D7" w14:textId="77777777" w:rsidR="00FA7FA2" w:rsidRPr="00B350A0" w:rsidRDefault="00FA7FA2" w:rsidP="004A51AA">
            <w:pPr>
              <w:pStyle w:val="Bullet"/>
            </w:pPr>
            <w:r w:rsidRPr="00B350A0">
              <w:t xml:space="preserve">Set the </w:t>
            </w:r>
            <w:r w:rsidRPr="00B350A0">
              <w:rPr>
                <w:rStyle w:val="GUIWord"/>
                <w:u w:val="single"/>
              </w:rPr>
              <w:t>Show only my data</w:t>
            </w:r>
            <w:r w:rsidRPr="00B350A0">
              <w:t xml:space="preserve"> option.</w:t>
            </w:r>
          </w:p>
          <w:p w14:paraId="4D4F8800" w14:textId="77777777" w:rsidR="00FA7FA2" w:rsidRPr="00B350A0" w:rsidRDefault="00FA7FA2" w:rsidP="004A51AA">
            <w:pPr>
              <w:pStyle w:val="Bullet"/>
            </w:pPr>
            <w:r w:rsidRPr="00B350A0">
              <w:t>Select the Spectra to be included in the Collection in the Data hierarchy browser.</w:t>
            </w:r>
          </w:p>
          <w:p w14:paraId="7F213C71" w14:textId="77777777" w:rsidR="00FA7FA2" w:rsidRPr="00B350A0" w:rsidRDefault="00FA7FA2" w:rsidP="004A51AA">
            <w:pPr>
              <w:pStyle w:val="Bullet"/>
            </w:pPr>
            <w:r w:rsidRPr="00B350A0">
              <w:t>Review carefully that you have selected the correct Spectra. (</w:t>
            </w:r>
            <w:r w:rsidRPr="00B350A0">
              <w:rPr>
                <w:b/>
              </w:rPr>
              <w:t>Important</w:t>
            </w:r>
            <w:r w:rsidRPr="00B350A0">
              <w:t xml:space="preserve"> – do not skip this step, because you cannot retract once you have Published.)</w:t>
            </w:r>
          </w:p>
          <w:p w14:paraId="3918B017" w14:textId="77777777" w:rsidR="00FA7FA2" w:rsidRPr="00B350A0" w:rsidRDefault="006314E6" w:rsidP="004A51AA">
            <w:pPr>
              <w:pStyle w:val="Bullet"/>
            </w:pPr>
            <w:r w:rsidRPr="00B350A0">
              <w:t xml:space="preserve">Click </w:t>
            </w:r>
            <w:r w:rsidR="006A48E6" w:rsidRPr="00B350A0">
              <w:rPr>
                <w:b/>
              </w:rPr>
              <w:t>Publish</w:t>
            </w:r>
            <w:r w:rsidR="00FA7FA2" w:rsidRPr="00B350A0">
              <w:t>. The following dialog, which shows all members of t</w:t>
            </w:r>
            <w:r w:rsidRPr="00B350A0">
              <w:t>he Research Group, is displayed:</w:t>
            </w:r>
          </w:p>
          <w:p w14:paraId="032831B5" w14:textId="77777777" w:rsidR="00FA7FA2" w:rsidRPr="00B350A0" w:rsidRDefault="00FA7FA2" w:rsidP="00710979">
            <w:pPr>
              <w:pStyle w:val="Figure"/>
              <w:rPr>
                <w:u w:val="single"/>
              </w:rPr>
            </w:pPr>
            <w:r w:rsidRPr="00B350A0">
              <w:rPr>
                <w:u w:val="single"/>
                <w:lang w:val="en-GB" w:eastAsia="en-GB"/>
              </w:rPr>
              <w:drawing>
                <wp:inline distT="0" distB="0" distL="0" distR="0" wp14:anchorId="213D313E" wp14:editId="4396E167">
                  <wp:extent cx="2431859" cy="279183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cstate="print"/>
                          <a:stretch>
                            <a:fillRect/>
                          </a:stretch>
                        </pic:blipFill>
                        <pic:spPr>
                          <a:xfrm>
                            <a:off x="0" y="0"/>
                            <a:ext cx="2429934" cy="2789628"/>
                          </a:xfrm>
                          <a:prstGeom prst="rect">
                            <a:avLst/>
                          </a:prstGeom>
                        </pic:spPr>
                      </pic:pic>
                    </a:graphicData>
                  </a:graphic>
                </wp:inline>
              </w:drawing>
            </w:r>
          </w:p>
          <w:p w14:paraId="3807ADF1" w14:textId="77777777" w:rsidR="00FA7FA2" w:rsidRPr="00B350A0" w:rsidRDefault="00FA7FA2" w:rsidP="004A51AA">
            <w:pPr>
              <w:pStyle w:val="Bullet"/>
            </w:pPr>
            <w:r w:rsidRPr="00B350A0">
              <w:t>Fill in the collection name and description. If the selected set of Spectra have already been published as a Collection, the dialog should be pre-filled with the existing name and description.</w:t>
            </w:r>
          </w:p>
          <w:p w14:paraId="19A8D172" w14:textId="77777777" w:rsidR="00FA7FA2" w:rsidRPr="00B350A0" w:rsidRDefault="00FA7FA2" w:rsidP="004A51AA">
            <w:pPr>
              <w:pStyle w:val="Bullet"/>
            </w:pPr>
            <w:r w:rsidRPr="00B350A0">
              <w:t>Select the principal investigator from the list by clicking on the name.</w:t>
            </w:r>
          </w:p>
          <w:p w14:paraId="7C77B330" w14:textId="77777777" w:rsidR="00FA7FA2" w:rsidRPr="00B350A0" w:rsidRDefault="00FA7FA2" w:rsidP="004A51AA">
            <w:pPr>
              <w:pStyle w:val="Bullet"/>
            </w:pPr>
            <w:r w:rsidRPr="00B350A0">
              <w:t>Click</w:t>
            </w:r>
            <w:r w:rsidR="00C835D9" w:rsidRPr="00B350A0">
              <w:t xml:space="preserve"> </w:t>
            </w:r>
            <w:r w:rsidR="00C835D9" w:rsidRPr="00B350A0">
              <w:rPr>
                <w:b/>
              </w:rPr>
              <w:t>Submit</w:t>
            </w:r>
            <w:r w:rsidRPr="00B350A0">
              <w:t>. If the Collection Metadata is successfully validated, the Publication will proceed and a dialog box will be displayed showing the ANDS Collection Key that was assigned to this Publication. (If validation is not successful, an error dialog will be displayed.)</w:t>
            </w:r>
          </w:p>
          <w:p w14:paraId="17224229" w14:textId="77777777" w:rsidR="00FA7FA2" w:rsidRPr="00B350A0" w:rsidRDefault="00FA7FA2" w:rsidP="004A51AA">
            <w:pPr>
              <w:pStyle w:val="Bullet"/>
            </w:pPr>
            <w:r w:rsidRPr="00B350A0">
              <w:t>Click</w:t>
            </w:r>
            <w:r w:rsidR="00C835D9" w:rsidRPr="00B350A0">
              <w:t xml:space="preserve"> </w:t>
            </w:r>
            <w:r w:rsidR="00C835D9" w:rsidRPr="00B350A0">
              <w:rPr>
                <w:b/>
              </w:rPr>
              <w:t>Close</w:t>
            </w:r>
            <w:r w:rsidRPr="00B350A0">
              <w:t xml:space="preserve"> to close the ANDS Collection Key dialog.</w:t>
            </w:r>
          </w:p>
        </w:tc>
      </w:tr>
    </w:tbl>
    <w:p w14:paraId="6ED4617E" w14:textId="77777777" w:rsidR="00FA7FA2" w:rsidRPr="00B350A0" w:rsidRDefault="00FA7FA2" w:rsidP="004A51AA">
      <w:pPr>
        <w:pStyle w:val="Body"/>
      </w:pPr>
      <w:r w:rsidRPr="00B350A0">
        <w:t xml:space="preserve">Alternatively, you can select </w:t>
      </w:r>
      <w:r w:rsidRPr="00B350A0">
        <w:rPr>
          <w:rStyle w:val="GUIWord"/>
          <w:u w:val="single"/>
        </w:rPr>
        <w:t>Build query</w:t>
      </w:r>
      <w:r w:rsidRPr="00B350A0">
        <w:t xml:space="preserve"> instead of </w:t>
      </w:r>
      <w:r w:rsidRPr="00B350A0">
        <w:rPr>
          <w:rStyle w:val="GUIWord"/>
          <w:u w:val="single"/>
        </w:rPr>
        <w:t>Browse data hierarchy</w:t>
      </w:r>
      <w:r w:rsidRPr="00B350A0">
        <w:t xml:space="preserve"> in the above process, and build a query to select the Spectra you want included in your Collection.</w:t>
      </w:r>
    </w:p>
    <w:p w14:paraId="64AD1456" w14:textId="77777777" w:rsidR="00FA7FA2" w:rsidRPr="00B350A0" w:rsidRDefault="00FA7FA2" w:rsidP="004A51AA">
      <w:pPr>
        <w:pStyle w:val="Body"/>
      </w:pPr>
      <w:r w:rsidRPr="00B350A0">
        <w:t>If any mistake in the Metadata is detected for the Spectra in your Collection, SPECCHIO will display an error dialog similar to the following:</w:t>
      </w:r>
    </w:p>
    <w:p w14:paraId="5EF200EE" w14:textId="77777777" w:rsidR="00FA7FA2" w:rsidRPr="00B350A0" w:rsidRDefault="00FA7FA2" w:rsidP="004A51AA">
      <w:pPr>
        <w:pStyle w:val="Body"/>
      </w:pPr>
      <w:r w:rsidRPr="00B350A0">
        <w:rPr>
          <w:noProof/>
          <w:lang w:eastAsia="en-GB"/>
        </w:rPr>
        <w:drawing>
          <wp:inline distT="0" distB="0" distL="0" distR="0" wp14:anchorId="0E520A02" wp14:editId="7C569D2E">
            <wp:extent cx="5340485" cy="8362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cstate="print"/>
                    <a:stretch>
                      <a:fillRect/>
                    </a:stretch>
                  </pic:blipFill>
                  <pic:spPr>
                    <a:xfrm>
                      <a:off x="0" y="0"/>
                      <a:ext cx="5337632" cy="835848"/>
                    </a:xfrm>
                    <a:prstGeom prst="rect">
                      <a:avLst/>
                    </a:prstGeom>
                  </pic:spPr>
                </pic:pic>
              </a:graphicData>
            </a:graphic>
          </wp:inline>
        </w:drawing>
      </w:r>
    </w:p>
    <w:p w14:paraId="051A9490" w14:textId="77777777" w:rsidR="00FA7FA2" w:rsidRPr="00B350A0" w:rsidRDefault="00FA7FA2" w:rsidP="004A51AA">
      <w:pPr>
        <w:pStyle w:val="Body"/>
      </w:pPr>
      <w:r w:rsidRPr="00B350A0">
        <w:t>Press</w:t>
      </w:r>
      <w:r w:rsidR="0004611C" w:rsidRPr="00B350A0">
        <w:t xml:space="preserve"> </w:t>
      </w:r>
      <w:r w:rsidR="0004611C" w:rsidRPr="00B350A0">
        <w:rPr>
          <w:b/>
        </w:rPr>
        <w:t>Details…</w:t>
      </w:r>
      <w:r w:rsidR="0004611C" w:rsidRPr="00B350A0">
        <w:t xml:space="preserve"> </w:t>
      </w:r>
      <w:r w:rsidRPr="00B350A0">
        <w:t>to display the error message returned from the server. This error message should explain the problem with the proposed Collection, as shown below.</w:t>
      </w:r>
    </w:p>
    <w:p w14:paraId="67C21394" w14:textId="77777777" w:rsidR="00FA7FA2" w:rsidRPr="00B350A0" w:rsidRDefault="00FA7FA2" w:rsidP="004A51AA">
      <w:pPr>
        <w:pStyle w:val="Body"/>
      </w:pPr>
      <w:r w:rsidRPr="00B350A0">
        <w:rPr>
          <w:noProof/>
          <w:lang w:eastAsia="en-GB"/>
        </w:rPr>
        <w:drawing>
          <wp:inline distT="0" distB="0" distL="0" distR="0" wp14:anchorId="21D8DF3B" wp14:editId="17F8951B">
            <wp:extent cx="4868623" cy="42218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cstate="print"/>
                    <a:stretch>
                      <a:fillRect/>
                    </a:stretch>
                  </pic:blipFill>
                  <pic:spPr>
                    <a:xfrm>
                      <a:off x="0" y="0"/>
                      <a:ext cx="4867240" cy="4220605"/>
                    </a:xfrm>
                    <a:prstGeom prst="rect">
                      <a:avLst/>
                    </a:prstGeom>
                  </pic:spPr>
                </pic:pic>
              </a:graphicData>
            </a:graphic>
          </wp:inline>
        </w:drawing>
      </w:r>
    </w:p>
    <w:p w14:paraId="1B76089B" w14:textId="77777777" w:rsidR="00FA7FA2" w:rsidRPr="00B350A0" w:rsidRDefault="00FA7FA2" w:rsidP="004A51AA">
      <w:pPr>
        <w:pStyle w:val="Body"/>
      </w:pPr>
      <w:r w:rsidRPr="00B350A0">
        <w:t xml:space="preserve"> Pres</w:t>
      </w:r>
      <w:r w:rsidR="005E4CBE" w:rsidRPr="00B350A0">
        <w:t xml:space="preserve">s </w:t>
      </w:r>
      <w:r w:rsidR="005E4CBE" w:rsidRPr="00B350A0">
        <w:rPr>
          <w:b/>
        </w:rPr>
        <w:t>Dismiss</w:t>
      </w:r>
      <w:r w:rsidRPr="00B350A0">
        <w:t xml:space="preserve"> to remove the dialog. Correct the error and retry the Publication process.</w:t>
      </w:r>
    </w:p>
    <w:p w14:paraId="1A34F51B" w14:textId="77777777" w:rsidR="00FA7FA2" w:rsidRPr="00A8518D" w:rsidRDefault="00FA7FA2" w:rsidP="00FA7FA2">
      <w:pPr>
        <w:pStyle w:val="Heading1"/>
      </w:pPr>
      <w:bookmarkStart w:id="603" w:name="_Toc355280393"/>
      <w:bookmarkStart w:id="604" w:name="_Ref355788800"/>
      <w:bookmarkStart w:id="605" w:name="_Ref355788803"/>
      <w:bookmarkStart w:id="606" w:name="_Ref355793051"/>
      <w:bookmarkStart w:id="607" w:name="_Ref355793053"/>
      <w:bookmarkStart w:id="608" w:name="_Ref357671161"/>
      <w:bookmarkStart w:id="609" w:name="_Ref357671165"/>
      <w:bookmarkStart w:id="610" w:name="_Toc398023957"/>
      <w:bookmarkStart w:id="611" w:name="_Ref413329684"/>
      <w:bookmarkStart w:id="612" w:name="_Toc506895612"/>
      <w:r w:rsidRPr="00A8518D">
        <w:t>Interactive Processing using Space Networks</w:t>
      </w:r>
      <w:bookmarkEnd w:id="603"/>
      <w:bookmarkEnd w:id="604"/>
      <w:bookmarkEnd w:id="605"/>
      <w:bookmarkEnd w:id="606"/>
      <w:bookmarkEnd w:id="607"/>
      <w:bookmarkEnd w:id="608"/>
      <w:bookmarkEnd w:id="609"/>
      <w:bookmarkEnd w:id="610"/>
      <w:bookmarkEnd w:id="611"/>
      <w:bookmarkEnd w:id="612"/>
    </w:p>
    <w:p w14:paraId="7CABDBA1" w14:textId="293E2E2D" w:rsidR="00FA7FA2" w:rsidRDefault="00FA7FA2" w:rsidP="004A51AA">
      <w:pPr>
        <w:pStyle w:val="Body"/>
      </w:pPr>
      <w:r w:rsidRPr="00B350A0">
        <w:t>For an introduction to the concept of the Space</w:t>
      </w:r>
      <w:r w:rsidR="00C00955">
        <w:t>s</w:t>
      </w:r>
      <w:r w:rsidRPr="00B350A0">
        <w:t xml:space="preserve"> </w:t>
      </w:r>
      <w:r w:rsidR="00C00955">
        <w:t>and the Space Factory</w:t>
      </w:r>
      <w:r w:rsidRPr="00B350A0">
        <w:t xml:space="preserve"> please refer to </w:t>
      </w:r>
      <w:r w:rsidR="00EF54A9" w:rsidRPr="00B350A0">
        <w:rPr>
          <w:i/>
        </w:rPr>
        <w:t>Section</w:t>
      </w:r>
      <w:r w:rsidR="00C00955">
        <w:rPr>
          <w:i/>
        </w:rPr>
        <w:t xml:space="preserve"> </w:t>
      </w:r>
      <w:r w:rsidR="00C00955">
        <w:rPr>
          <w:i/>
        </w:rPr>
        <w:fldChar w:fldCharType="begin"/>
      </w:r>
      <w:r w:rsidR="00C00955">
        <w:rPr>
          <w:i/>
        </w:rPr>
        <w:instrText xml:space="preserve"> REF _Ref97181069 \r \h </w:instrText>
      </w:r>
      <w:r w:rsidR="00C00955">
        <w:rPr>
          <w:i/>
        </w:rPr>
      </w:r>
      <w:r w:rsidR="00C00955">
        <w:rPr>
          <w:i/>
        </w:rPr>
        <w:fldChar w:fldCharType="separate"/>
      </w:r>
      <w:r w:rsidR="000C7C57">
        <w:rPr>
          <w:i/>
        </w:rPr>
        <w:t>5.2</w:t>
      </w:r>
      <w:r w:rsidR="00C00955">
        <w:rPr>
          <w:i/>
        </w:rPr>
        <w:fldChar w:fldCharType="end"/>
      </w:r>
      <w:r w:rsidRPr="00B350A0">
        <w:t xml:space="preserve"> </w:t>
      </w:r>
      <w:r w:rsidR="00DA4F2C" w:rsidRPr="00B350A0">
        <w:fldChar w:fldCharType="begin"/>
      </w:r>
      <w:r w:rsidR="00DA4F2C" w:rsidRPr="00B350A0">
        <w:instrText xml:space="preserve"> REF _Ref354146654 \h  \* MERGEFORMAT </w:instrText>
      </w:r>
      <w:r w:rsidR="00DA4F2C" w:rsidRPr="00B350A0">
        <w:fldChar w:fldCharType="separate"/>
      </w:r>
      <w:r w:rsidR="000C7C57" w:rsidRPr="000C7C57">
        <w:rPr>
          <w:rStyle w:val="CrossReference"/>
        </w:rPr>
        <w:t>Spaces and the Space Factory</w:t>
      </w:r>
      <w:r w:rsidR="00DA4F2C" w:rsidRPr="00B350A0">
        <w:fldChar w:fldCharType="end"/>
      </w:r>
      <w:r w:rsidRPr="00B350A0">
        <w:t>.</w:t>
      </w:r>
    </w:p>
    <w:p w14:paraId="436C053E" w14:textId="77777777" w:rsidR="00C00955" w:rsidRPr="00B350A0" w:rsidRDefault="00C00955" w:rsidP="00C00955">
      <w:pPr>
        <w:pStyle w:val="Body"/>
      </w:pPr>
      <w:r w:rsidRPr="00B350A0">
        <w:t xml:space="preserve">Interactive, flexible and configurable data processing is based on the concept of the Space Network. Such networks consist of processing modules and data sinks/sources, connected by directed edges. </w:t>
      </w:r>
    </w:p>
    <w:p w14:paraId="2211EA0D" w14:textId="77777777" w:rsidR="00C00955" w:rsidRPr="00B350A0" w:rsidRDefault="00C00955" w:rsidP="00C00955">
      <w:pPr>
        <w:pStyle w:val="Figure"/>
        <w:rPr>
          <w:u w:val="single"/>
        </w:rPr>
      </w:pPr>
      <w:r w:rsidRPr="00BB754C">
        <w:rPr>
          <w:lang w:val="en-GB" w:eastAsia="en-GB"/>
        </w:rPr>
        <w:drawing>
          <wp:inline distT="0" distB="0" distL="0" distR="0" wp14:anchorId="2DDB5FCD" wp14:editId="53F701E8">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153" cstate="print"/>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14:paraId="244CB5FD" w14:textId="77777777" w:rsidR="00C00955" w:rsidRPr="00DA48C2" w:rsidRDefault="00C00955" w:rsidP="00941E8C">
      <w:pPr>
        <w:pStyle w:val="Caption"/>
      </w:pPr>
      <w:bookmarkStart w:id="613" w:name="_Ref296952145"/>
      <w:r w:rsidRPr="00DA48C2">
        <w:t xml:space="preserve">Figure </w:t>
      </w:r>
      <w:r w:rsidRPr="00DA48C2">
        <w:fldChar w:fldCharType="begin"/>
      </w:r>
      <w:r w:rsidRPr="00DA48C2">
        <w:instrText xml:space="preserve"> SEQ Figure \* ARABIC </w:instrText>
      </w:r>
      <w:r w:rsidRPr="00DA48C2">
        <w:fldChar w:fldCharType="separate"/>
      </w:r>
      <w:r w:rsidR="000C7C57">
        <w:rPr>
          <w:noProof/>
        </w:rPr>
        <w:t>74</w:t>
      </w:r>
      <w:r w:rsidRPr="00DA48C2">
        <w:fldChar w:fldCharType="end"/>
      </w:r>
      <w:bookmarkEnd w:id="613"/>
      <w:r w:rsidRPr="00DA48C2">
        <w:t>: Transformation into a new space by a processing module</w:t>
      </w:r>
    </w:p>
    <w:p w14:paraId="2DEE6668" w14:textId="77777777" w:rsidR="00C00955" w:rsidRPr="00B350A0" w:rsidRDefault="00C00955" w:rsidP="00C00955">
      <w:pPr>
        <w:pStyle w:val="Body"/>
      </w:pPr>
      <w:r w:rsidRPr="00B350A0">
        <w:t xml:space="preserve">Processing modules are effecting a transformation on a space, i.e. the Spectral data vectors of the input space are transformed to an output space. The algorithm of the processing module defines the dimensionality of the resulting space. This is illustrated in </w:t>
      </w:r>
      <w:r w:rsidRPr="00B350A0">
        <w:fldChar w:fldCharType="begin"/>
      </w:r>
      <w:r w:rsidRPr="00B350A0">
        <w:instrText xml:space="preserve"> REF _Ref296952145 \h </w:instrText>
      </w:r>
      <w:r>
        <w:instrText xml:space="preserve"> \* MERGEFORMAT </w:instrText>
      </w:r>
      <w:r w:rsidRPr="00B350A0">
        <w:fldChar w:fldCharType="separate"/>
      </w:r>
      <w:r w:rsidR="000C7C57" w:rsidRPr="00DA48C2">
        <w:t xml:space="preserve">Figure </w:t>
      </w:r>
      <w:r w:rsidR="000C7C57">
        <w:rPr>
          <w:noProof/>
        </w:rPr>
        <w:t>74</w:t>
      </w:r>
      <w:r w:rsidRPr="00B350A0">
        <w:fldChar w:fldCharType="end"/>
      </w:r>
      <w:r w:rsidRPr="00B350A0">
        <w:t xml:space="preserve"> with an input space of dimensionality N being transformed into another discrete space of dimensionality M. Although processing modules tend to have singular input/output in most cases, they may have multiple inputs and generate multiple outputs.</w:t>
      </w:r>
    </w:p>
    <w:p w14:paraId="1131ED5F" w14:textId="77777777" w:rsidR="00C00955" w:rsidRPr="00B350A0" w:rsidRDefault="00C00955" w:rsidP="004A51AA">
      <w:pPr>
        <w:pStyle w:val="Body"/>
      </w:pPr>
    </w:p>
    <w:p w14:paraId="6815B2FC" w14:textId="77777777" w:rsidR="00FA7FA2" w:rsidRPr="00B350A0" w:rsidRDefault="00FA7FA2" w:rsidP="004A51AA">
      <w:pPr>
        <w:pStyle w:val="Body"/>
      </w:pPr>
      <w:r w:rsidRPr="00B350A0">
        <w:t>Pressing the</w:t>
      </w:r>
      <w:r w:rsidR="00C542AD" w:rsidRPr="00B350A0">
        <w:t xml:space="preserve"> </w:t>
      </w:r>
      <w:r w:rsidR="00C542AD" w:rsidRPr="00B350A0">
        <w:rPr>
          <w:b/>
        </w:rPr>
        <w:t>Process</w:t>
      </w:r>
      <w:r w:rsidRPr="00B350A0">
        <w:t xml:space="preserve"> button in the Data Hierarchy Browser or Query Builder starts this processing tool. The window below appears.</w:t>
      </w:r>
    </w:p>
    <w:p w14:paraId="2380655C" w14:textId="77777777" w:rsidR="00FA7FA2" w:rsidRPr="00B350A0" w:rsidRDefault="00FA7FA2" w:rsidP="00FA7FA2">
      <w:pPr>
        <w:pStyle w:val="Figure"/>
        <w:rPr>
          <w:u w:val="single"/>
        </w:rPr>
      </w:pPr>
      <w:r w:rsidRPr="00BB754C">
        <w:rPr>
          <w:lang w:val="en-GB" w:eastAsia="en-GB"/>
        </w:rPr>
        <w:drawing>
          <wp:inline distT="0" distB="0" distL="0" distR="0" wp14:anchorId="367CE8E7" wp14:editId="70FFB351">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4" cstate="print"/>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14:paraId="0FBD3EE9" w14:textId="003E90BC" w:rsidR="00FA7FA2" w:rsidRPr="00DA48C2" w:rsidRDefault="00FA7FA2" w:rsidP="00941E8C">
      <w:pPr>
        <w:pStyle w:val="Caption"/>
      </w:pPr>
      <w:bookmarkStart w:id="614" w:name="_Ref97181427"/>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75</w:t>
      </w:r>
      <w:r w:rsidR="00397B59" w:rsidRPr="00DA48C2">
        <w:fldChar w:fldCharType="end"/>
      </w:r>
      <w:bookmarkEnd w:id="614"/>
      <w:r w:rsidRPr="00DA48C2">
        <w:t>: Space Network Processor interface with the Query Builder in the background</w:t>
      </w:r>
    </w:p>
    <w:p w14:paraId="6A2324DE" w14:textId="77777777" w:rsidR="00FA7FA2" w:rsidRPr="00B350A0" w:rsidRDefault="00FA7FA2" w:rsidP="004A51AA">
      <w:pPr>
        <w:pStyle w:val="Body"/>
      </w:pPr>
      <w:r w:rsidRPr="00B350A0">
        <w:t xml:space="preserve">A number of spaces are placed on the processing plane of the Space Network Processor, depending on the query built in Query Builder. </w:t>
      </w:r>
    </w:p>
    <w:p w14:paraId="614A49A3" w14:textId="0ACE2454" w:rsidR="00FA7FA2" w:rsidRPr="00B350A0" w:rsidRDefault="00DA4F2C" w:rsidP="004A51AA">
      <w:pPr>
        <w:pStyle w:val="Body"/>
      </w:pPr>
      <w:r w:rsidRPr="00B350A0">
        <w:fldChar w:fldCharType="begin"/>
      </w:r>
      <w:r w:rsidRPr="00B350A0">
        <w:instrText xml:space="preserve"> REF _Ref97181427 \h  \* MERGEFORMAT </w:instrText>
      </w:r>
      <w:r w:rsidRPr="00B350A0">
        <w:fldChar w:fldCharType="separate"/>
      </w:r>
      <w:r w:rsidR="000C7C57" w:rsidRPr="00DA48C2">
        <w:t xml:space="preserve">Figure </w:t>
      </w:r>
      <w:r w:rsidR="000C7C57">
        <w:rPr>
          <w:noProof/>
        </w:rPr>
        <w:t>75</w:t>
      </w:r>
      <w:r w:rsidRPr="00B350A0">
        <w:fldChar w:fldCharType="end"/>
      </w:r>
      <w:r w:rsidR="00FA7FA2" w:rsidRPr="00B350A0">
        <w:t xml:space="preserve"> shows a space containing 66 Spectra, created based on a selection in the Query Builder.</w:t>
      </w:r>
    </w:p>
    <w:p w14:paraId="79F7EF1E" w14:textId="02F77746" w:rsidR="00FA7FA2" w:rsidRPr="00B350A0" w:rsidRDefault="00741214" w:rsidP="004A51AA">
      <w:pPr>
        <w:pStyle w:val="Body"/>
      </w:pPr>
      <w:r w:rsidRPr="00B350A0">
        <w:fldChar w:fldCharType="begin"/>
      </w:r>
      <w:r w:rsidR="00FA7FA2" w:rsidRPr="00B350A0">
        <w:instrText xml:space="preserve"> REF _Ref97182487 \h </w:instrText>
      </w:r>
      <w:r w:rsidR="00B350A0">
        <w:instrText xml:space="preserve"> \* MERGEFORMAT </w:instrText>
      </w:r>
      <w:r w:rsidRPr="00B350A0">
        <w:fldChar w:fldCharType="separate"/>
      </w:r>
      <w:r w:rsidR="000C7C57" w:rsidRPr="00DA48C2">
        <w:t xml:space="preserve">Figure </w:t>
      </w:r>
      <w:r w:rsidR="000C7C57">
        <w:rPr>
          <w:noProof/>
        </w:rPr>
        <w:t>76</w:t>
      </w:r>
      <w:r w:rsidRPr="00B350A0">
        <w:fldChar w:fldCharType="end"/>
      </w:r>
      <w:r w:rsidR="00FA7FA2" w:rsidRPr="00B350A0">
        <w:t xml:space="preserve"> shows the common elements of the Space Network Processor: processing plane, spaces, edges, context sensitive menu of the processing plane and the Run button.</w:t>
      </w:r>
    </w:p>
    <w:p w14:paraId="379D4A3C" w14:textId="77777777" w:rsidR="00FA7FA2" w:rsidRPr="00B350A0" w:rsidRDefault="00FA7FA2" w:rsidP="00FA7FA2">
      <w:pPr>
        <w:pStyle w:val="Figure"/>
        <w:rPr>
          <w:u w:val="single"/>
        </w:rPr>
      </w:pPr>
      <w:r w:rsidRPr="00BB754C">
        <w:rPr>
          <w:lang w:val="en-GB" w:eastAsia="en-GB"/>
        </w:rPr>
        <w:drawing>
          <wp:inline distT="0" distB="0" distL="0" distR="0" wp14:anchorId="1C8F1C9E" wp14:editId="3949AC58">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155" cstate="print"/>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14:paraId="2835AED9" w14:textId="7B432D5F" w:rsidR="00FA7FA2" w:rsidRPr="00DA48C2" w:rsidRDefault="00FA7FA2" w:rsidP="00941E8C">
      <w:pPr>
        <w:pStyle w:val="Caption"/>
      </w:pPr>
      <w:bookmarkStart w:id="615" w:name="_Ref97182487"/>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76</w:t>
      </w:r>
      <w:r w:rsidR="00397B59" w:rsidRPr="00DA48C2">
        <w:fldChar w:fldCharType="end"/>
      </w:r>
      <w:bookmarkEnd w:id="615"/>
      <w:r w:rsidRPr="00DA48C2">
        <w:t>: Elements of the Space Network Processor</w:t>
      </w:r>
    </w:p>
    <w:p w14:paraId="2E818683" w14:textId="77777777" w:rsidR="00FA7FA2" w:rsidRPr="00B350A0" w:rsidRDefault="00FA7FA2" w:rsidP="00941E8C">
      <w:pPr>
        <w:pStyle w:val="Heading2"/>
      </w:pPr>
      <w:bookmarkStart w:id="616" w:name="_Toc355280394"/>
      <w:bookmarkStart w:id="617" w:name="_Toc398023958"/>
      <w:bookmarkStart w:id="618" w:name="_Toc506895613"/>
      <w:r w:rsidRPr="00B350A0">
        <w:t>Graphical Representations of Spaces and Modules</w:t>
      </w:r>
      <w:bookmarkEnd w:id="616"/>
      <w:bookmarkEnd w:id="617"/>
      <w:bookmarkEnd w:id="618"/>
    </w:p>
    <w:p w14:paraId="3A121499" w14:textId="77777777" w:rsidR="00FA7FA2" w:rsidRPr="00B350A0" w:rsidRDefault="00FA7FA2" w:rsidP="004A51AA">
      <w:pPr>
        <w:pStyle w:val="Body"/>
      </w:pPr>
      <w:r w:rsidRPr="00B350A0">
        <w:t>Spaces are depicted as rectangular boxes as shown here.</w:t>
      </w:r>
    </w:p>
    <w:p w14:paraId="62AD1695" w14:textId="77777777" w:rsidR="00FA7FA2" w:rsidRPr="00B350A0" w:rsidRDefault="00FA7FA2" w:rsidP="00FA7FA2">
      <w:pPr>
        <w:pStyle w:val="Figure"/>
        <w:rPr>
          <w:u w:val="single"/>
        </w:rPr>
      </w:pPr>
      <w:r w:rsidRPr="00A8518D">
        <w:rPr>
          <w:lang w:val="en-GB" w:eastAsia="en-GB"/>
        </w:rPr>
        <w:drawing>
          <wp:inline distT="0" distB="0" distL="0" distR="0" wp14:anchorId="5A6588BB" wp14:editId="043B42D5">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6" cstate="print"/>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14:paraId="25484CA3" w14:textId="5B30A03D" w:rsidR="00FA7FA2" w:rsidRPr="00DA48C2" w:rsidRDefault="00FA7FA2"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77</w:t>
      </w:r>
      <w:r w:rsidR="00397B59" w:rsidRPr="00DA48C2">
        <w:fldChar w:fldCharType="end"/>
      </w:r>
      <w:r w:rsidRPr="00DA48C2">
        <w:t>: Examples of the graphical representation of a space (left) and a processing module (right)</w:t>
      </w:r>
    </w:p>
    <w:p w14:paraId="61B0E261" w14:textId="77777777" w:rsidR="00FA7FA2" w:rsidRPr="00B350A0" w:rsidRDefault="00FA7FA2" w:rsidP="004A51AA">
      <w:pPr>
        <w:pStyle w:val="Body"/>
      </w:pPr>
      <w:r w:rsidRPr="00B350A0">
        <w:t xml:space="preserve">Each space displays the following information: </w:t>
      </w:r>
    </w:p>
    <w:p w14:paraId="59E982EC" w14:textId="77777777" w:rsidR="00FA7FA2" w:rsidRPr="00B350A0" w:rsidRDefault="00FA7FA2" w:rsidP="004A51AA">
      <w:pPr>
        <w:pStyle w:val="HangingIndent"/>
      </w:pPr>
      <w:r w:rsidRPr="00B350A0">
        <w:t>[Integer]</w:t>
      </w:r>
      <w:r w:rsidRPr="00B350A0">
        <w:tab/>
        <w:t>A unique number (zero in the example below)</w:t>
      </w:r>
    </w:p>
    <w:p w14:paraId="6E506FD9" w14:textId="77777777" w:rsidR="00FA7FA2" w:rsidRPr="00B350A0" w:rsidRDefault="00FA7FA2" w:rsidP="004A51AA">
      <w:pPr>
        <w:pStyle w:val="HangingIndent"/>
      </w:pPr>
      <w:r w:rsidRPr="00B350A0">
        <w:t>Type</w:t>
      </w:r>
      <w:r w:rsidRPr="00B350A0">
        <w:tab/>
        <w:t>A space type, which can be ‘Sensor/Instrument Space’ if loaded from the database or ‘Spectral Space’ if generated by a processing module.</w:t>
      </w:r>
    </w:p>
    <w:p w14:paraId="1EDFC90D" w14:textId="77777777" w:rsidR="00FA7FA2" w:rsidRPr="00B350A0" w:rsidRDefault="00FA7FA2" w:rsidP="004A51AA">
      <w:pPr>
        <w:pStyle w:val="HangingIndent"/>
      </w:pPr>
      <w:r w:rsidRPr="00B350A0">
        <w:t>D</w:t>
      </w:r>
      <w:r w:rsidRPr="00B350A0">
        <w:tab/>
        <w:t>A dimension D, which is equal to the number of Spectral bands of the Spectra held by this space</w:t>
      </w:r>
    </w:p>
    <w:p w14:paraId="0A30BCE3" w14:textId="77777777" w:rsidR="00FA7FA2" w:rsidRPr="00B350A0" w:rsidRDefault="00FA7FA2" w:rsidP="004A51AA">
      <w:pPr>
        <w:pStyle w:val="HangingIndent"/>
      </w:pPr>
      <w:r w:rsidRPr="00B350A0">
        <w:t># Vectors</w:t>
      </w:r>
      <w:r w:rsidRPr="00B350A0">
        <w:tab/>
        <w:t>A number of vectors, which is equal to the number of Spectra held by this space</w:t>
      </w:r>
    </w:p>
    <w:p w14:paraId="0ACAF6AF" w14:textId="77777777" w:rsidR="00FA7FA2" w:rsidRPr="00B350A0" w:rsidRDefault="00FA7FA2" w:rsidP="004A51AA">
      <w:pPr>
        <w:pStyle w:val="Body"/>
      </w:pPr>
      <w:r w:rsidRPr="00B350A0">
        <w:t>Modules are also depicted as rectangular boxes, but their contents are quite different.</w:t>
      </w:r>
    </w:p>
    <w:p w14:paraId="27663D1D" w14:textId="77777777" w:rsidR="00FA7FA2" w:rsidRPr="00B350A0" w:rsidRDefault="00FA7FA2" w:rsidP="00FA7FA2">
      <w:pPr>
        <w:pStyle w:val="Figure"/>
        <w:rPr>
          <w:u w:val="single"/>
        </w:rPr>
      </w:pPr>
      <w:r w:rsidRPr="00A8518D">
        <w:rPr>
          <w:lang w:val="en-GB" w:eastAsia="en-GB"/>
        </w:rPr>
        <w:drawing>
          <wp:inline distT="0" distB="0" distL="0" distR="0" wp14:anchorId="707F9122" wp14:editId="68EFC88D">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57" cstate="print"/>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14:paraId="18435B74" w14:textId="738028F0" w:rsidR="00FA7FA2" w:rsidRPr="00DA48C2" w:rsidRDefault="00FA7FA2" w:rsidP="00941E8C">
      <w:pPr>
        <w:pStyle w:val="Caption"/>
      </w:pPr>
      <w:bookmarkStart w:id="619" w:name="_Ref97260388"/>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78</w:t>
      </w:r>
      <w:r w:rsidR="00397B59" w:rsidRPr="00DA48C2">
        <w:fldChar w:fldCharType="end"/>
      </w:r>
      <w:r w:rsidRPr="00DA48C2">
        <w:t>: Examples of the graphical representation of a space (left) and a processing module (right)</w:t>
      </w:r>
    </w:p>
    <w:tbl>
      <w:tblPr>
        <w:tblStyle w:val="TableGrid"/>
        <w:tblW w:w="0" w:type="auto"/>
        <w:tblInd w:w="817" w:type="dxa"/>
        <w:tblLook w:val="04A0" w:firstRow="1" w:lastRow="0" w:firstColumn="1" w:lastColumn="0" w:noHBand="0" w:noVBand="1"/>
      </w:tblPr>
      <w:tblGrid>
        <w:gridCol w:w="1775"/>
        <w:gridCol w:w="6650"/>
      </w:tblGrid>
      <w:tr w:rsidR="00E67984" w:rsidRPr="00A8518D" w14:paraId="424D54D4" w14:textId="77777777" w:rsidTr="007F1838">
        <w:tc>
          <w:tcPr>
            <w:tcW w:w="1775" w:type="dxa"/>
          </w:tcPr>
          <w:bookmarkEnd w:id="619"/>
          <w:p w14:paraId="6B18236A" w14:textId="77777777" w:rsidR="00E67984" w:rsidRPr="00A8518D" w:rsidRDefault="00E67984" w:rsidP="00A8518D">
            <w:pPr>
              <w:rPr>
                <w:sz w:val="22"/>
                <w:szCs w:val="22"/>
              </w:rPr>
            </w:pPr>
            <w:r w:rsidRPr="00A8518D">
              <w:rPr>
                <w:sz w:val="22"/>
                <w:szCs w:val="22"/>
              </w:rPr>
              <w:t>Proc. module</w:t>
            </w:r>
          </w:p>
        </w:tc>
        <w:tc>
          <w:tcPr>
            <w:tcW w:w="6650" w:type="dxa"/>
          </w:tcPr>
          <w:p w14:paraId="18139524" w14:textId="77777777" w:rsidR="00E67984" w:rsidRPr="00A8518D" w:rsidRDefault="00E67984" w:rsidP="00A8518D">
            <w:pPr>
              <w:rPr>
                <w:sz w:val="22"/>
                <w:szCs w:val="22"/>
              </w:rPr>
            </w:pPr>
            <w:r w:rsidRPr="00A8518D">
              <w:rPr>
                <w:sz w:val="22"/>
                <w:szCs w:val="22"/>
              </w:rPr>
              <w:t>A module name</w:t>
            </w:r>
          </w:p>
        </w:tc>
      </w:tr>
      <w:tr w:rsidR="00E67984" w:rsidRPr="00A8518D" w14:paraId="3F32552E" w14:textId="77777777" w:rsidTr="007F1838">
        <w:tc>
          <w:tcPr>
            <w:tcW w:w="1775" w:type="dxa"/>
          </w:tcPr>
          <w:p w14:paraId="2BBC1F2F" w14:textId="77777777" w:rsidR="00E67984" w:rsidRPr="00A8518D" w:rsidRDefault="00E67984" w:rsidP="00A8518D">
            <w:pPr>
              <w:rPr>
                <w:sz w:val="22"/>
                <w:szCs w:val="22"/>
              </w:rPr>
            </w:pPr>
            <w:r w:rsidRPr="00A8518D">
              <w:rPr>
                <w:sz w:val="22"/>
                <w:szCs w:val="22"/>
              </w:rPr>
              <w:t>Settings</w:t>
            </w:r>
          </w:p>
        </w:tc>
        <w:tc>
          <w:tcPr>
            <w:tcW w:w="6650" w:type="dxa"/>
          </w:tcPr>
          <w:p w14:paraId="6B052391" w14:textId="77777777" w:rsidR="00E67984" w:rsidRPr="00A8518D" w:rsidRDefault="00E67984" w:rsidP="00A8518D">
            <w:pPr>
              <w:rPr>
                <w:sz w:val="22"/>
                <w:szCs w:val="22"/>
              </w:rPr>
            </w:pPr>
            <w:r w:rsidRPr="00A8518D">
              <w:rPr>
                <w:sz w:val="22"/>
                <w:szCs w:val="22"/>
              </w:rPr>
              <w:t>Information about the configuration (if applicable)</w:t>
            </w:r>
          </w:p>
        </w:tc>
      </w:tr>
      <w:tr w:rsidR="00E67984" w:rsidRPr="00A8518D" w14:paraId="74683F55" w14:textId="77777777" w:rsidTr="007F1838">
        <w:tc>
          <w:tcPr>
            <w:tcW w:w="1775" w:type="dxa"/>
          </w:tcPr>
          <w:p w14:paraId="08FAA7F2" w14:textId="77777777" w:rsidR="00E67984" w:rsidRPr="00A8518D" w:rsidRDefault="00E67984" w:rsidP="00A8518D">
            <w:pPr>
              <w:rPr>
                <w:sz w:val="22"/>
                <w:szCs w:val="22"/>
              </w:rPr>
            </w:pPr>
            <w:r w:rsidRPr="00A8518D">
              <w:rPr>
                <w:sz w:val="22"/>
                <w:szCs w:val="22"/>
              </w:rPr>
              <w:t>Status</w:t>
            </w:r>
          </w:p>
        </w:tc>
        <w:tc>
          <w:tcPr>
            <w:tcW w:w="6650" w:type="dxa"/>
          </w:tcPr>
          <w:p w14:paraId="1309A76A" w14:textId="77777777" w:rsidR="00E67984" w:rsidRPr="00A8518D" w:rsidRDefault="00E67984" w:rsidP="00A8518D">
            <w:pPr>
              <w:rPr>
                <w:sz w:val="22"/>
                <w:szCs w:val="22"/>
              </w:rPr>
            </w:pPr>
            <w:r w:rsidRPr="00A8518D">
              <w:rPr>
                <w:sz w:val="22"/>
                <w:szCs w:val="22"/>
              </w:rPr>
              <w:t>The current processing status (text and progress bar). During processing, the progress is shown by the progress bar.</w:t>
            </w:r>
          </w:p>
        </w:tc>
      </w:tr>
    </w:tbl>
    <w:p w14:paraId="5E529810" w14:textId="77777777" w:rsidR="00FA7FA2" w:rsidRPr="00B350A0" w:rsidRDefault="00FA7FA2" w:rsidP="004A51AA">
      <w:pPr>
        <w:pStyle w:val="Body"/>
      </w:pPr>
      <w:r w:rsidRPr="00B350A0">
        <w:t>Spaces and modules can be rearranged by dragging with the mouse. The edges are updated automatically.</w:t>
      </w:r>
    </w:p>
    <w:p w14:paraId="21A08524" w14:textId="6AA7641C" w:rsidR="00FA7FA2" w:rsidRPr="00B350A0" w:rsidRDefault="00FA7FA2" w:rsidP="004A51AA">
      <w:pPr>
        <w:pStyle w:val="Body"/>
      </w:pPr>
      <w:r w:rsidRPr="00B350A0">
        <w:t>A group of elements can be moved as single block. Select the elements by dragging a box around them using the mouse, then drag the selection (</w:t>
      </w:r>
      <w:r w:rsidR="00741214" w:rsidRPr="00B350A0">
        <w:fldChar w:fldCharType="begin"/>
      </w:r>
      <w:r w:rsidRPr="00B350A0">
        <w:instrText xml:space="preserve"> REF _Ref97361386 \h </w:instrText>
      </w:r>
      <w:r w:rsidR="00B350A0">
        <w:instrText xml:space="preserve"> \* MERGEFORMAT </w:instrText>
      </w:r>
      <w:r w:rsidR="00741214" w:rsidRPr="00B350A0">
        <w:fldChar w:fldCharType="separate"/>
      </w:r>
      <w:r w:rsidR="000C7C57" w:rsidRPr="00DA48C2">
        <w:t xml:space="preserve">Figure </w:t>
      </w:r>
      <w:r w:rsidR="000C7C57">
        <w:rPr>
          <w:noProof/>
        </w:rPr>
        <w:t>79</w:t>
      </w:r>
      <w:r w:rsidR="00741214" w:rsidRPr="00B350A0">
        <w:fldChar w:fldCharType="end"/>
      </w:r>
      <w:r w:rsidRPr="00B350A0">
        <w:t>).</w:t>
      </w:r>
    </w:p>
    <w:p w14:paraId="26207C10" w14:textId="77777777" w:rsidR="00FA7FA2" w:rsidRPr="00B350A0" w:rsidRDefault="00FA7FA2" w:rsidP="00FA7FA2">
      <w:pPr>
        <w:pStyle w:val="Figure"/>
        <w:rPr>
          <w:u w:val="single"/>
        </w:rPr>
      </w:pPr>
      <w:r w:rsidRPr="00A8518D">
        <w:rPr>
          <w:lang w:val="en-GB" w:eastAsia="en-GB"/>
        </w:rPr>
        <w:drawing>
          <wp:inline distT="0" distB="0" distL="0" distR="0" wp14:anchorId="51EDA529" wp14:editId="24E5EADD">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58" cstate="print"/>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14:paraId="47443E50" w14:textId="16AF64CB" w:rsidR="00FA7FA2" w:rsidRPr="00DA48C2" w:rsidRDefault="00FA7FA2" w:rsidP="00941E8C">
      <w:pPr>
        <w:pStyle w:val="Caption"/>
      </w:pPr>
      <w:bookmarkStart w:id="620" w:name="_Ref97361386"/>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79</w:t>
      </w:r>
      <w:r w:rsidR="00397B59" w:rsidRPr="00DA48C2">
        <w:fldChar w:fldCharType="end"/>
      </w:r>
      <w:bookmarkEnd w:id="620"/>
      <w:r w:rsidRPr="00DA48C2">
        <w:t>: Multiple-selection of elements after dragging a box around them</w:t>
      </w:r>
    </w:p>
    <w:p w14:paraId="20176E5D" w14:textId="77777777" w:rsidR="00FA7FA2" w:rsidRPr="00B350A0" w:rsidRDefault="00FA7FA2" w:rsidP="00941E8C">
      <w:pPr>
        <w:pStyle w:val="Heading2"/>
      </w:pPr>
      <w:bookmarkStart w:id="621" w:name="_Toc355280395"/>
      <w:bookmarkStart w:id="622" w:name="_Toc398023959"/>
      <w:bookmarkStart w:id="623" w:name="_Toc506895614"/>
      <w:r w:rsidRPr="00B350A0">
        <w:t>Adding Modules and linking with Spaces</w:t>
      </w:r>
      <w:bookmarkEnd w:id="621"/>
      <w:bookmarkEnd w:id="622"/>
      <w:bookmarkEnd w:id="623"/>
    </w:p>
    <w:p w14:paraId="3DF19D75" w14:textId="671D02D5" w:rsidR="00FA7FA2" w:rsidRPr="00B350A0" w:rsidRDefault="00FA7FA2" w:rsidP="004A51AA">
      <w:pPr>
        <w:pStyle w:val="Body"/>
      </w:pPr>
      <w:r w:rsidRPr="00B350A0">
        <w:t xml:space="preserve">To add a module, click the mouse menu button over some empty area of the processing plane. This brings up the context sensitive menu shown in </w:t>
      </w:r>
      <w:r w:rsidR="00DA4F2C" w:rsidRPr="00B350A0">
        <w:fldChar w:fldCharType="begin"/>
      </w:r>
      <w:r w:rsidR="00DA4F2C" w:rsidRPr="00B350A0">
        <w:instrText xml:space="preserve"> REF _Ref97182487 \h  \* MERGEFORMAT </w:instrText>
      </w:r>
      <w:r w:rsidR="00DA4F2C" w:rsidRPr="00B350A0">
        <w:fldChar w:fldCharType="separate"/>
      </w:r>
      <w:r w:rsidR="000C7C57" w:rsidRPr="00DA48C2">
        <w:t xml:space="preserve">Figure </w:t>
      </w:r>
      <w:r w:rsidR="000C7C57">
        <w:rPr>
          <w:noProof/>
        </w:rPr>
        <w:t>76</w:t>
      </w:r>
      <w:r w:rsidR="00DA4F2C" w:rsidRPr="00B350A0">
        <w:fldChar w:fldCharType="end"/>
      </w:r>
      <w:r w:rsidRPr="00B350A0">
        <w:t>. Select ‘Add Module’ and a selection of the available modules will appear (</w:t>
      </w:r>
      <w:r w:rsidR="00DA4F2C" w:rsidRPr="00B350A0">
        <w:fldChar w:fldCharType="begin"/>
      </w:r>
      <w:r w:rsidR="00DA4F2C" w:rsidRPr="00B350A0">
        <w:instrText xml:space="preserve"> REF _Ref97182841 \h  \* MERGEFORMAT </w:instrText>
      </w:r>
      <w:r w:rsidR="00DA4F2C" w:rsidRPr="00B350A0">
        <w:fldChar w:fldCharType="separate"/>
      </w:r>
      <w:r w:rsidR="000C7C57" w:rsidRPr="00DA48C2">
        <w:t xml:space="preserve">Figure </w:t>
      </w:r>
      <w:r w:rsidR="000C7C57">
        <w:rPr>
          <w:noProof/>
        </w:rPr>
        <w:t>80</w:t>
      </w:r>
      <w:r w:rsidR="00DA4F2C" w:rsidRPr="00B350A0">
        <w:fldChar w:fldCharType="end"/>
      </w:r>
      <w:r w:rsidRPr="00B350A0">
        <w:t>). Select one of the modules, click ‘OK’ and a new module will be added to the processing plane.</w:t>
      </w:r>
    </w:p>
    <w:p w14:paraId="793269C4" w14:textId="5720FF9D" w:rsidR="00FA7FA2" w:rsidRPr="00B350A0" w:rsidRDefault="00FA7FA2" w:rsidP="004A51AA">
      <w:pPr>
        <w:pStyle w:val="Body"/>
      </w:pPr>
      <w:r w:rsidRPr="00B350A0">
        <w:t>To connect the module with an input space, click the menu button over the module. This displays the popup menu of the module (</w:t>
      </w:r>
      <w:r w:rsidR="00DA4F2C" w:rsidRPr="00B350A0">
        <w:fldChar w:fldCharType="begin"/>
      </w:r>
      <w:r w:rsidR="00DA4F2C" w:rsidRPr="00B350A0">
        <w:instrText xml:space="preserve"> REF _Ref97183007 \h  \* MERGEFORMAT </w:instrText>
      </w:r>
      <w:r w:rsidR="00DA4F2C" w:rsidRPr="00B350A0">
        <w:fldChar w:fldCharType="separate"/>
      </w:r>
      <w:r w:rsidR="000C7C57" w:rsidRPr="00DA48C2">
        <w:t xml:space="preserve">Figure </w:t>
      </w:r>
      <w:r w:rsidR="000C7C57">
        <w:rPr>
          <w:noProof/>
        </w:rPr>
        <w:t>81</w:t>
      </w:r>
      <w:r w:rsidR="00DA4F2C" w:rsidRPr="00B350A0">
        <w:fldChar w:fldCharType="end"/>
      </w:r>
      <w:r w:rsidRPr="00B350A0">
        <w:t>). Select ‘Set Input Spaces’ and in the ‘Input Space Selection’ dialog select the number of the space to connect and click ‘OK’ (</w:t>
      </w:r>
      <w:r w:rsidR="00DA4F2C" w:rsidRPr="00B350A0">
        <w:fldChar w:fldCharType="begin"/>
      </w:r>
      <w:r w:rsidR="00DA4F2C" w:rsidRPr="00B350A0">
        <w:instrText xml:space="preserve"> REF _Ref97183007 \h  \* MERGEFORMAT </w:instrText>
      </w:r>
      <w:r w:rsidR="00DA4F2C" w:rsidRPr="00B350A0">
        <w:fldChar w:fldCharType="separate"/>
      </w:r>
      <w:r w:rsidR="000C7C57" w:rsidRPr="00DA48C2">
        <w:t xml:space="preserve">Figure </w:t>
      </w:r>
      <w:r w:rsidR="000C7C57">
        <w:rPr>
          <w:noProof/>
        </w:rPr>
        <w:t>81</w:t>
      </w:r>
      <w:r w:rsidR="00DA4F2C" w:rsidRPr="00B350A0">
        <w:fldChar w:fldCharType="end"/>
      </w:r>
      <w:r w:rsidRPr="00B350A0">
        <w:t>). Note that all spaces are given a unique number, which is located on the top left of each space. Connecting an input space automatically generates an output space, which is added to the processing plane and connected with the module.</w:t>
      </w:r>
    </w:p>
    <w:p w14:paraId="1E10835C" w14:textId="77777777" w:rsidR="00FA7FA2" w:rsidRPr="00B350A0" w:rsidRDefault="00FA7FA2" w:rsidP="00FA7FA2">
      <w:pPr>
        <w:pStyle w:val="Figure"/>
        <w:rPr>
          <w:u w:val="single"/>
        </w:rPr>
      </w:pPr>
      <w:r w:rsidRPr="00A8518D">
        <w:rPr>
          <w:lang w:val="en-GB" w:eastAsia="en-GB"/>
        </w:rPr>
        <w:drawing>
          <wp:inline distT="0" distB="0" distL="0" distR="0" wp14:anchorId="236FF961" wp14:editId="19BEB098">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59" cstate="print"/>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14:paraId="7A8C1D56" w14:textId="61BA7EE9" w:rsidR="00FA7FA2" w:rsidRPr="00DA48C2" w:rsidRDefault="00FA7FA2" w:rsidP="00941E8C">
      <w:pPr>
        <w:pStyle w:val="Caption"/>
      </w:pPr>
      <w:bookmarkStart w:id="624" w:name="_Ref97182841"/>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80</w:t>
      </w:r>
      <w:r w:rsidR="00397B59" w:rsidRPr="00DA48C2">
        <w:fldChar w:fldCharType="end"/>
      </w:r>
      <w:bookmarkEnd w:id="624"/>
      <w:r w:rsidRPr="00DA48C2">
        <w:t>: Module selection dialog</w:t>
      </w:r>
    </w:p>
    <w:p w14:paraId="6C4E5FEE" w14:textId="77777777" w:rsidR="00FA7FA2" w:rsidRPr="00B350A0" w:rsidRDefault="00FA7FA2" w:rsidP="00FA7FA2">
      <w:pPr>
        <w:pStyle w:val="Figure"/>
        <w:rPr>
          <w:u w:val="single"/>
        </w:rPr>
      </w:pPr>
      <w:r w:rsidRPr="00A8518D">
        <w:rPr>
          <w:lang w:val="en-GB" w:eastAsia="en-GB"/>
        </w:rPr>
        <w:drawing>
          <wp:inline distT="0" distB="0" distL="0" distR="0" wp14:anchorId="43896D18" wp14:editId="0A2AFC33">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0" cstate="print"/>
                    <a:srcRect/>
                    <a:stretch>
                      <a:fillRect/>
                    </a:stretch>
                  </pic:blipFill>
                  <pic:spPr bwMode="auto">
                    <a:xfrm>
                      <a:off x="0" y="0"/>
                      <a:ext cx="1071199" cy="508055"/>
                    </a:xfrm>
                    <a:prstGeom prst="rect">
                      <a:avLst/>
                    </a:prstGeom>
                    <a:noFill/>
                    <a:ln w="9525">
                      <a:noFill/>
                      <a:miter lim="800000"/>
                      <a:headEnd/>
                      <a:tailEnd/>
                    </a:ln>
                  </pic:spPr>
                </pic:pic>
              </a:graphicData>
            </a:graphic>
          </wp:inline>
        </w:drawing>
      </w:r>
      <w:r w:rsidRPr="00BB754C">
        <w:t xml:space="preserve">      </w:t>
      </w:r>
      <w:r w:rsidRPr="00A8518D">
        <w:rPr>
          <w:lang w:val="en-GB" w:eastAsia="en-GB"/>
        </w:rPr>
        <w:drawing>
          <wp:inline distT="0" distB="0" distL="0" distR="0" wp14:anchorId="2E19F922" wp14:editId="35776791">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1" cstate="print"/>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14:paraId="15C318B0" w14:textId="4AA38F34" w:rsidR="00FA7FA2" w:rsidRPr="00DA48C2" w:rsidRDefault="00FA7FA2" w:rsidP="00941E8C">
      <w:pPr>
        <w:pStyle w:val="Caption"/>
      </w:pPr>
      <w:bookmarkStart w:id="625" w:name="_Ref97183007"/>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81</w:t>
      </w:r>
      <w:r w:rsidR="00397B59" w:rsidRPr="00DA48C2">
        <w:fldChar w:fldCharType="end"/>
      </w:r>
      <w:bookmarkEnd w:id="625"/>
      <w:r w:rsidRPr="00DA48C2">
        <w:t>: Popup menu of a module (left) and the input space selection dialog (right)</w:t>
      </w:r>
    </w:p>
    <w:p w14:paraId="7896C8B6" w14:textId="77777777" w:rsidR="00FA7FA2" w:rsidRPr="00B350A0" w:rsidRDefault="00FA7FA2" w:rsidP="00941E8C">
      <w:pPr>
        <w:pStyle w:val="Heading2"/>
      </w:pPr>
      <w:bookmarkStart w:id="626" w:name="_Toc355280396"/>
      <w:bookmarkStart w:id="627" w:name="_Toc398023960"/>
      <w:bookmarkStart w:id="628" w:name="_Toc506895615"/>
      <w:r w:rsidRPr="00B350A0">
        <w:t>Configuration of Modules</w:t>
      </w:r>
      <w:bookmarkEnd w:id="626"/>
      <w:bookmarkEnd w:id="627"/>
      <w:bookmarkEnd w:id="628"/>
    </w:p>
    <w:p w14:paraId="4B9EF7D6" w14:textId="77777777" w:rsidR="00FA7FA2" w:rsidRPr="00B350A0" w:rsidRDefault="00FA7FA2" w:rsidP="004A51AA">
      <w:pPr>
        <w:pStyle w:val="Body"/>
      </w:pPr>
      <w:r w:rsidRPr="00B350A0">
        <w:t>Some modules may need configuration. To display the configuration dialog of a module click menu over the module and select ‘Configure’.</w:t>
      </w:r>
    </w:p>
    <w:p w14:paraId="2C96A130" w14:textId="77777777" w:rsidR="00FA7FA2" w:rsidRPr="00B350A0" w:rsidRDefault="00FA7FA2" w:rsidP="004A51AA">
      <w:pPr>
        <w:pStyle w:val="Body"/>
      </w:pPr>
      <w:r w:rsidRPr="00B350A0">
        <w:t>The possible configuration settings of each module are detailed in the respective module description.</w:t>
      </w:r>
    </w:p>
    <w:p w14:paraId="29B27D1D" w14:textId="77777777" w:rsidR="00FA7FA2" w:rsidRPr="00B350A0" w:rsidRDefault="00FA7FA2" w:rsidP="00941E8C">
      <w:pPr>
        <w:pStyle w:val="Heading2"/>
      </w:pPr>
      <w:bookmarkStart w:id="629" w:name="_Toc355280397"/>
      <w:bookmarkStart w:id="630" w:name="_Toc398023961"/>
      <w:bookmarkStart w:id="631" w:name="_Toc506895616"/>
      <w:r w:rsidRPr="00B350A0">
        <w:t>Processing Module Descriptions</w:t>
      </w:r>
      <w:bookmarkEnd w:id="629"/>
      <w:bookmarkEnd w:id="630"/>
      <w:bookmarkEnd w:id="631"/>
    </w:p>
    <w:p w14:paraId="3F7690BC" w14:textId="77777777" w:rsidR="00FA7FA2" w:rsidRPr="00A8518D" w:rsidRDefault="00FA7FA2" w:rsidP="00FA7FA2">
      <w:pPr>
        <w:pStyle w:val="Heading3"/>
      </w:pPr>
      <w:bookmarkStart w:id="632" w:name="_Toc355280398"/>
      <w:bookmarkStart w:id="633" w:name="_Toc398023962"/>
      <w:bookmarkStart w:id="634" w:name="_Toc506895617"/>
      <w:r w:rsidRPr="00A8518D">
        <w:t>Radiance to Reflectance Transformation</w:t>
      </w:r>
      <w:bookmarkEnd w:id="632"/>
      <w:bookmarkEnd w:id="633"/>
      <w:bookmarkEnd w:id="634"/>
    </w:p>
    <w:p w14:paraId="429B55E9" w14:textId="77777777" w:rsidR="00FA7FA2" w:rsidRPr="00B350A0" w:rsidRDefault="00FA7FA2" w:rsidP="004A51AA">
      <w:pPr>
        <w:pStyle w:val="Body"/>
      </w:pPr>
      <w:r w:rsidRPr="00B350A0">
        <w:t>The module ‘Radiance to Reflectance’ is building ratios of target and reference panel radiances:</w:t>
      </w:r>
    </w:p>
    <w:p w14:paraId="5C3BAEC6" w14:textId="77777777" w:rsidR="00FA7FA2" w:rsidRPr="00B350A0" w:rsidRDefault="00FA7FA2" w:rsidP="004A51AA">
      <w:pPr>
        <w:pStyle w:val="Formula"/>
      </w:pPr>
      <w:r w:rsidRPr="00B350A0">
        <w:rPr>
          <w:noProof/>
          <w:lang w:eastAsia="en-GB"/>
        </w:rPr>
        <w:drawing>
          <wp:inline distT="0" distB="0" distL="0" distR="0" wp14:anchorId="40CCF3D4" wp14:editId="11B2D0CE">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2" cstate="print"/>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14:paraId="78ACC7AE" w14:textId="451DFCBA" w:rsidR="00FA7FA2" w:rsidRPr="00B350A0" w:rsidRDefault="00FA7FA2" w:rsidP="004A51AA">
      <w:pPr>
        <w:pStyle w:val="Body"/>
        <w:rPr>
          <w:caps/>
        </w:rPr>
      </w:pPr>
      <w:r w:rsidRPr="00B350A0">
        <w:t>As a prerequisite, datalinks of the type ‘Spectralon’ must exist between the target Spectra and the corresponding reference Spectra. For an explanation of how such links are created please refer to</w:t>
      </w:r>
      <w:r w:rsidR="00A8518D">
        <w:t xml:space="preserve"> </w:t>
      </w:r>
      <w:r w:rsidR="00A8518D">
        <w:fldChar w:fldCharType="begin"/>
      </w:r>
      <w:r w:rsidR="00A8518D">
        <w:instrText xml:space="preserve"> REF _Ref153677830 \r \h </w:instrText>
      </w:r>
      <w:r w:rsidR="00A8518D">
        <w:fldChar w:fldCharType="separate"/>
      </w:r>
      <w:r w:rsidR="000C7C57">
        <w:t>8.5</w:t>
      </w:r>
      <w:r w:rsidR="00A8518D">
        <w:fldChar w:fldCharType="end"/>
      </w:r>
      <w:r w:rsidR="00A8518D">
        <w:t xml:space="preserve"> and </w:t>
      </w:r>
      <w:r w:rsidR="00A8518D">
        <w:fldChar w:fldCharType="begin"/>
      </w:r>
      <w:r w:rsidR="00A8518D">
        <w:instrText xml:space="preserve"> REF _Ref506890587 \r \h </w:instrText>
      </w:r>
      <w:r w:rsidR="00A8518D">
        <w:fldChar w:fldCharType="separate"/>
      </w:r>
      <w:r w:rsidR="000C7C57">
        <w:t>11.2</w:t>
      </w:r>
      <w:r w:rsidR="00A8518D">
        <w:fldChar w:fldCharType="end"/>
      </w:r>
      <w:r w:rsidRPr="00B350A0">
        <w:t>.</w:t>
      </w:r>
    </w:p>
    <w:p w14:paraId="177551AE" w14:textId="77777777" w:rsidR="00FA7FA2" w:rsidRPr="00A8518D" w:rsidRDefault="00FA7FA2" w:rsidP="00FA7FA2">
      <w:pPr>
        <w:pStyle w:val="Heading3"/>
      </w:pPr>
      <w:bookmarkStart w:id="635" w:name="_Ref97735916"/>
      <w:bookmarkStart w:id="636" w:name="_Toc355280399"/>
      <w:bookmarkStart w:id="637" w:name="_Toc398023963"/>
      <w:bookmarkStart w:id="638" w:name="_Toc506895618"/>
      <w:r w:rsidRPr="00A8518D">
        <w:t>Reference Panel Correction Factors</w:t>
      </w:r>
      <w:bookmarkEnd w:id="635"/>
      <w:bookmarkEnd w:id="636"/>
      <w:bookmarkEnd w:id="637"/>
      <w:bookmarkEnd w:id="638"/>
    </w:p>
    <w:p w14:paraId="0ACB303E" w14:textId="77777777" w:rsidR="00FA7FA2" w:rsidRPr="00B350A0" w:rsidRDefault="00FA7FA2" w:rsidP="004A51AA">
      <w:pPr>
        <w:pStyle w:val="Body"/>
      </w:pPr>
      <w:r w:rsidRPr="00B350A0">
        <w:t>This module retrieves the correction factors for all reference panels that were used during data acquisition of the Spectra contained by the input space.</w:t>
      </w:r>
    </w:p>
    <w:p w14:paraId="30067E8F" w14:textId="158A41E7" w:rsidR="00FA7FA2" w:rsidRPr="00B350A0" w:rsidRDefault="00FA7FA2" w:rsidP="004A51AA">
      <w:pPr>
        <w:pStyle w:val="Body"/>
      </w:pPr>
      <w:r w:rsidRPr="00B350A0">
        <w:t>As prerequisites, a reference panel must be set for the input Spectra using the Metadata Editor (</w:t>
      </w:r>
      <w:r w:rsidR="00DA4F2C" w:rsidRPr="00B350A0">
        <w:fldChar w:fldCharType="begin"/>
      </w:r>
      <w:r w:rsidR="00DA4F2C" w:rsidRPr="00B350A0">
        <w:instrText xml:space="preserve"> REF _Ref97354438 \h  \* MERGEFORMAT </w:instrText>
      </w:r>
      <w:r w:rsidR="00DA4F2C" w:rsidRPr="00B350A0">
        <w:fldChar w:fldCharType="separate"/>
      </w:r>
      <w:r w:rsidR="000C7C57" w:rsidRPr="00DA48C2">
        <w:t xml:space="preserve">Figure </w:t>
      </w:r>
      <w:r w:rsidR="000C7C57">
        <w:rPr>
          <w:noProof/>
        </w:rPr>
        <w:t>82</w:t>
      </w:r>
      <w:r w:rsidR="00DA4F2C" w:rsidRPr="00B350A0">
        <w:fldChar w:fldCharType="end"/>
      </w:r>
      <w:r w:rsidRPr="00B350A0">
        <w:t xml:space="preserve">) and calibration data for the panel must have been loaded to the database. Calibration data loading is a task of the system administrator. For details on the reference panel administration see </w:t>
      </w:r>
      <w:r w:rsidR="005C56C3" w:rsidRPr="00B350A0">
        <w:rPr>
          <w:i/>
        </w:rPr>
        <w:t xml:space="preserve">Section </w:t>
      </w:r>
      <w:r w:rsidR="00DA4F2C" w:rsidRPr="00B350A0">
        <w:fldChar w:fldCharType="begin"/>
      </w:r>
      <w:r w:rsidR="00DA4F2C" w:rsidRPr="00B350A0">
        <w:instrText xml:space="preserve"> REF _Ref413411823 \h  \* MERGEFORMAT </w:instrText>
      </w:r>
      <w:r w:rsidR="00DA4F2C" w:rsidRPr="00B350A0">
        <w:fldChar w:fldCharType="separate"/>
      </w:r>
      <w:r w:rsidR="000C7C57" w:rsidRPr="000C7C57">
        <w:rPr>
          <w:i/>
        </w:rPr>
        <w:t xml:space="preserve">Instrument </w:t>
      </w:r>
      <w:r w:rsidR="00DA4F2C" w:rsidRPr="00B350A0">
        <w:fldChar w:fldCharType="end"/>
      </w:r>
      <w:r w:rsidRPr="00B350A0">
        <w:t>.</w:t>
      </w:r>
    </w:p>
    <w:p w14:paraId="04320B18" w14:textId="77777777" w:rsidR="00FA7FA2" w:rsidRPr="00B350A0" w:rsidRDefault="00FA7FA2" w:rsidP="00FA7FA2">
      <w:pPr>
        <w:pStyle w:val="Figure"/>
        <w:rPr>
          <w:u w:val="single"/>
        </w:rPr>
      </w:pPr>
      <w:r w:rsidRPr="00A8518D">
        <w:rPr>
          <w:lang w:val="en-GB" w:eastAsia="en-GB"/>
        </w:rPr>
        <w:drawing>
          <wp:inline distT="0" distB="0" distL="0" distR="0" wp14:anchorId="14011893" wp14:editId="0918798D">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63" cstate="print"/>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14:paraId="0EE054B7" w14:textId="7FB9A091" w:rsidR="00FA7FA2" w:rsidRPr="00DA48C2" w:rsidRDefault="00FA7FA2" w:rsidP="00941E8C">
      <w:pPr>
        <w:pStyle w:val="Caption"/>
      </w:pPr>
      <w:bookmarkStart w:id="639" w:name="_Ref97354438"/>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82</w:t>
      </w:r>
      <w:r w:rsidR="00397B59" w:rsidRPr="00DA48C2">
        <w:fldChar w:fldCharType="end"/>
      </w:r>
      <w:bookmarkEnd w:id="639"/>
      <w:r w:rsidRPr="00DA48C2">
        <w:t>: Reference panel setting in the Metadata Editor</w:t>
      </w:r>
    </w:p>
    <w:p w14:paraId="4F1E9E69" w14:textId="77777777" w:rsidR="00FA7FA2" w:rsidRPr="00B350A0" w:rsidRDefault="00FA7FA2" w:rsidP="004A51AA">
      <w:pPr>
        <w:pStyle w:val="Body"/>
      </w:pPr>
      <w:r w:rsidRPr="00B350A0">
        <w:t>If no calibration data can be found, a warning is displayed and the module creates no output space.</w:t>
      </w:r>
    </w:p>
    <w:p w14:paraId="64B0093E" w14:textId="2F4DD7D5" w:rsidR="00FA7FA2" w:rsidRPr="00B350A0" w:rsidRDefault="00DA4F2C" w:rsidP="004A51AA">
      <w:pPr>
        <w:pStyle w:val="Body"/>
      </w:pPr>
      <w:r w:rsidRPr="00B350A0">
        <w:fldChar w:fldCharType="begin"/>
      </w:r>
      <w:r w:rsidRPr="00B350A0">
        <w:instrText xml:space="preserve"> REF _Ref97354667 \h  \* MERGEFORMAT </w:instrText>
      </w:r>
      <w:r w:rsidRPr="00B350A0">
        <w:fldChar w:fldCharType="separate"/>
      </w:r>
      <w:r w:rsidR="000C7C57" w:rsidRPr="00DA48C2">
        <w:t xml:space="preserve">Figure </w:t>
      </w:r>
      <w:r w:rsidR="000C7C57">
        <w:rPr>
          <w:noProof/>
        </w:rPr>
        <w:t>83</w:t>
      </w:r>
      <w:r w:rsidRPr="00B350A0">
        <w:fldChar w:fldCharType="end"/>
      </w:r>
      <w:r w:rsidR="00FA7FA2" w:rsidRPr="00B350A0">
        <w:t xml:space="preserve"> shows a processing chain that selects the panel correction factors and plots using a Spectral line plot (</w:t>
      </w:r>
      <w:r w:rsidRPr="00B350A0">
        <w:fldChar w:fldCharType="begin"/>
      </w:r>
      <w:r w:rsidRPr="00B350A0">
        <w:instrText xml:space="preserve"> REF _Ref97354714 \h  \* MERGEFORMAT </w:instrText>
      </w:r>
      <w:r w:rsidRPr="00B350A0">
        <w:fldChar w:fldCharType="separate"/>
      </w:r>
      <w:r w:rsidR="000C7C57" w:rsidRPr="00DA48C2">
        <w:t xml:space="preserve">Figure </w:t>
      </w:r>
      <w:r w:rsidR="000C7C57">
        <w:rPr>
          <w:noProof/>
        </w:rPr>
        <w:t>84</w:t>
      </w:r>
      <w:r w:rsidRPr="00B350A0">
        <w:fldChar w:fldCharType="end"/>
      </w:r>
      <w:r w:rsidR="00FA7FA2" w:rsidRPr="00B350A0">
        <w:t>).</w:t>
      </w:r>
    </w:p>
    <w:p w14:paraId="505F8D54" w14:textId="77777777" w:rsidR="00FA7FA2" w:rsidRPr="00B350A0" w:rsidRDefault="00FA7FA2" w:rsidP="00FA7FA2">
      <w:pPr>
        <w:pStyle w:val="Figure"/>
        <w:rPr>
          <w:u w:val="single"/>
        </w:rPr>
      </w:pPr>
      <w:r w:rsidRPr="00613634">
        <w:rPr>
          <w:lang w:val="en-GB" w:eastAsia="en-GB"/>
        </w:rPr>
        <w:drawing>
          <wp:inline distT="0" distB="0" distL="0" distR="0" wp14:anchorId="0AFBC7E7" wp14:editId="7830ACCD">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64" cstate="print"/>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14:paraId="7CBDA861" w14:textId="0F51E359" w:rsidR="00FA7FA2" w:rsidRPr="00DA48C2" w:rsidRDefault="00FA7FA2" w:rsidP="00941E8C">
      <w:pPr>
        <w:pStyle w:val="Caption"/>
      </w:pPr>
      <w:bookmarkStart w:id="640" w:name="_Ref97354667"/>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83</w:t>
      </w:r>
      <w:r w:rsidR="00397B59" w:rsidRPr="00DA48C2">
        <w:fldChar w:fldCharType="end"/>
      </w:r>
      <w:bookmarkEnd w:id="640"/>
      <w:r w:rsidRPr="00DA48C2">
        <w:t>: Processing chain selecting the correction factors and plotting them as a Spectrum.</w:t>
      </w:r>
    </w:p>
    <w:p w14:paraId="12F17B6A" w14:textId="77777777" w:rsidR="00FA7FA2" w:rsidRPr="00B350A0" w:rsidRDefault="00FA7FA2" w:rsidP="00FA7FA2">
      <w:pPr>
        <w:pStyle w:val="Figure"/>
        <w:rPr>
          <w:u w:val="single"/>
        </w:rPr>
      </w:pPr>
      <w:r w:rsidRPr="00613634">
        <w:rPr>
          <w:lang w:val="en-GB" w:eastAsia="en-GB"/>
        </w:rPr>
        <w:drawing>
          <wp:inline distT="0" distB="0" distL="0" distR="0" wp14:anchorId="7E62240A" wp14:editId="160D7F4F">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65" cstate="print"/>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14:paraId="551853D2" w14:textId="538B8CCC" w:rsidR="00FA7FA2" w:rsidRPr="00DA48C2" w:rsidRDefault="00FA7FA2" w:rsidP="00941E8C">
      <w:pPr>
        <w:pStyle w:val="Caption"/>
      </w:pPr>
      <w:bookmarkStart w:id="641" w:name="_Ref97354714"/>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84</w:t>
      </w:r>
      <w:r w:rsidR="00397B59" w:rsidRPr="00DA48C2">
        <w:fldChar w:fldCharType="end"/>
      </w:r>
      <w:bookmarkEnd w:id="641"/>
      <w:r w:rsidRPr="00DA48C2">
        <w:t>: Reference panel correction factors</w:t>
      </w:r>
    </w:p>
    <w:p w14:paraId="21546F9D" w14:textId="77777777" w:rsidR="00FA7FA2" w:rsidRPr="00A8518D" w:rsidRDefault="00FA7FA2" w:rsidP="00FA7FA2">
      <w:pPr>
        <w:pStyle w:val="Heading3"/>
      </w:pPr>
      <w:bookmarkStart w:id="642" w:name="_Ref97735928"/>
      <w:bookmarkStart w:id="643" w:name="_Toc355280400"/>
      <w:bookmarkStart w:id="644" w:name="_Toc398023964"/>
      <w:bookmarkStart w:id="645" w:name="_Toc506895619"/>
      <w:r w:rsidRPr="00A8518D">
        <w:t>Correct for Reference Panel Non-Idealness</w:t>
      </w:r>
      <w:bookmarkEnd w:id="642"/>
      <w:bookmarkEnd w:id="643"/>
      <w:bookmarkEnd w:id="644"/>
      <w:bookmarkEnd w:id="645"/>
    </w:p>
    <w:p w14:paraId="3F4AA916" w14:textId="77777777" w:rsidR="00FA7FA2" w:rsidRPr="00B350A0" w:rsidRDefault="00FA7FA2" w:rsidP="004A51AA">
      <w:pPr>
        <w:pStyle w:val="Body"/>
      </w:pPr>
      <w:r w:rsidRPr="00B350A0">
        <w:t>This module applies calibration factors to correct Spectra for the reference panel non-idealness. These correction factors are selected from the database using the ‘Reference Panel Correction Factors’ module.</w:t>
      </w:r>
    </w:p>
    <w:p w14:paraId="2E457CAC" w14:textId="2DF87850" w:rsidR="00FA7FA2" w:rsidRPr="00B350A0" w:rsidRDefault="00FA7FA2" w:rsidP="004A51AA">
      <w:pPr>
        <w:pStyle w:val="Body"/>
      </w:pPr>
      <w:r w:rsidRPr="00B350A0">
        <w:t>The module requires two inputs: the Spectra to be corrected and the correction factors. The input space selection dialog offers the according choices (</w:t>
      </w:r>
      <w:r w:rsidR="00DA4F2C" w:rsidRPr="00B350A0">
        <w:fldChar w:fldCharType="begin"/>
      </w:r>
      <w:r w:rsidR="00DA4F2C" w:rsidRPr="00B350A0">
        <w:instrText xml:space="preserve"> REF _Ref97356042 \h  \* MERGEFORMAT </w:instrText>
      </w:r>
      <w:r w:rsidR="00DA4F2C" w:rsidRPr="00B350A0">
        <w:fldChar w:fldCharType="separate"/>
      </w:r>
      <w:r w:rsidR="000C7C57" w:rsidRPr="00DA48C2">
        <w:t xml:space="preserve">Figure </w:t>
      </w:r>
      <w:r w:rsidR="000C7C57">
        <w:rPr>
          <w:noProof/>
        </w:rPr>
        <w:t>85</w:t>
      </w:r>
      <w:r w:rsidR="00DA4F2C" w:rsidRPr="00B350A0">
        <w:fldChar w:fldCharType="end"/>
      </w:r>
      <w:r w:rsidRPr="00B350A0">
        <w:t>).</w:t>
      </w:r>
    </w:p>
    <w:p w14:paraId="3ACC977E" w14:textId="77777777" w:rsidR="00FA7FA2" w:rsidRPr="00B350A0" w:rsidRDefault="00FA7FA2" w:rsidP="00FA7FA2">
      <w:pPr>
        <w:pStyle w:val="Figure"/>
        <w:rPr>
          <w:u w:val="single"/>
        </w:rPr>
      </w:pPr>
      <w:r w:rsidRPr="00613634">
        <w:rPr>
          <w:lang w:val="en-GB" w:eastAsia="en-GB"/>
        </w:rPr>
        <w:drawing>
          <wp:inline distT="0" distB="0" distL="0" distR="0" wp14:anchorId="1ED9ADED" wp14:editId="1FF227BB">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66" cstate="print"/>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14:paraId="55DCA1C7" w14:textId="2BA5422E" w:rsidR="00FA7FA2" w:rsidRPr="00DA48C2" w:rsidRDefault="00FA7FA2" w:rsidP="00941E8C">
      <w:pPr>
        <w:pStyle w:val="Caption"/>
      </w:pPr>
      <w:bookmarkStart w:id="646" w:name="_Ref97356042"/>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85</w:t>
      </w:r>
      <w:r w:rsidR="00397B59" w:rsidRPr="00DA48C2">
        <w:fldChar w:fldCharType="end"/>
      </w:r>
      <w:bookmarkEnd w:id="646"/>
      <w:r w:rsidRPr="00DA48C2">
        <w:t>: Input space selection for the ‘Correct for Panel’ module</w:t>
      </w:r>
    </w:p>
    <w:p w14:paraId="0C372371" w14:textId="4FB8D1CC" w:rsidR="00FA7FA2" w:rsidRPr="00B350A0" w:rsidRDefault="00FA7FA2" w:rsidP="004A51AA">
      <w:pPr>
        <w:pStyle w:val="Body"/>
      </w:pPr>
      <w:r w:rsidRPr="00B350A0">
        <w:t xml:space="preserve">Note that the dimensions of the spaces holding the Spectra and correction factors must be identical (a check on the wavelengths is not carried out). In the example shown in </w:t>
      </w:r>
      <w:r w:rsidR="00DA4F2C" w:rsidRPr="00B350A0">
        <w:fldChar w:fldCharType="begin"/>
      </w:r>
      <w:r w:rsidR="00DA4F2C" w:rsidRPr="00B350A0">
        <w:instrText xml:space="preserve"> REF _Ref97356180 \h  \* MERGEFORMAT </w:instrText>
      </w:r>
      <w:r w:rsidR="00DA4F2C" w:rsidRPr="00B350A0">
        <w:fldChar w:fldCharType="separate"/>
      </w:r>
      <w:r w:rsidR="000C7C57" w:rsidRPr="00DA48C2">
        <w:t xml:space="preserve">Figure </w:t>
      </w:r>
      <w:r w:rsidR="000C7C57">
        <w:rPr>
          <w:noProof/>
        </w:rPr>
        <w:t>86</w:t>
      </w:r>
      <w:r w:rsidR="00DA4F2C" w:rsidRPr="00B350A0">
        <w:fldChar w:fldCharType="end"/>
      </w:r>
      <w:r w:rsidR="00E527DC" w:rsidRPr="00B350A0">
        <w:t>9</w:t>
      </w:r>
      <w:r w:rsidRPr="00B350A0">
        <w:t xml:space="preserve"> a waveband filtering is applied to the correction factors as these were measured with a larger wavelength range.</w:t>
      </w:r>
    </w:p>
    <w:p w14:paraId="3A5758DA" w14:textId="77777777" w:rsidR="00FA7FA2" w:rsidRPr="00B350A0" w:rsidRDefault="00FA7FA2" w:rsidP="00FA7FA2">
      <w:pPr>
        <w:pStyle w:val="Figure"/>
        <w:rPr>
          <w:u w:val="single"/>
        </w:rPr>
      </w:pPr>
      <w:r w:rsidRPr="00613634">
        <w:rPr>
          <w:lang w:val="en-GB" w:eastAsia="en-GB"/>
        </w:rPr>
        <w:drawing>
          <wp:inline distT="0" distB="0" distL="0" distR="0" wp14:anchorId="27EAE11D" wp14:editId="78CAE781">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67" cstate="print"/>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14:paraId="43F882E1" w14:textId="7DE8B0E7" w:rsidR="00FA7FA2" w:rsidRPr="00DA48C2" w:rsidRDefault="00FA7FA2" w:rsidP="00941E8C">
      <w:pPr>
        <w:pStyle w:val="Caption"/>
      </w:pPr>
      <w:bookmarkStart w:id="647" w:name="_Ref97356180"/>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86</w:t>
      </w:r>
      <w:r w:rsidR="00397B59" w:rsidRPr="00DA48C2">
        <w:fldChar w:fldCharType="end"/>
      </w:r>
      <w:bookmarkEnd w:id="647"/>
      <w:r w:rsidRPr="00DA48C2">
        <w:t>: Space Processing Network for reference panel correction</w:t>
      </w:r>
    </w:p>
    <w:p w14:paraId="2FC1C9DB" w14:textId="77777777" w:rsidR="00FA7FA2" w:rsidRPr="00B350A0" w:rsidRDefault="00FA7FA2" w:rsidP="004A51AA">
      <w:pPr>
        <w:pStyle w:val="Body"/>
      </w:pPr>
      <w:r w:rsidRPr="00B350A0">
        <w:t>The panel correction can be applied to radiance or reflectance values. However, correcting radiances for the panel will only make sense if followed by a radiance to reflectance conversion such that:</w:t>
      </w:r>
    </w:p>
    <w:p w14:paraId="3869A16A" w14:textId="77777777" w:rsidR="00FA7FA2" w:rsidRPr="00B350A0" w:rsidRDefault="00FA7FA2" w:rsidP="004A51AA">
      <w:pPr>
        <w:pStyle w:val="Body"/>
      </w:pPr>
      <w:r w:rsidRPr="00B350A0">
        <w:rPr>
          <w:noProof/>
          <w:lang w:eastAsia="en-GB"/>
        </w:rPr>
        <w:drawing>
          <wp:inline distT="0" distB="0" distL="0" distR="0" wp14:anchorId="1B203521" wp14:editId="3DA2F0CE">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68" cstate="print"/>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14:paraId="47622497" w14:textId="77777777" w:rsidR="00FA7FA2" w:rsidRPr="00B350A0" w:rsidRDefault="00FA7FA2" w:rsidP="004A51AA">
      <w:pPr>
        <w:pStyle w:val="Body"/>
      </w:pPr>
      <w:r w:rsidRPr="00B350A0">
        <w:t>The correction procedure can handle multiple reference panels and multiple calibration coefficients and will apply the correct coefficients to the appropriate Spectra.</w:t>
      </w:r>
    </w:p>
    <w:p w14:paraId="1B22A0D4" w14:textId="77777777" w:rsidR="00FA7FA2" w:rsidRPr="00A8518D" w:rsidRDefault="00FA7FA2" w:rsidP="00FA7FA2">
      <w:pPr>
        <w:pStyle w:val="Heading3"/>
      </w:pPr>
      <w:bookmarkStart w:id="648" w:name="_Toc355280401"/>
      <w:bookmarkStart w:id="649" w:name="_Toc398023965"/>
      <w:bookmarkStart w:id="650" w:name="_Toc506895620"/>
      <w:r w:rsidRPr="00A8518D">
        <w:t>Delta</w:t>
      </w:r>
      <w:bookmarkEnd w:id="648"/>
      <w:bookmarkEnd w:id="649"/>
      <w:bookmarkEnd w:id="650"/>
    </w:p>
    <w:p w14:paraId="1A80B50B" w14:textId="77777777" w:rsidR="00FA7FA2" w:rsidRPr="00B350A0" w:rsidRDefault="00FA7FA2" w:rsidP="004A51AA">
      <w:pPr>
        <w:pStyle w:val="Body"/>
      </w:pPr>
      <w:r w:rsidRPr="00B350A0">
        <w:t>This module calculates a delta value, i.e. the difference between two inputs A and B:</w:t>
      </w:r>
    </w:p>
    <w:p w14:paraId="56AE1A2C" w14:textId="77777777" w:rsidR="00FA7FA2" w:rsidRPr="00B350A0" w:rsidRDefault="00FA7FA2" w:rsidP="004A51AA">
      <w:pPr>
        <w:pStyle w:val="Formula"/>
      </w:pPr>
      <w:r w:rsidRPr="00B350A0">
        <w:t>Delta = A – B</w:t>
      </w:r>
    </w:p>
    <w:p w14:paraId="702EE625" w14:textId="77777777" w:rsidR="00FA7FA2" w:rsidRPr="00B350A0" w:rsidRDefault="00FA7FA2" w:rsidP="004A51AA">
      <w:pPr>
        <w:pStyle w:val="Body"/>
      </w:pPr>
      <w:r w:rsidRPr="00B350A0">
        <w:t>where:</w:t>
      </w:r>
    </w:p>
    <w:p w14:paraId="52400350" w14:textId="77777777" w:rsidR="00FA7FA2" w:rsidRPr="00B350A0" w:rsidRDefault="00FA7FA2" w:rsidP="004A51AA">
      <w:pPr>
        <w:pStyle w:val="Body"/>
      </w:pPr>
      <w:r w:rsidRPr="00B350A0">
        <w:t>A, B = MxN matrix of M Spectra of dimensionality N</w:t>
      </w:r>
    </w:p>
    <w:p w14:paraId="7CCC0739" w14:textId="77777777" w:rsidR="00FA7FA2" w:rsidRPr="00B350A0" w:rsidRDefault="00FA7FA2" w:rsidP="004A51AA">
      <w:pPr>
        <w:pStyle w:val="Body"/>
      </w:pPr>
      <w:r w:rsidRPr="00B350A0">
        <w:t>Thus, a delta vector is calculated by:</w:t>
      </w:r>
    </w:p>
    <w:p w14:paraId="3A3E1CE1" w14:textId="77777777" w:rsidR="00FA7FA2" w:rsidRPr="00B350A0" w:rsidRDefault="00FA7FA2" w:rsidP="004A51AA">
      <w:pPr>
        <w:pStyle w:val="Formula"/>
      </w:pPr>
      <w:r w:rsidRPr="00B350A0">
        <w:rPr>
          <w:noProof/>
          <w:lang w:eastAsia="en-GB"/>
        </w:rPr>
        <w:drawing>
          <wp:inline distT="0" distB="0" distL="0" distR="0" wp14:anchorId="2EFCE30F" wp14:editId="369F7038">
            <wp:extent cx="778510" cy="224790"/>
            <wp:effectExtent l="0" t="0" r="254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778510" cy="224790"/>
                    </a:xfrm>
                    <a:prstGeom prst="rect">
                      <a:avLst/>
                    </a:prstGeom>
                    <a:noFill/>
                    <a:ln>
                      <a:noFill/>
                    </a:ln>
                  </pic:spPr>
                </pic:pic>
              </a:graphicData>
            </a:graphic>
          </wp:inline>
        </w:drawing>
      </w:r>
    </w:p>
    <w:p w14:paraId="7BE6B149" w14:textId="77777777" w:rsidR="00FA7FA2" w:rsidRPr="00B350A0" w:rsidRDefault="00FA7FA2" w:rsidP="004A51AA">
      <w:pPr>
        <w:pStyle w:val="Body"/>
      </w:pPr>
      <w:r w:rsidRPr="00B350A0">
        <w:t>where m = {1…M}</w:t>
      </w:r>
    </w:p>
    <w:p w14:paraId="5C2C3DA5" w14:textId="77777777" w:rsidR="00FA7FA2" w:rsidRPr="00B350A0" w:rsidRDefault="00FA7FA2" w:rsidP="004A51AA">
      <w:pPr>
        <w:pStyle w:val="Body"/>
      </w:pPr>
      <w:r w:rsidRPr="00B350A0">
        <w:t>This implies that the input spaces must have identical number of vectors and dimensionalities.</w:t>
      </w:r>
    </w:p>
    <w:p w14:paraId="2845D429" w14:textId="77087CA1" w:rsidR="00FA7FA2" w:rsidRPr="00B350A0" w:rsidRDefault="00FA7FA2" w:rsidP="004A51AA">
      <w:pPr>
        <w:pStyle w:val="Body"/>
      </w:pPr>
      <w:r w:rsidRPr="00B350A0">
        <w:t>The delta module takes two input spaces (</w:t>
      </w:r>
      <w:r w:rsidR="00DA4F2C" w:rsidRPr="00B350A0">
        <w:fldChar w:fldCharType="begin"/>
      </w:r>
      <w:r w:rsidR="00DA4F2C" w:rsidRPr="00B350A0">
        <w:instrText xml:space="preserve"> REF _Ref97362822 \h  \* MERGEFORMAT </w:instrText>
      </w:r>
      <w:r w:rsidR="00DA4F2C" w:rsidRPr="00B350A0">
        <w:fldChar w:fldCharType="separate"/>
      </w:r>
      <w:r w:rsidR="000C7C57" w:rsidRPr="00DA48C2">
        <w:t xml:space="preserve">Figure </w:t>
      </w:r>
      <w:r w:rsidR="000C7C57">
        <w:rPr>
          <w:noProof/>
        </w:rPr>
        <w:t>87</w:t>
      </w:r>
      <w:r w:rsidR="00DA4F2C" w:rsidRPr="00B350A0">
        <w:fldChar w:fldCharType="end"/>
      </w:r>
      <w:r w:rsidRPr="00B350A0">
        <w:t>):</w:t>
      </w:r>
    </w:p>
    <w:p w14:paraId="19E8EDFB" w14:textId="77777777" w:rsidR="00FA7FA2" w:rsidRPr="00B350A0" w:rsidRDefault="00FA7FA2" w:rsidP="00FA7FA2">
      <w:pPr>
        <w:pStyle w:val="Figure"/>
        <w:rPr>
          <w:u w:val="single"/>
        </w:rPr>
      </w:pPr>
      <w:r w:rsidRPr="00613634">
        <w:rPr>
          <w:lang w:val="en-GB" w:eastAsia="en-GB"/>
        </w:rPr>
        <w:drawing>
          <wp:inline distT="0" distB="0" distL="0" distR="0" wp14:anchorId="1DA0EFE9" wp14:editId="42206FC6">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70" cstate="print"/>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14:paraId="17FE7BCB" w14:textId="62D79815" w:rsidR="00FA7FA2" w:rsidRPr="00DA48C2" w:rsidRDefault="00FA7FA2" w:rsidP="00941E8C">
      <w:pPr>
        <w:pStyle w:val="Caption"/>
      </w:pPr>
      <w:bookmarkStart w:id="651" w:name="_Ref97362822"/>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87</w:t>
      </w:r>
      <w:r w:rsidR="00397B59" w:rsidRPr="00DA48C2">
        <w:fldChar w:fldCharType="end"/>
      </w:r>
      <w:bookmarkEnd w:id="651"/>
      <w:r w:rsidRPr="00DA48C2">
        <w:t>: Input space selection for the Delta module</w:t>
      </w:r>
    </w:p>
    <w:p w14:paraId="18DFEAC6" w14:textId="6B6FA067" w:rsidR="00FA7FA2" w:rsidRPr="00613634" w:rsidRDefault="00FA7FA2" w:rsidP="00FA7FA2">
      <w:pPr>
        <w:pStyle w:val="Figure"/>
      </w:pPr>
      <w:r w:rsidRPr="00613634">
        <w:t xml:space="preserve">A possible use is the calculation of the difference between recorded reflectance and reference panel corrected reflectance. </w:t>
      </w:r>
      <w:r w:rsidR="00741214" w:rsidRPr="00613634">
        <w:fldChar w:fldCharType="begin"/>
      </w:r>
      <w:r w:rsidRPr="00613634">
        <w:instrText xml:space="preserve"> REF _Ref97362654 \h </w:instrText>
      </w:r>
      <w:r w:rsidR="00B350A0" w:rsidRPr="00613634">
        <w:instrText xml:space="preserve"> \* MERGEFORMAT </w:instrText>
      </w:r>
      <w:r w:rsidR="00741214" w:rsidRPr="00613634">
        <w:fldChar w:fldCharType="separate"/>
      </w:r>
      <w:r w:rsidR="000C7C57" w:rsidRPr="00DA48C2">
        <w:t xml:space="preserve">Figure </w:t>
      </w:r>
      <w:r w:rsidR="000C7C57">
        <w:t>88</w:t>
      </w:r>
      <w:r w:rsidR="00741214" w:rsidRPr="00613634">
        <w:fldChar w:fldCharType="end"/>
      </w:r>
      <w:r w:rsidRPr="00613634">
        <w:t xml:space="preserve"> shows a processing network for this purpose and </w:t>
      </w:r>
      <w:r w:rsidR="00741214" w:rsidRPr="00613634">
        <w:fldChar w:fldCharType="begin"/>
      </w:r>
      <w:r w:rsidRPr="00613634">
        <w:instrText xml:space="preserve"> REF _Ref97362692 \h </w:instrText>
      </w:r>
      <w:r w:rsidR="00B350A0" w:rsidRPr="00613634">
        <w:instrText xml:space="preserve"> \* MERGEFORMAT </w:instrText>
      </w:r>
      <w:r w:rsidR="00741214" w:rsidRPr="00613634">
        <w:fldChar w:fldCharType="separate"/>
      </w:r>
      <w:r w:rsidR="000C7C57" w:rsidRPr="00DA48C2">
        <w:t xml:space="preserve">Figure </w:t>
      </w:r>
      <w:r w:rsidR="000C7C57">
        <w:t>89</w:t>
      </w:r>
      <w:r w:rsidR="00741214" w:rsidRPr="00613634">
        <w:fldChar w:fldCharType="end"/>
      </w:r>
      <w:r w:rsidRPr="00613634">
        <w:t xml:space="preserve"> shows the according Spectral plots generated by the network.</w:t>
      </w:r>
    </w:p>
    <w:p w14:paraId="613E611B" w14:textId="77777777" w:rsidR="00FA7FA2" w:rsidRPr="00B350A0" w:rsidRDefault="00FA7FA2" w:rsidP="00FA7FA2">
      <w:pPr>
        <w:pStyle w:val="Figure"/>
        <w:rPr>
          <w:u w:val="single"/>
        </w:rPr>
      </w:pPr>
      <w:r w:rsidRPr="00613634">
        <w:rPr>
          <w:lang w:val="en-GB" w:eastAsia="en-GB"/>
        </w:rPr>
        <w:drawing>
          <wp:inline distT="0" distB="0" distL="0" distR="0" wp14:anchorId="716CC642" wp14:editId="74FECF2E">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71" cstate="print"/>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14:paraId="312024F9" w14:textId="03F25BBD" w:rsidR="00FA7FA2" w:rsidRPr="00DA48C2" w:rsidRDefault="00FA7FA2" w:rsidP="00941E8C">
      <w:pPr>
        <w:pStyle w:val="Caption"/>
      </w:pPr>
      <w:bookmarkStart w:id="652" w:name="_Ref97362654"/>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88</w:t>
      </w:r>
      <w:r w:rsidR="00397B59" w:rsidRPr="00DA48C2">
        <w:fldChar w:fldCharType="end"/>
      </w:r>
      <w:bookmarkEnd w:id="652"/>
      <w:r w:rsidRPr="00DA48C2">
        <w:t>: Space Processing Network for the panel correction and delta calculation</w:t>
      </w:r>
    </w:p>
    <w:tbl>
      <w:tblPr>
        <w:tblStyle w:val="TableGrid"/>
        <w:tblW w:w="0" w:type="auto"/>
        <w:tblLook w:val="00A0" w:firstRow="1" w:lastRow="0" w:firstColumn="1" w:lastColumn="0" w:noHBand="0" w:noVBand="0"/>
      </w:tblPr>
      <w:tblGrid>
        <w:gridCol w:w="3096"/>
        <w:gridCol w:w="3061"/>
        <w:gridCol w:w="3085"/>
      </w:tblGrid>
      <w:tr w:rsidR="00FA7FA2" w:rsidRPr="00B350A0" w14:paraId="2EBB76A9" w14:textId="77777777" w:rsidTr="00710979">
        <w:tc>
          <w:tcPr>
            <w:tcW w:w="3206" w:type="dxa"/>
          </w:tcPr>
          <w:p w14:paraId="393727F8" w14:textId="77777777" w:rsidR="00FA7FA2" w:rsidRPr="00613634" w:rsidRDefault="00FA7FA2" w:rsidP="00710979">
            <w:r w:rsidRPr="00613634">
              <w:rPr>
                <w:noProof/>
                <w:lang w:eastAsia="en-GB"/>
              </w:rPr>
              <w:drawing>
                <wp:inline distT="0" distB="0" distL="0" distR="0" wp14:anchorId="6E5F05A1" wp14:editId="4E67DD4F">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72" cstate="print"/>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14:paraId="140521D3" w14:textId="77777777" w:rsidR="00FA7FA2" w:rsidRPr="00B350A0" w:rsidRDefault="00FA7FA2" w:rsidP="00710979">
            <w:pPr>
              <w:rPr>
                <w:u w:val="single"/>
              </w:rPr>
            </w:pPr>
            <w:r w:rsidRPr="00B350A0">
              <w:rPr>
                <w:noProof/>
                <w:u w:val="single"/>
                <w:lang w:eastAsia="en-GB"/>
              </w:rPr>
              <w:drawing>
                <wp:inline distT="0" distB="0" distL="0" distR="0" wp14:anchorId="01A2083A" wp14:editId="40225B75">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73" cstate="print"/>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14:paraId="23EF4F21" w14:textId="77777777" w:rsidR="00FA7FA2" w:rsidRPr="00B350A0" w:rsidRDefault="00FA7FA2" w:rsidP="00710979">
            <w:pPr>
              <w:rPr>
                <w:u w:val="single"/>
              </w:rPr>
            </w:pPr>
            <w:r w:rsidRPr="00B350A0">
              <w:rPr>
                <w:noProof/>
                <w:u w:val="single"/>
                <w:lang w:eastAsia="en-GB"/>
              </w:rPr>
              <w:drawing>
                <wp:inline distT="0" distB="0" distL="0" distR="0" wp14:anchorId="011B6ECD" wp14:editId="14765E81">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74" cstate="print"/>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14:paraId="68C40AC8" w14:textId="03B609AD" w:rsidR="00FA7FA2" w:rsidRPr="00DA48C2" w:rsidRDefault="00FA7FA2" w:rsidP="00941E8C">
      <w:pPr>
        <w:pStyle w:val="Caption"/>
      </w:pPr>
      <w:bookmarkStart w:id="653" w:name="_Ref97362692"/>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89</w:t>
      </w:r>
      <w:r w:rsidR="00397B59" w:rsidRPr="00DA48C2">
        <w:fldChar w:fldCharType="end"/>
      </w:r>
      <w:bookmarkEnd w:id="653"/>
      <w:r w:rsidRPr="00DA48C2">
        <w:t>: Spectral plots of: input Spectrum (left), panel corrected Spectrum (middle) and delta Spectrum (left)</w:t>
      </w:r>
    </w:p>
    <w:p w14:paraId="43DE8F3F" w14:textId="77777777" w:rsidR="00FA7FA2" w:rsidRPr="00A8518D" w:rsidRDefault="00FA7FA2" w:rsidP="00FA7FA2">
      <w:pPr>
        <w:pStyle w:val="Heading3"/>
      </w:pPr>
      <w:bookmarkStart w:id="654" w:name="_Toc355280402"/>
      <w:bookmarkStart w:id="655" w:name="_Toc398023966"/>
      <w:bookmarkStart w:id="656" w:name="_Toc506895621"/>
      <w:r w:rsidRPr="00A8518D">
        <w:t>Waveband Filter</w:t>
      </w:r>
      <w:bookmarkEnd w:id="654"/>
      <w:bookmarkEnd w:id="655"/>
      <w:bookmarkEnd w:id="656"/>
    </w:p>
    <w:p w14:paraId="4C2A2FA4" w14:textId="77777777" w:rsidR="00FA7FA2" w:rsidRPr="00B350A0" w:rsidRDefault="00FA7FA2" w:rsidP="004A51AA">
      <w:pPr>
        <w:pStyle w:val="Body"/>
      </w:pPr>
      <w:r w:rsidRPr="00B350A0">
        <w:t>Waveband filtering is used to cut wavelengths regions from Spectra. A typical example is the removal of noisy wavebands caused by water vapour absorption.</w:t>
      </w:r>
    </w:p>
    <w:p w14:paraId="0972728F" w14:textId="66827C94" w:rsidR="00FA7FA2" w:rsidRPr="00B350A0" w:rsidRDefault="00FA7FA2" w:rsidP="004A51AA">
      <w:pPr>
        <w:pStyle w:val="Body"/>
      </w:pPr>
      <w:r w:rsidRPr="00B350A0">
        <w:t>The wavebands are freely configurable. The ‘Configure’ menu brings up the ‘Filter configuration’ dialog (</w:t>
      </w:r>
      <w:r w:rsidR="00DA4F2C" w:rsidRPr="00B350A0">
        <w:fldChar w:fldCharType="begin"/>
      </w:r>
      <w:r w:rsidR="00DA4F2C" w:rsidRPr="00B350A0">
        <w:instrText xml:space="preserve"> REF _Ref97264909 \h  \* MERGEFORMAT </w:instrText>
      </w:r>
      <w:r w:rsidR="00DA4F2C" w:rsidRPr="00B350A0">
        <w:fldChar w:fldCharType="separate"/>
      </w:r>
      <w:r w:rsidR="000C7C57" w:rsidRPr="00DA48C2">
        <w:t xml:space="preserve">Figure </w:t>
      </w:r>
      <w:r w:rsidR="000C7C57">
        <w:rPr>
          <w:noProof/>
        </w:rPr>
        <w:t>90</w:t>
      </w:r>
      <w:r w:rsidR="00DA4F2C" w:rsidRPr="00B350A0">
        <w:fldChar w:fldCharType="end"/>
      </w:r>
      <w:r w:rsidRPr="00B350A0">
        <w:t>).</w:t>
      </w:r>
    </w:p>
    <w:p w14:paraId="06A19279" w14:textId="77777777" w:rsidR="00FA7FA2" w:rsidRPr="00B350A0" w:rsidRDefault="00FA7FA2" w:rsidP="00FA7FA2">
      <w:pPr>
        <w:pStyle w:val="Figure"/>
        <w:rPr>
          <w:u w:val="single"/>
        </w:rPr>
      </w:pPr>
      <w:r w:rsidRPr="00613634">
        <w:rPr>
          <w:lang w:val="en-GB" w:eastAsia="en-GB"/>
        </w:rPr>
        <w:drawing>
          <wp:inline distT="0" distB="0" distL="0" distR="0" wp14:anchorId="1C143EE7" wp14:editId="4FBDE032">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5" cstate="print"/>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14:paraId="7F7CDA1C" w14:textId="799DE52C" w:rsidR="00FA7FA2" w:rsidRPr="00DA48C2" w:rsidRDefault="00FA7FA2" w:rsidP="00941E8C">
      <w:pPr>
        <w:pStyle w:val="Caption"/>
      </w:pPr>
      <w:bookmarkStart w:id="657" w:name="_Ref97264909"/>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90</w:t>
      </w:r>
      <w:r w:rsidR="00397B59" w:rsidRPr="00DA48C2">
        <w:fldChar w:fldCharType="end"/>
      </w:r>
      <w:bookmarkEnd w:id="657"/>
      <w:r w:rsidRPr="00DA48C2">
        <w:t>: Filter configuration window</w:t>
      </w:r>
    </w:p>
    <w:p w14:paraId="73C8602D" w14:textId="34697A57" w:rsidR="00FA7FA2" w:rsidRPr="00613634" w:rsidRDefault="00FA7FA2" w:rsidP="00FA7FA2">
      <w:pPr>
        <w:pStyle w:val="Figure"/>
      </w:pPr>
      <w:r w:rsidRPr="00613634">
        <w:t>To add a new filter region, click ‘New’ and enter the upper and lower wavelengths in nanometres in the Filter Definition dialog (</w:t>
      </w:r>
      <w:r w:rsidR="00741214" w:rsidRPr="00613634">
        <w:fldChar w:fldCharType="begin"/>
      </w:r>
      <w:r w:rsidR="0039416E" w:rsidRPr="00613634">
        <w:instrText xml:space="preserve"> REF _Ref335423307 \h </w:instrText>
      </w:r>
      <w:r w:rsidR="00B350A0" w:rsidRPr="00613634">
        <w:instrText xml:space="preserve"> \* MERGEFORMAT </w:instrText>
      </w:r>
      <w:r w:rsidR="00741214" w:rsidRPr="00613634">
        <w:fldChar w:fldCharType="separate"/>
      </w:r>
      <w:r w:rsidR="000C7C57" w:rsidRPr="00DA48C2">
        <w:t xml:space="preserve">Figure </w:t>
      </w:r>
      <w:r w:rsidR="000C7C57">
        <w:t>91</w:t>
      </w:r>
      <w:r w:rsidR="00741214" w:rsidRPr="00613634">
        <w:fldChar w:fldCharType="end"/>
      </w:r>
      <w:r w:rsidRPr="00613634">
        <w:t>).</w:t>
      </w:r>
    </w:p>
    <w:p w14:paraId="691E8FDD" w14:textId="77777777" w:rsidR="00FA7FA2" w:rsidRPr="00B350A0" w:rsidRDefault="00FA7FA2" w:rsidP="00FA7FA2">
      <w:pPr>
        <w:pStyle w:val="Figure"/>
        <w:rPr>
          <w:u w:val="single"/>
        </w:rPr>
      </w:pPr>
      <w:r w:rsidRPr="00613634">
        <w:rPr>
          <w:lang w:val="en-GB" w:eastAsia="en-GB"/>
        </w:rPr>
        <w:drawing>
          <wp:inline distT="0" distB="0" distL="0" distR="0" wp14:anchorId="424ED02B" wp14:editId="6494D64A">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76" cstate="print"/>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14:paraId="5481F251" w14:textId="396DB315" w:rsidR="00FA7FA2" w:rsidRPr="00DA48C2" w:rsidRDefault="005A52D0" w:rsidP="00941E8C">
      <w:pPr>
        <w:pStyle w:val="Caption"/>
      </w:pPr>
      <w:bookmarkStart w:id="658" w:name="_Ref335423307"/>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91</w:t>
      </w:r>
      <w:r w:rsidR="00397B59" w:rsidRPr="00DA48C2">
        <w:fldChar w:fldCharType="end"/>
      </w:r>
      <w:bookmarkEnd w:id="658"/>
      <w:r w:rsidR="00FA7FA2" w:rsidRPr="00DA48C2">
        <w:t>: Filter definition dialog</w:t>
      </w:r>
    </w:p>
    <w:p w14:paraId="1839EFE2" w14:textId="77777777" w:rsidR="00FA7FA2" w:rsidRPr="00B350A0" w:rsidRDefault="00FA7FA2" w:rsidP="004A51AA">
      <w:pPr>
        <w:pStyle w:val="Body"/>
      </w:pPr>
      <w:r w:rsidRPr="00B350A0">
        <w:t>To remove an existing filter region, select the region in the list and click ‘Remove’.</w:t>
      </w:r>
    </w:p>
    <w:p w14:paraId="01B47E82" w14:textId="77777777" w:rsidR="00FA7FA2" w:rsidRPr="00A8518D" w:rsidRDefault="00FA7FA2" w:rsidP="00FA7FA2">
      <w:pPr>
        <w:pStyle w:val="Heading3"/>
      </w:pPr>
      <w:bookmarkStart w:id="659" w:name="_Toc355280403"/>
      <w:bookmarkStart w:id="660" w:name="_Toc398023967"/>
      <w:bookmarkStart w:id="661" w:name="_Toc506895622"/>
      <w:r w:rsidRPr="00A8518D">
        <w:t>Broadband and Narrowband Filters</w:t>
      </w:r>
      <w:bookmarkEnd w:id="659"/>
      <w:bookmarkEnd w:id="660"/>
      <w:bookmarkEnd w:id="661"/>
    </w:p>
    <w:p w14:paraId="0465E6B2" w14:textId="77777777" w:rsidR="00FA7FA2" w:rsidRPr="00B350A0" w:rsidRDefault="00FA7FA2" w:rsidP="004A51AA">
      <w:pPr>
        <w:pStyle w:val="Body"/>
      </w:pPr>
      <w:r w:rsidRPr="00B350A0">
        <w:t>The filters act on the element type of Sensor elements. They are useful to process data of sensors that contain bands widely differing Spectral resolutions.</w:t>
      </w:r>
    </w:p>
    <w:p w14:paraId="544FE73F" w14:textId="75F4A59B" w:rsidR="00FA7FA2" w:rsidRPr="00B350A0" w:rsidRDefault="00FA7FA2" w:rsidP="004A51AA">
      <w:pPr>
        <w:pStyle w:val="Body"/>
      </w:pPr>
      <w:r w:rsidRPr="00B350A0">
        <w:t xml:space="preserve">An example is the MFR sunphotometer, which features one panchromatic band and 6 narrower bands. The value ranges of the broad and narrow bands are very different and even a simple plot cannot be created satisfactorily (see </w:t>
      </w:r>
      <w:r w:rsidR="00DA4F2C" w:rsidRPr="00B350A0">
        <w:fldChar w:fldCharType="begin"/>
      </w:r>
      <w:r w:rsidR="00DA4F2C" w:rsidRPr="00B350A0">
        <w:instrText xml:space="preserve"> REF _Ref97294709 \h  \* MERGEFORMAT </w:instrText>
      </w:r>
      <w:r w:rsidR="00DA4F2C" w:rsidRPr="00B350A0">
        <w:fldChar w:fldCharType="separate"/>
      </w:r>
      <w:r w:rsidR="000C7C57" w:rsidRPr="00DA48C2">
        <w:t xml:space="preserve">Figure </w:t>
      </w:r>
      <w:r w:rsidR="000C7C57">
        <w:rPr>
          <w:noProof/>
        </w:rPr>
        <w:t>92</w:t>
      </w:r>
      <w:r w:rsidR="00DA4F2C" w:rsidRPr="00B350A0">
        <w:fldChar w:fldCharType="end"/>
      </w:r>
      <w:r w:rsidRPr="00B350A0">
        <w:t>). The broadband channel has been placed at the likely centre wavelength of 673nm. As the bands of the MFR are defined in the order of the broadband followed by the narrowbands in the database, the plot shows two Spectral lines. Mixing broad- and narrowbands should not be done from a physical point of view.</w:t>
      </w:r>
    </w:p>
    <w:p w14:paraId="18674FA5" w14:textId="77777777" w:rsidR="00FA7FA2" w:rsidRPr="00B350A0" w:rsidRDefault="00FA7FA2" w:rsidP="00FA7FA2">
      <w:pPr>
        <w:pStyle w:val="Figure"/>
        <w:rPr>
          <w:u w:val="single"/>
        </w:rPr>
      </w:pPr>
      <w:r w:rsidRPr="00613634">
        <w:rPr>
          <w:lang w:val="en-GB" w:eastAsia="en-GB"/>
        </w:rPr>
        <w:drawing>
          <wp:inline distT="0" distB="0" distL="0" distR="0" wp14:anchorId="3CEDB877" wp14:editId="06CA7012">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77" cstate="print"/>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14:paraId="4E67297C" w14:textId="407C0E43" w:rsidR="00FA7FA2" w:rsidRPr="00DA48C2" w:rsidRDefault="00FA7FA2" w:rsidP="00941E8C">
      <w:pPr>
        <w:pStyle w:val="Caption"/>
      </w:pPr>
      <w:bookmarkStart w:id="662" w:name="_Ref97294709"/>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92</w:t>
      </w:r>
      <w:r w:rsidR="00397B59" w:rsidRPr="00DA48C2">
        <w:fldChar w:fldCharType="end"/>
      </w:r>
      <w:bookmarkEnd w:id="662"/>
      <w:r w:rsidRPr="00DA48C2">
        <w:t xml:space="preserve">: Spectral plot of broad- and narrowband MFR channels </w:t>
      </w:r>
    </w:p>
    <w:p w14:paraId="66AF4AE4" w14:textId="4D873D3D" w:rsidR="00FA7FA2" w:rsidRPr="00B350A0" w:rsidRDefault="00741214" w:rsidP="004A51AA">
      <w:pPr>
        <w:pStyle w:val="Body"/>
      </w:pPr>
      <w:r w:rsidRPr="00B350A0">
        <w:fldChar w:fldCharType="begin"/>
      </w:r>
      <w:r w:rsidR="00FA7FA2" w:rsidRPr="00B350A0">
        <w:instrText xml:space="preserve"> REF _Ref97303290 \h </w:instrText>
      </w:r>
      <w:r w:rsidR="00B350A0">
        <w:instrText xml:space="preserve"> \* MERGEFORMAT </w:instrText>
      </w:r>
      <w:r w:rsidRPr="00B350A0">
        <w:fldChar w:fldCharType="separate"/>
      </w:r>
      <w:r w:rsidR="000C7C57" w:rsidRPr="00DA48C2">
        <w:t xml:space="preserve">Figure </w:t>
      </w:r>
      <w:r w:rsidR="000C7C57">
        <w:rPr>
          <w:noProof/>
        </w:rPr>
        <w:t>93</w:t>
      </w:r>
      <w:r w:rsidRPr="00B350A0">
        <w:fldChar w:fldCharType="end"/>
      </w:r>
      <w:r w:rsidR="00FA7FA2" w:rsidRPr="00B350A0">
        <w:t xml:space="preserve"> shows a space processing network that illustrates the function of broad- and narrowband filters.</w:t>
      </w:r>
    </w:p>
    <w:p w14:paraId="6DD90CA7" w14:textId="77777777" w:rsidR="00FA7FA2" w:rsidRPr="00B350A0" w:rsidRDefault="00FA7FA2" w:rsidP="00FA7FA2">
      <w:pPr>
        <w:pStyle w:val="Figure"/>
        <w:rPr>
          <w:u w:val="single"/>
        </w:rPr>
      </w:pPr>
      <w:r w:rsidRPr="00613634">
        <w:rPr>
          <w:lang w:val="en-GB" w:eastAsia="en-GB"/>
        </w:rPr>
        <w:drawing>
          <wp:inline distT="0" distB="0" distL="0" distR="0" wp14:anchorId="1F3A16EB" wp14:editId="128DE793">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78" cstate="print"/>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14:paraId="3AC75E3A" w14:textId="723BEDD0" w:rsidR="00FA7FA2" w:rsidRPr="00DA48C2" w:rsidRDefault="00FA7FA2" w:rsidP="00941E8C">
      <w:pPr>
        <w:pStyle w:val="Caption"/>
      </w:pPr>
      <w:bookmarkStart w:id="663" w:name="_Ref97303290"/>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93</w:t>
      </w:r>
      <w:r w:rsidR="00397B59" w:rsidRPr="00DA48C2">
        <w:fldChar w:fldCharType="end"/>
      </w:r>
      <w:bookmarkEnd w:id="663"/>
      <w:r w:rsidRPr="00DA48C2">
        <w:t>: A space processing network demonstrating the function of broad- and narrowband filters</w:t>
      </w:r>
    </w:p>
    <w:p w14:paraId="0D769EC8" w14:textId="6CC9FE00" w:rsidR="00FA7FA2" w:rsidRPr="00B350A0" w:rsidRDefault="00FA7FA2" w:rsidP="004A51AA">
      <w:pPr>
        <w:pStyle w:val="Body"/>
      </w:pPr>
      <w:r w:rsidRPr="00B350A0">
        <w:t xml:space="preserve">The plot shown in </w:t>
      </w:r>
      <w:r w:rsidR="00DA4F2C" w:rsidRPr="00B350A0">
        <w:fldChar w:fldCharType="begin"/>
      </w:r>
      <w:r w:rsidR="00DA4F2C" w:rsidRPr="00B350A0">
        <w:instrText xml:space="preserve"> REF _Ref97294709 \h  \* MERGEFORMAT </w:instrText>
      </w:r>
      <w:r w:rsidR="00DA4F2C" w:rsidRPr="00B350A0">
        <w:fldChar w:fldCharType="separate"/>
      </w:r>
      <w:r w:rsidR="000C7C57" w:rsidRPr="00DA48C2">
        <w:t xml:space="preserve">Figure </w:t>
      </w:r>
      <w:r w:rsidR="000C7C57">
        <w:rPr>
          <w:noProof/>
        </w:rPr>
        <w:t>92</w:t>
      </w:r>
      <w:r w:rsidR="00DA4F2C" w:rsidRPr="00B350A0">
        <w:fldChar w:fldCharType="end"/>
      </w:r>
      <w:r w:rsidRPr="00B350A0">
        <w:t xml:space="preserve"> was generated by the ‘Spectral Line Plot’ of space number 0.</w:t>
      </w:r>
    </w:p>
    <w:p w14:paraId="1AB60B9E" w14:textId="25847962" w:rsidR="00FA7FA2" w:rsidRPr="00B350A0" w:rsidRDefault="00DA4F2C" w:rsidP="004A51AA">
      <w:pPr>
        <w:pStyle w:val="Body"/>
      </w:pPr>
      <w:r w:rsidRPr="00B350A0">
        <w:fldChar w:fldCharType="begin"/>
      </w:r>
      <w:r w:rsidRPr="00B350A0">
        <w:instrText xml:space="preserve"> REF _Ref97303558 \h  \* MERGEFORMAT </w:instrText>
      </w:r>
      <w:r w:rsidRPr="00B350A0">
        <w:fldChar w:fldCharType="separate"/>
      </w:r>
      <w:r w:rsidR="000C7C57" w:rsidRPr="00DA48C2">
        <w:t xml:space="preserve">Figure </w:t>
      </w:r>
      <w:r w:rsidR="000C7C57">
        <w:rPr>
          <w:noProof/>
        </w:rPr>
        <w:t>94</w:t>
      </w:r>
      <w:r w:rsidRPr="00B350A0">
        <w:fldChar w:fldCharType="end"/>
      </w:r>
      <w:r w:rsidR="00FA7FA2" w:rsidRPr="00B350A0">
        <w:t xml:space="preserve"> shows the plots of space 2 (Broadband value as a scatter plot) and space 3 (Narrowband channels as a Spectral curve).</w:t>
      </w:r>
    </w:p>
    <w:p w14:paraId="54E85F46" w14:textId="77777777" w:rsidR="00FA7FA2" w:rsidRPr="00B350A0" w:rsidRDefault="00FA7FA2" w:rsidP="00FA7FA2">
      <w:pPr>
        <w:pStyle w:val="Figure"/>
        <w:rPr>
          <w:u w:val="single"/>
        </w:rPr>
      </w:pPr>
      <w:r w:rsidRPr="00613634">
        <w:rPr>
          <w:lang w:val="en-GB" w:eastAsia="en-GB"/>
        </w:rPr>
        <w:drawing>
          <wp:inline distT="0" distB="0" distL="0" distR="0" wp14:anchorId="68F9C0B3" wp14:editId="50628C1C">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79" cstate="print"/>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sidRPr="00613634">
        <w:rPr>
          <w:lang w:val="en-GB" w:eastAsia="en-GB"/>
        </w:rPr>
        <w:drawing>
          <wp:inline distT="0" distB="0" distL="0" distR="0" wp14:anchorId="6FA5FC64" wp14:editId="4DD06996">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0" cstate="print"/>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14:paraId="719BE714" w14:textId="001F3DBA" w:rsidR="00FA7FA2" w:rsidRPr="00DA48C2" w:rsidRDefault="00FA7FA2" w:rsidP="00941E8C">
      <w:pPr>
        <w:pStyle w:val="Caption"/>
      </w:pPr>
      <w:bookmarkStart w:id="664" w:name="_Ref97303558"/>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94</w:t>
      </w:r>
      <w:r w:rsidR="00397B59" w:rsidRPr="00DA48C2">
        <w:fldChar w:fldCharType="end"/>
      </w:r>
      <w:bookmarkEnd w:id="664"/>
      <w:r w:rsidRPr="00DA48C2">
        <w:t>: Plots of the narrowband channels (left) and of the broadband channel (right)</w:t>
      </w:r>
    </w:p>
    <w:p w14:paraId="04FCE4A1" w14:textId="77777777" w:rsidR="00FA7FA2" w:rsidRPr="00B350A0" w:rsidRDefault="00FA7FA2" w:rsidP="00941E8C">
      <w:pPr>
        <w:pStyle w:val="Heading2"/>
      </w:pPr>
      <w:bookmarkStart w:id="665" w:name="_Toc355280404"/>
      <w:bookmarkStart w:id="666" w:name="_Ref358988511"/>
      <w:bookmarkStart w:id="667" w:name="_Ref358988515"/>
      <w:bookmarkStart w:id="668" w:name="_Toc398023968"/>
      <w:bookmarkStart w:id="669" w:name="_Ref413328603"/>
      <w:bookmarkStart w:id="670" w:name="_Ref413328670"/>
      <w:bookmarkStart w:id="671" w:name="_Toc506895623"/>
      <w:r w:rsidRPr="00B350A0">
        <w:t>Visualisation Modules</w:t>
      </w:r>
      <w:bookmarkEnd w:id="665"/>
      <w:bookmarkEnd w:id="666"/>
      <w:bookmarkEnd w:id="667"/>
      <w:bookmarkEnd w:id="668"/>
      <w:bookmarkEnd w:id="669"/>
      <w:bookmarkEnd w:id="670"/>
      <w:bookmarkEnd w:id="671"/>
    </w:p>
    <w:p w14:paraId="74DB996D" w14:textId="77777777" w:rsidR="00FA7FA2" w:rsidRPr="00B350A0" w:rsidRDefault="00FA7FA2" w:rsidP="004A51AA">
      <w:pPr>
        <w:pStyle w:val="Body"/>
      </w:pPr>
      <w:r w:rsidRPr="00B350A0">
        <w:t>Visualisation modules can be attached to any space and do not generate an output space but display a new window containing the respective plot or data explorer. A visualisation module can be configured to produce a number of plots/explorers as listed in the following sections. Data explorers are graphical components that allow interactive data exploration.</w:t>
      </w:r>
    </w:p>
    <w:p w14:paraId="2799D97E" w14:textId="3DA354E6" w:rsidR="00FA7FA2" w:rsidRPr="00B350A0" w:rsidRDefault="00FA7FA2" w:rsidP="004A51AA">
      <w:pPr>
        <w:pStyle w:val="Body"/>
      </w:pPr>
      <w:r w:rsidRPr="00B350A0">
        <w:t>The titles of the plot windows do contain information about the plot type and the space the data was read from (</w:t>
      </w:r>
      <w:r w:rsidR="00DA4F2C" w:rsidRPr="00B350A0">
        <w:fldChar w:fldCharType="begin"/>
      </w:r>
      <w:r w:rsidR="00DA4F2C" w:rsidRPr="00B350A0">
        <w:instrText xml:space="preserve"> REF _Ref97305807 \h  \* MERGEFORMAT </w:instrText>
      </w:r>
      <w:r w:rsidR="00DA4F2C" w:rsidRPr="00B350A0">
        <w:fldChar w:fldCharType="separate"/>
      </w:r>
      <w:r w:rsidR="000C7C57" w:rsidRPr="00DA48C2">
        <w:t xml:space="preserve">Figure </w:t>
      </w:r>
      <w:r w:rsidR="000C7C57">
        <w:rPr>
          <w:noProof/>
        </w:rPr>
        <w:t>95</w:t>
      </w:r>
      <w:r w:rsidR="00DA4F2C" w:rsidRPr="00B350A0">
        <w:fldChar w:fldCharType="end"/>
      </w:r>
      <w:r w:rsidRPr="00B350A0">
        <w:t>).</w:t>
      </w:r>
    </w:p>
    <w:p w14:paraId="54398A05" w14:textId="77777777" w:rsidR="00FA7FA2" w:rsidRPr="00B350A0" w:rsidRDefault="00FA7FA2" w:rsidP="00FA7FA2">
      <w:pPr>
        <w:pStyle w:val="Figure"/>
        <w:rPr>
          <w:u w:val="single"/>
        </w:rPr>
      </w:pPr>
      <w:r w:rsidRPr="00613634">
        <w:rPr>
          <w:lang w:val="en-GB" w:eastAsia="en-GB"/>
        </w:rPr>
        <w:drawing>
          <wp:inline distT="0" distB="0" distL="0" distR="0" wp14:anchorId="4F6F70A4" wp14:editId="0141128F">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81" cstate="print"/>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14:paraId="3E70B417" w14:textId="498FB11B" w:rsidR="00FA7FA2" w:rsidRPr="00DA48C2" w:rsidRDefault="00FA7FA2" w:rsidP="00941E8C">
      <w:pPr>
        <w:pStyle w:val="Caption"/>
      </w:pPr>
      <w:bookmarkStart w:id="672" w:name="_Ref97305807"/>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95</w:t>
      </w:r>
      <w:r w:rsidR="00397B59" w:rsidRPr="00DA48C2">
        <w:fldChar w:fldCharType="end"/>
      </w:r>
      <w:bookmarkEnd w:id="672"/>
      <w:r w:rsidRPr="00DA48C2">
        <w:t>: Information displayed in the window title</w:t>
      </w:r>
    </w:p>
    <w:p w14:paraId="04B99AC5" w14:textId="77777777" w:rsidR="00FA7FA2" w:rsidRPr="00A8518D" w:rsidRDefault="00FA7FA2" w:rsidP="00FA7FA2">
      <w:pPr>
        <w:pStyle w:val="Heading3"/>
      </w:pPr>
      <w:bookmarkStart w:id="673" w:name="_Toc355280405"/>
      <w:bookmarkStart w:id="674" w:name="_Toc398023969"/>
      <w:bookmarkStart w:id="675" w:name="_Toc506895624"/>
      <w:r w:rsidRPr="00A8518D">
        <w:t>Spectral Line Plot</w:t>
      </w:r>
      <w:bookmarkEnd w:id="673"/>
      <w:bookmarkEnd w:id="674"/>
      <w:bookmarkEnd w:id="675"/>
    </w:p>
    <w:p w14:paraId="5F7324D2" w14:textId="77777777" w:rsidR="00FA7FA2" w:rsidRPr="00613634" w:rsidRDefault="00FA7FA2" w:rsidP="00FA7FA2">
      <w:pPr>
        <w:pStyle w:val="Figure"/>
      </w:pPr>
      <w:r w:rsidRPr="00613634">
        <w:t>Use this plot to display one or more Spectra as continuous curves. Spectra are plotted with an automatic colour shift from red to blue for easier interpretation.</w:t>
      </w:r>
    </w:p>
    <w:p w14:paraId="5F588167" w14:textId="77777777" w:rsidR="00FA7FA2" w:rsidRPr="00B350A0" w:rsidRDefault="00FA7FA2" w:rsidP="00FA7FA2">
      <w:pPr>
        <w:pStyle w:val="Figure"/>
        <w:rPr>
          <w:u w:val="single"/>
        </w:rPr>
      </w:pPr>
      <w:r w:rsidRPr="00613634">
        <w:rPr>
          <w:lang w:val="en-GB" w:eastAsia="en-GB"/>
        </w:rPr>
        <w:drawing>
          <wp:inline distT="0" distB="0" distL="0" distR="0" wp14:anchorId="3871964C" wp14:editId="789FAABD">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82" cstate="print"/>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14:paraId="61692295" w14:textId="288A3CEA" w:rsidR="00FA7FA2" w:rsidRPr="00DA48C2" w:rsidRDefault="00FA7FA2"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96</w:t>
      </w:r>
      <w:r w:rsidR="00397B59" w:rsidRPr="00DA48C2">
        <w:fldChar w:fldCharType="end"/>
      </w:r>
      <w:r w:rsidRPr="00DA48C2">
        <w:t>: Spectral line plot of snow avalanche reflectance Spectra</w:t>
      </w:r>
    </w:p>
    <w:p w14:paraId="1960A9FD" w14:textId="77777777" w:rsidR="00FA7FA2" w:rsidRPr="00A8518D" w:rsidRDefault="00FA7FA2" w:rsidP="00FA7FA2">
      <w:pPr>
        <w:pStyle w:val="Heading3"/>
      </w:pPr>
      <w:bookmarkStart w:id="676" w:name="_Toc355280406"/>
      <w:bookmarkStart w:id="677" w:name="_Toc398023970"/>
      <w:bookmarkStart w:id="678" w:name="_Toc506895625"/>
      <w:r w:rsidRPr="00A8518D">
        <w:t>Spectral Scatter Plot</w:t>
      </w:r>
      <w:bookmarkEnd w:id="676"/>
      <w:bookmarkEnd w:id="677"/>
      <w:bookmarkEnd w:id="678"/>
    </w:p>
    <w:p w14:paraId="2C660C0E" w14:textId="495B1467" w:rsidR="00FA7FA2" w:rsidRPr="00B350A0" w:rsidRDefault="00FA7FA2" w:rsidP="004A51AA">
      <w:pPr>
        <w:pStyle w:val="Body"/>
      </w:pPr>
      <w:r w:rsidRPr="00B350A0">
        <w:t xml:space="preserve">Use this plot to display values per Spectral band as singular points. This is useful to plot e.g. data of sensors with just one band, e.g. MFR broadband, as single values cannot be visualized as line plots. Scatter plots are also useful to show the variation of the values per band. </w:t>
      </w:r>
      <w:r w:rsidR="00DA4F2C" w:rsidRPr="00B350A0">
        <w:fldChar w:fldCharType="begin"/>
      </w:r>
      <w:r w:rsidR="00DA4F2C" w:rsidRPr="00B350A0">
        <w:instrText xml:space="preserve"> REF _Ref97305442 \h  \* MERGEFORMAT </w:instrText>
      </w:r>
      <w:r w:rsidR="00DA4F2C" w:rsidRPr="00B350A0">
        <w:fldChar w:fldCharType="separate"/>
      </w:r>
      <w:r w:rsidR="000C7C57" w:rsidRPr="00DA48C2">
        <w:t xml:space="preserve">Figure </w:t>
      </w:r>
      <w:r w:rsidR="000C7C57">
        <w:rPr>
          <w:noProof/>
        </w:rPr>
        <w:t>97</w:t>
      </w:r>
      <w:r w:rsidR="00DA4F2C" w:rsidRPr="00B350A0">
        <w:fldChar w:fldCharType="end"/>
      </w:r>
      <w:r w:rsidR="00AD1B12" w:rsidRPr="00B350A0">
        <w:t>0</w:t>
      </w:r>
      <w:r w:rsidRPr="00B350A0">
        <w:t xml:space="preserve"> shows an example of the variation per channel for several MFR sunphotometer readings.</w:t>
      </w:r>
    </w:p>
    <w:p w14:paraId="61E930F4" w14:textId="77777777" w:rsidR="00FA7FA2" w:rsidRPr="00B350A0" w:rsidRDefault="00FA7FA2" w:rsidP="004A51AA">
      <w:pPr>
        <w:pStyle w:val="Body"/>
      </w:pPr>
      <w:r w:rsidRPr="00B350A0">
        <w:rPr>
          <w:b/>
        </w:rPr>
        <w:t>Note</w:t>
      </w:r>
      <w:r w:rsidRPr="00B350A0">
        <w:t>: the generation of scatter plots of several Spectra with high dimensionality tends to be quite slow.</w:t>
      </w:r>
    </w:p>
    <w:p w14:paraId="4A07DF80" w14:textId="77777777" w:rsidR="00FA7FA2" w:rsidRPr="00B350A0" w:rsidRDefault="00FA7FA2" w:rsidP="00FA7FA2">
      <w:pPr>
        <w:pStyle w:val="Figure"/>
        <w:rPr>
          <w:u w:val="single"/>
        </w:rPr>
      </w:pPr>
      <w:r w:rsidRPr="00613634">
        <w:rPr>
          <w:lang w:val="en-GB" w:eastAsia="en-GB"/>
        </w:rPr>
        <w:drawing>
          <wp:inline distT="0" distB="0" distL="0" distR="0" wp14:anchorId="206604C1" wp14:editId="04D12FC4">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83" cstate="print"/>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14:paraId="2B1609B1" w14:textId="5A4FB8A5" w:rsidR="00FA7FA2" w:rsidRPr="00DA48C2" w:rsidRDefault="00FA7FA2" w:rsidP="00941E8C">
      <w:pPr>
        <w:pStyle w:val="Caption"/>
      </w:pPr>
      <w:bookmarkStart w:id="679" w:name="_Ref97305442"/>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97</w:t>
      </w:r>
      <w:r w:rsidR="00397B59" w:rsidRPr="00DA48C2">
        <w:fldChar w:fldCharType="end"/>
      </w:r>
      <w:bookmarkEnd w:id="679"/>
      <w:r w:rsidRPr="00DA48C2">
        <w:t>: Scatterplot showing the variation per channel for several MFR sunphotometer readings</w:t>
      </w:r>
    </w:p>
    <w:p w14:paraId="077E9D20" w14:textId="77777777" w:rsidR="00FA7FA2" w:rsidRPr="00A8518D" w:rsidRDefault="00FA7FA2" w:rsidP="00FA7FA2">
      <w:pPr>
        <w:pStyle w:val="Heading3"/>
      </w:pPr>
      <w:bookmarkStart w:id="680" w:name="_Toc355280407"/>
      <w:bookmarkStart w:id="681" w:name="_Toc398023971"/>
      <w:bookmarkStart w:id="682" w:name="_Toc506895626"/>
      <w:r w:rsidRPr="00A8518D">
        <w:t>Gonio Sampling Points Plot</w:t>
      </w:r>
      <w:bookmarkEnd w:id="680"/>
      <w:bookmarkEnd w:id="681"/>
      <w:bookmarkEnd w:id="682"/>
    </w:p>
    <w:p w14:paraId="579D6866" w14:textId="77777777" w:rsidR="007D1080" w:rsidRDefault="007D1080" w:rsidP="007D1080"/>
    <w:p w14:paraId="4CBAE965" w14:textId="18879A76" w:rsidR="007D1080" w:rsidRPr="007D1080" w:rsidRDefault="007D1080" w:rsidP="004A51AA">
      <w:pPr>
        <w:pStyle w:val="Note"/>
      </w:pPr>
      <w:r>
        <w:t>Note</w:t>
      </w:r>
      <w:r>
        <w:tab/>
        <w:t>This function is currently unavailable due to licensing issues.</w:t>
      </w:r>
    </w:p>
    <w:p w14:paraId="1F5E9597" w14:textId="77777777" w:rsidR="00FA7FA2" w:rsidRPr="00B350A0" w:rsidRDefault="00FA7FA2" w:rsidP="004A51AA">
      <w:pPr>
        <w:pStyle w:val="Body"/>
      </w:pPr>
      <w:r w:rsidRPr="00B350A0">
        <w:t>Use this plot to visualise the sampling positions of directional measurements acquired by a goniometer system. The plot is not expecting any specific number of points or particular geometry.</w:t>
      </w:r>
    </w:p>
    <w:p w14:paraId="0A9D87D8" w14:textId="00C7CCE3" w:rsidR="00FA7FA2" w:rsidRPr="00B350A0" w:rsidRDefault="00FA7FA2" w:rsidP="004A51AA">
      <w:pPr>
        <w:pStyle w:val="Body"/>
      </w:pPr>
      <w:r w:rsidRPr="00B350A0">
        <w:t>The sampling points are projected from their angular definition (zenith/azimuth) onto a 2d Cartesian coordinate system (</w:t>
      </w:r>
      <w:r w:rsidR="00DA4F2C" w:rsidRPr="00B350A0">
        <w:fldChar w:fldCharType="begin"/>
      </w:r>
      <w:r w:rsidR="00DA4F2C" w:rsidRPr="00B350A0">
        <w:instrText xml:space="preserve"> REF _Ref97344728 \h  \* MERGEFORMAT </w:instrText>
      </w:r>
      <w:r w:rsidR="00DA4F2C" w:rsidRPr="00B350A0">
        <w:fldChar w:fldCharType="separate"/>
      </w:r>
      <w:r w:rsidR="000C7C57" w:rsidRPr="00DA48C2">
        <w:t xml:space="preserve">Figure </w:t>
      </w:r>
      <w:r w:rsidR="000C7C57">
        <w:rPr>
          <w:noProof/>
        </w:rPr>
        <w:t>98</w:t>
      </w:r>
      <w:r w:rsidR="00DA4F2C" w:rsidRPr="00B350A0">
        <w:fldChar w:fldCharType="end"/>
      </w:r>
      <w:r w:rsidRPr="00B350A0">
        <w:t>).</w:t>
      </w:r>
    </w:p>
    <w:p w14:paraId="58710F9B" w14:textId="77777777" w:rsidR="00FA7FA2" w:rsidRPr="00B350A0" w:rsidRDefault="00FA7FA2" w:rsidP="00FA7FA2">
      <w:pPr>
        <w:pStyle w:val="Figure"/>
        <w:rPr>
          <w:u w:val="single"/>
        </w:rPr>
      </w:pPr>
      <w:r w:rsidRPr="00BB754C">
        <w:rPr>
          <w:lang w:val="en-GB" w:eastAsia="en-GB"/>
        </w:rPr>
        <w:drawing>
          <wp:inline distT="0" distB="0" distL="0" distR="0" wp14:anchorId="682228E6" wp14:editId="0187F053">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4" cstate="print"/>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14:paraId="0470989C" w14:textId="3F6B7167" w:rsidR="00FA7FA2" w:rsidRPr="00DA48C2" w:rsidRDefault="00FA7FA2" w:rsidP="00941E8C">
      <w:pPr>
        <w:pStyle w:val="Caption"/>
      </w:pPr>
      <w:bookmarkStart w:id="683" w:name="_Ref97344728"/>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98</w:t>
      </w:r>
      <w:r w:rsidR="00397B59" w:rsidRPr="00DA48C2">
        <w:fldChar w:fldCharType="end"/>
      </w:r>
      <w:bookmarkEnd w:id="683"/>
      <w:r w:rsidRPr="00DA48C2">
        <w:t>: Goniometer sampling point positions</w:t>
      </w:r>
    </w:p>
    <w:p w14:paraId="6E9B5057" w14:textId="77777777" w:rsidR="00FA7FA2" w:rsidRPr="00A8518D" w:rsidRDefault="00FA7FA2" w:rsidP="00FA7FA2">
      <w:pPr>
        <w:pStyle w:val="Heading3"/>
      </w:pPr>
      <w:bookmarkStart w:id="684" w:name="_Toc355280408"/>
      <w:bookmarkStart w:id="685" w:name="_Toc398023972"/>
      <w:bookmarkStart w:id="686" w:name="_Toc506895627"/>
      <w:r w:rsidRPr="00A8518D">
        <w:t>Gonio Hemisphere Explorer</w:t>
      </w:r>
      <w:bookmarkEnd w:id="684"/>
      <w:bookmarkEnd w:id="685"/>
      <w:bookmarkEnd w:id="686"/>
    </w:p>
    <w:p w14:paraId="73867CBA" w14:textId="77777777" w:rsidR="007D1080" w:rsidRPr="007D1080" w:rsidRDefault="007D1080" w:rsidP="004A51AA">
      <w:pPr>
        <w:pStyle w:val="Note"/>
      </w:pPr>
      <w:r>
        <w:t>Note</w:t>
      </w:r>
      <w:r>
        <w:tab/>
        <w:t>This function is currently unavailable due to licensing issues.</w:t>
      </w:r>
    </w:p>
    <w:p w14:paraId="40435E53" w14:textId="77777777" w:rsidR="007D1080" w:rsidRPr="007D1080" w:rsidRDefault="007D1080" w:rsidP="007D1080"/>
    <w:p w14:paraId="5766183C" w14:textId="41968939" w:rsidR="00FA7FA2" w:rsidRPr="00B350A0" w:rsidRDefault="00FA7FA2" w:rsidP="004A51AA">
      <w:pPr>
        <w:pStyle w:val="Body"/>
      </w:pPr>
      <w:r w:rsidRPr="00B350A0">
        <w:t xml:space="preserve">The Hemisphere Explorer allows the interactive exploration of a spectrodirectional dataset, typically acquired by a goniometer system. </w:t>
      </w:r>
      <w:r w:rsidR="00DA4F2C" w:rsidRPr="00B350A0">
        <w:fldChar w:fldCharType="begin"/>
      </w:r>
      <w:r w:rsidR="00DA4F2C" w:rsidRPr="00B350A0">
        <w:instrText xml:space="preserve"> REF _Ref97345025 \h  \* MERGEFORMAT </w:instrText>
      </w:r>
      <w:r w:rsidR="00DA4F2C" w:rsidRPr="00B350A0">
        <w:fldChar w:fldCharType="separate"/>
      </w:r>
      <w:r w:rsidR="000C7C57" w:rsidRPr="00DA48C2">
        <w:t xml:space="preserve">Figure </w:t>
      </w:r>
      <w:r w:rsidR="000C7C57">
        <w:rPr>
          <w:noProof/>
        </w:rPr>
        <w:t>99</w:t>
      </w:r>
      <w:r w:rsidR="00DA4F2C" w:rsidRPr="00B350A0">
        <w:fldChar w:fldCharType="end"/>
      </w:r>
      <w:r w:rsidRPr="00B350A0">
        <w:t xml:space="preserve"> shows an explorer window displaying a LAGOS (Laboratory goniometer system) dataset </w:t>
      </w:r>
      <w:r w:rsidRPr="00B350A0">
        <w:rPr>
          <w:noProof/>
        </w:rPr>
        <w:t>(Schopfer 2008)</w:t>
      </w:r>
      <w:r w:rsidRPr="00B350A0">
        <w:t>.</w:t>
      </w:r>
    </w:p>
    <w:p w14:paraId="02BC8EBE" w14:textId="77777777" w:rsidR="00FA7FA2" w:rsidRPr="00B350A0" w:rsidRDefault="00FA7FA2" w:rsidP="00FA7FA2">
      <w:pPr>
        <w:pStyle w:val="Figure"/>
        <w:rPr>
          <w:u w:val="single"/>
        </w:rPr>
      </w:pPr>
      <w:r w:rsidRPr="00613634">
        <w:rPr>
          <w:lang w:val="en-GB" w:eastAsia="en-GB"/>
        </w:rPr>
        <w:drawing>
          <wp:inline distT="0" distB="0" distL="0" distR="0" wp14:anchorId="571B61CA" wp14:editId="508360B8">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85" cstate="print"/>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14:paraId="16BCB371" w14:textId="17EA3FA2" w:rsidR="00FA7FA2" w:rsidRPr="00DA48C2" w:rsidRDefault="00FA7FA2" w:rsidP="00941E8C">
      <w:pPr>
        <w:pStyle w:val="Caption"/>
      </w:pPr>
      <w:bookmarkStart w:id="687" w:name="_Ref97345025"/>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99</w:t>
      </w:r>
      <w:r w:rsidR="00397B59" w:rsidRPr="00DA48C2">
        <w:fldChar w:fldCharType="end"/>
      </w:r>
      <w:bookmarkEnd w:id="687"/>
      <w:r w:rsidRPr="00DA48C2">
        <w:t>: Gonio Hemisphere Explorer window</w:t>
      </w:r>
    </w:p>
    <w:p w14:paraId="603CB42B" w14:textId="77777777" w:rsidR="00FA7FA2" w:rsidRPr="00B350A0" w:rsidRDefault="00FA7FA2" w:rsidP="004A51AA">
      <w:pPr>
        <w:pStyle w:val="Body"/>
      </w:pPr>
      <w:r w:rsidRPr="00B350A0">
        <w:t>The explorer window comprises a number of components interacting with each other as described hereafter.</w:t>
      </w:r>
    </w:p>
    <w:p w14:paraId="13D8B65B" w14:textId="312279A2" w:rsidR="00FA7FA2" w:rsidRPr="00B350A0" w:rsidRDefault="00FA7FA2" w:rsidP="004A51AA">
      <w:pPr>
        <w:pStyle w:val="Body"/>
      </w:pPr>
      <w:r w:rsidRPr="00B350A0">
        <w:t>The hemispherical plot (</w:t>
      </w:r>
      <w:r w:rsidR="00DA4F2C" w:rsidRPr="00B350A0">
        <w:fldChar w:fldCharType="begin"/>
      </w:r>
      <w:r w:rsidR="00DA4F2C" w:rsidRPr="00B350A0">
        <w:instrText xml:space="preserve"> REF _Ref97345670 \h  \* MERGEFORMAT </w:instrText>
      </w:r>
      <w:r w:rsidR="00DA4F2C" w:rsidRPr="00B350A0">
        <w:fldChar w:fldCharType="separate"/>
      </w:r>
      <w:r w:rsidR="000C7C57" w:rsidRPr="00DA48C2">
        <w:t xml:space="preserve">Figure </w:t>
      </w:r>
      <w:r w:rsidR="000C7C57">
        <w:rPr>
          <w:noProof/>
        </w:rPr>
        <w:t>100</w:t>
      </w:r>
      <w:r w:rsidR="00DA4F2C" w:rsidRPr="00B350A0">
        <w:fldChar w:fldCharType="end"/>
      </w:r>
      <w:r w:rsidRPr="00B350A0">
        <w:t>) displays an interpolated surface of a specific wavelength. Clicking the icon in the top-left of the plot brings up a control panel for plot adjustments (rotations).</w:t>
      </w:r>
    </w:p>
    <w:p w14:paraId="7BD887A3" w14:textId="77777777" w:rsidR="00FA7FA2" w:rsidRPr="00B350A0" w:rsidRDefault="00FA7FA2" w:rsidP="00FA7FA2">
      <w:pPr>
        <w:pStyle w:val="Figure"/>
        <w:rPr>
          <w:u w:val="single"/>
        </w:rPr>
      </w:pPr>
      <w:r w:rsidRPr="00613634">
        <w:rPr>
          <w:lang w:val="en-GB" w:eastAsia="en-GB"/>
        </w:rPr>
        <w:drawing>
          <wp:inline distT="0" distB="0" distL="0" distR="0" wp14:anchorId="5B224C15" wp14:editId="4DCDA848">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86" cstate="print"/>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rsidRPr="00613634">
        <w:t xml:space="preserve">       </w:t>
      </w:r>
      <w:r w:rsidRPr="00613634">
        <w:rPr>
          <w:lang w:val="en-GB" w:eastAsia="en-GB"/>
        </w:rPr>
        <w:drawing>
          <wp:inline distT="0" distB="0" distL="0" distR="0" wp14:anchorId="65BDA626" wp14:editId="379BF166">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87" cstate="print"/>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14:paraId="3CD87C77" w14:textId="1097DAB5" w:rsidR="00FA7FA2" w:rsidRPr="00DA48C2" w:rsidRDefault="00FA7FA2" w:rsidP="00941E8C">
      <w:pPr>
        <w:pStyle w:val="Caption"/>
      </w:pPr>
      <w:bookmarkStart w:id="688" w:name="_Ref97345670"/>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00</w:t>
      </w:r>
      <w:r w:rsidR="00397B59" w:rsidRPr="00DA48C2">
        <w:fldChar w:fldCharType="end"/>
      </w:r>
      <w:bookmarkEnd w:id="688"/>
      <w:r w:rsidRPr="00DA48C2">
        <w:t>: Interpolated 3D plot for a chosen wavelength (left) and rotation toolbox to manipulate the 3D plot</w:t>
      </w:r>
    </w:p>
    <w:p w14:paraId="582BABA2" w14:textId="58451AA3" w:rsidR="00FA7FA2" w:rsidRPr="00B350A0" w:rsidRDefault="00FA7FA2" w:rsidP="004A51AA">
      <w:pPr>
        <w:pStyle w:val="Body"/>
      </w:pPr>
      <w:r w:rsidRPr="00B350A0">
        <w:t>Use the band selection slider to select a Spectral band for display (</w:t>
      </w:r>
      <w:r w:rsidR="00741214" w:rsidRPr="00B350A0">
        <w:fldChar w:fldCharType="begin"/>
      </w:r>
      <w:r w:rsidRPr="00B350A0">
        <w:instrText xml:space="preserve"> REF _Ref97346093 \h </w:instrText>
      </w:r>
      <w:r w:rsidR="00B350A0">
        <w:instrText xml:space="preserve"> \* MERGEFORMAT </w:instrText>
      </w:r>
      <w:r w:rsidR="00741214" w:rsidRPr="00B350A0">
        <w:fldChar w:fldCharType="separate"/>
      </w:r>
      <w:r w:rsidR="000C7C57" w:rsidRPr="00DA48C2">
        <w:t xml:space="preserve">Figure </w:t>
      </w:r>
      <w:r w:rsidR="000C7C57">
        <w:rPr>
          <w:noProof/>
        </w:rPr>
        <w:t>101</w:t>
      </w:r>
      <w:r w:rsidR="00741214" w:rsidRPr="00B350A0">
        <w:fldChar w:fldCharType="end"/>
      </w:r>
      <w:r w:rsidRPr="00B350A0">
        <w:t xml:space="preserve">). The wavelength text field below is reflecting the wavelength of the chosen band. Selecting a band triggers a re-plotting of both hemispherical plot and Spectral plot. </w:t>
      </w:r>
    </w:p>
    <w:p w14:paraId="1E644DDB" w14:textId="77777777" w:rsidR="00FA7FA2" w:rsidRPr="00B350A0" w:rsidRDefault="00FA7FA2" w:rsidP="00FA7FA2">
      <w:pPr>
        <w:pStyle w:val="Figure"/>
        <w:rPr>
          <w:u w:val="single"/>
        </w:rPr>
      </w:pPr>
      <w:r w:rsidRPr="00613634">
        <w:rPr>
          <w:lang w:val="en-GB" w:eastAsia="en-GB"/>
        </w:rPr>
        <w:drawing>
          <wp:inline distT="0" distB="0" distL="0" distR="0" wp14:anchorId="7488979D" wp14:editId="372D5FC4">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88" cstate="print"/>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14:paraId="090B8289" w14:textId="2CAE15B7" w:rsidR="00FA7FA2" w:rsidRPr="00DA48C2" w:rsidRDefault="00FA7FA2" w:rsidP="00941E8C">
      <w:pPr>
        <w:pStyle w:val="Caption"/>
      </w:pPr>
      <w:bookmarkStart w:id="689" w:name="_Ref97346093"/>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01</w:t>
      </w:r>
      <w:r w:rsidR="00397B59" w:rsidRPr="00DA48C2">
        <w:fldChar w:fldCharType="end"/>
      </w:r>
      <w:bookmarkEnd w:id="689"/>
      <w:r w:rsidRPr="00DA48C2">
        <w:t>: Band selection slider and wavelength text field</w:t>
      </w:r>
    </w:p>
    <w:p w14:paraId="199B692F" w14:textId="7C3288E8" w:rsidR="00FA7FA2" w:rsidRPr="00B350A0" w:rsidRDefault="00FA7FA2" w:rsidP="004A51AA">
      <w:pPr>
        <w:pStyle w:val="Body"/>
      </w:pPr>
      <w:r w:rsidRPr="00B350A0">
        <w:t>The sampling points plot shows the sampling point positions projected onto a 2d Cartesian coordinate system (</w:t>
      </w:r>
      <w:r w:rsidR="00DA4F2C" w:rsidRPr="00B350A0">
        <w:fldChar w:fldCharType="begin"/>
      </w:r>
      <w:r w:rsidR="00DA4F2C" w:rsidRPr="00B350A0">
        <w:instrText xml:space="preserve"> REF _Ref97346691 \h  \* MERGEFORMAT </w:instrText>
      </w:r>
      <w:r w:rsidR="00DA4F2C" w:rsidRPr="00B350A0">
        <w:fldChar w:fldCharType="separate"/>
      </w:r>
      <w:r w:rsidR="000C7C57" w:rsidRPr="00DA48C2">
        <w:t xml:space="preserve">Figure </w:t>
      </w:r>
      <w:r w:rsidR="000C7C57">
        <w:rPr>
          <w:noProof/>
        </w:rPr>
        <w:t>102</w:t>
      </w:r>
      <w:r w:rsidR="00DA4F2C" w:rsidRPr="00B350A0">
        <w:fldChar w:fldCharType="end"/>
      </w:r>
      <w:r w:rsidRPr="00B350A0">
        <w:t>). One of these points is always selected (indicated by the little square around it). Information about the selected point is shown in the text fields on the right of the plot: filename of the respective Spectrum, azimuth and zenith angles of the observation geometry. Changing the selected sampling point (by clicking the mouse on another point) changes the Spectrum displayed in the Spectrum plot automatically.</w:t>
      </w:r>
    </w:p>
    <w:p w14:paraId="7A1EF860" w14:textId="77777777" w:rsidR="00FA7FA2" w:rsidRPr="00B350A0" w:rsidRDefault="00FA7FA2" w:rsidP="004A51AA">
      <w:pPr>
        <w:pStyle w:val="Body"/>
      </w:pPr>
      <w:r w:rsidRPr="00B350A0">
        <w:t xml:space="preserve">The azimuth angle is measured relative to the solar principal plane, i.e. 0° = principal plane opposite of the illumination source. </w:t>
      </w:r>
    </w:p>
    <w:p w14:paraId="112B85F2" w14:textId="77777777" w:rsidR="00FA7FA2" w:rsidRPr="00B350A0" w:rsidRDefault="00FA7FA2" w:rsidP="00FA7FA2">
      <w:pPr>
        <w:pStyle w:val="Figure"/>
        <w:rPr>
          <w:u w:val="single"/>
        </w:rPr>
      </w:pPr>
      <w:r w:rsidRPr="00613634">
        <w:rPr>
          <w:lang w:val="en-GB" w:eastAsia="en-GB"/>
        </w:rPr>
        <w:drawing>
          <wp:inline distT="0" distB="0" distL="0" distR="0" wp14:anchorId="62BFB43F" wp14:editId="6F72D11E">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89" cstate="print"/>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14:paraId="4DBE4D2F" w14:textId="2D83DDA8" w:rsidR="00FA7FA2" w:rsidRPr="00DA48C2" w:rsidRDefault="00FA7FA2" w:rsidP="00941E8C">
      <w:pPr>
        <w:pStyle w:val="Caption"/>
      </w:pPr>
      <w:bookmarkStart w:id="690" w:name="_Ref97346691"/>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02</w:t>
      </w:r>
      <w:r w:rsidR="00397B59" w:rsidRPr="00DA48C2">
        <w:fldChar w:fldCharType="end"/>
      </w:r>
      <w:bookmarkEnd w:id="690"/>
      <w:r w:rsidRPr="00DA48C2">
        <w:t>: Sampling point position plot and information about the selected sampling point</w:t>
      </w:r>
    </w:p>
    <w:p w14:paraId="18A3EDBA" w14:textId="6E1BB202" w:rsidR="00FA7FA2" w:rsidRPr="00B350A0" w:rsidRDefault="00FA7FA2" w:rsidP="004A51AA">
      <w:pPr>
        <w:pStyle w:val="Body"/>
      </w:pPr>
      <w:r w:rsidRPr="00B350A0">
        <w:t>The Spectral plot component displays the Spectrum of the selected sampling point (</w:t>
      </w:r>
      <w:r w:rsidR="00741214" w:rsidRPr="00B350A0">
        <w:fldChar w:fldCharType="begin"/>
      </w:r>
      <w:r w:rsidRPr="00B350A0">
        <w:instrText xml:space="preserve"> REF _Ref97346783 \h </w:instrText>
      </w:r>
      <w:r w:rsidR="00B350A0">
        <w:instrText xml:space="preserve"> \* MERGEFORMAT </w:instrText>
      </w:r>
      <w:r w:rsidR="00741214" w:rsidRPr="00B350A0">
        <w:fldChar w:fldCharType="separate"/>
      </w:r>
      <w:r w:rsidR="000C7C57" w:rsidRPr="00DA48C2">
        <w:t xml:space="preserve">Figure </w:t>
      </w:r>
      <w:r w:rsidR="000C7C57">
        <w:rPr>
          <w:noProof/>
        </w:rPr>
        <w:t>103</w:t>
      </w:r>
      <w:r w:rsidR="00741214" w:rsidRPr="00B350A0">
        <w:fldChar w:fldCharType="end"/>
      </w:r>
      <w:r w:rsidRPr="00B350A0">
        <w:t>). A red, vertical line indicates the current wavelength as selected by the band selection slider. The text fields on the right of the plot display Spectral statistics of the current Spectrum.</w:t>
      </w:r>
    </w:p>
    <w:p w14:paraId="63E3B064" w14:textId="77777777" w:rsidR="00FA7FA2" w:rsidRPr="00B350A0" w:rsidRDefault="00FA7FA2" w:rsidP="00FA7FA2">
      <w:pPr>
        <w:pStyle w:val="Figure"/>
        <w:rPr>
          <w:u w:val="single"/>
        </w:rPr>
      </w:pPr>
      <w:r w:rsidRPr="00613634">
        <w:rPr>
          <w:lang w:val="en-GB" w:eastAsia="en-GB"/>
        </w:rPr>
        <w:drawing>
          <wp:inline distT="0" distB="0" distL="0" distR="0" wp14:anchorId="22CD4BE2" wp14:editId="38E4EACE">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90" cstate="print"/>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14:paraId="30F2D288" w14:textId="36DB3725" w:rsidR="00FA7FA2" w:rsidRPr="00DA48C2" w:rsidRDefault="00FA7FA2" w:rsidP="00941E8C">
      <w:pPr>
        <w:pStyle w:val="Caption"/>
      </w:pPr>
      <w:bookmarkStart w:id="691" w:name="_Ref97346783"/>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03</w:t>
      </w:r>
      <w:r w:rsidR="00397B59" w:rsidRPr="00DA48C2">
        <w:fldChar w:fldCharType="end"/>
      </w:r>
      <w:bookmarkEnd w:id="691"/>
      <w:r w:rsidRPr="00DA48C2">
        <w:t>: Spectral plot component with wavelength indicator and Spectrum statistic information</w:t>
      </w:r>
    </w:p>
    <w:p w14:paraId="6E837BF4" w14:textId="77777777" w:rsidR="00FA7FA2" w:rsidRPr="00A8518D" w:rsidRDefault="00FA7FA2" w:rsidP="00FA7FA2">
      <w:pPr>
        <w:pStyle w:val="Heading3"/>
      </w:pPr>
      <w:bookmarkStart w:id="692" w:name="_Toc355280409"/>
      <w:bookmarkStart w:id="693" w:name="_Toc398023973"/>
      <w:bookmarkStart w:id="694" w:name="_Toc506895628"/>
      <w:r w:rsidRPr="00A8518D">
        <w:t>Time Line Plot</w:t>
      </w:r>
      <w:bookmarkEnd w:id="692"/>
      <w:bookmarkEnd w:id="693"/>
      <w:bookmarkEnd w:id="694"/>
    </w:p>
    <w:p w14:paraId="45372398" w14:textId="3788EBEA" w:rsidR="00FA7FA2" w:rsidRPr="00B350A0" w:rsidRDefault="00FA7FA2" w:rsidP="004A51AA">
      <w:pPr>
        <w:pStyle w:val="Body"/>
      </w:pPr>
      <w:r w:rsidRPr="00B350A0">
        <w:t xml:space="preserve">Use a time line plot to plot a Spectral band versus time. </w:t>
      </w:r>
      <w:r w:rsidR="00741214" w:rsidRPr="00B350A0">
        <w:fldChar w:fldCharType="begin"/>
      </w:r>
      <w:r w:rsidRPr="00B350A0">
        <w:instrText xml:space="preserve"> REF _Ref97347357 \h </w:instrText>
      </w:r>
      <w:r w:rsidR="00B350A0">
        <w:instrText xml:space="preserve"> \* MERGEFORMAT </w:instrText>
      </w:r>
      <w:r w:rsidR="00741214" w:rsidRPr="00B350A0">
        <w:fldChar w:fldCharType="separate"/>
      </w:r>
      <w:r w:rsidR="000C7C57" w:rsidRPr="00DA48C2">
        <w:t xml:space="preserve">Figure </w:t>
      </w:r>
      <w:r w:rsidR="000C7C57">
        <w:rPr>
          <w:noProof/>
        </w:rPr>
        <w:t>104</w:t>
      </w:r>
      <w:r w:rsidR="00741214" w:rsidRPr="00B350A0">
        <w:fldChar w:fldCharType="end"/>
      </w:r>
      <w:r w:rsidRPr="00B350A0">
        <w:t xml:space="preserve"> shows showing the direct irradiance over time for an MFR sunphotometer band with centre wavelength 496.4nm. The channel to be plotted can be chosen in the list below the plot. Time information is retrieved from the sampling time of the Spectra.</w:t>
      </w:r>
    </w:p>
    <w:p w14:paraId="6F5D640B" w14:textId="77777777" w:rsidR="00FA7FA2" w:rsidRPr="00B350A0" w:rsidRDefault="00FA7FA2" w:rsidP="00FA7FA2">
      <w:pPr>
        <w:pStyle w:val="Figure"/>
        <w:rPr>
          <w:u w:val="single"/>
        </w:rPr>
      </w:pPr>
      <w:r w:rsidRPr="00BB754C">
        <w:rPr>
          <w:lang w:val="en-GB" w:eastAsia="en-GB"/>
        </w:rPr>
        <w:drawing>
          <wp:inline distT="0" distB="0" distL="0" distR="0" wp14:anchorId="4110A22C" wp14:editId="362A5ACF">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91" cstate="print"/>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14:paraId="6CD3F46D" w14:textId="12DF5A5D" w:rsidR="00FA7FA2" w:rsidRPr="00DA48C2" w:rsidRDefault="00FA7FA2" w:rsidP="00941E8C">
      <w:pPr>
        <w:pStyle w:val="Caption"/>
      </w:pPr>
      <w:bookmarkStart w:id="695" w:name="_Ref97347357"/>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04</w:t>
      </w:r>
      <w:r w:rsidR="00397B59" w:rsidRPr="00DA48C2">
        <w:fldChar w:fldCharType="end"/>
      </w:r>
      <w:bookmarkEnd w:id="695"/>
      <w:r w:rsidRPr="00DA48C2">
        <w:t>: Time Line Plot showing the direct irradiance over time for centre wavelength 496.4nm</w:t>
      </w:r>
    </w:p>
    <w:p w14:paraId="1A54F24F" w14:textId="77777777" w:rsidR="00FA7FA2" w:rsidRPr="00A8518D" w:rsidRDefault="00FA7FA2" w:rsidP="00FA7FA2">
      <w:pPr>
        <w:pStyle w:val="Heading3"/>
      </w:pPr>
      <w:bookmarkStart w:id="696" w:name="_Toc355280410"/>
      <w:bookmarkStart w:id="697" w:name="_Toc398023974"/>
      <w:bookmarkStart w:id="698" w:name="_Toc506895629"/>
      <w:r w:rsidRPr="00A8518D">
        <w:t>Time Line Explorer</w:t>
      </w:r>
      <w:bookmarkEnd w:id="696"/>
      <w:bookmarkEnd w:id="697"/>
      <w:bookmarkEnd w:id="698"/>
    </w:p>
    <w:p w14:paraId="47E08C27" w14:textId="7259B4C3" w:rsidR="00FA7FA2" w:rsidRPr="00B350A0" w:rsidRDefault="00FA7FA2" w:rsidP="004A51AA">
      <w:pPr>
        <w:pStyle w:val="Body"/>
      </w:pPr>
      <w:r w:rsidRPr="00B350A0">
        <w:t>The time line explorer consists of a time line plot and a Spectral plot (</w:t>
      </w:r>
      <w:r w:rsidR="00DA4F2C" w:rsidRPr="00B350A0">
        <w:fldChar w:fldCharType="begin"/>
      </w:r>
      <w:r w:rsidR="00DA4F2C" w:rsidRPr="00B350A0">
        <w:instrText xml:space="preserve"> REF _Ref97350704 \h  \* MERGEFORMAT </w:instrText>
      </w:r>
      <w:r w:rsidR="00DA4F2C" w:rsidRPr="00B350A0">
        <w:fldChar w:fldCharType="separate"/>
      </w:r>
      <w:r w:rsidR="000C7C57" w:rsidRPr="00DA48C2">
        <w:t xml:space="preserve">Figure </w:t>
      </w:r>
      <w:r w:rsidR="000C7C57">
        <w:rPr>
          <w:noProof/>
        </w:rPr>
        <w:t>105</w:t>
      </w:r>
      <w:r w:rsidR="00DA4F2C" w:rsidRPr="00B350A0">
        <w:fldChar w:fldCharType="end"/>
      </w:r>
      <w:r w:rsidRPr="00B350A0">
        <w:t>). The red bar in the time plot indicates what Spectrum is plotted in the Spectral plot, i.e. the Spectral plot shows the Spectrum taken at a certain time. The red bar in the Spectral plot shows the currently selected Instrument channel, which is plotted versus time in the time line plot.</w:t>
      </w:r>
    </w:p>
    <w:p w14:paraId="0C6D8AA4" w14:textId="77777777" w:rsidR="00FA7FA2" w:rsidRPr="00B350A0" w:rsidRDefault="00FA7FA2" w:rsidP="00FA7FA2">
      <w:pPr>
        <w:pStyle w:val="Figure"/>
        <w:rPr>
          <w:u w:val="single"/>
        </w:rPr>
      </w:pPr>
      <w:r w:rsidRPr="00BB754C">
        <w:rPr>
          <w:lang w:val="en-GB" w:eastAsia="en-GB"/>
        </w:rPr>
        <w:drawing>
          <wp:inline distT="0" distB="0" distL="0" distR="0" wp14:anchorId="11EA9576" wp14:editId="6F7496AC">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92" cstate="print"/>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14:paraId="616C5A37" w14:textId="1D9A660C" w:rsidR="00FA7FA2" w:rsidRPr="00DA48C2" w:rsidRDefault="00FA7FA2" w:rsidP="00941E8C">
      <w:pPr>
        <w:pStyle w:val="Caption"/>
      </w:pPr>
      <w:bookmarkStart w:id="699" w:name="_Ref97350704"/>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05</w:t>
      </w:r>
      <w:r w:rsidR="00397B59" w:rsidRPr="00DA48C2">
        <w:fldChar w:fldCharType="end"/>
      </w:r>
      <w:bookmarkEnd w:id="699"/>
      <w:r w:rsidRPr="00DA48C2">
        <w:t>: Time Line Explorer window</w:t>
      </w:r>
    </w:p>
    <w:p w14:paraId="14CDE95E" w14:textId="1DCF55D1" w:rsidR="00FA7FA2" w:rsidRPr="00B350A0" w:rsidRDefault="00FA7FA2" w:rsidP="004A51AA">
      <w:pPr>
        <w:pStyle w:val="Body"/>
      </w:pPr>
      <w:r w:rsidRPr="00B350A0">
        <w:t xml:space="preserve">The example given in </w:t>
      </w:r>
      <w:r w:rsidR="00741214" w:rsidRPr="00B350A0">
        <w:fldChar w:fldCharType="begin"/>
      </w:r>
      <w:r w:rsidRPr="00B350A0">
        <w:instrText xml:space="preserve"> REF _Ref97350704 \h </w:instrText>
      </w:r>
      <w:r w:rsidR="00B350A0">
        <w:instrText xml:space="preserve"> \* MERGEFORMAT </w:instrText>
      </w:r>
      <w:r w:rsidR="00741214" w:rsidRPr="00B350A0">
        <w:fldChar w:fldCharType="separate"/>
      </w:r>
      <w:r w:rsidR="000C7C57" w:rsidRPr="00DA48C2">
        <w:t xml:space="preserve">Figure </w:t>
      </w:r>
      <w:r w:rsidR="000C7C57">
        <w:rPr>
          <w:noProof/>
        </w:rPr>
        <w:t>105</w:t>
      </w:r>
      <w:r w:rsidR="00741214" w:rsidRPr="00B350A0">
        <w:fldChar w:fldCharType="end"/>
      </w:r>
      <w:r w:rsidRPr="00B350A0">
        <w:t xml:space="preserve"> is using MFR sunphotometer data. A removal of the broadband channel is needed for the Spectral plot to work properly. The according processing chain is shown in </w:t>
      </w:r>
      <w:r w:rsidR="00741214" w:rsidRPr="00B350A0">
        <w:fldChar w:fldCharType="begin"/>
      </w:r>
      <w:r w:rsidRPr="00B350A0">
        <w:instrText xml:space="preserve"> REF _Ref97351016 \h </w:instrText>
      </w:r>
      <w:r w:rsidR="00B350A0">
        <w:instrText xml:space="preserve"> \* MERGEFORMAT </w:instrText>
      </w:r>
      <w:r w:rsidR="00741214" w:rsidRPr="00B350A0">
        <w:fldChar w:fldCharType="separate"/>
      </w:r>
      <w:r w:rsidR="000C7C57" w:rsidRPr="00DA48C2">
        <w:t xml:space="preserve">Figure </w:t>
      </w:r>
      <w:r w:rsidR="000C7C57">
        <w:rPr>
          <w:noProof/>
        </w:rPr>
        <w:t>106</w:t>
      </w:r>
      <w:r w:rsidR="00741214" w:rsidRPr="00B350A0">
        <w:fldChar w:fldCharType="end"/>
      </w:r>
      <w:r w:rsidRPr="00B350A0">
        <w:t>.</w:t>
      </w:r>
    </w:p>
    <w:p w14:paraId="3A7E7884" w14:textId="77777777" w:rsidR="00FA7FA2" w:rsidRPr="00B350A0" w:rsidRDefault="00FA7FA2" w:rsidP="00FA7FA2">
      <w:pPr>
        <w:pStyle w:val="Figure"/>
        <w:rPr>
          <w:u w:val="single"/>
        </w:rPr>
      </w:pPr>
      <w:r w:rsidRPr="00613634">
        <w:rPr>
          <w:lang w:val="en-GB" w:eastAsia="en-GB"/>
        </w:rPr>
        <w:drawing>
          <wp:inline distT="0" distB="0" distL="0" distR="0" wp14:anchorId="66C53746" wp14:editId="36E65CC2">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93" cstate="print"/>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14:paraId="20E230BA" w14:textId="4749A00B" w:rsidR="00FA7FA2" w:rsidRPr="00DA48C2" w:rsidRDefault="00FA7FA2" w:rsidP="00941E8C">
      <w:pPr>
        <w:pStyle w:val="Caption"/>
      </w:pPr>
      <w:bookmarkStart w:id="700" w:name="_Ref97351016"/>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06</w:t>
      </w:r>
      <w:r w:rsidR="00397B59" w:rsidRPr="00DA48C2">
        <w:fldChar w:fldCharType="end"/>
      </w:r>
      <w:bookmarkEnd w:id="700"/>
      <w:r w:rsidRPr="00DA48C2">
        <w:t>: Processing chain for the exploration of the narrowband MFR channels in the Time Line Explorer</w:t>
      </w:r>
    </w:p>
    <w:p w14:paraId="20742212" w14:textId="77777777" w:rsidR="00FA7FA2" w:rsidRPr="00B350A0" w:rsidRDefault="00FA7FA2" w:rsidP="00941E8C">
      <w:pPr>
        <w:pStyle w:val="Heading2"/>
      </w:pPr>
      <w:bookmarkStart w:id="701" w:name="_Toc355280411"/>
      <w:bookmarkStart w:id="702" w:name="_Toc398023975"/>
      <w:bookmarkStart w:id="703" w:name="_Toc506895630"/>
      <w:r w:rsidRPr="00B350A0">
        <w:t>File Export Module</w:t>
      </w:r>
      <w:bookmarkEnd w:id="701"/>
      <w:bookmarkEnd w:id="702"/>
      <w:bookmarkEnd w:id="703"/>
    </w:p>
    <w:p w14:paraId="224BBF7E" w14:textId="77777777" w:rsidR="00FA7FA2" w:rsidRPr="00B350A0" w:rsidRDefault="00FA7FA2" w:rsidP="004A51AA">
      <w:pPr>
        <w:pStyle w:val="Body"/>
      </w:pPr>
      <w:r w:rsidRPr="00B350A0">
        <w:t>File export modules can be attached to any space and do not generate an output space but write the data to a file.</w:t>
      </w:r>
    </w:p>
    <w:p w14:paraId="4EFE0C08" w14:textId="339D57E3" w:rsidR="00FA7FA2" w:rsidRPr="00B350A0" w:rsidRDefault="00FA7FA2" w:rsidP="00613634">
      <w:pPr>
        <w:pStyle w:val="Body"/>
      </w:pPr>
      <w:r w:rsidRPr="00B350A0">
        <w:t>A file export module must be configured using its configuration dialog (</w:t>
      </w:r>
      <w:r w:rsidR="00741214" w:rsidRPr="00B350A0">
        <w:fldChar w:fldCharType="begin"/>
      </w:r>
      <w:r w:rsidR="0039416E" w:rsidRPr="00B350A0">
        <w:instrText xml:space="preserve"> REF _Ref335423331 \h </w:instrText>
      </w:r>
      <w:r w:rsidR="00B350A0">
        <w:instrText xml:space="preserve"> \* MERGEFORMAT </w:instrText>
      </w:r>
      <w:r w:rsidR="00741214" w:rsidRPr="00B350A0">
        <w:fldChar w:fldCharType="separate"/>
      </w:r>
      <w:r w:rsidR="000C7C57" w:rsidRPr="00DA48C2">
        <w:t xml:space="preserve">Figure </w:t>
      </w:r>
      <w:r w:rsidR="000C7C57">
        <w:rPr>
          <w:noProof/>
        </w:rPr>
        <w:t>107</w:t>
      </w:r>
      <w:r w:rsidR="00741214" w:rsidRPr="00B350A0">
        <w:fldChar w:fldCharType="end"/>
      </w:r>
      <w:r w:rsidRPr="00B350A0">
        <w:t xml:space="preserve">). The dialog is identical to the one described in </w:t>
      </w:r>
      <w:r w:rsidR="0025366E" w:rsidRPr="00B350A0">
        <w:rPr>
          <w:i/>
        </w:rPr>
        <w:t xml:space="preserve">Section </w:t>
      </w:r>
      <w:r w:rsidR="00613634">
        <w:rPr>
          <w:i/>
        </w:rPr>
        <w:fldChar w:fldCharType="begin"/>
      </w:r>
      <w:r w:rsidR="00613634">
        <w:rPr>
          <w:i/>
        </w:rPr>
        <w:instrText xml:space="preserve"> REF _Ref506891065 \r \h </w:instrText>
      </w:r>
      <w:r w:rsidR="00613634">
        <w:rPr>
          <w:i/>
        </w:rPr>
      </w:r>
      <w:r w:rsidR="00613634">
        <w:rPr>
          <w:i/>
        </w:rPr>
        <w:fldChar w:fldCharType="separate"/>
      </w:r>
      <w:r w:rsidR="000C7C57">
        <w:rPr>
          <w:i/>
        </w:rPr>
        <w:t>10.7</w:t>
      </w:r>
      <w:r w:rsidR="00613634">
        <w:rPr>
          <w:i/>
        </w:rPr>
        <w:fldChar w:fldCharType="end"/>
      </w:r>
      <w:r w:rsidR="00613634">
        <w:rPr>
          <w:i/>
        </w:rPr>
        <w:t>.</w:t>
      </w:r>
      <w:r w:rsidR="00613634" w:rsidRPr="00B350A0">
        <w:t xml:space="preserve"> </w:t>
      </w:r>
    </w:p>
    <w:p w14:paraId="03205EC9" w14:textId="77777777" w:rsidR="00FA7FA2" w:rsidRPr="00B350A0" w:rsidRDefault="00FA7FA2" w:rsidP="00FA7FA2">
      <w:pPr>
        <w:pStyle w:val="Figure"/>
        <w:rPr>
          <w:u w:val="single"/>
        </w:rPr>
      </w:pPr>
      <w:r w:rsidRPr="00BB754C">
        <w:rPr>
          <w:lang w:val="en-GB" w:eastAsia="en-GB"/>
        </w:rPr>
        <w:drawing>
          <wp:inline distT="0" distB="0" distL="0" distR="0" wp14:anchorId="3E8160A2" wp14:editId="0464FEBF">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4" cstate="print"/>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14:paraId="0BE0EA43" w14:textId="6E8D9CFC" w:rsidR="00FA7FA2" w:rsidRPr="00DA48C2" w:rsidRDefault="005A52D0" w:rsidP="00941E8C">
      <w:pPr>
        <w:pStyle w:val="Caption"/>
      </w:pPr>
      <w:bookmarkStart w:id="704" w:name="_Ref335423331"/>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07</w:t>
      </w:r>
      <w:r w:rsidR="00397B59" w:rsidRPr="00DA48C2">
        <w:fldChar w:fldCharType="end"/>
      </w:r>
      <w:bookmarkEnd w:id="704"/>
      <w:r w:rsidR="00FA7FA2" w:rsidRPr="00DA48C2">
        <w:t>: File export configuration</w:t>
      </w:r>
    </w:p>
    <w:p w14:paraId="4E87CA62" w14:textId="3A253514" w:rsidR="00FA7FA2" w:rsidRPr="00613634" w:rsidRDefault="00FA7FA2" w:rsidP="00583B9A">
      <w:r w:rsidRPr="00613634">
        <w:t xml:space="preserve">The Spectral data written to the file reflects the data content of the space. The Metadata is </w:t>
      </w:r>
      <w:r w:rsidR="00613634">
        <w:t xml:space="preserve">read from the database where possible. </w:t>
      </w:r>
    </w:p>
    <w:p w14:paraId="4A6BEB5B" w14:textId="558D2D06" w:rsidR="00081BC8" w:rsidRPr="00BB565B" w:rsidRDefault="00081BC8" w:rsidP="00081BC8">
      <w:pPr>
        <w:pStyle w:val="Heading1"/>
      </w:pPr>
      <w:bookmarkStart w:id="705" w:name="_Toc506895631"/>
      <w:r w:rsidRPr="00BB565B">
        <w:t>Matlab Integration</w:t>
      </w:r>
      <w:bookmarkEnd w:id="591"/>
      <w:bookmarkEnd w:id="592"/>
      <w:bookmarkEnd w:id="705"/>
    </w:p>
    <w:p w14:paraId="2930E3D7" w14:textId="77777777" w:rsidR="00081BC8" w:rsidRPr="00B350A0" w:rsidRDefault="00081BC8" w:rsidP="004A51AA">
      <w:pPr>
        <w:pStyle w:val="Body"/>
      </w:pPr>
      <w:r w:rsidRPr="00B350A0">
        <w:t>The Matlab environment is a well-established tool in engineering, research and science. Matlab includes a Java Virtual Machine and thus allows the use of Java classes within Matlab code.</w:t>
      </w:r>
    </w:p>
    <w:p w14:paraId="53A18A84" w14:textId="77777777" w:rsidR="00081BC8" w:rsidRPr="00B350A0" w:rsidRDefault="00081BC8" w:rsidP="004A51AA">
      <w:pPr>
        <w:pStyle w:val="ProcessHeading"/>
      </w:pPr>
      <w:r w:rsidRPr="00B350A0">
        <w:t>To extract Java code for a Matlab q</w:t>
      </w:r>
      <w:r w:rsidR="00544E3D" w:rsidRPr="00B350A0">
        <w:t>uery from the SPECCHIO client:</w:t>
      </w:r>
    </w:p>
    <w:tbl>
      <w:tblPr>
        <w:tblStyle w:val="Instructions"/>
        <w:tblW w:w="0" w:type="auto"/>
        <w:tblLook w:val="04A0" w:firstRow="1" w:lastRow="0" w:firstColumn="1" w:lastColumn="0" w:noHBand="0" w:noVBand="1"/>
      </w:tblPr>
      <w:tblGrid>
        <w:gridCol w:w="8533"/>
      </w:tblGrid>
      <w:tr w:rsidR="00081BC8" w:rsidRPr="00B350A0" w14:paraId="32E46B87"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774BDADE" w14:textId="77777777" w:rsidR="00081BC8" w:rsidRPr="00B350A0" w:rsidRDefault="00B12C17" w:rsidP="004A51AA">
            <w:pPr>
              <w:pStyle w:val="Bullet"/>
            </w:pPr>
            <w:r w:rsidRPr="00B350A0">
              <w:t>From the Main menu s</w:t>
            </w:r>
            <w:r w:rsidR="00081BC8" w:rsidRPr="00B350A0">
              <w:t xml:space="preserve">elect </w:t>
            </w:r>
            <w:r w:rsidR="00081BC8" w:rsidRPr="00B350A0">
              <w:rPr>
                <w:rStyle w:val="GUIWord"/>
                <w:u w:val="single"/>
              </w:rPr>
              <w:t>Data Processing &amp; Output</w:t>
            </w:r>
            <w:r w:rsidR="00081BC8" w:rsidRPr="00B350A0">
              <w:t xml:space="preserve"> and </w:t>
            </w:r>
            <w:r w:rsidR="00081BC8" w:rsidRPr="00B350A0">
              <w:rPr>
                <w:rStyle w:val="GUIWord"/>
                <w:u w:val="single"/>
              </w:rPr>
              <w:t>Browse data hierarchy</w:t>
            </w:r>
            <w:r w:rsidR="00081BC8" w:rsidRPr="00B350A0">
              <w:t>. The Data Browser window will open.</w:t>
            </w:r>
          </w:p>
          <w:p w14:paraId="34186C96" w14:textId="77777777" w:rsidR="00081BC8" w:rsidRPr="00B350A0" w:rsidRDefault="00081BC8" w:rsidP="004A51AA">
            <w:pPr>
              <w:pStyle w:val="Bullet"/>
            </w:pPr>
            <w:r w:rsidRPr="00B350A0">
              <w:t xml:space="preserve">Using the Hierarchy Browser, select a Hierarchy node or a selection of Spectra. The Spectra IDs will appear in the </w:t>
            </w:r>
            <w:r w:rsidRPr="00B350A0">
              <w:rPr>
                <w:rStyle w:val="GUIWord"/>
                <w:u w:val="single"/>
              </w:rPr>
              <w:t>Matching Spectra</w:t>
            </w:r>
            <w:r w:rsidRPr="00B350A0">
              <w:t xml:space="preserve"> box.</w:t>
            </w:r>
          </w:p>
          <w:p w14:paraId="280A8CBD" w14:textId="77777777" w:rsidR="00081BC8" w:rsidRPr="00B350A0" w:rsidRDefault="00081BC8" w:rsidP="004A51AA">
            <w:pPr>
              <w:pStyle w:val="Bullet"/>
            </w:pPr>
            <w:r w:rsidRPr="00B350A0">
              <w:t xml:space="preserve">Right click in the </w:t>
            </w:r>
            <w:r w:rsidRPr="00B350A0">
              <w:rPr>
                <w:rStyle w:val="GUIWord"/>
                <w:u w:val="single"/>
              </w:rPr>
              <w:t>Matching Spectra</w:t>
            </w:r>
            <w:r w:rsidRPr="00B350A0">
              <w:t xml:space="preserve"> box. A menu will appear.</w:t>
            </w:r>
          </w:p>
          <w:p w14:paraId="37C5E4C2" w14:textId="77777777" w:rsidR="00081BC8" w:rsidRPr="00B350A0" w:rsidRDefault="00081BC8" w:rsidP="004A51AA">
            <w:pPr>
              <w:pStyle w:val="Bullet"/>
            </w:pPr>
            <w:r w:rsidRPr="00B350A0">
              <w:t xml:space="preserve">Select </w:t>
            </w:r>
            <w:r w:rsidRPr="00B350A0">
              <w:rPr>
                <w:rStyle w:val="GUIWord"/>
                <w:u w:val="single"/>
              </w:rPr>
              <w:t>Copy Matlab-ready query to clipboard</w:t>
            </w:r>
            <w:r w:rsidRPr="00B350A0">
              <w:t xml:space="preserve"> from the menu.</w:t>
            </w:r>
          </w:p>
          <w:p w14:paraId="3DE5C5DC" w14:textId="77777777" w:rsidR="00081BC8" w:rsidRPr="00B350A0" w:rsidRDefault="00081BC8" w:rsidP="004A51AA">
            <w:pPr>
              <w:pStyle w:val="Bullet"/>
            </w:pPr>
            <w:r w:rsidRPr="00B350A0">
              <w:t>Switch to the Matlab application (or other application) and paste the query from the clipboard as you require.</w:t>
            </w:r>
          </w:p>
        </w:tc>
      </w:tr>
    </w:tbl>
    <w:p w14:paraId="7FFDF561" w14:textId="6C254F79" w:rsidR="00081BC8" w:rsidRPr="00B350A0" w:rsidRDefault="00081BC8" w:rsidP="004A51AA">
      <w:pPr>
        <w:pStyle w:val="Body"/>
      </w:pPr>
      <w:r w:rsidRPr="00B350A0">
        <w:t xml:space="preserve">It is also possible to use </w:t>
      </w:r>
      <w:r w:rsidRPr="00B350A0">
        <w:rPr>
          <w:rStyle w:val="GUIWord"/>
          <w:u w:val="single"/>
        </w:rPr>
        <w:t>Build query</w:t>
      </w:r>
      <w:r w:rsidRPr="00B350A0">
        <w:t xml:space="preserve"> instead of </w:t>
      </w:r>
      <w:r w:rsidRPr="00B350A0">
        <w:rPr>
          <w:rStyle w:val="GUIWord"/>
          <w:u w:val="single"/>
        </w:rPr>
        <w:t>Browse data hierarchy</w:t>
      </w:r>
      <w:r w:rsidRPr="00B350A0">
        <w:t xml:space="preserve"> in</w:t>
      </w:r>
      <w:r w:rsidR="00147131" w:rsidRPr="00B350A0">
        <w:t xml:space="preserve"> the process above. See</w:t>
      </w:r>
      <w:r w:rsidRPr="00B350A0">
        <w:t xml:space="preserve"> </w:t>
      </w:r>
      <w:r w:rsidR="00147131" w:rsidRPr="00B350A0">
        <w:rPr>
          <w:rStyle w:val="CrossReference"/>
          <w:u w:val="single"/>
        </w:rPr>
        <w:t>Section</w:t>
      </w:r>
      <w:r w:rsidRPr="00B350A0">
        <w:rPr>
          <w:rStyle w:val="CrossReference"/>
          <w:u w:val="single"/>
        </w:rPr>
        <w:t xml:space="preserve"> </w:t>
      </w:r>
      <w:r w:rsidR="0080581E" w:rsidRPr="00B350A0">
        <w:rPr>
          <w:rStyle w:val="CrossReference"/>
          <w:u w:val="single"/>
        </w:rPr>
        <w:t>8</w:t>
      </w:r>
      <w:r w:rsidRPr="00B350A0">
        <w:rPr>
          <w:rStyle w:val="CrossReference"/>
          <w:u w:val="single"/>
        </w:rPr>
        <w:t xml:space="preserve"> </w:t>
      </w:r>
      <w:r w:rsidR="00DA4F2C" w:rsidRPr="00B350A0">
        <w:fldChar w:fldCharType="begin"/>
      </w:r>
      <w:r w:rsidR="00DA4F2C" w:rsidRPr="00B350A0">
        <w:instrText xml:space="preserve"> REF _Ref413331610 \h  \* MERGEFORMAT </w:instrText>
      </w:r>
      <w:r w:rsidR="00DA4F2C" w:rsidRPr="00B350A0">
        <w:fldChar w:fldCharType="separate"/>
      </w:r>
      <w:r w:rsidR="000C7C57" w:rsidRPr="000C7C57">
        <w:rPr>
          <w:i/>
        </w:rPr>
        <w:t>Data Selection &amp; Output</w:t>
      </w:r>
      <w:r w:rsidR="00DA4F2C" w:rsidRPr="00B350A0">
        <w:fldChar w:fldCharType="end"/>
      </w:r>
      <w:r w:rsidR="0080581E" w:rsidRPr="00B350A0">
        <w:t xml:space="preserve"> </w:t>
      </w:r>
      <w:r w:rsidRPr="00B350A0">
        <w:t>for more information about using these tools.</w:t>
      </w:r>
    </w:p>
    <w:p w14:paraId="4CBB7430" w14:textId="77777777" w:rsidR="00081BC8" w:rsidRPr="00B350A0" w:rsidRDefault="00081BC8" w:rsidP="004A51AA">
      <w:pPr>
        <w:pStyle w:val="Body"/>
      </w:pPr>
      <w:r w:rsidRPr="00B350A0">
        <w:t xml:space="preserve">For more details on using Matlab with SPECCHIO data, please refer to the SPECCHIO MATLAB Guide </w:t>
      </w:r>
      <w:r w:rsidRPr="00B350A0">
        <w:rPr>
          <w:rStyle w:val="Strong"/>
          <w:u w:val="single"/>
        </w:rPr>
        <w:t>SPECCHIO_MatlabGuide.pdf</w:t>
      </w:r>
      <w:r w:rsidRPr="00B350A0">
        <w:t>.</w:t>
      </w:r>
    </w:p>
    <w:p w14:paraId="4E652948" w14:textId="77777777" w:rsidR="00081BC8" w:rsidRPr="00B350A0" w:rsidRDefault="00081BC8" w:rsidP="00081BC8">
      <w:pPr>
        <w:pStyle w:val="HeadingSubUnnumbered"/>
        <w:rPr>
          <w:u w:val="single"/>
        </w:rPr>
      </w:pPr>
      <w:r w:rsidRPr="00B350A0">
        <w:rPr>
          <w:u w:val="single"/>
        </w:rPr>
        <w:t>Example Matlab-ready query from Data Hierarchy Browser</w:t>
      </w:r>
    </w:p>
    <w:p w14:paraId="19ED92D0" w14:textId="77777777" w:rsidR="00081BC8" w:rsidRPr="00B350A0" w:rsidRDefault="00081BC8" w:rsidP="004A51AA">
      <w:pPr>
        <w:pStyle w:val="Body"/>
      </w:pPr>
      <w:r w:rsidRPr="00B350A0">
        <w:t>The following is an example of what is placed on the clipboard by the above process when the data hierarchy browser is used.</w:t>
      </w:r>
    </w:p>
    <w:p w14:paraId="4A25FF5E" w14:textId="77777777" w:rsidR="00081BC8" w:rsidRPr="00B350A0" w:rsidRDefault="00081BC8" w:rsidP="004A51AA">
      <w:pPr>
        <w:pStyle w:val="Code"/>
        <w:rPr>
          <w:rStyle w:val="Codeintext"/>
          <w:u w:val="single"/>
        </w:rPr>
      </w:pPr>
      <w:r w:rsidRPr="00B350A0">
        <w:rPr>
          <w:rStyle w:val="Codeintext"/>
          <w:u w:val="single"/>
        </w:rPr>
        <w:t>query = Query('spectrum');</w:t>
      </w:r>
    </w:p>
    <w:p w14:paraId="2EC28FC4" w14:textId="77777777" w:rsidR="00081BC8" w:rsidRPr="00B350A0" w:rsidRDefault="00081BC8" w:rsidP="004A51AA">
      <w:pPr>
        <w:pStyle w:val="Code"/>
      </w:pPr>
      <w:r w:rsidRPr="00B350A0">
        <w:t>query.setQueryType(Query.SELECT_QUERY);</w:t>
      </w:r>
    </w:p>
    <w:p w14:paraId="79122B24" w14:textId="77777777" w:rsidR="00081BC8" w:rsidRPr="00B350A0" w:rsidRDefault="00081BC8" w:rsidP="004A51AA">
      <w:pPr>
        <w:pStyle w:val="Code"/>
      </w:pPr>
    </w:p>
    <w:p w14:paraId="490DF538" w14:textId="77777777" w:rsidR="00081BC8" w:rsidRPr="00B350A0" w:rsidRDefault="00081BC8" w:rsidP="004A51AA">
      <w:pPr>
        <w:pStyle w:val="Code"/>
      </w:pPr>
      <w:r w:rsidRPr="00B350A0">
        <w:t>query.addColumn('spectrum_id')</w:t>
      </w:r>
    </w:p>
    <w:p w14:paraId="378549F9" w14:textId="77777777" w:rsidR="00081BC8" w:rsidRPr="00B350A0" w:rsidRDefault="00081BC8" w:rsidP="004A51AA">
      <w:pPr>
        <w:pStyle w:val="Code"/>
      </w:pPr>
    </w:p>
    <w:p w14:paraId="0F73AD20" w14:textId="77777777" w:rsidR="00081BC8" w:rsidRPr="00B350A0" w:rsidRDefault="00081BC8" w:rsidP="004A51AA">
      <w:pPr>
        <w:pStyle w:val="Code"/>
      </w:pPr>
      <w:r w:rsidRPr="00B350A0">
        <w:t>cond = QueryConditionObject('spectrum', 'spectrum_id');</w:t>
      </w:r>
    </w:p>
    <w:p w14:paraId="63C56C08" w14:textId="77777777" w:rsidR="00081BC8" w:rsidRPr="00B350A0" w:rsidRDefault="00081BC8" w:rsidP="004A51AA">
      <w:pPr>
        <w:pStyle w:val="Code"/>
      </w:pPr>
      <w:r w:rsidRPr="00B350A0">
        <w:t>id_array = [65,66,67,68,69,70,71,72,73,74,75,76,77,78,79,80,81,82,83,84];</w:t>
      </w:r>
    </w:p>
    <w:p w14:paraId="27CE4CB8" w14:textId="77777777" w:rsidR="00081BC8" w:rsidRPr="00B350A0" w:rsidRDefault="00081BC8" w:rsidP="004A51AA">
      <w:pPr>
        <w:pStyle w:val="Code"/>
      </w:pPr>
      <w:r w:rsidRPr="00B350A0">
        <w:t>ids_list = java.util.ArrayList();</w:t>
      </w:r>
    </w:p>
    <w:p w14:paraId="3061F235" w14:textId="77777777" w:rsidR="00081BC8" w:rsidRPr="00B350A0" w:rsidRDefault="00081BC8" w:rsidP="004A51AA">
      <w:pPr>
        <w:pStyle w:val="Code"/>
      </w:pPr>
      <w:r w:rsidRPr="00B350A0">
        <w:t>for i=1:size(id_array,2) ids_list.add(id_array(i)); end;</w:t>
      </w:r>
    </w:p>
    <w:p w14:paraId="38959A0B" w14:textId="77777777" w:rsidR="00081BC8" w:rsidRPr="00B350A0" w:rsidRDefault="00081BC8" w:rsidP="004A51AA">
      <w:pPr>
        <w:pStyle w:val="Code"/>
      </w:pPr>
      <w:r w:rsidRPr="00B350A0">
        <w:t>cond.setValue(ids_list);</w:t>
      </w:r>
    </w:p>
    <w:p w14:paraId="5E437A13" w14:textId="77777777" w:rsidR="00081BC8" w:rsidRPr="00B350A0" w:rsidRDefault="00081BC8" w:rsidP="004A51AA">
      <w:pPr>
        <w:pStyle w:val="Code"/>
      </w:pPr>
      <w:r w:rsidRPr="00B350A0">
        <w:t>cond.setOperator('in');</w:t>
      </w:r>
    </w:p>
    <w:p w14:paraId="5DAF2230" w14:textId="77777777" w:rsidR="00081BC8" w:rsidRPr="00B350A0" w:rsidRDefault="00081BC8" w:rsidP="004A51AA">
      <w:pPr>
        <w:pStyle w:val="Code"/>
      </w:pPr>
      <w:r w:rsidRPr="00B350A0">
        <w:t>query.add_condition(cond);</w:t>
      </w:r>
    </w:p>
    <w:p w14:paraId="22BF6BDF" w14:textId="77777777" w:rsidR="00081BC8" w:rsidRPr="00B350A0" w:rsidRDefault="00081BC8" w:rsidP="004A51AA">
      <w:pPr>
        <w:pStyle w:val="Code"/>
      </w:pPr>
    </w:p>
    <w:p w14:paraId="249A1B16" w14:textId="77777777" w:rsidR="00081BC8" w:rsidRPr="00B350A0" w:rsidRDefault="00081BC8" w:rsidP="004A51AA">
      <w:pPr>
        <w:pStyle w:val="Code"/>
      </w:pPr>
      <w:r w:rsidRPr="00B350A0">
        <w:t>ids = specchio_client.getSpectrumIdsMatchingQuery(query);</w:t>
      </w:r>
    </w:p>
    <w:p w14:paraId="470DE300" w14:textId="77777777" w:rsidR="00081BC8" w:rsidRPr="00B350A0" w:rsidRDefault="00081BC8" w:rsidP="00081BC8">
      <w:pPr>
        <w:pStyle w:val="HeadingSubUnnumbered"/>
        <w:rPr>
          <w:u w:val="single"/>
        </w:rPr>
      </w:pPr>
      <w:r w:rsidRPr="00B350A0">
        <w:rPr>
          <w:u w:val="single"/>
        </w:rPr>
        <w:t>Example Matlab-ready query from Query Builder</w:t>
      </w:r>
    </w:p>
    <w:p w14:paraId="7ACA3FD4" w14:textId="77777777" w:rsidR="00081BC8" w:rsidRPr="00B350A0" w:rsidRDefault="00081BC8" w:rsidP="004A51AA">
      <w:pPr>
        <w:pStyle w:val="Body"/>
      </w:pPr>
      <w:r w:rsidRPr="00B350A0">
        <w:t>The following is an example of what is placed on the clipboard by the above process when the query builder is used.</w:t>
      </w:r>
    </w:p>
    <w:p w14:paraId="3BFF9723" w14:textId="77777777" w:rsidR="00081BC8" w:rsidRPr="00B350A0" w:rsidRDefault="00081BC8" w:rsidP="004A51AA">
      <w:pPr>
        <w:pStyle w:val="Code"/>
      </w:pPr>
      <w:r w:rsidRPr="00B350A0">
        <w:t>query = Query('spectrum');</w:t>
      </w:r>
    </w:p>
    <w:p w14:paraId="5755DB93" w14:textId="77777777" w:rsidR="00081BC8" w:rsidRPr="00B350A0" w:rsidRDefault="00081BC8" w:rsidP="004A51AA">
      <w:pPr>
        <w:pStyle w:val="Code"/>
      </w:pPr>
      <w:r w:rsidRPr="00B350A0">
        <w:t>query.setQueryType(Query.SELECT_QUERY);</w:t>
      </w:r>
    </w:p>
    <w:p w14:paraId="13D589A5" w14:textId="77777777" w:rsidR="00081BC8" w:rsidRPr="00B350A0" w:rsidRDefault="00081BC8" w:rsidP="004A51AA">
      <w:pPr>
        <w:pStyle w:val="Code"/>
      </w:pPr>
    </w:p>
    <w:p w14:paraId="020E405C" w14:textId="77777777" w:rsidR="00081BC8" w:rsidRPr="00B350A0" w:rsidRDefault="00081BC8" w:rsidP="004A51AA">
      <w:pPr>
        <w:pStyle w:val="Code"/>
      </w:pPr>
      <w:r w:rsidRPr="00B350A0">
        <w:t>query.addColumn('spectrum_id')</w:t>
      </w:r>
    </w:p>
    <w:p w14:paraId="77C7AC7C" w14:textId="77777777" w:rsidR="00081BC8" w:rsidRPr="00B350A0" w:rsidRDefault="00081BC8" w:rsidP="004A51AA">
      <w:pPr>
        <w:pStyle w:val="Code"/>
      </w:pPr>
    </w:p>
    <w:p w14:paraId="4231118D" w14:textId="77777777" w:rsidR="00081BC8" w:rsidRPr="00B350A0" w:rsidRDefault="00081BC8" w:rsidP="004A51AA">
      <w:pPr>
        <w:pStyle w:val="Code"/>
      </w:pPr>
      <w:r w:rsidRPr="00B350A0">
        <w:t>cond = SpectrumQueryCondition('spectrum', 'measurement_unit_id');</w:t>
      </w:r>
    </w:p>
    <w:p w14:paraId="6F7B2C68" w14:textId="77777777" w:rsidR="00081BC8" w:rsidRPr="00B350A0" w:rsidRDefault="00081BC8" w:rsidP="004A51AA">
      <w:pPr>
        <w:pStyle w:val="Code"/>
      </w:pPr>
      <w:r w:rsidRPr="00B350A0">
        <w:t>cond.setValue('0');</w:t>
      </w:r>
    </w:p>
    <w:p w14:paraId="636377FB" w14:textId="77777777" w:rsidR="00081BC8" w:rsidRPr="00B350A0" w:rsidRDefault="00081BC8" w:rsidP="004A51AA">
      <w:pPr>
        <w:pStyle w:val="Code"/>
      </w:pPr>
      <w:r w:rsidRPr="00B350A0">
        <w:t>cond.setOperator('=');</w:t>
      </w:r>
    </w:p>
    <w:p w14:paraId="79FECF17" w14:textId="77777777" w:rsidR="00081BC8" w:rsidRPr="00B350A0" w:rsidRDefault="00081BC8" w:rsidP="004A51AA">
      <w:pPr>
        <w:pStyle w:val="Code"/>
      </w:pPr>
      <w:r w:rsidRPr="00B350A0">
        <w:t>query.add_condition(cond);</w:t>
      </w:r>
    </w:p>
    <w:p w14:paraId="3F5BAFAC" w14:textId="77777777" w:rsidR="00081BC8" w:rsidRPr="00B350A0" w:rsidRDefault="00081BC8" w:rsidP="004A51AA">
      <w:pPr>
        <w:pStyle w:val="Code"/>
      </w:pPr>
    </w:p>
    <w:p w14:paraId="3B6F3F50" w14:textId="77777777" w:rsidR="00081BC8" w:rsidRPr="00B350A0" w:rsidRDefault="00081BC8" w:rsidP="004A51AA">
      <w:pPr>
        <w:pStyle w:val="Code"/>
      </w:pPr>
      <w:r w:rsidRPr="00B350A0">
        <w:t>cond = EAVQueryConditionObject('eav', 'spectrum_x_eav', 'File Name', 'string_val');</w:t>
      </w:r>
    </w:p>
    <w:p w14:paraId="35DCB422" w14:textId="77777777" w:rsidR="00081BC8" w:rsidRPr="00B350A0" w:rsidRDefault="00081BC8" w:rsidP="004A51AA">
      <w:pPr>
        <w:pStyle w:val="Code"/>
      </w:pPr>
      <w:r w:rsidRPr="00B350A0">
        <w:t>cond.setValue('triti%%');</w:t>
      </w:r>
    </w:p>
    <w:p w14:paraId="6EF74E8C" w14:textId="77777777" w:rsidR="00081BC8" w:rsidRPr="00B350A0" w:rsidRDefault="00081BC8" w:rsidP="004A51AA">
      <w:pPr>
        <w:pStyle w:val="Code"/>
      </w:pPr>
      <w:r w:rsidRPr="00B350A0">
        <w:t>cond.setOperator('like');</w:t>
      </w:r>
    </w:p>
    <w:p w14:paraId="208D34AB" w14:textId="77777777" w:rsidR="00081BC8" w:rsidRPr="00B350A0" w:rsidRDefault="00081BC8" w:rsidP="004A51AA">
      <w:pPr>
        <w:pStyle w:val="Code"/>
      </w:pPr>
      <w:r w:rsidRPr="00B350A0">
        <w:t>query.add_condition(cond);</w:t>
      </w:r>
    </w:p>
    <w:p w14:paraId="642A357F" w14:textId="77777777" w:rsidR="00081BC8" w:rsidRPr="00B350A0" w:rsidRDefault="00081BC8" w:rsidP="004A51AA">
      <w:pPr>
        <w:pStyle w:val="Code"/>
      </w:pPr>
    </w:p>
    <w:p w14:paraId="42533DE0" w14:textId="77777777" w:rsidR="00081BC8" w:rsidRPr="00B350A0" w:rsidRDefault="00081BC8" w:rsidP="004A51AA">
      <w:pPr>
        <w:pStyle w:val="Code"/>
      </w:pPr>
      <w:r w:rsidRPr="00B350A0">
        <w:t>cond = SpectrumQueryCondition('spectrum', 'sensor_id');</w:t>
      </w:r>
    </w:p>
    <w:p w14:paraId="0E799411" w14:textId="77777777" w:rsidR="00081BC8" w:rsidRPr="00B350A0" w:rsidRDefault="00081BC8" w:rsidP="004A51AA">
      <w:pPr>
        <w:pStyle w:val="Code"/>
      </w:pPr>
      <w:r w:rsidRPr="00B350A0">
        <w:t>cond.setValue('0');</w:t>
      </w:r>
    </w:p>
    <w:p w14:paraId="693213E9" w14:textId="77777777" w:rsidR="00081BC8" w:rsidRPr="00B350A0" w:rsidRDefault="00081BC8" w:rsidP="004A51AA">
      <w:pPr>
        <w:pStyle w:val="Code"/>
      </w:pPr>
      <w:r w:rsidRPr="00B350A0">
        <w:t>cond.setOperator('=');</w:t>
      </w:r>
    </w:p>
    <w:p w14:paraId="4132B347" w14:textId="77777777" w:rsidR="00081BC8" w:rsidRPr="00B350A0" w:rsidRDefault="00081BC8" w:rsidP="004A51AA">
      <w:pPr>
        <w:pStyle w:val="Code"/>
      </w:pPr>
      <w:r w:rsidRPr="00B350A0">
        <w:t>query.add_condition(cond);</w:t>
      </w:r>
    </w:p>
    <w:p w14:paraId="51147845" w14:textId="77777777" w:rsidR="00081BC8" w:rsidRPr="00B350A0" w:rsidRDefault="00081BC8" w:rsidP="004A51AA">
      <w:pPr>
        <w:pStyle w:val="Code"/>
      </w:pPr>
    </w:p>
    <w:p w14:paraId="1956C1DD" w14:textId="77777777" w:rsidR="00081BC8" w:rsidRPr="00B350A0" w:rsidRDefault="00081BC8" w:rsidP="004A51AA">
      <w:pPr>
        <w:pStyle w:val="Code"/>
      </w:pPr>
      <w:r w:rsidRPr="00B350A0">
        <w:t>cond = SpectrumQueryCondition('spectrum', 'instrument_id');</w:t>
      </w:r>
    </w:p>
    <w:p w14:paraId="30580A1C" w14:textId="77777777" w:rsidR="00081BC8" w:rsidRPr="00B350A0" w:rsidRDefault="00081BC8" w:rsidP="004A51AA">
      <w:pPr>
        <w:pStyle w:val="Code"/>
      </w:pPr>
      <w:r w:rsidRPr="00B350A0">
        <w:t>cond.setValue('0');</w:t>
      </w:r>
    </w:p>
    <w:p w14:paraId="3C88B14F" w14:textId="77777777" w:rsidR="00081BC8" w:rsidRPr="00B350A0" w:rsidRDefault="00081BC8" w:rsidP="004A51AA">
      <w:pPr>
        <w:pStyle w:val="Code"/>
      </w:pPr>
      <w:r w:rsidRPr="00B350A0">
        <w:t>cond.setOperator('=');</w:t>
      </w:r>
    </w:p>
    <w:p w14:paraId="6306F512" w14:textId="77777777" w:rsidR="00081BC8" w:rsidRPr="00B350A0" w:rsidRDefault="00081BC8" w:rsidP="004A51AA">
      <w:pPr>
        <w:pStyle w:val="Code"/>
      </w:pPr>
      <w:r w:rsidRPr="00B350A0">
        <w:t>query.add_condition(cond);</w:t>
      </w:r>
    </w:p>
    <w:p w14:paraId="1CF4976C" w14:textId="77777777" w:rsidR="00081BC8" w:rsidRPr="00B350A0" w:rsidRDefault="00081BC8" w:rsidP="004A51AA">
      <w:pPr>
        <w:pStyle w:val="Code"/>
      </w:pPr>
    </w:p>
    <w:p w14:paraId="6E61C294" w14:textId="77777777" w:rsidR="00081BC8" w:rsidRPr="00B350A0" w:rsidRDefault="00081BC8" w:rsidP="004A51AA">
      <w:pPr>
        <w:pStyle w:val="Code"/>
        <w:rPr>
          <w:rStyle w:val="Codeintext"/>
          <w:u w:val="single"/>
        </w:rPr>
      </w:pPr>
      <w:r w:rsidRPr="00B350A0">
        <w:t>ids = specchio_client.getSpectrumIdsMatchingQuery(query);</w:t>
      </w:r>
    </w:p>
    <w:p w14:paraId="37729862" w14:textId="77777777" w:rsidR="0021392F" w:rsidRPr="00BB754C" w:rsidRDefault="0021392F" w:rsidP="0021392F">
      <w:pPr>
        <w:pStyle w:val="Heading1"/>
      </w:pPr>
      <w:bookmarkStart w:id="706" w:name="_Toc506895632"/>
      <w:bookmarkStart w:id="707" w:name="_Toc293145305"/>
      <w:bookmarkStart w:id="708" w:name="_Toc398023986"/>
      <w:r w:rsidRPr="00BB754C">
        <w:t>R Integration</w:t>
      </w:r>
      <w:bookmarkEnd w:id="706"/>
    </w:p>
    <w:p w14:paraId="424CC1BE" w14:textId="77777777" w:rsidR="0021392F" w:rsidRPr="00BB754C" w:rsidRDefault="0021392F" w:rsidP="0021392F">
      <w:r w:rsidRPr="00BB754C">
        <w:t xml:space="preserve">R integration uses the rJava package. For more information please see </w:t>
      </w:r>
      <w:hyperlink r:id="rId195" w:history="1">
        <w:r w:rsidRPr="00BB754C">
          <w:rPr>
            <w:rStyle w:val="Hyperlink"/>
            <w:u w:val="none"/>
          </w:rPr>
          <w:t>www.specchio.ch</w:t>
        </w:r>
      </w:hyperlink>
      <w:r w:rsidRPr="00BB754C">
        <w:t>.</w:t>
      </w:r>
    </w:p>
    <w:p w14:paraId="15B15D35" w14:textId="77777777" w:rsidR="0021392F" w:rsidRPr="00B350A0" w:rsidRDefault="0021392F" w:rsidP="0021392F">
      <w:pPr>
        <w:rPr>
          <w:u w:val="single"/>
        </w:rPr>
      </w:pPr>
    </w:p>
    <w:p w14:paraId="50518329" w14:textId="77777777" w:rsidR="0021392F" w:rsidRPr="00B350A0" w:rsidRDefault="0021392F" w:rsidP="004A51AA">
      <w:pPr>
        <w:pStyle w:val="ProcessHeading"/>
      </w:pPr>
      <w:r w:rsidRPr="00B350A0">
        <w:t>To extract R / Java code for a R query from the SPECCHIO client...</w:t>
      </w:r>
    </w:p>
    <w:tbl>
      <w:tblPr>
        <w:tblStyle w:val="Instructions"/>
        <w:tblW w:w="0" w:type="auto"/>
        <w:tblLook w:val="04A0" w:firstRow="1" w:lastRow="0" w:firstColumn="1" w:lastColumn="0" w:noHBand="0" w:noVBand="1"/>
      </w:tblPr>
      <w:tblGrid>
        <w:gridCol w:w="8533"/>
      </w:tblGrid>
      <w:tr w:rsidR="0021392F" w:rsidRPr="00B350A0" w14:paraId="34445BAF" w14:textId="77777777" w:rsidTr="007024F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2218B9E" w14:textId="77777777" w:rsidR="0021392F" w:rsidRPr="00B350A0" w:rsidRDefault="0021392F" w:rsidP="004A51AA">
            <w:pPr>
              <w:pStyle w:val="Bullet"/>
            </w:pPr>
            <w:r w:rsidRPr="00B350A0">
              <w:t xml:space="preserve">Select </w:t>
            </w:r>
            <w:r w:rsidRPr="00B350A0">
              <w:rPr>
                <w:rStyle w:val="GUIWord"/>
                <w:u w:val="single"/>
              </w:rPr>
              <w:t>Data Processing &amp; Output</w:t>
            </w:r>
            <w:r w:rsidRPr="00B350A0">
              <w:t xml:space="preserve"> and </w:t>
            </w:r>
            <w:r w:rsidRPr="00B350A0">
              <w:rPr>
                <w:rStyle w:val="GUIWord"/>
                <w:u w:val="single"/>
              </w:rPr>
              <w:t>Browse data hierarchy</w:t>
            </w:r>
            <w:r w:rsidRPr="00B350A0">
              <w:t xml:space="preserve"> from the menu on the Main Window. The Data Browser window will open.</w:t>
            </w:r>
          </w:p>
          <w:p w14:paraId="3BF6106E" w14:textId="77777777" w:rsidR="0021392F" w:rsidRPr="00B350A0" w:rsidRDefault="0021392F" w:rsidP="004A51AA">
            <w:pPr>
              <w:pStyle w:val="Bullet"/>
            </w:pPr>
            <w:r w:rsidRPr="00B350A0">
              <w:t xml:space="preserve">Using the Hierarchy Browser, select a Hierarchy node or a selection of Spectra. The Spectra IDs will appear in the </w:t>
            </w:r>
            <w:r w:rsidRPr="00B350A0">
              <w:rPr>
                <w:rStyle w:val="GUIWord"/>
                <w:u w:val="single"/>
              </w:rPr>
              <w:t>Matching Spectra</w:t>
            </w:r>
            <w:r w:rsidRPr="00B350A0">
              <w:t xml:space="preserve"> box.</w:t>
            </w:r>
          </w:p>
          <w:p w14:paraId="69E1123E" w14:textId="77777777" w:rsidR="0021392F" w:rsidRPr="00B350A0" w:rsidRDefault="0021392F" w:rsidP="004A51AA">
            <w:pPr>
              <w:pStyle w:val="Bullet"/>
            </w:pPr>
            <w:r w:rsidRPr="00B350A0">
              <w:t xml:space="preserve">Right click in the </w:t>
            </w:r>
            <w:r w:rsidRPr="00B350A0">
              <w:rPr>
                <w:rStyle w:val="GUIWord"/>
                <w:u w:val="single"/>
              </w:rPr>
              <w:t>Matching Spectra</w:t>
            </w:r>
            <w:r w:rsidRPr="00B350A0">
              <w:t xml:space="preserve"> box. A menu will appear.</w:t>
            </w:r>
          </w:p>
          <w:p w14:paraId="7A85BCE5" w14:textId="77777777" w:rsidR="0021392F" w:rsidRPr="00B350A0" w:rsidRDefault="0021392F" w:rsidP="004A51AA">
            <w:pPr>
              <w:pStyle w:val="Bullet"/>
            </w:pPr>
            <w:r w:rsidRPr="00B350A0">
              <w:t xml:space="preserve">Select </w:t>
            </w:r>
            <w:r w:rsidRPr="00B350A0">
              <w:rPr>
                <w:rStyle w:val="GUIWord"/>
                <w:u w:val="single"/>
              </w:rPr>
              <w:t>Copy R-ready query to clipboard</w:t>
            </w:r>
            <w:r w:rsidRPr="00B350A0">
              <w:t xml:space="preserve"> from the menu.</w:t>
            </w:r>
          </w:p>
          <w:p w14:paraId="77AC9E5D" w14:textId="77777777" w:rsidR="0021392F" w:rsidRPr="00B350A0" w:rsidRDefault="0021392F" w:rsidP="004A51AA">
            <w:pPr>
              <w:pStyle w:val="Bullet"/>
            </w:pPr>
            <w:r w:rsidRPr="00B350A0">
              <w:t>Switch to the R application and paste the query from the clipboard as you require.</w:t>
            </w:r>
          </w:p>
        </w:tc>
      </w:tr>
    </w:tbl>
    <w:p w14:paraId="3D7E12D4" w14:textId="77777777" w:rsidR="00FF050A" w:rsidRPr="00BB754C" w:rsidRDefault="004B2CAD" w:rsidP="00FF050A">
      <w:pPr>
        <w:pStyle w:val="Heading1"/>
      </w:pPr>
      <w:bookmarkStart w:id="709" w:name="_Toc506895633"/>
      <w:r w:rsidRPr="00BB754C">
        <w:t>Python</w:t>
      </w:r>
      <w:r w:rsidR="00FF050A" w:rsidRPr="00BB754C">
        <w:t xml:space="preserve"> Integration</w:t>
      </w:r>
      <w:bookmarkEnd w:id="707"/>
      <w:bookmarkEnd w:id="709"/>
    </w:p>
    <w:p w14:paraId="28A52915" w14:textId="77777777" w:rsidR="00FF050A" w:rsidRPr="00BB754C" w:rsidRDefault="004B2CAD" w:rsidP="00FF050A">
      <w:r w:rsidRPr="00BB754C">
        <w:t>Python</w:t>
      </w:r>
      <w:r w:rsidR="00FF050A" w:rsidRPr="00BB754C">
        <w:t xml:space="preserve"> integration uses the </w:t>
      </w:r>
      <w:r w:rsidRPr="00BB754C">
        <w:t xml:space="preserve">JPype </w:t>
      </w:r>
      <w:r w:rsidR="00FF050A" w:rsidRPr="00BB754C">
        <w:t xml:space="preserve">package. For more information please see </w:t>
      </w:r>
      <w:hyperlink r:id="rId196" w:history="1">
        <w:r w:rsidR="00FF050A" w:rsidRPr="00BB754C">
          <w:rPr>
            <w:rStyle w:val="Hyperlink"/>
            <w:u w:val="none"/>
          </w:rPr>
          <w:t>www.specchio.ch</w:t>
        </w:r>
      </w:hyperlink>
      <w:r w:rsidR="00FF050A" w:rsidRPr="00BB754C">
        <w:t>.</w:t>
      </w:r>
    </w:p>
    <w:p w14:paraId="6325CAD7" w14:textId="77777777" w:rsidR="00FF050A" w:rsidRPr="00B350A0" w:rsidRDefault="00FF050A" w:rsidP="00FF050A">
      <w:pPr>
        <w:rPr>
          <w:u w:val="single"/>
        </w:rPr>
      </w:pPr>
    </w:p>
    <w:p w14:paraId="3BE38D7F" w14:textId="0CE265D9" w:rsidR="00081BC8" w:rsidRPr="00BB754C" w:rsidRDefault="00081BC8" w:rsidP="00081BC8">
      <w:pPr>
        <w:pStyle w:val="Heading1"/>
      </w:pPr>
      <w:bookmarkStart w:id="710" w:name="_Toc506895634"/>
      <w:r w:rsidRPr="00BB754C">
        <w:t>Glossary</w:t>
      </w:r>
      <w:bookmarkEnd w:id="708"/>
      <w:bookmarkEnd w:id="710"/>
    </w:p>
    <w:p w14:paraId="23B8107D" w14:textId="77777777" w:rsidR="00081BC8" w:rsidRPr="00B350A0" w:rsidRDefault="00081BC8" w:rsidP="004A51AA">
      <w:pPr>
        <w:pStyle w:val="Body"/>
      </w:pPr>
      <w:r w:rsidRPr="00B350A0">
        <w:t>The explanations of words and terms in this glossary include both those terms which may not be familiar to some readers and those which have a specific meaning in the context of SPECCHIO or this document.</w:t>
      </w:r>
    </w:p>
    <w:tbl>
      <w:tblPr>
        <w:tblStyle w:val="TableSimple"/>
        <w:tblW w:w="8862" w:type="dxa"/>
        <w:tblLayout w:type="fixed"/>
        <w:tblLook w:val="04A0" w:firstRow="1" w:lastRow="0" w:firstColumn="1" w:lastColumn="0" w:noHBand="0" w:noVBand="1"/>
      </w:tblPr>
      <w:tblGrid>
        <w:gridCol w:w="1667"/>
        <w:gridCol w:w="7195"/>
      </w:tblGrid>
      <w:tr w:rsidR="00081BC8" w:rsidRPr="00B350A0" w14:paraId="5A9BFB0B" w14:textId="77777777" w:rsidTr="00A603B6">
        <w:tc>
          <w:tcPr>
            <w:tcW w:w="1667" w:type="dxa"/>
          </w:tcPr>
          <w:p w14:paraId="675D4C98" w14:textId="77777777" w:rsidR="00081BC8" w:rsidRPr="00AF110D" w:rsidRDefault="00081BC8" w:rsidP="004A51AA">
            <w:pPr>
              <w:pStyle w:val="TableText"/>
              <w:rPr>
                <w:szCs w:val="22"/>
                <w:lang w:val="en-AU" w:eastAsia="ja-JP"/>
              </w:rPr>
            </w:pPr>
            <w:r w:rsidRPr="00AF110D">
              <w:rPr>
                <w:szCs w:val="22"/>
                <w:lang w:val="en-AU" w:eastAsia="ja-JP"/>
              </w:rPr>
              <w:t>ANDS</w:t>
            </w:r>
          </w:p>
        </w:tc>
        <w:tc>
          <w:tcPr>
            <w:tcW w:w="7195" w:type="dxa"/>
          </w:tcPr>
          <w:p w14:paraId="01506479" w14:textId="77777777" w:rsidR="00081BC8" w:rsidRPr="00AF110D" w:rsidRDefault="00081BC8" w:rsidP="004A51AA">
            <w:pPr>
              <w:pStyle w:val="TableText"/>
              <w:rPr>
                <w:szCs w:val="22"/>
                <w:lang w:val="en-AU" w:eastAsia="ja-JP"/>
              </w:rPr>
            </w:pPr>
            <w:r w:rsidRPr="00AF110D">
              <w:rPr>
                <w:szCs w:val="22"/>
                <w:lang w:val="en-AU" w:eastAsia="ja-JP"/>
              </w:rPr>
              <w:t>Australian National Data Service</w:t>
            </w:r>
          </w:p>
          <w:p w14:paraId="08C72325" w14:textId="1AD412C7" w:rsidR="00081BC8" w:rsidRPr="00AF110D" w:rsidRDefault="00081BC8" w:rsidP="004A51AA">
            <w:pPr>
              <w:pStyle w:val="TableText"/>
              <w:rPr>
                <w:szCs w:val="22"/>
                <w:lang w:val="en-AU" w:eastAsia="ja-JP"/>
              </w:rPr>
            </w:pPr>
            <w:r w:rsidRPr="00AF110D">
              <w:rPr>
                <w:szCs w:val="22"/>
                <w:lang w:val="en-AU" w:eastAsia="ja-JP"/>
              </w:rPr>
              <w:t xml:space="preserve">This body hosts the Research Data Australia (RDA) service. SPECCHIO supports publishing research data to this service. See </w:t>
            </w:r>
            <w:hyperlink r:id="rId197" w:history="1">
              <w:r w:rsidRPr="00AF110D">
                <w:rPr>
                  <w:rStyle w:val="Hyperlink"/>
                  <w:color w:val="auto"/>
                  <w:szCs w:val="22"/>
                </w:rPr>
                <w:t>http://www.ands.org.au/</w:t>
              </w:r>
            </w:hyperlink>
            <w:r w:rsidRPr="00AF110D">
              <w:rPr>
                <w:szCs w:val="22"/>
              </w:rPr>
              <w:t xml:space="preserve"> and </w:t>
            </w:r>
            <w:r w:rsidRPr="00AF110D">
              <w:rPr>
                <w:rStyle w:val="CrossReference"/>
                <w:szCs w:val="22"/>
                <w:u w:val="single"/>
              </w:rPr>
              <w:t xml:space="preserve">Chapter </w:t>
            </w:r>
            <w:r w:rsidR="00FF050A" w:rsidRPr="00AF110D">
              <w:rPr>
                <w:szCs w:val="22"/>
              </w:rPr>
              <w:t xml:space="preserve"> </w:t>
            </w:r>
            <w:r w:rsidR="00741214" w:rsidRPr="00AF110D">
              <w:rPr>
                <w:szCs w:val="22"/>
              </w:rPr>
              <w:fldChar w:fldCharType="begin"/>
            </w:r>
            <w:r w:rsidR="00FF050A" w:rsidRPr="00AF110D">
              <w:rPr>
                <w:szCs w:val="22"/>
              </w:rPr>
              <w:instrText xml:space="preserve"> REF _Ref413326635 \r \h </w:instrText>
            </w:r>
            <w:r w:rsidR="00B350A0" w:rsidRPr="00AF110D">
              <w:rPr>
                <w:szCs w:val="22"/>
              </w:rPr>
              <w:instrText xml:space="preserve"> \* MERGEFORMAT </w:instrText>
            </w:r>
            <w:r w:rsidR="00741214" w:rsidRPr="00AF110D">
              <w:rPr>
                <w:szCs w:val="22"/>
              </w:rPr>
            </w:r>
            <w:r w:rsidR="00741214" w:rsidRPr="00AF110D">
              <w:rPr>
                <w:szCs w:val="22"/>
              </w:rPr>
              <w:fldChar w:fldCharType="separate"/>
            </w:r>
            <w:r w:rsidR="000C7C57">
              <w:rPr>
                <w:szCs w:val="22"/>
              </w:rPr>
              <w:t>14</w:t>
            </w:r>
            <w:r w:rsidR="00741214" w:rsidRPr="00AF110D">
              <w:rPr>
                <w:szCs w:val="22"/>
              </w:rPr>
              <w:fldChar w:fldCharType="end"/>
            </w:r>
            <w:r w:rsidR="00FF050A" w:rsidRPr="00AF110D">
              <w:rPr>
                <w:rStyle w:val="CrossReference"/>
                <w:szCs w:val="22"/>
                <w:u w:val="single"/>
              </w:rPr>
              <w:t xml:space="preserve"> </w:t>
            </w:r>
            <w:r w:rsidR="00741214" w:rsidRPr="00AF110D">
              <w:rPr>
                <w:rStyle w:val="CrossReference"/>
                <w:szCs w:val="22"/>
                <w:u w:val="single"/>
              </w:rPr>
              <w:fldChar w:fldCharType="begin"/>
            </w:r>
            <w:r w:rsidR="00FF050A" w:rsidRPr="00AF110D">
              <w:rPr>
                <w:rStyle w:val="CrossReference"/>
                <w:szCs w:val="22"/>
                <w:u w:val="single"/>
              </w:rPr>
              <w:instrText xml:space="preserve"> REF _Ref413326635 \h </w:instrText>
            </w:r>
            <w:r w:rsidR="00B350A0" w:rsidRPr="00AF110D">
              <w:rPr>
                <w:rStyle w:val="CrossReference"/>
                <w:szCs w:val="22"/>
                <w:u w:val="single"/>
              </w:rPr>
              <w:instrText xml:space="preserve"> \* MERGEFORMAT </w:instrText>
            </w:r>
            <w:r w:rsidR="00741214" w:rsidRPr="00AF110D">
              <w:rPr>
                <w:rStyle w:val="CrossReference"/>
                <w:szCs w:val="22"/>
                <w:u w:val="single"/>
              </w:rPr>
            </w:r>
            <w:r w:rsidR="00741214" w:rsidRPr="00AF110D">
              <w:rPr>
                <w:rStyle w:val="CrossReference"/>
                <w:szCs w:val="22"/>
                <w:u w:val="single"/>
              </w:rPr>
              <w:fldChar w:fldCharType="separate"/>
            </w:r>
            <w:r w:rsidR="000C7C57" w:rsidRPr="000C7C57">
              <w:rPr>
                <w:szCs w:val="22"/>
              </w:rPr>
              <w:t>Publishing Data to ANDS</w:t>
            </w:r>
            <w:r w:rsidR="00741214" w:rsidRPr="00AF110D">
              <w:rPr>
                <w:rStyle w:val="CrossReference"/>
                <w:szCs w:val="22"/>
                <w:u w:val="single"/>
              </w:rPr>
              <w:fldChar w:fldCharType="end"/>
            </w:r>
            <w:r w:rsidR="00FF050A" w:rsidRPr="00AF110D">
              <w:rPr>
                <w:rStyle w:val="CrossReference"/>
                <w:szCs w:val="22"/>
                <w:u w:val="single"/>
              </w:rPr>
              <w:t>.</w:t>
            </w:r>
          </w:p>
        </w:tc>
      </w:tr>
      <w:tr w:rsidR="00081BC8" w:rsidRPr="00B350A0" w14:paraId="68A570A7" w14:textId="77777777" w:rsidTr="00A603B6">
        <w:tc>
          <w:tcPr>
            <w:tcW w:w="1667" w:type="dxa"/>
          </w:tcPr>
          <w:p w14:paraId="2CFAC333" w14:textId="77777777" w:rsidR="00081BC8" w:rsidRPr="00AF110D" w:rsidRDefault="00081BC8" w:rsidP="004A51AA">
            <w:pPr>
              <w:pStyle w:val="TableText"/>
              <w:rPr>
                <w:szCs w:val="22"/>
                <w:lang w:val="en-AU" w:eastAsia="ja-JP"/>
              </w:rPr>
            </w:pPr>
            <w:r w:rsidRPr="00AF110D">
              <w:rPr>
                <w:szCs w:val="22"/>
                <w:lang w:val="en-AU" w:eastAsia="ja-JP"/>
              </w:rPr>
              <w:t>Calibration</w:t>
            </w:r>
          </w:p>
        </w:tc>
        <w:tc>
          <w:tcPr>
            <w:tcW w:w="7195" w:type="dxa"/>
          </w:tcPr>
          <w:p w14:paraId="2B1F3E4A" w14:textId="77777777" w:rsidR="00081BC8" w:rsidRPr="00AF110D" w:rsidRDefault="00081BC8" w:rsidP="004A51AA">
            <w:pPr>
              <w:pStyle w:val="TableText"/>
              <w:rPr>
                <w:szCs w:val="22"/>
                <w:lang w:val="en-AU" w:eastAsia="ja-JP"/>
              </w:rPr>
            </w:pPr>
            <w:r w:rsidRPr="00AF110D">
              <w:rPr>
                <w:szCs w:val="22"/>
                <w:lang w:val="en-AU" w:eastAsia="ja-JP"/>
              </w:rPr>
              <w:t>The process of linking an Instrument's response to a defined physical input, for example, assigning the correct wavelengths to a band, or assigning factors that describe the relationship between radiance and recorded digital numbers. </w:t>
            </w:r>
          </w:p>
        </w:tc>
      </w:tr>
      <w:tr w:rsidR="00081BC8" w:rsidRPr="00B350A0" w14:paraId="217EB4CB" w14:textId="77777777" w:rsidTr="00A603B6">
        <w:tc>
          <w:tcPr>
            <w:tcW w:w="1667" w:type="dxa"/>
          </w:tcPr>
          <w:p w14:paraId="2DDF935B" w14:textId="77777777" w:rsidR="00081BC8" w:rsidRPr="00AF110D" w:rsidRDefault="00081BC8" w:rsidP="004A51AA">
            <w:pPr>
              <w:pStyle w:val="TableText"/>
              <w:rPr>
                <w:szCs w:val="22"/>
                <w:lang w:val="en-AU" w:eastAsia="ja-JP"/>
              </w:rPr>
            </w:pPr>
            <w:r w:rsidRPr="00AF110D">
              <w:rPr>
                <w:szCs w:val="22"/>
                <w:lang w:val="en-AU" w:eastAsia="ja-JP"/>
              </w:rPr>
              <w:t>Campaign</w:t>
            </w:r>
          </w:p>
        </w:tc>
        <w:tc>
          <w:tcPr>
            <w:tcW w:w="7195" w:type="dxa"/>
          </w:tcPr>
          <w:p w14:paraId="7524D7FB" w14:textId="77777777" w:rsidR="00081BC8" w:rsidRPr="00AF110D" w:rsidRDefault="00081BC8" w:rsidP="004A51AA">
            <w:pPr>
              <w:pStyle w:val="TableText"/>
              <w:rPr>
                <w:szCs w:val="22"/>
              </w:rPr>
            </w:pPr>
            <w:r w:rsidRPr="00AF110D">
              <w:rPr>
                <w:szCs w:val="22"/>
                <w:lang w:val="en-AU" w:eastAsia="ja-JP"/>
              </w:rPr>
              <w:t>Refers to an activity during which Spectral samples were acquired. A Campaign is defined in a contextual sense. It is not restricted by any temporal or spatial properties.</w:t>
            </w:r>
          </w:p>
        </w:tc>
      </w:tr>
      <w:tr w:rsidR="00081BC8" w:rsidRPr="00B350A0" w14:paraId="6B448DB0" w14:textId="77777777" w:rsidTr="00A603B6">
        <w:tc>
          <w:tcPr>
            <w:tcW w:w="1667" w:type="dxa"/>
          </w:tcPr>
          <w:p w14:paraId="14EA85EC" w14:textId="77777777" w:rsidR="00081BC8" w:rsidRPr="00AF110D" w:rsidRDefault="00081BC8" w:rsidP="004A51AA">
            <w:pPr>
              <w:pStyle w:val="TableText"/>
              <w:rPr>
                <w:szCs w:val="22"/>
                <w:lang w:val="en-AU" w:eastAsia="ja-JP"/>
              </w:rPr>
            </w:pPr>
            <w:r w:rsidRPr="00AF110D">
              <w:rPr>
                <w:szCs w:val="22"/>
                <w:lang w:val="en-AU" w:eastAsia="ja-JP"/>
              </w:rPr>
              <w:t>Client-server</w:t>
            </w:r>
          </w:p>
        </w:tc>
        <w:tc>
          <w:tcPr>
            <w:tcW w:w="7195" w:type="dxa"/>
          </w:tcPr>
          <w:p w14:paraId="04206EBA" w14:textId="77777777" w:rsidR="00081BC8" w:rsidRPr="00AF110D" w:rsidRDefault="00081BC8" w:rsidP="004A51AA">
            <w:pPr>
              <w:pStyle w:val="TableText"/>
              <w:rPr>
                <w:szCs w:val="22"/>
                <w:lang w:val="en-AU" w:eastAsia="ja-JP"/>
              </w:rPr>
            </w:pPr>
            <w:r w:rsidRPr="00AF110D">
              <w:rPr>
                <w:szCs w:val="22"/>
                <w:lang w:val="en-AU" w:eastAsia="ja-JP"/>
              </w:rPr>
              <w:t>A commonly used networked computer architecture which involves a “server”, which hosts a main computing facility such as a database or computation facility, and a number of “clients”, which access the server using a network, such as an intranet or the internet. SPECCHIO uses this architecture.</w:t>
            </w:r>
          </w:p>
        </w:tc>
      </w:tr>
      <w:tr w:rsidR="00081BC8" w:rsidRPr="00B350A0" w14:paraId="28E02E60" w14:textId="77777777" w:rsidTr="00A603B6">
        <w:tc>
          <w:tcPr>
            <w:tcW w:w="1667" w:type="dxa"/>
          </w:tcPr>
          <w:p w14:paraId="3FFC9B03" w14:textId="77777777" w:rsidR="00081BC8" w:rsidRPr="00AF110D" w:rsidRDefault="00081BC8" w:rsidP="004A51AA">
            <w:pPr>
              <w:pStyle w:val="TableText"/>
              <w:rPr>
                <w:szCs w:val="22"/>
                <w:lang w:val="en-AU" w:eastAsia="ja-JP"/>
              </w:rPr>
            </w:pPr>
            <w:r w:rsidRPr="00AF110D">
              <w:rPr>
                <w:szCs w:val="22"/>
                <w:lang w:val="en-AU" w:eastAsia="ja-JP"/>
              </w:rPr>
              <w:t>FOR Codes</w:t>
            </w:r>
          </w:p>
        </w:tc>
        <w:tc>
          <w:tcPr>
            <w:tcW w:w="7195" w:type="dxa"/>
          </w:tcPr>
          <w:p w14:paraId="58D3A884" w14:textId="77777777" w:rsidR="00081BC8" w:rsidRPr="00AF110D" w:rsidRDefault="00081BC8" w:rsidP="004A51AA">
            <w:pPr>
              <w:pStyle w:val="TableText"/>
              <w:rPr>
                <w:szCs w:val="22"/>
                <w:lang w:val="en-AU" w:eastAsia="ja-JP"/>
              </w:rPr>
            </w:pPr>
            <w:r w:rsidRPr="00AF110D">
              <w:rPr>
                <w:szCs w:val="22"/>
                <w:lang w:val="en-AU" w:eastAsia="ja-JP"/>
              </w:rPr>
              <w:t>Field of Research Codes</w:t>
            </w:r>
          </w:p>
          <w:p w14:paraId="4AF4B568" w14:textId="77777777" w:rsidR="00081BC8" w:rsidRPr="00AF110D" w:rsidRDefault="00081BC8" w:rsidP="004A51AA">
            <w:pPr>
              <w:pStyle w:val="TableText"/>
              <w:rPr>
                <w:szCs w:val="22"/>
                <w:lang w:val="en-AU" w:eastAsia="ja-JP"/>
              </w:rPr>
            </w:pPr>
            <w:r w:rsidRPr="00AF110D">
              <w:rPr>
                <w:szCs w:val="22"/>
                <w:lang w:val="en-AU" w:eastAsia="ja-JP"/>
              </w:rPr>
              <w:t>This coding system was designed and developed by the Australian Research Council (</w:t>
            </w:r>
            <w:hyperlink r:id="rId198" w:history="1">
              <w:r w:rsidRPr="00AF110D">
                <w:rPr>
                  <w:rStyle w:val="Hyperlink"/>
                  <w:color w:val="auto"/>
                  <w:szCs w:val="22"/>
                </w:rPr>
                <w:t>http://www.arc.gov.au/</w:t>
              </w:r>
            </w:hyperlink>
            <w:r w:rsidRPr="00AF110D">
              <w:rPr>
                <w:szCs w:val="22"/>
              </w:rPr>
              <w:t xml:space="preserve">) </w:t>
            </w:r>
            <w:r w:rsidRPr="00AF110D">
              <w:rPr>
                <w:szCs w:val="22"/>
                <w:lang w:val="en-AU" w:eastAsia="ja-JP"/>
              </w:rPr>
              <w:t xml:space="preserve">to categorise areas of research. FOR Codes are widely used across Australian research bodies, such as universities and the CSIRO, and government departments, such as the Bureau of Census and Statistics. Lists of FOR Codes can be found at sites such as </w:t>
            </w:r>
            <w:hyperlink r:id="rId199" w:history="1">
              <w:r w:rsidRPr="00AF110D">
                <w:rPr>
                  <w:rStyle w:val="Hyperlink"/>
                  <w:color w:val="auto"/>
                  <w:szCs w:val="22"/>
                </w:rPr>
                <w:t>http://www.abs.gov.au/ausstats/abs@.nsf/Products/6BB427AB9696C225CA2574180004463E?opendocument</w:t>
              </w:r>
            </w:hyperlink>
            <w:r w:rsidRPr="00AF110D">
              <w:rPr>
                <w:szCs w:val="22"/>
              </w:rPr>
              <w:t>.</w:t>
            </w:r>
          </w:p>
        </w:tc>
      </w:tr>
      <w:tr w:rsidR="00081BC8" w:rsidRPr="00B350A0" w14:paraId="3772BC70" w14:textId="77777777" w:rsidTr="00A603B6">
        <w:tc>
          <w:tcPr>
            <w:tcW w:w="1667" w:type="dxa"/>
          </w:tcPr>
          <w:p w14:paraId="3B5FD950" w14:textId="77777777" w:rsidR="00081BC8" w:rsidRPr="00AF110D" w:rsidRDefault="00081BC8" w:rsidP="004A51AA">
            <w:pPr>
              <w:pStyle w:val="TableText"/>
              <w:rPr>
                <w:szCs w:val="22"/>
                <w:lang w:val="en-AU" w:eastAsia="ja-JP"/>
              </w:rPr>
            </w:pPr>
            <w:r w:rsidRPr="00AF110D">
              <w:rPr>
                <w:szCs w:val="22"/>
                <w:lang w:val="en-AU" w:eastAsia="ja-JP"/>
              </w:rPr>
              <w:t>HTTP/HTTPS</w:t>
            </w:r>
          </w:p>
        </w:tc>
        <w:tc>
          <w:tcPr>
            <w:tcW w:w="7195" w:type="dxa"/>
          </w:tcPr>
          <w:p w14:paraId="6720B3FE" w14:textId="77777777" w:rsidR="00081BC8" w:rsidRPr="00AF110D" w:rsidRDefault="00081BC8" w:rsidP="004A51AA">
            <w:pPr>
              <w:pStyle w:val="TableText"/>
              <w:rPr>
                <w:szCs w:val="22"/>
                <w:shd w:val="clear" w:color="auto" w:fill="FFFFFF"/>
              </w:rPr>
            </w:pPr>
            <w:r w:rsidRPr="00AF110D">
              <w:rPr>
                <w:szCs w:val="22"/>
                <w:shd w:val="clear" w:color="auto" w:fill="FFFFFF"/>
              </w:rPr>
              <w:t>Hypertext Transfer Protocol</w:t>
            </w:r>
          </w:p>
          <w:p w14:paraId="6CA6009F" w14:textId="77777777" w:rsidR="00081BC8" w:rsidRPr="00AF110D" w:rsidRDefault="00081BC8" w:rsidP="004A51AA">
            <w:pPr>
              <w:pStyle w:val="TableText"/>
              <w:rPr>
                <w:szCs w:val="22"/>
                <w:lang w:val="en-AU" w:eastAsia="ja-JP"/>
              </w:rPr>
            </w:pPr>
            <w:r w:rsidRPr="00AF110D">
              <w:rPr>
                <w:szCs w:val="22"/>
                <w:shd w:val="clear" w:color="auto" w:fill="FFFFFF"/>
              </w:rPr>
              <w:t>HTTP is a very widely used network protocol, which is also used by SPECCHIO Clients to communicate with the SPECCHIO Server. HTTPS is the secure version of this protocol.</w:t>
            </w:r>
          </w:p>
        </w:tc>
      </w:tr>
      <w:tr w:rsidR="00081BC8" w:rsidRPr="00B350A0" w14:paraId="4C4561A5" w14:textId="77777777" w:rsidTr="00A603B6">
        <w:tc>
          <w:tcPr>
            <w:tcW w:w="1667" w:type="dxa"/>
          </w:tcPr>
          <w:p w14:paraId="47B3E516" w14:textId="77777777" w:rsidR="00081BC8" w:rsidRPr="00AF110D" w:rsidRDefault="00081BC8" w:rsidP="004A51AA">
            <w:pPr>
              <w:pStyle w:val="TableText"/>
              <w:rPr>
                <w:szCs w:val="22"/>
                <w:lang w:val="en-AU" w:eastAsia="ja-JP"/>
              </w:rPr>
            </w:pPr>
            <w:r w:rsidRPr="00AF110D">
              <w:rPr>
                <w:szCs w:val="22"/>
                <w:lang w:val="en-AU" w:eastAsia="ja-JP"/>
              </w:rPr>
              <w:t>Instrument</w:t>
            </w:r>
          </w:p>
        </w:tc>
        <w:tc>
          <w:tcPr>
            <w:tcW w:w="7195" w:type="dxa"/>
          </w:tcPr>
          <w:p w14:paraId="5B685302" w14:textId="77777777" w:rsidR="00081BC8" w:rsidRPr="00AF110D" w:rsidRDefault="00081BC8" w:rsidP="004A51AA">
            <w:pPr>
              <w:pStyle w:val="TableText"/>
              <w:rPr>
                <w:szCs w:val="22"/>
                <w:lang w:val="en-AU" w:eastAsia="ja-JP"/>
              </w:rPr>
            </w:pPr>
            <w:r w:rsidRPr="00AF110D">
              <w:rPr>
                <w:szCs w:val="22"/>
                <w:lang w:val="en-AU" w:eastAsia="ja-JP"/>
              </w:rPr>
              <w:t>In the context of this document, an individual spectroradiometric Instrument. Such an Instrument will have a serial number and an owner.</w:t>
            </w:r>
          </w:p>
        </w:tc>
      </w:tr>
      <w:tr w:rsidR="00081BC8" w:rsidRPr="00B350A0" w14:paraId="2687FDC7" w14:textId="77777777" w:rsidTr="00A603B6">
        <w:tc>
          <w:tcPr>
            <w:tcW w:w="1667" w:type="dxa"/>
          </w:tcPr>
          <w:p w14:paraId="1CBFE2B1" w14:textId="77777777" w:rsidR="00081BC8" w:rsidRPr="00AF110D" w:rsidRDefault="00081BC8" w:rsidP="004A51AA">
            <w:pPr>
              <w:pStyle w:val="TableText"/>
              <w:rPr>
                <w:szCs w:val="22"/>
                <w:lang w:val="en-AU" w:eastAsia="ja-JP"/>
              </w:rPr>
            </w:pPr>
            <w:r w:rsidRPr="00AF110D">
              <w:rPr>
                <w:szCs w:val="22"/>
                <w:lang w:val="en-AU" w:eastAsia="ja-JP"/>
              </w:rPr>
              <w:t>Instrument Type</w:t>
            </w:r>
          </w:p>
        </w:tc>
        <w:tc>
          <w:tcPr>
            <w:tcW w:w="7195" w:type="dxa"/>
          </w:tcPr>
          <w:p w14:paraId="08685B6C" w14:textId="77777777" w:rsidR="00081BC8" w:rsidRPr="00AF110D" w:rsidRDefault="00081BC8" w:rsidP="004A51AA">
            <w:pPr>
              <w:pStyle w:val="TableText"/>
              <w:rPr>
                <w:szCs w:val="22"/>
                <w:lang w:val="en-AU" w:eastAsia="ja-JP"/>
              </w:rPr>
            </w:pPr>
            <w:r w:rsidRPr="00AF110D">
              <w:rPr>
                <w:szCs w:val="22"/>
                <w:lang w:val="en-AU" w:eastAsia="ja-JP"/>
              </w:rPr>
              <w:t>A model or type of spectroradiometric Instrument. It will be described by a model number and manufacturer. In this document and the SPECCHIO client, this term is used interchangeably with the terms “Instrument Model”, “Sensor” and “Sensor Type”.</w:t>
            </w:r>
          </w:p>
        </w:tc>
      </w:tr>
      <w:tr w:rsidR="00081BC8" w:rsidRPr="00B350A0" w14:paraId="1FAB94CD" w14:textId="77777777" w:rsidTr="00A603B6">
        <w:tc>
          <w:tcPr>
            <w:tcW w:w="1667" w:type="dxa"/>
          </w:tcPr>
          <w:p w14:paraId="4A1F6FF8" w14:textId="77777777" w:rsidR="00081BC8" w:rsidRPr="00AF110D" w:rsidRDefault="00081BC8" w:rsidP="004A51AA">
            <w:pPr>
              <w:pStyle w:val="TableText"/>
              <w:rPr>
                <w:szCs w:val="22"/>
                <w:lang w:eastAsia="ja-JP"/>
              </w:rPr>
            </w:pPr>
            <w:r w:rsidRPr="00AF110D">
              <w:rPr>
                <w:szCs w:val="22"/>
                <w:lang w:eastAsia="ja-JP"/>
              </w:rPr>
              <w:t>MySQL</w:t>
            </w:r>
          </w:p>
        </w:tc>
        <w:tc>
          <w:tcPr>
            <w:tcW w:w="7195" w:type="dxa"/>
          </w:tcPr>
          <w:p w14:paraId="33174B2C" w14:textId="77777777" w:rsidR="00081BC8" w:rsidRPr="00AF110D" w:rsidRDefault="00081BC8" w:rsidP="004A51AA">
            <w:pPr>
              <w:pStyle w:val="TableText"/>
              <w:rPr>
                <w:szCs w:val="22"/>
              </w:rPr>
            </w:pPr>
            <w:r w:rsidRPr="00AF110D">
              <w:rPr>
                <w:szCs w:val="22"/>
              </w:rPr>
              <w:t>The world’s most widely used relational database management system (RDBMS) (according to Wikipedia). It is the RDMS used by the SPECCHIO Server. (See SQL.)</w:t>
            </w:r>
          </w:p>
        </w:tc>
      </w:tr>
      <w:tr w:rsidR="00081BC8" w:rsidRPr="00B350A0" w14:paraId="2C89EBF5" w14:textId="77777777" w:rsidTr="00A603B6">
        <w:tc>
          <w:tcPr>
            <w:tcW w:w="1667" w:type="dxa"/>
          </w:tcPr>
          <w:p w14:paraId="147850B2" w14:textId="77777777" w:rsidR="00081BC8" w:rsidRPr="00AF110D" w:rsidRDefault="00081BC8" w:rsidP="004A51AA">
            <w:pPr>
              <w:pStyle w:val="TableText"/>
              <w:rPr>
                <w:szCs w:val="22"/>
                <w:lang w:val="en-AU" w:eastAsia="ja-JP"/>
              </w:rPr>
            </w:pPr>
            <w:r w:rsidRPr="00AF110D">
              <w:rPr>
                <w:szCs w:val="22"/>
                <w:lang w:val="en-AU" w:eastAsia="ja-JP"/>
              </w:rPr>
              <w:t>RDA</w:t>
            </w:r>
          </w:p>
        </w:tc>
        <w:tc>
          <w:tcPr>
            <w:tcW w:w="7195" w:type="dxa"/>
          </w:tcPr>
          <w:p w14:paraId="66BC766F" w14:textId="77777777" w:rsidR="00081BC8" w:rsidRPr="00AF110D" w:rsidRDefault="00081BC8" w:rsidP="004A51AA">
            <w:pPr>
              <w:pStyle w:val="TableText"/>
              <w:rPr>
                <w:szCs w:val="22"/>
              </w:rPr>
            </w:pPr>
            <w:r w:rsidRPr="00AF110D">
              <w:rPr>
                <w:szCs w:val="22"/>
              </w:rPr>
              <w:t>Research Data Australia</w:t>
            </w:r>
          </w:p>
          <w:p w14:paraId="67185BE2" w14:textId="77777777" w:rsidR="00081BC8" w:rsidRPr="00AF110D" w:rsidRDefault="00081BC8" w:rsidP="004A51AA">
            <w:pPr>
              <w:pStyle w:val="TableText"/>
              <w:rPr>
                <w:szCs w:val="22"/>
              </w:rPr>
            </w:pPr>
            <w:r w:rsidRPr="00AF110D">
              <w:rPr>
                <w:szCs w:val="22"/>
              </w:rPr>
              <w:t xml:space="preserve">Australian National Data Service’s (ANDS) flagship service, which provides a comprehensive window into the Australian Research Data Commons. It is an Internet-based discovery service designed to provide rich connections between data, projects, researchers and institutions, and promote visibility of Australian research data collections in search engines. See </w:t>
            </w:r>
            <w:hyperlink r:id="rId200" w:history="1">
              <w:r w:rsidRPr="00AF110D">
                <w:rPr>
                  <w:rStyle w:val="Hyperlink"/>
                  <w:color w:val="auto"/>
                  <w:szCs w:val="22"/>
                </w:rPr>
                <w:t>http://researchdata.ands.org.au/</w:t>
              </w:r>
            </w:hyperlink>
            <w:r w:rsidRPr="00AF110D">
              <w:rPr>
                <w:szCs w:val="22"/>
              </w:rPr>
              <w:t>.</w:t>
            </w:r>
          </w:p>
        </w:tc>
      </w:tr>
      <w:tr w:rsidR="00081BC8" w:rsidRPr="00B350A0" w14:paraId="7A302A78" w14:textId="77777777" w:rsidTr="00A603B6">
        <w:tc>
          <w:tcPr>
            <w:tcW w:w="1667" w:type="dxa"/>
          </w:tcPr>
          <w:p w14:paraId="422DDD56" w14:textId="77777777" w:rsidR="00081BC8" w:rsidRPr="00AF110D" w:rsidRDefault="00081BC8" w:rsidP="004A51AA">
            <w:pPr>
              <w:pStyle w:val="TableText"/>
              <w:rPr>
                <w:szCs w:val="22"/>
                <w:lang w:val="en-AU" w:eastAsia="ja-JP"/>
              </w:rPr>
            </w:pPr>
            <w:r w:rsidRPr="00AF110D">
              <w:rPr>
                <w:szCs w:val="22"/>
                <w:lang w:val="en-AU" w:eastAsia="ja-JP"/>
              </w:rPr>
              <w:t>Reference Panel</w:t>
            </w:r>
          </w:p>
        </w:tc>
        <w:tc>
          <w:tcPr>
            <w:tcW w:w="7195" w:type="dxa"/>
          </w:tcPr>
          <w:p w14:paraId="74910315" w14:textId="77777777" w:rsidR="00081BC8" w:rsidRPr="00AF110D" w:rsidRDefault="00081BC8" w:rsidP="004A51AA">
            <w:pPr>
              <w:pStyle w:val="TableText"/>
              <w:rPr>
                <w:szCs w:val="22"/>
                <w:lang w:val="en-AU" w:eastAsia="ja-JP"/>
              </w:rPr>
            </w:pPr>
            <w:r w:rsidRPr="00AF110D">
              <w:rPr>
                <w:szCs w:val="22"/>
                <w:lang w:val="en-AU" w:eastAsia="ja-JP"/>
              </w:rPr>
              <w:t xml:space="preserve">A calibrated reflective panel with known reflectance properties. It is usually white, but may be grey or even close to black. A Reference Panel can be measured under the same lighting conditions as a target sample in order to get an approximation of the Spectrum of the solar irradiance or to collect data for the conversion of a target radiance to reflectance factors. </w:t>
            </w:r>
          </w:p>
        </w:tc>
      </w:tr>
      <w:tr w:rsidR="00081BC8" w:rsidRPr="00B350A0" w14:paraId="3CBAC5BC" w14:textId="77777777" w:rsidTr="00A603B6">
        <w:tc>
          <w:tcPr>
            <w:tcW w:w="1667" w:type="dxa"/>
          </w:tcPr>
          <w:p w14:paraId="24DA48E3" w14:textId="77777777" w:rsidR="00081BC8" w:rsidRPr="00AF110D" w:rsidRDefault="00081BC8" w:rsidP="004A51AA">
            <w:pPr>
              <w:pStyle w:val="TableText"/>
              <w:rPr>
                <w:szCs w:val="22"/>
                <w:lang w:val="en-AU" w:eastAsia="ja-JP"/>
              </w:rPr>
            </w:pPr>
            <w:r w:rsidRPr="00AF110D">
              <w:rPr>
                <w:szCs w:val="22"/>
                <w:lang w:val="en-AU" w:eastAsia="ja-JP"/>
              </w:rPr>
              <w:t>Reference Spectrum</w:t>
            </w:r>
          </w:p>
        </w:tc>
        <w:tc>
          <w:tcPr>
            <w:tcW w:w="7195" w:type="dxa"/>
          </w:tcPr>
          <w:p w14:paraId="652AF9B7" w14:textId="77777777" w:rsidR="00081BC8" w:rsidRPr="00AF110D" w:rsidRDefault="00081BC8" w:rsidP="004A51AA">
            <w:pPr>
              <w:pStyle w:val="TableText"/>
              <w:rPr>
                <w:szCs w:val="22"/>
                <w:lang w:val="en-AU" w:eastAsia="ja-JP"/>
              </w:rPr>
            </w:pPr>
            <w:r w:rsidRPr="00AF110D">
              <w:rPr>
                <w:szCs w:val="22"/>
                <w:lang w:val="en-AU" w:eastAsia="ja-JP"/>
              </w:rPr>
              <w:t>A Spectrum acquired over a Reference Panel.</w:t>
            </w:r>
          </w:p>
        </w:tc>
      </w:tr>
      <w:tr w:rsidR="00081BC8" w:rsidRPr="00B350A0" w14:paraId="6F308062" w14:textId="77777777" w:rsidTr="00A603B6">
        <w:tc>
          <w:tcPr>
            <w:tcW w:w="1667" w:type="dxa"/>
          </w:tcPr>
          <w:p w14:paraId="6440987C" w14:textId="77777777" w:rsidR="00081BC8" w:rsidRPr="00AF110D" w:rsidRDefault="00081BC8" w:rsidP="004A51AA">
            <w:pPr>
              <w:pStyle w:val="TableText"/>
              <w:rPr>
                <w:szCs w:val="22"/>
                <w:lang w:val="en-AU" w:eastAsia="ja-JP"/>
              </w:rPr>
            </w:pPr>
            <w:r w:rsidRPr="00AF110D">
              <w:rPr>
                <w:szCs w:val="22"/>
                <w:lang w:val="en-AU" w:eastAsia="ja-JP"/>
              </w:rPr>
              <w:t>Regular Expression</w:t>
            </w:r>
          </w:p>
        </w:tc>
        <w:tc>
          <w:tcPr>
            <w:tcW w:w="7195" w:type="dxa"/>
          </w:tcPr>
          <w:p w14:paraId="1D26A910" w14:textId="77777777" w:rsidR="00081BC8" w:rsidRPr="00AF110D" w:rsidRDefault="00081BC8" w:rsidP="004A51AA">
            <w:pPr>
              <w:pStyle w:val="TableText"/>
              <w:rPr>
                <w:szCs w:val="22"/>
              </w:rPr>
            </w:pPr>
            <w:r w:rsidRPr="00AF110D">
              <w:rPr>
                <w:szCs w:val="22"/>
              </w:rPr>
              <w:t xml:space="preserve">In computing, a regular expression (often abbreviated “regex” or “regexp”) is a sequence of text characters, some of which are understood to be metacharacters with symbolic meaning, and some of which have their literal meaning, that together can be used by a regular expression processor to identify textual material of a given pattern. See </w:t>
            </w:r>
            <w:r w:rsidR="00741214" w:rsidRPr="00AF110D">
              <w:rPr>
                <w:szCs w:val="22"/>
              </w:rPr>
              <w:fldChar w:fldCharType="begin"/>
            </w:r>
            <w:r w:rsidR="003866DE" w:rsidRPr="00AF110D">
              <w:rPr>
                <w:szCs w:val="22"/>
              </w:rPr>
              <w:instrText xml:space="preserve"> ADDIN EN.CITE &lt;EndNote&gt;&lt;Cite&gt;&lt;Author&gt;Oracle Technology Network&lt;/Author&gt;&lt;Year&gt;2013&lt;/Year&gt;&lt;RecNum&gt;682&lt;/RecNum&gt;&lt;DisplayText&gt;(Oracle Technology Network, 2013, Wikipedia, 2013)&lt;/DisplayText&gt;&lt;record&gt;&lt;rec-number&gt;682&lt;/rec-number&gt;&lt;foreign-keys&gt;&lt;key app="EN" db-id="0svr2tdvgevw2ned2pb5tt5ur5tdf0savr9s" timestamp="1435329828"&gt;682&lt;/key&gt;&lt;/foreign-keys&gt;&lt;ref-type name="Web Page"&gt;12&lt;/ref-type&gt;&lt;contributors&gt;&lt;authors&gt;&lt;author&gt;Oracle Technology Network, &lt;/author&gt;&lt;/authors&gt;&lt;/contributors&gt;&lt;titles&gt;&lt;title&gt;Java Regular Expressions Tutorial&lt;/title&gt;&lt;/titles&gt;&lt;volume&gt;2013&lt;/volume&gt;&lt;number&gt;June 21&lt;/number&gt;&lt;dates&gt;&lt;year&gt;2013&lt;/year&gt;&lt;/dates&gt;&lt;urls&gt;&lt;related-urls&gt;&lt;url&gt;http://docs.oracle.com/javase/tutorial/essential/regex/index.html&lt;/url&gt;&lt;/related-urls&gt;&lt;/urls&gt;&lt;/record&gt;&lt;/Cite&gt;&lt;Cite&gt;&lt;Author&gt;Wikipedia&lt;/Author&gt;&lt;Year&gt;2013&lt;/Year&gt;&lt;RecNum&gt;683&lt;/RecNum&gt;&lt;record&gt;&lt;rec-number&gt;683&lt;/rec-number&gt;&lt;foreign-keys&gt;&lt;key app="EN" db-id="0svr2tdvgevw2ned2pb5tt5ur5tdf0savr9s" timestamp="1435329889"&gt;683&lt;/key&gt;&lt;/foreign-keys&gt;&lt;ref-type name="Web Page"&gt;12&lt;/ref-type&gt;&lt;contributors&gt;&lt;authors&gt;&lt;author&gt;Wikipedia&lt;/author&gt;&lt;/authors&gt;&lt;/contributors&gt;&lt;titles&gt;&lt;title&gt;Regular Expression Description&lt;/title&gt;&lt;/titles&gt;&lt;volume&gt;2013&lt;/volume&gt;&lt;number&gt;June 21&lt;/number&gt;&lt;dates&gt;&lt;year&gt;2013&lt;/year&gt;&lt;/dates&gt;&lt;urls&gt;&lt;related-urls&gt;&lt;url&gt;http://en.wikipedia.org/wiki/Regular_expression&lt;/url&gt;&lt;/related-urls&gt;&lt;/urls&gt;&lt;/record&gt;&lt;/Cite&gt;&lt;/EndNote&gt;</w:instrText>
            </w:r>
            <w:r w:rsidR="00741214" w:rsidRPr="00AF110D">
              <w:rPr>
                <w:szCs w:val="22"/>
              </w:rPr>
              <w:fldChar w:fldCharType="separate"/>
            </w:r>
            <w:r w:rsidR="003866DE" w:rsidRPr="00AF110D">
              <w:rPr>
                <w:noProof/>
                <w:szCs w:val="22"/>
              </w:rPr>
              <w:t>(Oracle Technology Network, 2013, Wikipedia, 2013)</w:t>
            </w:r>
            <w:r w:rsidR="00741214" w:rsidRPr="00AF110D">
              <w:rPr>
                <w:szCs w:val="22"/>
              </w:rPr>
              <w:fldChar w:fldCharType="end"/>
            </w:r>
            <w:r w:rsidRPr="00AF110D">
              <w:rPr>
                <w:szCs w:val="22"/>
              </w:rPr>
              <w:t xml:space="preserve"> for more information.</w:t>
            </w:r>
          </w:p>
        </w:tc>
      </w:tr>
      <w:tr w:rsidR="00081BC8" w:rsidRPr="00B350A0" w14:paraId="50260877" w14:textId="77777777" w:rsidTr="00A603B6">
        <w:tc>
          <w:tcPr>
            <w:tcW w:w="1667" w:type="dxa"/>
          </w:tcPr>
          <w:p w14:paraId="32BA2AEF" w14:textId="77777777" w:rsidR="00081BC8" w:rsidRPr="00AF110D" w:rsidRDefault="00081BC8" w:rsidP="004A51AA">
            <w:pPr>
              <w:pStyle w:val="TableText"/>
              <w:rPr>
                <w:szCs w:val="22"/>
                <w:lang w:val="en-AU" w:eastAsia="ja-JP"/>
              </w:rPr>
            </w:pPr>
            <w:r w:rsidRPr="00AF110D">
              <w:rPr>
                <w:szCs w:val="22"/>
                <w:lang w:val="en-AU" w:eastAsia="ja-JP"/>
              </w:rPr>
              <w:t>Sample</w:t>
            </w:r>
          </w:p>
        </w:tc>
        <w:tc>
          <w:tcPr>
            <w:tcW w:w="7195" w:type="dxa"/>
          </w:tcPr>
          <w:p w14:paraId="2B0DEC11" w14:textId="77777777" w:rsidR="00081BC8" w:rsidRPr="00AF110D" w:rsidRDefault="00081BC8" w:rsidP="004A51AA">
            <w:pPr>
              <w:pStyle w:val="TableText"/>
              <w:rPr>
                <w:szCs w:val="22"/>
                <w:lang w:val="en-AU" w:eastAsia="ja-JP"/>
              </w:rPr>
            </w:pPr>
            <w:r w:rsidRPr="00AF110D">
              <w:rPr>
                <w:szCs w:val="22"/>
                <w:lang w:val="en-AU" w:eastAsia="ja-JP"/>
              </w:rPr>
              <w:t>A Sample taken from a Target and measured, often at some later time, under controlled conditions. A sample will generally have a collection date/time and a measurement date/time, which will be different.</w:t>
            </w:r>
          </w:p>
        </w:tc>
      </w:tr>
      <w:tr w:rsidR="00081BC8" w:rsidRPr="00B350A0" w14:paraId="0624308A" w14:textId="77777777" w:rsidTr="00A603B6">
        <w:tc>
          <w:tcPr>
            <w:tcW w:w="1667" w:type="dxa"/>
          </w:tcPr>
          <w:p w14:paraId="5E1F9139" w14:textId="77777777" w:rsidR="00081BC8" w:rsidRPr="00AF110D" w:rsidRDefault="00081BC8" w:rsidP="004A51AA">
            <w:pPr>
              <w:pStyle w:val="TableText"/>
              <w:rPr>
                <w:szCs w:val="22"/>
                <w:lang w:val="en-AU" w:eastAsia="ja-JP"/>
              </w:rPr>
            </w:pPr>
            <w:r w:rsidRPr="00AF110D">
              <w:rPr>
                <w:szCs w:val="22"/>
                <w:lang w:val="en-AU" w:eastAsia="ja-JP"/>
              </w:rPr>
              <w:t>Sensor</w:t>
            </w:r>
          </w:p>
        </w:tc>
        <w:tc>
          <w:tcPr>
            <w:tcW w:w="7195" w:type="dxa"/>
          </w:tcPr>
          <w:p w14:paraId="7C13294C" w14:textId="77777777" w:rsidR="00081BC8" w:rsidRPr="00AF110D" w:rsidRDefault="00081BC8" w:rsidP="004A51AA">
            <w:pPr>
              <w:pStyle w:val="TableText"/>
              <w:rPr>
                <w:szCs w:val="22"/>
                <w:lang w:val="en-AU" w:eastAsia="ja-JP"/>
              </w:rPr>
            </w:pPr>
            <w:r w:rsidRPr="00AF110D">
              <w:rPr>
                <w:szCs w:val="22"/>
                <w:lang w:val="en-AU" w:eastAsia="ja-JP"/>
              </w:rPr>
              <w:t>See Instrument Type.</w:t>
            </w:r>
          </w:p>
        </w:tc>
      </w:tr>
      <w:tr w:rsidR="00081BC8" w:rsidRPr="00B350A0" w14:paraId="52E60FDB" w14:textId="77777777" w:rsidTr="00A603B6">
        <w:tc>
          <w:tcPr>
            <w:tcW w:w="1667" w:type="dxa"/>
          </w:tcPr>
          <w:p w14:paraId="3566CF36" w14:textId="77777777" w:rsidR="00081BC8" w:rsidRPr="00AF110D" w:rsidRDefault="00081BC8" w:rsidP="004A51AA">
            <w:pPr>
              <w:pStyle w:val="TableText"/>
              <w:rPr>
                <w:szCs w:val="22"/>
                <w:lang w:val="en-AU" w:eastAsia="ja-JP"/>
              </w:rPr>
            </w:pPr>
            <w:r w:rsidRPr="00AF110D">
              <w:rPr>
                <w:szCs w:val="22"/>
                <w:lang w:val="en-AU" w:eastAsia="ja-JP"/>
              </w:rPr>
              <w:t>Spectralon</w:t>
            </w:r>
          </w:p>
        </w:tc>
        <w:tc>
          <w:tcPr>
            <w:tcW w:w="7195" w:type="dxa"/>
          </w:tcPr>
          <w:p w14:paraId="4428237B" w14:textId="77777777" w:rsidR="00081BC8" w:rsidRPr="00AF110D" w:rsidRDefault="00081BC8" w:rsidP="004A51AA">
            <w:pPr>
              <w:pStyle w:val="TableText"/>
              <w:rPr>
                <w:szCs w:val="22"/>
                <w:lang w:val="en-AU" w:eastAsia="ja-JP"/>
              </w:rPr>
            </w:pPr>
            <w:r w:rsidRPr="00AF110D">
              <w:rPr>
                <w:szCs w:val="22"/>
                <w:lang w:val="en-AU" w:eastAsia="ja-JP"/>
              </w:rPr>
              <w:t>A particular brand of reflective reference panel, produced by LabSphere. Spectralon panels are available in various configurations, ranging from pure white to greyish and almost black. See Reference Panel.</w:t>
            </w:r>
          </w:p>
        </w:tc>
      </w:tr>
      <w:tr w:rsidR="00081BC8" w:rsidRPr="00B350A0" w14:paraId="40A03B8A" w14:textId="77777777" w:rsidTr="00A603B6">
        <w:tc>
          <w:tcPr>
            <w:tcW w:w="1667" w:type="dxa"/>
          </w:tcPr>
          <w:p w14:paraId="5EFB2D28" w14:textId="77777777" w:rsidR="00081BC8" w:rsidRPr="00AF110D" w:rsidRDefault="00081BC8" w:rsidP="004A51AA">
            <w:pPr>
              <w:pStyle w:val="TableText"/>
              <w:rPr>
                <w:szCs w:val="22"/>
                <w:lang w:val="en-AU" w:eastAsia="ja-JP"/>
              </w:rPr>
            </w:pPr>
            <w:r w:rsidRPr="00AF110D">
              <w:rPr>
                <w:szCs w:val="22"/>
                <w:lang w:val="en-AU" w:eastAsia="ja-JP"/>
              </w:rPr>
              <w:t>SQL</w:t>
            </w:r>
          </w:p>
        </w:tc>
        <w:tc>
          <w:tcPr>
            <w:tcW w:w="7195" w:type="dxa"/>
          </w:tcPr>
          <w:p w14:paraId="6500473F" w14:textId="77777777" w:rsidR="00081BC8" w:rsidRPr="00AF110D" w:rsidRDefault="00081BC8" w:rsidP="004A51AA">
            <w:pPr>
              <w:pStyle w:val="TableText"/>
              <w:rPr>
                <w:szCs w:val="22"/>
              </w:rPr>
            </w:pPr>
            <w:r w:rsidRPr="00AF110D">
              <w:rPr>
                <w:szCs w:val="22"/>
              </w:rPr>
              <w:t>Structured Query Language (sometimes pronounced “sequel”)</w:t>
            </w:r>
          </w:p>
          <w:p w14:paraId="56BA356B" w14:textId="77777777" w:rsidR="00081BC8" w:rsidRPr="00AF110D" w:rsidRDefault="00081BC8" w:rsidP="004A51AA">
            <w:pPr>
              <w:pStyle w:val="TableText"/>
              <w:rPr>
                <w:szCs w:val="22"/>
              </w:rPr>
            </w:pPr>
            <w:r w:rsidRPr="00AF110D">
              <w:rPr>
                <w:szCs w:val="22"/>
              </w:rPr>
              <w:t xml:space="preserve">A </w:t>
            </w:r>
            <w:hyperlink r:id="rId201" w:tooltip="Special-purpose programming language" w:history="1">
              <w:r w:rsidRPr="00AF110D">
                <w:rPr>
                  <w:szCs w:val="22"/>
                </w:rPr>
                <w:t>special-purpose programming language</w:t>
              </w:r>
            </w:hyperlink>
            <w:r w:rsidRPr="00AF110D">
              <w:rPr>
                <w:szCs w:val="22"/>
              </w:rPr>
              <w:t xml:space="preserve"> designed for managing data held in a </w:t>
            </w:r>
            <w:hyperlink r:id="rId202" w:tooltip="Relational database management system" w:history="1">
              <w:r w:rsidRPr="00AF110D">
                <w:rPr>
                  <w:szCs w:val="22"/>
                </w:rPr>
                <w:t>relational database management system</w:t>
              </w:r>
            </w:hyperlink>
            <w:r w:rsidRPr="00AF110D">
              <w:rPr>
                <w:szCs w:val="22"/>
              </w:rPr>
              <w:t xml:space="preserve"> (RDBMS).</w:t>
            </w:r>
          </w:p>
        </w:tc>
      </w:tr>
      <w:tr w:rsidR="00081BC8" w:rsidRPr="00B350A0" w14:paraId="4501BEA2" w14:textId="77777777" w:rsidTr="00A603B6">
        <w:tc>
          <w:tcPr>
            <w:tcW w:w="1667" w:type="dxa"/>
          </w:tcPr>
          <w:p w14:paraId="5E18E5A9" w14:textId="77777777" w:rsidR="00081BC8" w:rsidRPr="00AF110D" w:rsidRDefault="00081BC8" w:rsidP="004A51AA">
            <w:pPr>
              <w:pStyle w:val="TableText"/>
              <w:rPr>
                <w:szCs w:val="22"/>
                <w:lang w:val="en-AU" w:eastAsia="ja-JP"/>
              </w:rPr>
            </w:pPr>
            <w:r w:rsidRPr="00AF110D">
              <w:rPr>
                <w:szCs w:val="22"/>
                <w:lang w:val="en-AU" w:eastAsia="ja-JP"/>
              </w:rPr>
              <w:t>Target Spectrum</w:t>
            </w:r>
          </w:p>
        </w:tc>
        <w:tc>
          <w:tcPr>
            <w:tcW w:w="7195" w:type="dxa"/>
          </w:tcPr>
          <w:p w14:paraId="7C2F7E00" w14:textId="77777777" w:rsidR="00081BC8" w:rsidRPr="00AF110D" w:rsidRDefault="00081BC8" w:rsidP="004A51AA">
            <w:pPr>
              <w:pStyle w:val="TableText"/>
              <w:rPr>
                <w:szCs w:val="22"/>
                <w:lang w:val="en-AU" w:eastAsia="ja-JP"/>
              </w:rPr>
            </w:pPr>
            <w:r w:rsidRPr="00AF110D">
              <w:rPr>
                <w:szCs w:val="22"/>
                <w:lang w:val="en-AU" w:eastAsia="ja-JP"/>
              </w:rPr>
              <w:t>Spectrum acquired by measuring the target, where the target is the object of interest.</w:t>
            </w:r>
          </w:p>
        </w:tc>
      </w:tr>
      <w:tr w:rsidR="00081BC8" w:rsidRPr="00B350A0" w14:paraId="572F7307" w14:textId="77777777" w:rsidTr="00A603B6">
        <w:tc>
          <w:tcPr>
            <w:tcW w:w="1667" w:type="dxa"/>
          </w:tcPr>
          <w:p w14:paraId="6EFB37C6" w14:textId="77777777" w:rsidR="00081BC8" w:rsidRPr="00AF110D" w:rsidRDefault="00081BC8" w:rsidP="004A51AA">
            <w:pPr>
              <w:pStyle w:val="TableText"/>
              <w:rPr>
                <w:szCs w:val="22"/>
                <w:lang w:val="en-AU" w:eastAsia="ja-JP"/>
              </w:rPr>
            </w:pPr>
            <w:r w:rsidRPr="00AF110D">
              <w:rPr>
                <w:szCs w:val="22"/>
                <w:lang w:val="en-AU" w:eastAsia="ja-JP"/>
              </w:rPr>
              <w:t>TCP/IP</w:t>
            </w:r>
          </w:p>
        </w:tc>
        <w:tc>
          <w:tcPr>
            <w:tcW w:w="7195" w:type="dxa"/>
          </w:tcPr>
          <w:p w14:paraId="3697887D" w14:textId="77777777" w:rsidR="00081BC8" w:rsidRPr="00AF110D" w:rsidRDefault="00654093" w:rsidP="004A51AA">
            <w:pPr>
              <w:pStyle w:val="TableText"/>
              <w:rPr>
                <w:szCs w:val="22"/>
              </w:rPr>
            </w:pPr>
            <w:hyperlink r:id="rId203" w:tooltip="Transmission Control Protocol" w:history="1">
              <w:r w:rsidR="00081BC8" w:rsidRPr="00AF110D">
                <w:rPr>
                  <w:szCs w:val="22"/>
                </w:rPr>
                <w:t>Transmission Control Protocol</w:t>
              </w:r>
            </w:hyperlink>
            <w:r w:rsidR="00081BC8" w:rsidRPr="00AF110D">
              <w:rPr>
                <w:szCs w:val="22"/>
              </w:rPr>
              <w:t>/</w:t>
            </w:r>
            <w:hyperlink r:id="rId204" w:tooltip="Internet Protocol" w:history="1">
              <w:r w:rsidR="00081BC8" w:rsidRPr="00AF110D">
                <w:rPr>
                  <w:szCs w:val="22"/>
                </w:rPr>
                <w:t>Internet Protocol</w:t>
              </w:r>
            </w:hyperlink>
          </w:p>
          <w:p w14:paraId="6E5BEA11" w14:textId="77777777" w:rsidR="00081BC8" w:rsidRPr="00AF110D" w:rsidRDefault="00081BC8" w:rsidP="004A51AA">
            <w:pPr>
              <w:pStyle w:val="TableText"/>
              <w:rPr>
                <w:szCs w:val="22"/>
              </w:rPr>
            </w:pPr>
            <w:r w:rsidRPr="00AF110D">
              <w:rPr>
                <w:szCs w:val="22"/>
              </w:rPr>
              <w:t>The common designator to refer to the protocols used for internet communication.</w:t>
            </w:r>
          </w:p>
        </w:tc>
      </w:tr>
      <w:tr w:rsidR="00081BC8" w:rsidRPr="00B350A0" w14:paraId="40084544" w14:textId="77777777" w:rsidTr="00A603B6">
        <w:tc>
          <w:tcPr>
            <w:tcW w:w="1667" w:type="dxa"/>
          </w:tcPr>
          <w:p w14:paraId="525CC043" w14:textId="77777777" w:rsidR="00081BC8" w:rsidRPr="00AF110D" w:rsidRDefault="00081BC8" w:rsidP="004A51AA">
            <w:pPr>
              <w:pStyle w:val="TableText"/>
              <w:rPr>
                <w:szCs w:val="22"/>
                <w:lang w:val="en-AU" w:eastAsia="ja-JP"/>
              </w:rPr>
            </w:pPr>
            <w:r w:rsidRPr="00AF110D">
              <w:rPr>
                <w:szCs w:val="22"/>
                <w:lang w:val="en-AU" w:eastAsia="ja-JP"/>
              </w:rPr>
              <w:t>White Reference Spectrum</w:t>
            </w:r>
          </w:p>
        </w:tc>
        <w:tc>
          <w:tcPr>
            <w:tcW w:w="7195" w:type="dxa"/>
          </w:tcPr>
          <w:p w14:paraId="4B48B9AF" w14:textId="77777777" w:rsidR="00081BC8" w:rsidRPr="00AF110D" w:rsidRDefault="00081BC8" w:rsidP="004A51AA">
            <w:pPr>
              <w:pStyle w:val="TableText"/>
              <w:rPr>
                <w:szCs w:val="22"/>
                <w:lang w:val="en-AU" w:eastAsia="ja-JP"/>
              </w:rPr>
            </w:pPr>
            <w:r w:rsidRPr="00AF110D">
              <w:rPr>
                <w:szCs w:val="22"/>
                <w:lang w:val="en-AU" w:eastAsia="ja-JP"/>
              </w:rPr>
              <w:t>A Spectrum acquired over a reference panel that has a reflectance of close to 100%.</w:t>
            </w:r>
          </w:p>
        </w:tc>
      </w:tr>
    </w:tbl>
    <w:p w14:paraId="1856219D" w14:textId="77777777" w:rsidR="00CC011A" w:rsidRPr="00B350A0" w:rsidRDefault="00CC011A" w:rsidP="00CC011A">
      <w:pPr>
        <w:rPr>
          <w:u w:val="single"/>
        </w:rPr>
      </w:pPr>
    </w:p>
    <w:p w14:paraId="3B544AB1" w14:textId="77777777" w:rsidR="00CC011A" w:rsidRPr="00B350A0" w:rsidRDefault="00CC011A" w:rsidP="00CC011A">
      <w:pPr>
        <w:pStyle w:val="iNormal"/>
        <w:rPr>
          <w:u w:val="single"/>
        </w:rPr>
      </w:pPr>
    </w:p>
    <w:p w14:paraId="2BC24D28" w14:textId="77777777" w:rsidR="00A603B6" w:rsidRPr="00BB754C" w:rsidRDefault="00CC011A" w:rsidP="00CC011A">
      <w:pPr>
        <w:pStyle w:val="Heading1"/>
      </w:pPr>
      <w:bookmarkStart w:id="711" w:name="_Toc398023987"/>
      <w:bookmarkStart w:id="712" w:name="_Ref413326106"/>
      <w:bookmarkStart w:id="713" w:name="_Ref413326135"/>
      <w:bookmarkStart w:id="714" w:name="_Ref413326151"/>
      <w:bookmarkStart w:id="715" w:name="_Ref413326577"/>
      <w:bookmarkStart w:id="716" w:name="_Toc506895635"/>
      <w:r w:rsidRPr="00BB754C">
        <w:t>References</w:t>
      </w:r>
      <w:bookmarkEnd w:id="711"/>
      <w:bookmarkEnd w:id="712"/>
      <w:bookmarkEnd w:id="713"/>
      <w:bookmarkEnd w:id="714"/>
      <w:bookmarkEnd w:id="715"/>
      <w:bookmarkEnd w:id="716"/>
    </w:p>
    <w:p w14:paraId="5816BDBD" w14:textId="77777777" w:rsidR="00CC011A" w:rsidRPr="00B350A0" w:rsidRDefault="00CC011A" w:rsidP="00C062A7">
      <w:pPr>
        <w:pStyle w:val="iNormal"/>
        <w:jc w:val="left"/>
        <w:rPr>
          <w:u w:val="single"/>
        </w:rPr>
      </w:pPr>
    </w:p>
    <w:p w14:paraId="429F6076" w14:textId="6C48BE51" w:rsidR="00501C04" w:rsidRPr="00501C04" w:rsidRDefault="00741214" w:rsidP="00C062A7">
      <w:pPr>
        <w:pStyle w:val="EndNoteBibliography"/>
        <w:jc w:val="left"/>
        <w:rPr>
          <w:noProof/>
        </w:rPr>
      </w:pPr>
      <w:r w:rsidRPr="00B350A0">
        <w:rPr>
          <w:u w:val="single"/>
        </w:rPr>
        <w:fldChar w:fldCharType="begin"/>
      </w:r>
      <w:r w:rsidR="00CC011A" w:rsidRPr="00B350A0">
        <w:rPr>
          <w:u w:val="single"/>
        </w:rPr>
        <w:instrText xml:space="preserve"> ADDIN EN.REFLIST </w:instrText>
      </w:r>
      <w:r w:rsidRPr="00B350A0">
        <w:rPr>
          <w:u w:val="single"/>
        </w:rPr>
        <w:fldChar w:fldCharType="separate"/>
      </w:r>
      <w:r w:rsidR="00501C04" w:rsidRPr="00501C04">
        <w:rPr>
          <w:noProof/>
        </w:rPr>
        <w:t xml:space="preserve">Australian Research Council, 2008. Australian and New Zealand Standard Research Classification (ANZSRC), </w:t>
      </w:r>
      <w:hyperlink r:id="rId205" w:history="1">
        <w:r w:rsidR="00501C04" w:rsidRPr="00501C04">
          <w:rPr>
            <w:rStyle w:val="Hyperlink"/>
            <w:rFonts w:cs="Times New Roman"/>
            <w:noProof/>
            <w:lang w:val="en-GB"/>
          </w:rPr>
          <w:t>http://www.abs.gov.au/ausstats/abs@.nsf/mf/1297.0</w:t>
        </w:r>
      </w:hyperlink>
    </w:p>
    <w:p w14:paraId="146C50B5" w14:textId="77777777" w:rsidR="00501C04" w:rsidRPr="00501C04" w:rsidRDefault="00501C04" w:rsidP="00C062A7">
      <w:pPr>
        <w:pStyle w:val="EndNoteBibliography"/>
        <w:jc w:val="left"/>
        <w:rPr>
          <w:noProof/>
        </w:rPr>
      </w:pPr>
    </w:p>
    <w:p w14:paraId="21E402D5" w14:textId="36BF7F12" w:rsidR="00501C04" w:rsidRPr="00501C04" w:rsidRDefault="00501C04" w:rsidP="00C062A7">
      <w:pPr>
        <w:pStyle w:val="EndNoteBibliography"/>
        <w:jc w:val="left"/>
        <w:rPr>
          <w:noProof/>
        </w:rPr>
      </w:pPr>
      <w:r w:rsidRPr="00501C04">
        <w:rPr>
          <w:noProof/>
        </w:rPr>
        <w:t xml:space="preserve">CSIRO, 2011. The Australian Soil Classification, </w:t>
      </w:r>
      <w:hyperlink r:id="rId206" w:history="1">
        <w:r w:rsidRPr="00501C04">
          <w:rPr>
            <w:rStyle w:val="Hyperlink"/>
            <w:rFonts w:cs="Times New Roman"/>
            <w:noProof/>
            <w:lang w:val="en-GB"/>
          </w:rPr>
          <w:t>http://www.clw.csiro.au/aclep/asc_re_on_line/soilhome.htm</w:t>
        </w:r>
      </w:hyperlink>
    </w:p>
    <w:p w14:paraId="0B47E4DC" w14:textId="77777777" w:rsidR="00501C04" w:rsidRPr="00501C04" w:rsidRDefault="00501C04" w:rsidP="00C062A7">
      <w:pPr>
        <w:pStyle w:val="EndNoteBibliography"/>
        <w:jc w:val="left"/>
        <w:rPr>
          <w:noProof/>
        </w:rPr>
      </w:pPr>
    </w:p>
    <w:p w14:paraId="4F2E42F5" w14:textId="77777777" w:rsidR="00501C04" w:rsidRPr="00501C04" w:rsidRDefault="00501C04" w:rsidP="00C062A7">
      <w:pPr>
        <w:pStyle w:val="EndNoteBibliography"/>
        <w:jc w:val="left"/>
        <w:rPr>
          <w:noProof/>
        </w:rPr>
      </w:pPr>
    </w:p>
    <w:p w14:paraId="662D4290" w14:textId="77777777" w:rsidR="00501C04" w:rsidRPr="00501C04" w:rsidRDefault="00501C04" w:rsidP="00C062A7">
      <w:pPr>
        <w:pStyle w:val="EndNoteBibliography"/>
        <w:jc w:val="left"/>
        <w:rPr>
          <w:noProof/>
        </w:rPr>
      </w:pPr>
    </w:p>
    <w:p w14:paraId="6492B941" w14:textId="77777777" w:rsidR="00501C04" w:rsidRPr="00501C04" w:rsidRDefault="00501C04" w:rsidP="00C062A7">
      <w:pPr>
        <w:pStyle w:val="EndNoteBibliography"/>
        <w:jc w:val="left"/>
        <w:rPr>
          <w:noProof/>
        </w:rPr>
      </w:pPr>
      <w:r w:rsidRPr="00501C04">
        <w:rPr>
          <w:noProof/>
          <w:lang w:val="de-CH"/>
        </w:rPr>
        <w:t xml:space="preserve">Hueni, A., Damm, A., Kneubuehler, M., Schläpfer, D., Schaepman, M., 2017. </w:t>
      </w:r>
      <w:r w:rsidRPr="00501C04">
        <w:rPr>
          <w:noProof/>
        </w:rPr>
        <w:t>Field and Airborne Spectroscopy Cross-Validation - Some Considerations. IEEE Journal of Selected Topics in Applied Earth Observations and Remote Sensing</w:t>
      </w:r>
      <w:r w:rsidRPr="00501C04">
        <w:rPr>
          <w:i/>
          <w:noProof/>
        </w:rPr>
        <w:t xml:space="preserve"> </w:t>
      </w:r>
      <w:r w:rsidRPr="00501C04">
        <w:rPr>
          <w:noProof/>
        </w:rPr>
        <w:t>10(3), 1117 - 1135.</w:t>
      </w:r>
    </w:p>
    <w:p w14:paraId="1DB90D7D" w14:textId="77777777" w:rsidR="00501C04" w:rsidRPr="00501C04" w:rsidRDefault="00501C04" w:rsidP="00C062A7">
      <w:pPr>
        <w:pStyle w:val="EndNoteBibliography"/>
        <w:jc w:val="left"/>
        <w:rPr>
          <w:noProof/>
        </w:rPr>
      </w:pPr>
    </w:p>
    <w:p w14:paraId="48227D84" w14:textId="77777777" w:rsidR="00501C04" w:rsidRPr="00501C04" w:rsidRDefault="00501C04" w:rsidP="00C062A7">
      <w:pPr>
        <w:pStyle w:val="EndNoteBibliography"/>
        <w:jc w:val="left"/>
        <w:rPr>
          <w:noProof/>
        </w:rPr>
      </w:pPr>
      <w:r w:rsidRPr="00501C04">
        <w:rPr>
          <w:noProof/>
          <w:lang w:val="de-CH"/>
        </w:rPr>
        <w:t xml:space="preserve">Hueni, A., Nieke, J., Schopfer, J., Kneubühler, M., Itten, K., 2009. </w:t>
      </w:r>
      <w:r w:rsidRPr="00501C04">
        <w:rPr>
          <w:noProof/>
        </w:rPr>
        <w:t>The spectral database SPECCHIO for improved long term usability and data sharing. Computers &amp; Geosciences</w:t>
      </w:r>
      <w:r w:rsidRPr="00501C04">
        <w:rPr>
          <w:i/>
          <w:noProof/>
        </w:rPr>
        <w:t xml:space="preserve"> </w:t>
      </w:r>
      <w:r w:rsidRPr="00501C04">
        <w:rPr>
          <w:noProof/>
        </w:rPr>
        <w:t>35(3), 557-565.</w:t>
      </w:r>
    </w:p>
    <w:p w14:paraId="2A2C20B6" w14:textId="77777777" w:rsidR="00501C04" w:rsidRPr="00501C04" w:rsidRDefault="00501C04" w:rsidP="00C062A7">
      <w:pPr>
        <w:pStyle w:val="EndNoteBibliography"/>
        <w:jc w:val="left"/>
        <w:rPr>
          <w:noProof/>
        </w:rPr>
      </w:pPr>
    </w:p>
    <w:p w14:paraId="5D6261E3" w14:textId="77777777" w:rsidR="00501C04" w:rsidRPr="00501C04" w:rsidRDefault="00501C04" w:rsidP="00C062A7">
      <w:pPr>
        <w:pStyle w:val="EndNoteBibliography"/>
        <w:jc w:val="left"/>
        <w:rPr>
          <w:noProof/>
        </w:rPr>
      </w:pPr>
      <w:r w:rsidRPr="00501C04">
        <w:rPr>
          <w:noProof/>
        </w:rPr>
        <w:t>Hueni, A., Tuohy, M., 2006. Spectroradiometer Data Structuring, Pre-Processing and Analysis - An IT Based Approach. Journal of Spatial Science</w:t>
      </w:r>
      <w:r w:rsidRPr="00501C04">
        <w:rPr>
          <w:i/>
          <w:noProof/>
        </w:rPr>
        <w:t xml:space="preserve"> </w:t>
      </w:r>
      <w:r w:rsidRPr="00501C04">
        <w:rPr>
          <w:noProof/>
        </w:rPr>
        <w:t>51(2), 93-102.</w:t>
      </w:r>
    </w:p>
    <w:p w14:paraId="4516382D" w14:textId="77777777" w:rsidR="00501C04" w:rsidRPr="00501C04" w:rsidRDefault="00501C04" w:rsidP="00C062A7">
      <w:pPr>
        <w:pStyle w:val="EndNoteBibliography"/>
        <w:jc w:val="left"/>
        <w:rPr>
          <w:noProof/>
        </w:rPr>
      </w:pPr>
    </w:p>
    <w:p w14:paraId="07BA823B" w14:textId="27A9A40A" w:rsidR="00501C04" w:rsidRPr="00501C04" w:rsidRDefault="00501C04" w:rsidP="00C062A7">
      <w:pPr>
        <w:pStyle w:val="EndNoteBibliography"/>
        <w:jc w:val="left"/>
        <w:rPr>
          <w:noProof/>
          <w:lang w:val="de-CH"/>
        </w:rPr>
      </w:pPr>
      <w:r w:rsidRPr="00501C04">
        <w:rPr>
          <w:noProof/>
        </w:rPr>
        <w:t xml:space="preserve">Hüni, A., Kneubühler, M., 2007. SPECCHIO: a system for storing and sharing spectroradiometer data. </w:t>
      </w:r>
      <w:r w:rsidRPr="00501C04">
        <w:rPr>
          <w:noProof/>
          <w:lang w:val="de-CH"/>
        </w:rPr>
        <w:t xml:space="preserve">SPIE Newsroom(December 2007), 1-2, </w:t>
      </w:r>
      <w:hyperlink r:id="rId207" w:history="1">
        <w:r w:rsidRPr="00501C04">
          <w:rPr>
            <w:rStyle w:val="Hyperlink"/>
            <w:rFonts w:cs="Times New Roman"/>
            <w:noProof/>
            <w:lang w:val="de-CH"/>
          </w:rPr>
          <w:t>http://spie.org/x18220.xml</w:t>
        </w:r>
      </w:hyperlink>
      <w:r w:rsidRPr="00501C04">
        <w:rPr>
          <w:noProof/>
          <w:lang w:val="de-CH"/>
        </w:rPr>
        <w:t>.</w:t>
      </w:r>
    </w:p>
    <w:p w14:paraId="64D4FCBB" w14:textId="77777777" w:rsidR="00501C04" w:rsidRPr="00501C04" w:rsidRDefault="00501C04" w:rsidP="00C062A7">
      <w:pPr>
        <w:pStyle w:val="EndNoteBibliography"/>
        <w:jc w:val="left"/>
        <w:rPr>
          <w:noProof/>
          <w:lang w:val="de-CH"/>
        </w:rPr>
      </w:pPr>
    </w:p>
    <w:p w14:paraId="10400C80" w14:textId="77777777" w:rsidR="00501C04" w:rsidRPr="00501C04" w:rsidRDefault="00501C04" w:rsidP="00C062A7">
      <w:pPr>
        <w:pStyle w:val="EndNoteBibliography"/>
        <w:jc w:val="left"/>
        <w:rPr>
          <w:noProof/>
        </w:rPr>
      </w:pPr>
      <w:r w:rsidRPr="00501C04">
        <w:rPr>
          <w:noProof/>
          <w:lang w:val="de-CH"/>
        </w:rPr>
        <w:t xml:space="preserve">Hüni, A., Nieke, J., Schopfer, J., Kneubühler, M., Itten, K., 2007. </w:t>
      </w:r>
      <w:r w:rsidRPr="00501C04">
        <w:rPr>
          <w:noProof/>
        </w:rPr>
        <w:t>2nd Generation of RSL's Spectrum Database "SPECCHIO"</w:t>
      </w:r>
      <w:r w:rsidRPr="00501C04">
        <w:rPr>
          <w:i/>
          <w:noProof/>
        </w:rPr>
        <w:t>.</w:t>
      </w:r>
      <w:r w:rsidRPr="00501C04">
        <w:rPr>
          <w:noProof/>
        </w:rPr>
        <w:t xml:space="preserve"> In: Proceedings Schaepman, M. E., Liang, S., Groot, N. E., Kneubühler, M. (Eds.), 10th Intl. Symposium on Physical Measurements and Spectral Signatures in Remote Sensing,  Davos (CH)</w:t>
      </w:r>
      <w:r w:rsidRPr="00501C04">
        <w:rPr>
          <w:i/>
          <w:noProof/>
        </w:rPr>
        <w:t>,</w:t>
      </w:r>
      <w:r w:rsidRPr="00501C04">
        <w:rPr>
          <w:noProof/>
        </w:rPr>
        <w:t xml:space="preserve"> XXXVI, Part 7/C50, pp. 505–510.</w:t>
      </w:r>
    </w:p>
    <w:p w14:paraId="317D640B" w14:textId="77777777" w:rsidR="00501C04" w:rsidRPr="00501C04" w:rsidRDefault="00501C04" w:rsidP="00C062A7">
      <w:pPr>
        <w:pStyle w:val="EndNoteBibliography"/>
        <w:jc w:val="left"/>
        <w:rPr>
          <w:noProof/>
        </w:rPr>
      </w:pPr>
    </w:p>
    <w:p w14:paraId="1F845693" w14:textId="77777777" w:rsidR="00501C04" w:rsidRPr="00501C04" w:rsidRDefault="00501C04" w:rsidP="00C062A7">
      <w:pPr>
        <w:pStyle w:val="EndNoteBibliography"/>
        <w:jc w:val="left"/>
        <w:rPr>
          <w:noProof/>
        </w:rPr>
      </w:pPr>
      <w:r w:rsidRPr="00501C04">
        <w:rPr>
          <w:noProof/>
        </w:rPr>
        <w:t>Landgrebe, D., 1997. On Information Extraction Principles for Hyperspectral Data, Purdue University, West Lafayette, IN, 34 pp.</w:t>
      </w:r>
    </w:p>
    <w:p w14:paraId="3B4C1BB8" w14:textId="77777777" w:rsidR="00501C04" w:rsidRPr="00501C04" w:rsidRDefault="00501C04" w:rsidP="00C062A7">
      <w:pPr>
        <w:pStyle w:val="EndNoteBibliography"/>
        <w:jc w:val="left"/>
        <w:rPr>
          <w:noProof/>
        </w:rPr>
      </w:pPr>
    </w:p>
    <w:p w14:paraId="19D009A1" w14:textId="77777777" w:rsidR="00501C04" w:rsidRPr="00501C04" w:rsidRDefault="00501C04" w:rsidP="00C062A7">
      <w:pPr>
        <w:pStyle w:val="EndNoteBibliography"/>
        <w:jc w:val="left"/>
        <w:rPr>
          <w:noProof/>
        </w:rPr>
      </w:pPr>
      <w:r w:rsidRPr="00501C04">
        <w:rPr>
          <w:noProof/>
        </w:rPr>
        <w:t>Milton, E. J., Fox, N. P., Schaepman, M., 2006. Progress in Field Spectroscopy</w:t>
      </w:r>
      <w:r w:rsidRPr="00501C04">
        <w:rPr>
          <w:i/>
          <w:noProof/>
        </w:rPr>
        <w:t>.</w:t>
      </w:r>
      <w:r w:rsidRPr="00501C04">
        <w:rPr>
          <w:noProof/>
        </w:rPr>
        <w:t xml:space="preserve"> In: Proceedings Geoscience and Remote Sensing Symposium,  Denver, CO, US, pp. 1966-1968.</w:t>
      </w:r>
    </w:p>
    <w:p w14:paraId="00E92D05" w14:textId="77777777" w:rsidR="00501C04" w:rsidRPr="00501C04" w:rsidRDefault="00501C04" w:rsidP="00C062A7">
      <w:pPr>
        <w:pStyle w:val="EndNoteBibliography"/>
        <w:jc w:val="left"/>
        <w:rPr>
          <w:noProof/>
        </w:rPr>
      </w:pPr>
    </w:p>
    <w:p w14:paraId="5C6EA108" w14:textId="5AB67098" w:rsidR="00501C04" w:rsidRPr="00501C04" w:rsidRDefault="00501C04" w:rsidP="00C062A7">
      <w:pPr>
        <w:pStyle w:val="EndNoteBibliography"/>
        <w:jc w:val="left"/>
        <w:rPr>
          <w:noProof/>
        </w:rPr>
      </w:pPr>
      <w:r w:rsidRPr="00501C04">
        <w:rPr>
          <w:noProof/>
        </w:rPr>
        <w:t xml:space="preserve">NOAA, 2003. What is UTC or GMT Time?, </w:t>
      </w:r>
      <w:hyperlink r:id="rId208" w:history="1">
        <w:r w:rsidRPr="00501C04">
          <w:rPr>
            <w:rStyle w:val="Hyperlink"/>
            <w:rFonts w:cs="Times New Roman"/>
            <w:noProof/>
            <w:lang w:val="en-GB"/>
          </w:rPr>
          <w:t>http://www.nhc.noaa.gov/aboututc.shtml</w:t>
        </w:r>
      </w:hyperlink>
    </w:p>
    <w:p w14:paraId="678C7A80" w14:textId="77777777" w:rsidR="00501C04" w:rsidRPr="00501C04" w:rsidRDefault="00501C04" w:rsidP="00C062A7">
      <w:pPr>
        <w:pStyle w:val="EndNoteBibliography"/>
        <w:jc w:val="left"/>
        <w:rPr>
          <w:noProof/>
        </w:rPr>
      </w:pPr>
    </w:p>
    <w:p w14:paraId="70B98C32" w14:textId="6B95F66B" w:rsidR="00501C04" w:rsidRPr="00501C04" w:rsidRDefault="00501C04" w:rsidP="00C062A7">
      <w:pPr>
        <w:pStyle w:val="EndNoteBibliography"/>
        <w:jc w:val="left"/>
        <w:rPr>
          <w:noProof/>
        </w:rPr>
      </w:pPr>
      <w:r w:rsidRPr="00501C04">
        <w:rPr>
          <w:noProof/>
        </w:rPr>
        <w:t xml:space="preserve">Oracle Technology Network, 2013. Java Regular Expressions Tutorial, </w:t>
      </w:r>
      <w:hyperlink r:id="rId209" w:history="1">
        <w:r w:rsidRPr="00501C04">
          <w:rPr>
            <w:rStyle w:val="Hyperlink"/>
            <w:rFonts w:cs="Times New Roman"/>
            <w:noProof/>
            <w:lang w:val="en-GB"/>
          </w:rPr>
          <w:t>http://docs.oracle.com/javase/tutorial/essential/regex/index.html</w:t>
        </w:r>
      </w:hyperlink>
    </w:p>
    <w:p w14:paraId="6B1E1E6B" w14:textId="77777777" w:rsidR="00501C04" w:rsidRPr="00501C04" w:rsidRDefault="00501C04" w:rsidP="00C062A7">
      <w:pPr>
        <w:pStyle w:val="EndNoteBibliography"/>
        <w:jc w:val="left"/>
        <w:rPr>
          <w:noProof/>
        </w:rPr>
      </w:pPr>
    </w:p>
    <w:p w14:paraId="7939C633" w14:textId="29176F80" w:rsidR="00501C04" w:rsidRPr="00501C04" w:rsidRDefault="00501C04" w:rsidP="00C062A7">
      <w:pPr>
        <w:pStyle w:val="EndNoteBibliography"/>
        <w:jc w:val="left"/>
        <w:rPr>
          <w:noProof/>
        </w:rPr>
      </w:pPr>
      <w:r w:rsidRPr="00501C04">
        <w:rPr>
          <w:noProof/>
        </w:rPr>
        <w:t xml:space="preserve">Wikipedia, 2013. Regular Expression Description, </w:t>
      </w:r>
      <w:hyperlink r:id="rId210" w:history="1">
        <w:r w:rsidRPr="00501C04">
          <w:rPr>
            <w:rStyle w:val="Hyperlink"/>
            <w:rFonts w:cs="Times New Roman"/>
            <w:noProof/>
            <w:lang w:val="en-GB"/>
          </w:rPr>
          <w:t>http://en.wikipedia.org/wiki/Regular_expression</w:t>
        </w:r>
      </w:hyperlink>
    </w:p>
    <w:p w14:paraId="1168633C" w14:textId="77777777" w:rsidR="00501C04" w:rsidRPr="00501C04" w:rsidRDefault="00501C04" w:rsidP="00C062A7">
      <w:pPr>
        <w:pStyle w:val="EndNoteBibliography"/>
        <w:jc w:val="left"/>
        <w:rPr>
          <w:noProof/>
        </w:rPr>
      </w:pPr>
    </w:p>
    <w:p w14:paraId="4C660ED6" w14:textId="387591D5" w:rsidR="00CC011A" w:rsidRPr="00B350A0" w:rsidRDefault="00741214" w:rsidP="00C062A7">
      <w:pPr>
        <w:rPr>
          <w:u w:val="single"/>
        </w:rPr>
      </w:pPr>
      <w:r w:rsidRPr="00B350A0">
        <w:rPr>
          <w:u w:val="single"/>
        </w:rPr>
        <w:fldChar w:fldCharType="end"/>
      </w:r>
    </w:p>
    <w:p w14:paraId="0253F8E5" w14:textId="77777777" w:rsidR="008D4C25" w:rsidRPr="0014653E" w:rsidRDefault="008D4C25" w:rsidP="008D4C25">
      <w:pPr>
        <w:pStyle w:val="Heading1"/>
      </w:pPr>
      <w:bookmarkStart w:id="717" w:name="_Toc355280442"/>
      <w:bookmarkStart w:id="718" w:name="_Toc398023988"/>
      <w:bookmarkStart w:id="719" w:name="_Toc506895636"/>
      <w:r w:rsidRPr="0014653E">
        <w:t>Document History</w:t>
      </w:r>
      <w:bookmarkEnd w:id="717"/>
      <w:bookmarkEnd w:id="718"/>
      <w:bookmarkEnd w:id="719"/>
    </w:p>
    <w:tbl>
      <w:tblPr>
        <w:tblW w:w="0" w:type="auto"/>
        <w:tblLayout w:type="fixed"/>
        <w:tblCellMar>
          <w:left w:w="70" w:type="dxa"/>
          <w:right w:w="70" w:type="dxa"/>
        </w:tblCellMar>
        <w:tblLook w:val="0000" w:firstRow="0" w:lastRow="0" w:firstColumn="0" w:lastColumn="0" w:noHBand="0" w:noVBand="0"/>
      </w:tblPr>
      <w:tblGrid>
        <w:gridCol w:w="1063"/>
        <w:gridCol w:w="1275"/>
        <w:gridCol w:w="1701"/>
        <w:gridCol w:w="4820"/>
      </w:tblGrid>
      <w:tr w:rsidR="008D4C25" w:rsidRPr="0014653E" w14:paraId="0EAB833C"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6A8011CD" w14:textId="77777777" w:rsidR="008D4C25" w:rsidRPr="0014653E" w:rsidRDefault="008D4C25" w:rsidP="00710979">
            <w:pPr>
              <w:pStyle w:val="TabellenEintrag"/>
              <w:keepNext/>
              <w:keepLines/>
              <w:rPr>
                <w:b/>
              </w:rPr>
            </w:pPr>
            <w:r w:rsidRPr="0014653E">
              <w:rPr>
                <w:b/>
              </w:rPr>
              <w:t>Version</w:t>
            </w:r>
          </w:p>
        </w:tc>
        <w:tc>
          <w:tcPr>
            <w:tcW w:w="1275" w:type="dxa"/>
            <w:tcBorders>
              <w:top w:val="single" w:sz="6" w:space="0" w:color="auto"/>
              <w:bottom w:val="single" w:sz="6" w:space="0" w:color="auto"/>
              <w:right w:val="single" w:sz="6" w:space="0" w:color="auto"/>
            </w:tcBorders>
          </w:tcPr>
          <w:p w14:paraId="4E37D08C" w14:textId="77777777" w:rsidR="008D4C25" w:rsidRPr="0014653E" w:rsidRDefault="008D4C25" w:rsidP="00710979">
            <w:pPr>
              <w:pStyle w:val="TabellenEintrag"/>
              <w:keepNext/>
              <w:keepLines/>
              <w:rPr>
                <w:b/>
              </w:rPr>
            </w:pPr>
            <w:r w:rsidRPr="0014653E">
              <w:rPr>
                <w:b/>
              </w:rPr>
              <w:t>Date</w:t>
            </w:r>
          </w:p>
        </w:tc>
        <w:tc>
          <w:tcPr>
            <w:tcW w:w="1701" w:type="dxa"/>
            <w:tcBorders>
              <w:top w:val="single" w:sz="6" w:space="0" w:color="auto"/>
              <w:bottom w:val="single" w:sz="6" w:space="0" w:color="auto"/>
              <w:right w:val="single" w:sz="6" w:space="0" w:color="auto"/>
            </w:tcBorders>
          </w:tcPr>
          <w:p w14:paraId="4E486AFE" w14:textId="77777777" w:rsidR="008D4C25" w:rsidRPr="0014653E" w:rsidRDefault="008D4C25" w:rsidP="00710979">
            <w:pPr>
              <w:pStyle w:val="TabellenEintrag"/>
              <w:keepNext/>
              <w:keepLines/>
              <w:rPr>
                <w:b/>
              </w:rPr>
            </w:pPr>
            <w:r w:rsidRPr="0014653E">
              <w:rPr>
                <w:b/>
              </w:rPr>
              <w:t>Author</w:t>
            </w:r>
          </w:p>
        </w:tc>
        <w:tc>
          <w:tcPr>
            <w:tcW w:w="4820" w:type="dxa"/>
            <w:tcBorders>
              <w:top w:val="single" w:sz="6" w:space="0" w:color="auto"/>
              <w:bottom w:val="single" w:sz="6" w:space="0" w:color="auto"/>
              <w:right w:val="single" w:sz="6" w:space="0" w:color="auto"/>
            </w:tcBorders>
          </w:tcPr>
          <w:p w14:paraId="4B3D6DD6" w14:textId="77777777" w:rsidR="008D4C25" w:rsidRPr="0014653E" w:rsidRDefault="008D4C25" w:rsidP="00710979">
            <w:pPr>
              <w:pStyle w:val="TabellenEintrag"/>
              <w:keepNext/>
              <w:keepLines/>
              <w:rPr>
                <w:b/>
              </w:rPr>
            </w:pPr>
            <w:r w:rsidRPr="0014653E">
              <w:rPr>
                <w:b/>
              </w:rPr>
              <w:t>Remark</w:t>
            </w:r>
          </w:p>
        </w:tc>
      </w:tr>
      <w:tr w:rsidR="008D4C25" w:rsidRPr="0014653E" w14:paraId="42986AA1" w14:textId="77777777" w:rsidTr="0014653E">
        <w:trPr>
          <w:cantSplit/>
          <w:trHeight w:val="404"/>
        </w:trPr>
        <w:tc>
          <w:tcPr>
            <w:tcW w:w="1063" w:type="dxa"/>
            <w:tcBorders>
              <w:top w:val="single" w:sz="6" w:space="0" w:color="auto"/>
              <w:left w:val="single" w:sz="6" w:space="0" w:color="auto"/>
              <w:bottom w:val="single" w:sz="6" w:space="0" w:color="auto"/>
              <w:right w:val="single" w:sz="6" w:space="0" w:color="auto"/>
            </w:tcBorders>
          </w:tcPr>
          <w:p w14:paraId="64D65C20" w14:textId="77777777" w:rsidR="008D4C25" w:rsidRPr="0014653E" w:rsidRDefault="008D4C25" w:rsidP="00710979">
            <w:pPr>
              <w:pStyle w:val="texte1"/>
              <w:keepNext/>
              <w:keepLines/>
              <w:ind w:left="0"/>
              <w:rPr>
                <w:lang w:val="en-GB"/>
              </w:rPr>
            </w:pPr>
            <w:r w:rsidRPr="0014653E">
              <w:rPr>
                <w:lang w:val="en-GB"/>
              </w:rPr>
              <w:t>0.1</w:t>
            </w:r>
          </w:p>
        </w:tc>
        <w:tc>
          <w:tcPr>
            <w:tcW w:w="1275" w:type="dxa"/>
            <w:tcBorders>
              <w:top w:val="single" w:sz="6" w:space="0" w:color="auto"/>
              <w:bottom w:val="single" w:sz="6" w:space="0" w:color="auto"/>
              <w:right w:val="single" w:sz="6" w:space="0" w:color="auto"/>
            </w:tcBorders>
          </w:tcPr>
          <w:p w14:paraId="0E9934D5" w14:textId="77777777" w:rsidR="008D4C25" w:rsidRPr="0014653E" w:rsidRDefault="008D4C25" w:rsidP="00710979">
            <w:pPr>
              <w:pStyle w:val="texte1"/>
              <w:keepNext/>
              <w:keepLines/>
              <w:ind w:left="0"/>
              <w:rPr>
                <w:lang w:val="en-GB"/>
              </w:rPr>
            </w:pPr>
            <w:r w:rsidRPr="0014653E">
              <w:rPr>
                <w:lang w:val="en-GB"/>
              </w:rPr>
              <w:t>15.12.2006</w:t>
            </w:r>
          </w:p>
        </w:tc>
        <w:tc>
          <w:tcPr>
            <w:tcW w:w="1701" w:type="dxa"/>
            <w:tcBorders>
              <w:top w:val="single" w:sz="6" w:space="0" w:color="auto"/>
              <w:bottom w:val="single" w:sz="6" w:space="0" w:color="auto"/>
              <w:right w:val="single" w:sz="6" w:space="0" w:color="auto"/>
            </w:tcBorders>
          </w:tcPr>
          <w:p w14:paraId="268C96DD"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7A845AB2" w14:textId="77777777" w:rsidR="008D4C25" w:rsidRPr="0014653E" w:rsidRDefault="008D4C25" w:rsidP="00710979">
            <w:pPr>
              <w:pStyle w:val="texte1"/>
              <w:keepNext/>
              <w:keepLines/>
              <w:ind w:left="0"/>
              <w:rPr>
                <w:lang w:val="en-GB"/>
              </w:rPr>
            </w:pPr>
            <w:r w:rsidRPr="0014653E">
              <w:rPr>
                <w:lang w:val="en-GB"/>
              </w:rPr>
              <w:t>First document version</w:t>
            </w:r>
          </w:p>
        </w:tc>
      </w:tr>
      <w:tr w:rsidR="008D4C25" w:rsidRPr="0014653E" w14:paraId="063EACA0"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6C3F8804" w14:textId="77777777" w:rsidR="008D4C25" w:rsidRPr="0014653E" w:rsidRDefault="008D4C25" w:rsidP="00710979">
            <w:pPr>
              <w:pStyle w:val="texte1"/>
              <w:keepNext/>
              <w:keepLines/>
              <w:ind w:left="0"/>
              <w:rPr>
                <w:lang w:val="en-GB"/>
              </w:rPr>
            </w:pPr>
            <w:r w:rsidRPr="0014653E">
              <w:rPr>
                <w:lang w:val="en-GB"/>
              </w:rPr>
              <w:t>1.0</w:t>
            </w:r>
          </w:p>
        </w:tc>
        <w:tc>
          <w:tcPr>
            <w:tcW w:w="1275" w:type="dxa"/>
            <w:tcBorders>
              <w:top w:val="single" w:sz="6" w:space="0" w:color="auto"/>
              <w:bottom w:val="single" w:sz="6" w:space="0" w:color="auto"/>
              <w:right w:val="single" w:sz="6" w:space="0" w:color="auto"/>
            </w:tcBorders>
          </w:tcPr>
          <w:p w14:paraId="5C51E003" w14:textId="77777777" w:rsidR="008D4C25" w:rsidRPr="0014653E" w:rsidRDefault="008D4C25" w:rsidP="00710979">
            <w:pPr>
              <w:pStyle w:val="texte1"/>
              <w:keepNext/>
              <w:keepLines/>
              <w:ind w:left="0"/>
              <w:rPr>
                <w:lang w:val="en-GB"/>
              </w:rPr>
            </w:pPr>
            <w:r w:rsidRPr="0014653E">
              <w:rPr>
                <w:lang w:val="en-GB"/>
              </w:rPr>
              <w:t>14.02.2007</w:t>
            </w:r>
          </w:p>
        </w:tc>
        <w:tc>
          <w:tcPr>
            <w:tcW w:w="1701" w:type="dxa"/>
            <w:tcBorders>
              <w:top w:val="single" w:sz="6" w:space="0" w:color="auto"/>
              <w:bottom w:val="single" w:sz="6" w:space="0" w:color="auto"/>
              <w:right w:val="single" w:sz="6" w:space="0" w:color="auto"/>
            </w:tcBorders>
          </w:tcPr>
          <w:p w14:paraId="4C0BB5EB"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784EE89C" w14:textId="77777777" w:rsidR="008D4C25" w:rsidRPr="0014653E" w:rsidRDefault="008D4C25" w:rsidP="00710979">
            <w:pPr>
              <w:pStyle w:val="texte1"/>
              <w:keepNext/>
              <w:keepLines/>
              <w:ind w:left="0"/>
              <w:rPr>
                <w:lang w:val="en-GB"/>
              </w:rPr>
            </w:pPr>
            <w:r w:rsidRPr="0014653E">
              <w:rPr>
                <w:lang w:val="en-GB"/>
              </w:rPr>
              <w:t>Bug fixes and added features</w:t>
            </w:r>
          </w:p>
        </w:tc>
      </w:tr>
      <w:tr w:rsidR="008D4C25" w:rsidRPr="0014653E" w14:paraId="7C3CB511"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D7124A8" w14:textId="77777777" w:rsidR="008D4C25" w:rsidRPr="0014653E" w:rsidRDefault="008D4C25" w:rsidP="00710979">
            <w:pPr>
              <w:pStyle w:val="texte1"/>
              <w:keepNext/>
              <w:keepLines/>
              <w:ind w:left="0"/>
              <w:rPr>
                <w:lang w:val="en-GB"/>
              </w:rPr>
            </w:pPr>
            <w:r w:rsidRPr="0014653E">
              <w:rPr>
                <w:lang w:val="en-GB"/>
              </w:rPr>
              <w:t>1.1</w:t>
            </w:r>
          </w:p>
        </w:tc>
        <w:tc>
          <w:tcPr>
            <w:tcW w:w="1275" w:type="dxa"/>
            <w:tcBorders>
              <w:top w:val="single" w:sz="6" w:space="0" w:color="auto"/>
              <w:bottom w:val="single" w:sz="6" w:space="0" w:color="auto"/>
              <w:right w:val="single" w:sz="6" w:space="0" w:color="auto"/>
            </w:tcBorders>
          </w:tcPr>
          <w:p w14:paraId="68981327" w14:textId="77777777" w:rsidR="008D4C25" w:rsidRPr="0014653E" w:rsidRDefault="008D4C25" w:rsidP="00710979">
            <w:pPr>
              <w:pStyle w:val="texte1"/>
              <w:keepNext/>
              <w:keepLines/>
              <w:ind w:left="0"/>
              <w:rPr>
                <w:lang w:val="en-GB"/>
              </w:rPr>
            </w:pPr>
            <w:r w:rsidRPr="0014653E">
              <w:rPr>
                <w:lang w:val="en-GB"/>
              </w:rPr>
              <w:t>18.10.2007</w:t>
            </w:r>
          </w:p>
        </w:tc>
        <w:tc>
          <w:tcPr>
            <w:tcW w:w="1701" w:type="dxa"/>
            <w:tcBorders>
              <w:top w:val="single" w:sz="6" w:space="0" w:color="auto"/>
              <w:bottom w:val="single" w:sz="6" w:space="0" w:color="auto"/>
              <w:right w:val="single" w:sz="6" w:space="0" w:color="auto"/>
            </w:tcBorders>
          </w:tcPr>
          <w:p w14:paraId="2D239C01"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4A24AE3A" w14:textId="77777777" w:rsidR="008D4C25" w:rsidRPr="0014653E" w:rsidRDefault="008D4C25" w:rsidP="004A51AA">
            <w:pPr>
              <w:pStyle w:val="TableText"/>
            </w:pPr>
            <w:r w:rsidRPr="0014653E">
              <w:rPr>
                <w:szCs w:val="22"/>
              </w:rPr>
              <w:t>Added txt file reader, multi-user capabilities, db_config.txt file, Admin functions.</w:t>
            </w:r>
          </w:p>
        </w:tc>
      </w:tr>
      <w:tr w:rsidR="008D4C25" w:rsidRPr="0014653E" w14:paraId="17865D7F"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3FFB50C0" w14:textId="77777777" w:rsidR="008D4C25" w:rsidRPr="0014653E" w:rsidRDefault="008D4C25" w:rsidP="00710979">
            <w:pPr>
              <w:pStyle w:val="texte1"/>
              <w:keepNext/>
              <w:keepLines/>
              <w:ind w:left="0"/>
              <w:rPr>
                <w:lang w:val="en-GB"/>
              </w:rPr>
            </w:pPr>
            <w:r w:rsidRPr="0014653E">
              <w:rPr>
                <w:lang w:val="en-GB"/>
              </w:rPr>
              <w:t>1.2</w:t>
            </w:r>
          </w:p>
        </w:tc>
        <w:tc>
          <w:tcPr>
            <w:tcW w:w="1275" w:type="dxa"/>
            <w:tcBorders>
              <w:top w:val="single" w:sz="6" w:space="0" w:color="auto"/>
              <w:bottom w:val="single" w:sz="6" w:space="0" w:color="auto"/>
              <w:right w:val="single" w:sz="6" w:space="0" w:color="auto"/>
            </w:tcBorders>
          </w:tcPr>
          <w:p w14:paraId="2755AE18" w14:textId="77777777" w:rsidR="008D4C25" w:rsidRPr="0014653E" w:rsidRDefault="008D4C25" w:rsidP="00710979">
            <w:pPr>
              <w:pStyle w:val="texte1"/>
              <w:keepNext/>
              <w:keepLines/>
              <w:ind w:left="0"/>
              <w:rPr>
                <w:lang w:val="en-GB"/>
              </w:rPr>
            </w:pPr>
            <w:r w:rsidRPr="0014653E">
              <w:rPr>
                <w:lang w:val="en-GB"/>
              </w:rPr>
              <w:t>29.05.2008</w:t>
            </w:r>
          </w:p>
        </w:tc>
        <w:tc>
          <w:tcPr>
            <w:tcW w:w="1701" w:type="dxa"/>
            <w:tcBorders>
              <w:top w:val="single" w:sz="6" w:space="0" w:color="auto"/>
              <w:bottom w:val="single" w:sz="6" w:space="0" w:color="auto"/>
              <w:right w:val="single" w:sz="6" w:space="0" w:color="auto"/>
            </w:tcBorders>
          </w:tcPr>
          <w:p w14:paraId="1D04881E"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51E69F9E" w14:textId="77777777" w:rsidR="008D4C25" w:rsidRPr="0014653E" w:rsidRDefault="008D4C25" w:rsidP="004A51AA">
            <w:pPr>
              <w:pStyle w:val="TableText"/>
            </w:pPr>
            <w:r w:rsidRPr="0014653E">
              <w:rPr>
                <w:szCs w:val="22"/>
              </w:rPr>
              <w:t>Added Spectral plot, Campaign export, Metadata editor enhancements.</w:t>
            </w:r>
          </w:p>
        </w:tc>
      </w:tr>
      <w:tr w:rsidR="008D4C25" w:rsidRPr="0014653E" w14:paraId="6452A66E"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18BD9699" w14:textId="77777777" w:rsidR="008D4C25" w:rsidRPr="0014653E" w:rsidRDefault="008D4C25" w:rsidP="00710979">
            <w:pPr>
              <w:pStyle w:val="texte1"/>
              <w:keepNext/>
              <w:keepLines/>
              <w:ind w:left="0"/>
              <w:rPr>
                <w:lang w:val="en-GB"/>
              </w:rPr>
            </w:pPr>
            <w:r w:rsidRPr="0014653E">
              <w:rPr>
                <w:lang w:val="en-GB"/>
              </w:rPr>
              <w:t>1.3</w:t>
            </w:r>
          </w:p>
        </w:tc>
        <w:tc>
          <w:tcPr>
            <w:tcW w:w="1275" w:type="dxa"/>
            <w:tcBorders>
              <w:top w:val="single" w:sz="6" w:space="0" w:color="auto"/>
              <w:bottom w:val="single" w:sz="6" w:space="0" w:color="auto"/>
              <w:right w:val="single" w:sz="6" w:space="0" w:color="auto"/>
            </w:tcBorders>
          </w:tcPr>
          <w:p w14:paraId="3C472DAB" w14:textId="77777777" w:rsidR="008D4C25" w:rsidRPr="0014653E" w:rsidRDefault="008D4C25" w:rsidP="00710979">
            <w:pPr>
              <w:pStyle w:val="texte1"/>
              <w:keepNext/>
              <w:keepLines/>
              <w:ind w:left="0"/>
              <w:rPr>
                <w:lang w:val="en-GB"/>
              </w:rPr>
            </w:pPr>
            <w:r w:rsidRPr="0014653E">
              <w:rPr>
                <w:lang w:val="en-GB"/>
              </w:rPr>
              <w:t>15.06.2008</w:t>
            </w:r>
          </w:p>
        </w:tc>
        <w:tc>
          <w:tcPr>
            <w:tcW w:w="1701" w:type="dxa"/>
            <w:tcBorders>
              <w:top w:val="single" w:sz="6" w:space="0" w:color="auto"/>
              <w:bottom w:val="single" w:sz="6" w:space="0" w:color="auto"/>
              <w:right w:val="single" w:sz="6" w:space="0" w:color="auto"/>
            </w:tcBorders>
          </w:tcPr>
          <w:p w14:paraId="11AFDAE8"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226DAB55" w14:textId="77777777" w:rsidR="008D4C25" w:rsidRPr="0014653E" w:rsidRDefault="008D4C25" w:rsidP="00710979">
            <w:pPr>
              <w:pStyle w:val="texte1"/>
              <w:keepNext/>
              <w:keepLines/>
              <w:ind w:left="0"/>
              <w:rPr>
                <w:lang w:val="en-GB"/>
              </w:rPr>
            </w:pPr>
            <w:r w:rsidRPr="0014653E">
              <w:rPr>
                <w:lang w:val="en-GB"/>
              </w:rPr>
              <w:t xml:space="preserve">Added Campaign import function. </w:t>
            </w:r>
          </w:p>
        </w:tc>
      </w:tr>
      <w:tr w:rsidR="008D4C25" w:rsidRPr="0014653E" w14:paraId="04F3FF70"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51C7BFE6" w14:textId="77777777" w:rsidR="008D4C25" w:rsidRPr="0014653E" w:rsidRDefault="008D4C25" w:rsidP="00710979">
            <w:pPr>
              <w:pStyle w:val="texte1"/>
              <w:keepNext/>
              <w:keepLines/>
              <w:ind w:left="0"/>
              <w:rPr>
                <w:lang w:val="en-GB"/>
              </w:rPr>
            </w:pPr>
            <w:r w:rsidRPr="0014653E">
              <w:rPr>
                <w:lang w:val="en-GB"/>
              </w:rPr>
              <w:t>2.0</w:t>
            </w:r>
          </w:p>
        </w:tc>
        <w:tc>
          <w:tcPr>
            <w:tcW w:w="1275" w:type="dxa"/>
            <w:tcBorders>
              <w:top w:val="single" w:sz="6" w:space="0" w:color="auto"/>
              <w:bottom w:val="single" w:sz="6" w:space="0" w:color="auto"/>
              <w:right w:val="single" w:sz="6" w:space="0" w:color="auto"/>
            </w:tcBorders>
          </w:tcPr>
          <w:p w14:paraId="7719B0A5" w14:textId="77777777" w:rsidR="008D4C25" w:rsidRPr="0014653E" w:rsidRDefault="008D4C25" w:rsidP="00710979">
            <w:pPr>
              <w:pStyle w:val="texte1"/>
              <w:keepNext/>
              <w:keepLines/>
              <w:ind w:left="0"/>
              <w:rPr>
                <w:lang w:val="en-GB"/>
              </w:rPr>
            </w:pPr>
            <w:r w:rsidRPr="0014653E">
              <w:rPr>
                <w:lang w:val="en-GB"/>
              </w:rPr>
              <w:t>12.03.2009</w:t>
            </w:r>
          </w:p>
        </w:tc>
        <w:tc>
          <w:tcPr>
            <w:tcW w:w="1701" w:type="dxa"/>
            <w:tcBorders>
              <w:top w:val="single" w:sz="6" w:space="0" w:color="auto"/>
              <w:bottom w:val="single" w:sz="6" w:space="0" w:color="auto"/>
              <w:right w:val="single" w:sz="6" w:space="0" w:color="auto"/>
            </w:tcBorders>
          </w:tcPr>
          <w:p w14:paraId="2F9A9ED5"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59CC12A4" w14:textId="77777777" w:rsidR="008D4C25" w:rsidRPr="0014653E" w:rsidRDefault="008D4C25" w:rsidP="004A51AA">
            <w:pPr>
              <w:pStyle w:val="TableText"/>
            </w:pPr>
            <w:r w:rsidRPr="0014653E">
              <w:rPr>
                <w:szCs w:val="22"/>
              </w:rPr>
              <w:t>Major update: Added reference panel handling, processing extension, Instrument and reference panel tools. Updated export/import.</w:t>
            </w:r>
          </w:p>
        </w:tc>
      </w:tr>
      <w:tr w:rsidR="008D4C25" w:rsidRPr="0014653E" w14:paraId="35628E0E"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1F9B27B5" w14:textId="77777777" w:rsidR="008D4C25" w:rsidRPr="0014653E" w:rsidRDefault="008D4C25" w:rsidP="00710979">
            <w:pPr>
              <w:pStyle w:val="texte1"/>
              <w:keepNext/>
              <w:keepLines/>
              <w:ind w:left="0"/>
              <w:rPr>
                <w:lang w:val="en-GB"/>
              </w:rPr>
            </w:pPr>
            <w:r w:rsidRPr="0014653E">
              <w:rPr>
                <w:lang w:val="en-GB"/>
              </w:rPr>
              <w:t>2.1</w:t>
            </w:r>
          </w:p>
        </w:tc>
        <w:tc>
          <w:tcPr>
            <w:tcW w:w="1275" w:type="dxa"/>
            <w:tcBorders>
              <w:top w:val="single" w:sz="6" w:space="0" w:color="auto"/>
              <w:bottom w:val="single" w:sz="6" w:space="0" w:color="auto"/>
              <w:right w:val="single" w:sz="6" w:space="0" w:color="auto"/>
            </w:tcBorders>
          </w:tcPr>
          <w:p w14:paraId="1E4F1130" w14:textId="77777777" w:rsidR="008D4C25" w:rsidRPr="0014653E" w:rsidRDefault="008D4C25" w:rsidP="00710979">
            <w:pPr>
              <w:pStyle w:val="texte1"/>
              <w:keepNext/>
              <w:keepLines/>
              <w:ind w:left="0"/>
              <w:rPr>
                <w:lang w:val="en-GB"/>
              </w:rPr>
            </w:pPr>
            <w:r w:rsidRPr="0014653E">
              <w:rPr>
                <w:lang w:val="en-GB"/>
              </w:rPr>
              <w:t>02.09.2010</w:t>
            </w:r>
          </w:p>
        </w:tc>
        <w:tc>
          <w:tcPr>
            <w:tcW w:w="1701" w:type="dxa"/>
            <w:tcBorders>
              <w:top w:val="single" w:sz="6" w:space="0" w:color="auto"/>
              <w:bottom w:val="single" w:sz="6" w:space="0" w:color="auto"/>
              <w:right w:val="single" w:sz="6" w:space="0" w:color="auto"/>
            </w:tcBorders>
          </w:tcPr>
          <w:p w14:paraId="5A532E62"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44275E89" w14:textId="77777777" w:rsidR="008D4C25" w:rsidRPr="0014653E" w:rsidRDefault="008D4C25" w:rsidP="004A51AA">
            <w:pPr>
              <w:pStyle w:val="TableText"/>
            </w:pPr>
            <w:r w:rsidRPr="0014653E">
              <w:rPr>
                <w:szCs w:val="22"/>
              </w:rPr>
              <w:t>Added Instrument settings, Metadata enhancements, time selection, SVC-HR1024 Instrument, Instrument calibration, Apogee support.</w:t>
            </w:r>
          </w:p>
        </w:tc>
      </w:tr>
      <w:tr w:rsidR="008D4C25" w:rsidRPr="0014653E" w14:paraId="0DA593C4"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0F07239" w14:textId="77777777" w:rsidR="008D4C25" w:rsidRPr="0014653E" w:rsidRDefault="008D4C25" w:rsidP="00710979">
            <w:pPr>
              <w:pStyle w:val="texte1"/>
              <w:keepNext/>
              <w:keepLines/>
              <w:ind w:left="0"/>
              <w:rPr>
                <w:lang w:val="en-GB"/>
              </w:rPr>
            </w:pPr>
            <w:r w:rsidRPr="0014653E">
              <w:rPr>
                <w:lang w:val="en-GB"/>
              </w:rPr>
              <w:t>2.2.0</w:t>
            </w:r>
          </w:p>
        </w:tc>
        <w:tc>
          <w:tcPr>
            <w:tcW w:w="1275" w:type="dxa"/>
            <w:tcBorders>
              <w:top w:val="single" w:sz="6" w:space="0" w:color="auto"/>
              <w:bottom w:val="single" w:sz="6" w:space="0" w:color="auto"/>
              <w:right w:val="single" w:sz="6" w:space="0" w:color="auto"/>
            </w:tcBorders>
          </w:tcPr>
          <w:p w14:paraId="435AC4F5" w14:textId="77777777" w:rsidR="008D4C25" w:rsidRPr="0014653E" w:rsidRDefault="008D4C25" w:rsidP="00710979">
            <w:pPr>
              <w:pStyle w:val="texte1"/>
              <w:keepNext/>
              <w:keepLines/>
              <w:ind w:left="0"/>
              <w:rPr>
                <w:lang w:val="en-GB"/>
              </w:rPr>
            </w:pPr>
            <w:r w:rsidRPr="0014653E">
              <w:rPr>
                <w:lang w:val="en-GB"/>
              </w:rPr>
              <w:t>02.05.2012</w:t>
            </w:r>
          </w:p>
        </w:tc>
        <w:tc>
          <w:tcPr>
            <w:tcW w:w="1701" w:type="dxa"/>
            <w:tcBorders>
              <w:top w:val="single" w:sz="6" w:space="0" w:color="auto"/>
              <w:bottom w:val="single" w:sz="6" w:space="0" w:color="auto"/>
              <w:right w:val="single" w:sz="6" w:space="0" w:color="auto"/>
            </w:tcBorders>
          </w:tcPr>
          <w:p w14:paraId="0C42B317" w14:textId="77777777" w:rsidR="008D4C25" w:rsidRPr="0014653E" w:rsidRDefault="008D4C25" w:rsidP="00710979">
            <w:pPr>
              <w:pStyle w:val="texte1"/>
              <w:keepNext/>
              <w:keepLines/>
              <w:ind w:left="0"/>
              <w:rPr>
                <w:lang w:val="en-GB"/>
              </w:rPr>
            </w:pPr>
            <w:r w:rsidRPr="0014653E">
              <w:rPr>
                <w:lang w:val="en-GB"/>
              </w:rPr>
              <w:t>A. Hueni</w:t>
            </w:r>
          </w:p>
          <w:p w14:paraId="75DD22CA" w14:textId="77777777" w:rsidR="008D4C25" w:rsidRPr="0014653E" w:rsidRDefault="008D4C25" w:rsidP="00710979">
            <w:pPr>
              <w:pStyle w:val="texte1"/>
              <w:keepNext/>
              <w:keepLines/>
              <w:ind w:left="0"/>
              <w:rPr>
                <w:lang w:val="en-GB"/>
              </w:rPr>
            </w:pPr>
            <w:r w:rsidRPr="0014653E">
              <w:rPr>
                <w:lang w:val="en-GB"/>
              </w:rPr>
              <w:t>D. Kuekenbrink</w:t>
            </w:r>
          </w:p>
        </w:tc>
        <w:tc>
          <w:tcPr>
            <w:tcW w:w="4820" w:type="dxa"/>
            <w:tcBorders>
              <w:top w:val="single" w:sz="6" w:space="0" w:color="auto"/>
              <w:bottom w:val="single" w:sz="6" w:space="0" w:color="auto"/>
              <w:right w:val="single" w:sz="6" w:space="0" w:color="auto"/>
            </w:tcBorders>
          </w:tcPr>
          <w:p w14:paraId="3F8C8A61" w14:textId="77777777" w:rsidR="008D4C25" w:rsidRPr="0014653E" w:rsidRDefault="008D4C25" w:rsidP="00710979">
            <w:pPr>
              <w:pStyle w:val="texte1"/>
              <w:keepNext/>
              <w:keepLines/>
              <w:ind w:left="0"/>
              <w:rPr>
                <w:lang w:val="en-GB"/>
              </w:rPr>
            </w:pPr>
            <w:r w:rsidRPr="0014653E">
              <w:rPr>
                <w:lang w:val="en-GB"/>
              </w:rPr>
              <w:t>Added FGI HDF file support, generic Metadata, target-reference link improvements, Metadata editor enhancements, ASD binary file format, Metadata date/time selection, beam geometries.</w:t>
            </w:r>
            <w:r w:rsidRPr="0014653E">
              <w:rPr>
                <w:rFonts w:ascii="Times" w:hAnsi="Times"/>
              </w:rPr>
              <w:t xml:space="preserve"> </w:t>
            </w:r>
          </w:p>
        </w:tc>
      </w:tr>
      <w:tr w:rsidR="008D4C25" w:rsidRPr="0014653E" w14:paraId="4C64659F"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4228897" w14:textId="77777777" w:rsidR="008D4C25" w:rsidRPr="0014653E" w:rsidRDefault="008D4C25" w:rsidP="00710979">
            <w:pPr>
              <w:pStyle w:val="texte1"/>
              <w:keepNext/>
              <w:keepLines/>
              <w:ind w:left="0"/>
              <w:rPr>
                <w:lang w:val="en-GB"/>
              </w:rPr>
            </w:pPr>
            <w:r w:rsidRPr="0014653E">
              <w:rPr>
                <w:lang w:val="en-GB"/>
              </w:rPr>
              <w:t>2.2.1</w:t>
            </w:r>
          </w:p>
        </w:tc>
        <w:tc>
          <w:tcPr>
            <w:tcW w:w="1275" w:type="dxa"/>
            <w:tcBorders>
              <w:top w:val="single" w:sz="6" w:space="0" w:color="auto"/>
              <w:bottom w:val="single" w:sz="6" w:space="0" w:color="auto"/>
              <w:right w:val="single" w:sz="6" w:space="0" w:color="auto"/>
            </w:tcBorders>
          </w:tcPr>
          <w:p w14:paraId="5BDEE025" w14:textId="77777777" w:rsidR="008D4C25" w:rsidRPr="0014653E" w:rsidRDefault="008D4C25" w:rsidP="00710979">
            <w:pPr>
              <w:pStyle w:val="texte1"/>
              <w:keepNext/>
              <w:keepLines/>
              <w:ind w:left="0"/>
              <w:rPr>
                <w:lang w:val="en-GB"/>
              </w:rPr>
            </w:pPr>
          </w:p>
        </w:tc>
        <w:tc>
          <w:tcPr>
            <w:tcW w:w="1701" w:type="dxa"/>
            <w:tcBorders>
              <w:top w:val="single" w:sz="6" w:space="0" w:color="auto"/>
              <w:bottom w:val="single" w:sz="6" w:space="0" w:color="auto"/>
              <w:right w:val="single" w:sz="6" w:space="0" w:color="auto"/>
            </w:tcBorders>
          </w:tcPr>
          <w:p w14:paraId="1049DCBC" w14:textId="77777777" w:rsidR="008D4C25" w:rsidRPr="0014653E" w:rsidRDefault="008D4C25" w:rsidP="00710979">
            <w:pPr>
              <w:pStyle w:val="texte1"/>
              <w:keepNext/>
              <w:keepLines/>
              <w:ind w:left="0"/>
              <w:rPr>
                <w:lang w:val="en-GB"/>
              </w:rPr>
            </w:pPr>
            <w:r w:rsidRPr="0014653E">
              <w:rPr>
                <w:lang w:val="en-GB"/>
              </w:rPr>
              <w:t>A. Hueni</w:t>
            </w:r>
          </w:p>
          <w:p w14:paraId="7CA5E459" w14:textId="77777777" w:rsidR="008D4C25" w:rsidRPr="0014653E" w:rsidRDefault="008D4C25" w:rsidP="00710979">
            <w:pPr>
              <w:pStyle w:val="texte1"/>
              <w:keepNext/>
              <w:keepLines/>
              <w:ind w:left="0"/>
              <w:rPr>
                <w:lang w:val="en-GB"/>
              </w:rPr>
            </w:pPr>
            <w:r w:rsidRPr="0014653E">
              <w:rPr>
                <w:lang w:val="en-GB"/>
              </w:rPr>
              <w:t>D. Kuekenbrink</w:t>
            </w:r>
          </w:p>
        </w:tc>
        <w:tc>
          <w:tcPr>
            <w:tcW w:w="4820" w:type="dxa"/>
            <w:tcBorders>
              <w:top w:val="single" w:sz="6" w:space="0" w:color="auto"/>
              <w:bottom w:val="single" w:sz="6" w:space="0" w:color="auto"/>
              <w:right w:val="single" w:sz="6" w:space="0" w:color="auto"/>
            </w:tcBorders>
          </w:tcPr>
          <w:p w14:paraId="03361230" w14:textId="77777777" w:rsidR="008D4C25" w:rsidRPr="0014653E" w:rsidRDefault="008D4C25" w:rsidP="00710979">
            <w:pPr>
              <w:pStyle w:val="texte1"/>
              <w:keepNext/>
              <w:keepLines/>
              <w:ind w:left="0"/>
              <w:rPr>
                <w:lang w:val="en-GB"/>
              </w:rPr>
            </w:pPr>
            <w:r w:rsidRPr="0014653E">
              <w:rPr>
                <w:lang w:val="en-GB"/>
              </w:rPr>
              <w:t>Upgrade direct irradiance calculation for MFR-7, query builder/hierarchy browser split, space processing improvements, mixed folder data loading, UniSpec file loader, SPECPR file loader.</w:t>
            </w:r>
          </w:p>
        </w:tc>
      </w:tr>
      <w:tr w:rsidR="008D4C25" w:rsidRPr="0014653E" w14:paraId="07D2417E"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429B68B8" w14:textId="77777777" w:rsidR="008D4C25" w:rsidRPr="0014653E" w:rsidRDefault="008D4C25" w:rsidP="00710979">
            <w:pPr>
              <w:pStyle w:val="texte1"/>
              <w:keepNext/>
              <w:keepLines/>
              <w:ind w:left="0"/>
              <w:rPr>
                <w:lang w:val="en-GB"/>
              </w:rPr>
            </w:pPr>
            <w:r w:rsidRPr="0014653E">
              <w:rPr>
                <w:lang w:val="en-GB"/>
              </w:rPr>
              <w:t>3.0</w:t>
            </w:r>
          </w:p>
        </w:tc>
        <w:tc>
          <w:tcPr>
            <w:tcW w:w="1275" w:type="dxa"/>
            <w:tcBorders>
              <w:top w:val="single" w:sz="6" w:space="0" w:color="auto"/>
              <w:bottom w:val="single" w:sz="6" w:space="0" w:color="auto"/>
              <w:right w:val="single" w:sz="6" w:space="0" w:color="auto"/>
            </w:tcBorders>
          </w:tcPr>
          <w:p w14:paraId="5F0D3129" w14:textId="77777777" w:rsidR="008D4C25" w:rsidRPr="0014653E" w:rsidRDefault="008D4C25" w:rsidP="00710979">
            <w:pPr>
              <w:pStyle w:val="texte1"/>
              <w:keepNext/>
              <w:keepLines/>
              <w:ind w:left="0"/>
              <w:rPr>
                <w:lang w:val="en-GB"/>
              </w:rPr>
            </w:pPr>
            <w:r w:rsidRPr="0014653E">
              <w:rPr>
                <w:lang w:val="en-GB"/>
              </w:rPr>
              <w:t>21.06.2013</w:t>
            </w:r>
          </w:p>
        </w:tc>
        <w:tc>
          <w:tcPr>
            <w:tcW w:w="1701" w:type="dxa"/>
            <w:tcBorders>
              <w:top w:val="single" w:sz="6" w:space="0" w:color="auto"/>
              <w:bottom w:val="single" w:sz="6" w:space="0" w:color="auto"/>
              <w:right w:val="single" w:sz="6" w:space="0" w:color="auto"/>
            </w:tcBorders>
          </w:tcPr>
          <w:p w14:paraId="1823D554" w14:textId="77777777" w:rsidR="008D4C25" w:rsidRPr="0014653E" w:rsidRDefault="008D4C25" w:rsidP="00710979">
            <w:pPr>
              <w:pStyle w:val="texte1"/>
              <w:keepNext/>
              <w:keepLines/>
              <w:ind w:left="0"/>
              <w:rPr>
                <w:lang w:val="en-GB"/>
              </w:rPr>
            </w:pPr>
            <w:r w:rsidRPr="0014653E">
              <w:rPr>
                <w:lang w:val="en-GB"/>
              </w:rPr>
              <w:t>Peter Roberts (Intersect)</w:t>
            </w:r>
          </w:p>
        </w:tc>
        <w:tc>
          <w:tcPr>
            <w:tcW w:w="4820" w:type="dxa"/>
            <w:tcBorders>
              <w:top w:val="single" w:sz="6" w:space="0" w:color="auto"/>
              <w:bottom w:val="single" w:sz="6" w:space="0" w:color="auto"/>
              <w:right w:val="single" w:sz="6" w:space="0" w:color="auto"/>
            </w:tcBorders>
          </w:tcPr>
          <w:p w14:paraId="31BBAC6B" w14:textId="77777777" w:rsidR="008D4C25" w:rsidRPr="0014653E" w:rsidRDefault="008D4C25" w:rsidP="00710979">
            <w:pPr>
              <w:pStyle w:val="texte1"/>
              <w:keepNext/>
              <w:keepLines/>
              <w:ind w:left="0"/>
              <w:rPr>
                <w:lang w:val="en-GB"/>
              </w:rPr>
            </w:pPr>
            <w:r w:rsidRPr="0014653E">
              <w:rPr>
                <w:lang w:val="en-GB"/>
              </w:rPr>
              <w:t>UOW/Intersect overhaul: Database now referenced via HTTP front end, ANDS Collection export.</w:t>
            </w:r>
          </w:p>
        </w:tc>
      </w:tr>
      <w:tr w:rsidR="008D4C25" w:rsidRPr="0014653E" w14:paraId="629574FC"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827303A" w14:textId="77777777" w:rsidR="008D4C25" w:rsidRPr="0014653E" w:rsidRDefault="008D4C25" w:rsidP="00710979">
            <w:pPr>
              <w:pStyle w:val="texte1"/>
              <w:keepNext/>
              <w:keepLines/>
              <w:ind w:left="0"/>
              <w:rPr>
                <w:lang w:val="en-GB"/>
              </w:rPr>
            </w:pPr>
            <w:r w:rsidRPr="0014653E">
              <w:rPr>
                <w:lang w:val="en-GB"/>
              </w:rPr>
              <w:t>3.0.2</w:t>
            </w:r>
          </w:p>
        </w:tc>
        <w:tc>
          <w:tcPr>
            <w:tcW w:w="1275" w:type="dxa"/>
            <w:tcBorders>
              <w:top w:val="single" w:sz="6" w:space="0" w:color="auto"/>
              <w:bottom w:val="single" w:sz="6" w:space="0" w:color="auto"/>
              <w:right w:val="single" w:sz="6" w:space="0" w:color="auto"/>
            </w:tcBorders>
          </w:tcPr>
          <w:p w14:paraId="0271F66B" w14:textId="77777777" w:rsidR="008D4C25" w:rsidRPr="0014653E" w:rsidRDefault="008D4C25" w:rsidP="00710979">
            <w:pPr>
              <w:pStyle w:val="texte1"/>
              <w:keepNext/>
              <w:keepLines/>
              <w:ind w:left="0"/>
              <w:rPr>
                <w:lang w:val="en-GB"/>
              </w:rPr>
            </w:pPr>
            <w:r w:rsidRPr="0014653E">
              <w:rPr>
                <w:lang w:val="en-GB"/>
              </w:rPr>
              <w:t>30.06.2014</w:t>
            </w:r>
          </w:p>
        </w:tc>
        <w:tc>
          <w:tcPr>
            <w:tcW w:w="1701" w:type="dxa"/>
            <w:tcBorders>
              <w:top w:val="single" w:sz="6" w:space="0" w:color="auto"/>
              <w:bottom w:val="single" w:sz="6" w:space="0" w:color="auto"/>
              <w:right w:val="single" w:sz="6" w:space="0" w:color="auto"/>
            </w:tcBorders>
          </w:tcPr>
          <w:p w14:paraId="69071613" w14:textId="77777777" w:rsidR="008D4C25" w:rsidRPr="0014653E" w:rsidRDefault="008D4C25" w:rsidP="00710979">
            <w:pPr>
              <w:pStyle w:val="texte1"/>
              <w:keepNext/>
              <w:keepLines/>
              <w:ind w:left="0"/>
              <w:rPr>
                <w:lang w:val="en-GB"/>
              </w:rPr>
            </w:pPr>
            <w:r w:rsidRPr="0014653E">
              <w:rPr>
                <w:lang w:val="en-GB"/>
              </w:rPr>
              <w:t>Nicholas Sheppard (Intersect)</w:t>
            </w:r>
          </w:p>
        </w:tc>
        <w:tc>
          <w:tcPr>
            <w:tcW w:w="4820" w:type="dxa"/>
            <w:tcBorders>
              <w:top w:val="single" w:sz="6" w:space="0" w:color="auto"/>
              <w:bottom w:val="single" w:sz="6" w:space="0" w:color="auto"/>
              <w:right w:val="single" w:sz="6" w:space="0" w:color="auto"/>
            </w:tcBorders>
          </w:tcPr>
          <w:p w14:paraId="4FE6C161" w14:textId="77777777" w:rsidR="008D4C25" w:rsidRPr="0014653E" w:rsidRDefault="008D4C25" w:rsidP="00710979">
            <w:pPr>
              <w:pStyle w:val="texte1"/>
              <w:keepNext/>
              <w:keepLines/>
              <w:ind w:left="0"/>
              <w:rPr>
                <w:lang w:val="en-GB"/>
              </w:rPr>
            </w:pPr>
            <w:r w:rsidRPr="0014653E">
              <w:rPr>
                <w:lang w:val="en-GB"/>
              </w:rPr>
              <w:t>Updated the description of publishing to ANDS and added a mapping of SPECCHIO fields to RIF-CS output.</w:t>
            </w:r>
          </w:p>
        </w:tc>
      </w:tr>
      <w:tr w:rsidR="00104F99" w:rsidRPr="0014653E" w14:paraId="324B895E"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1AB5E415" w14:textId="77777777" w:rsidR="00104F99" w:rsidRPr="0014653E" w:rsidRDefault="00104F99" w:rsidP="00710979">
            <w:pPr>
              <w:pStyle w:val="texte1"/>
              <w:keepNext/>
              <w:keepLines/>
              <w:ind w:left="0"/>
              <w:rPr>
                <w:lang w:val="en-GB"/>
              </w:rPr>
            </w:pPr>
            <w:r w:rsidRPr="0014653E">
              <w:rPr>
                <w:lang w:val="en-GB"/>
              </w:rPr>
              <w:t>3.0.3</w:t>
            </w:r>
          </w:p>
        </w:tc>
        <w:tc>
          <w:tcPr>
            <w:tcW w:w="1275" w:type="dxa"/>
            <w:tcBorders>
              <w:top w:val="single" w:sz="6" w:space="0" w:color="auto"/>
              <w:bottom w:val="single" w:sz="6" w:space="0" w:color="auto"/>
              <w:right w:val="single" w:sz="6" w:space="0" w:color="auto"/>
            </w:tcBorders>
          </w:tcPr>
          <w:p w14:paraId="4EFBA8C2" w14:textId="77777777" w:rsidR="00104F99" w:rsidRPr="0014653E" w:rsidRDefault="00104F99" w:rsidP="00710979">
            <w:pPr>
              <w:pStyle w:val="texte1"/>
              <w:keepNext/>
              <w:keepLines/>
              <w:ind w:left="0"/>
              <w:rPr>
                <w:lang w:val="en-GB"/>
              </w:rPr>
            </w:pPr>
            <w:r w:rsidRPr="0014653E">
              <w:rPr>
                <w:lang w:val="en-GB"/>
              </w:rPr>
              <w:t>06/03/2015</w:t>
            </w:r>
          </w:p>
        </w:tc>
        <w:tc>
          <w:tcPr>
            <w:tcW w:w="1701" w:type="dxa"/>
            <w:tcBorders>
              <w:top w:val="single" w:sz="6" w:space="0" w:color="auto"/>
              <w:bottom w:val="single" w:sz="6" w:space="0" w:color="auto"/>
              <w:right w:val="single" w:sz="6" w:space="0" w:color="auto"/>
            </w:tcBorders>
          </w:tcPr>
          <w:p w14:paraId="2785FDFC" w14:textId="77777777" w:rsidR="00104F99" w:rsidRPr="0014653E" w:rsidRDefault="00104F99" w:rsidP="00710979">
            <w:pPr>
              <w:pStyle w:val="texte1"/>
              <w:keepNext/>
              <w:keepLines/>
              <w:ind w:left="0"/>
              <w:rPr>
                <w:lang w:val="en-GB"/>
              </w:rPr>
            </w:pPr>
            <w:r w:rsidRPr="0014653E">
              <w:rPr>
                <w:lang w:val="en-GB"/>
              </w:rPr>
              <w:t>Sandra Carruthers (UOW SEES)</w:t>
            </w:r>
          </w:p>
        </w:tc>
        <w:tc>
          <w:tcPr>
            <w:tcW w:w="4820" w:type="dxa"/>
            <w:tcBorders>
              <w:top w:val="single" w:sz="6" w:space="0" w:color="auto"/>
              <w:bottom w:val="single" w:sz="6" w:space="0" w:color="auto"/>
              <w:right w:val="single" w:sz="6" w:space="0" w:color="auto"/>
            </w:tcBorders>
          </w:tcPr>
          <w:p w14:paraId="5A6D686A" w14:textId="77777777" w:rsidR="00104F99" w:rsidRPr="0014653E" w:rsidRDefault="00104F99" w:rsidP="00710979">
            <w:pPr>
              <w:pStyle w:val="texte1"/>
              <w:keepNext/>
              <w:keepLines/>
              <w:ind w:left="0"/>
              <w:rPr>
                <w:lang w:val="en-GB"/>
              </w:rPr>
            </w:pPr>
            <w:r w:rsidRPr="0014653E">
              <w:rPr>
                <w:lang w:val="en-GB"/>
              </w:rPr>
              <w:t>Restructured the document, amended the installation and setup instructions and added diagrams for clarity.</w:t>
            </w:r>
          </w:p>
        </w:tc>
      </w:tr>
      <w:tr w:rsidR="00FF050A" w:rsidRPr="0014653E" w14:paraId="62BB3A13"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16E1B358" w14:textId="77777777" w:rsidR="00FF050A" w:rsidRPr="0014653E" w:rsidRDefault="00FF050A" w:rsidP="00710979">
            <w:pPr>
              <w:pStyle w:val="texte1"/>
              <w:keepNext/>
              <w:keepLines/>
              <w:ind w:left="0"/>
              <w:rPr>
                <w:lang w:val="en-GB"/>
              </w:rPr>
            </w:pPr>
            <w:r w:rsidRPr="0014653E">
              <w:rPr>
                <w:lang w:val="en-GB"/>
              </w:rPr>
              <w:t>3.1</w:t>
            </w:r>
          </w:p>
        </w:tc>
        <w:tc>
          <w:tcPr>
            <w:tcW w:w="1275" w:type="dxa"/>
            <w:tcBorders>
              <w:top w:val="single" w:sz="6" w:space="0" w:color="auto"/>
              <w:bottom w:val="single" w:sz="6" w:space="0" w:color="auto"/>
              <w:right w:val="single" w:sz="6" w:space="0" w:color="auto"/>
            </w:tcBorders>
          </w:tcPr>
          <w:p w14:paraId="6BA9E26D" w14:textId="77777777" w:rsidR="00FF050A" w:rsidRPr="0014653E" w:rsidRDefault="00FF050A" w:rsidP="00710979">
            <w:pPr>
              <w:pStyle w:val="texte1"/>
              <w:keepNext/>
              <w:keepLines/>
              <w:ind w:left="0"/>
              <w:rPr>
                <w:lang w:val="en-GB"/>
              </w:rPr>
            </w:pPr>
            <w:r w:rsidRPr="0014653E">
              <w:rPr>
                <w:lang w:val="en-GB"/>
              </w:rPr>
              <w:t>05.03.2014</w:t>
            </w:r>
          </w:p>
        </w:tc>
        <w:tc>
          <w:tcPr>
            <w:tcW w:w="1701" w:type="dxa"/>
            <w:tcBorders>
              <w:top w:val="single" w:sz="6" w:space="0" w:color="auto"/>
              <w:bottom w:val="single" w:sz="6" w:space="0" w:color="auto"/>
              <w:right w:val="single" w:sz="6" w:space="0" w:color="auto"/>
            </w:tcBorders>
          </w:tcPr>
          <w:p w14:paraId="6F6056EC" w14:textId="77777777" w:rsidR="00FF050A" w:rsidRPr="0014653E" w:rsidRDefault="00FF050A"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5DF38827" w14:textId="77777777" w:rsidR="00FF050A" w:rsidRPr="0014653E" w:rsidRDefault="00FF050A" w:rsidP="00710979">
            <w:pPr>
              <w:pStyle w:val="texte1"/>
              <w:keepNext/>
              <w:keepLines/>
              <w:ind w:left="0"/>
              <w:rPr>
                <w:lang w:val="en-GB"/>
              </w:rPr>
            </w:pPr>
            <w:r w:rsidRPr="0014653E">
              <w:rPr>
                <w:lang w:val="en-GB"/>
              </w:rPr>
              <w:t>Added calibration support and automatic sensor/instrument definition.</w:t>
            </w:r>
          </w:p>
        </w:tc>
      </w:tr>
      <w:tr w:rsidR="00FF050A" w:rsidRPr="0014653E" w14:paraId="6FCB728C"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43AFD90C" w14:textId="77777777" w:rsidR="00FF050A" w:rsidRPr="0014653E" w:rsidRDefault="00FF050A" w:rsidP="00710979">
            <w:pPr>
              <w:pStyle w:val="texte1"/>
              <w:keepNext/>
              <w:keepLines/>
              <w:ind w:left="0"/>
              <w:rPr>
                <w:lang w:val="en-GB"/>
              </w:rPr>
            </w:pPr>
            <w:r w:rsidRPr="0014653E">
              <w:rPr>
                <w:lang w:val="en-GB"/>
              </w:rPr>
              <w:t>3.2</w:t>
            </w:r>
          </w:p>
        </w:tc>
        <w:tc>
          <w:tcPr>
            <w:tcW w:w="1275" w:type="dxa"/>
            <w:tcBorders>
              <w:top w:val="single" w:sz="6" w:space="0" w:color="auto"/>
              <w:bottom w:val="single" w:sz="6" w:space="0" w:color="auto"/>
              <w:right w:val="single" w:sz="6" w:space="0" w:color="auto"/>
            </w:tcBorders>
          </w:tcPr>
          <w:p w14:paraId="4C267BA6" w14:textId="77777777" w:rsidR="00FF050A" w:rsidRPr="0014653E" w:rsidRDefault="00FF050A" w:rsidP="00710979">
            <w:pPr>
              <w:pStyle w:val="texte1"/>
              <w:keepNext/>
              <w:keepLines/>
              <w:ind w:left="0"/>
              <w:rPr>
                <w:lang w:val="en-GB"/>
              </w:rPr>
            </w:pPr>
            <w:r w:rsidRPr="0014653E">
              <w:rPr>
                <w:lang w:val="en-GB"/>
              </w:rPr>
              <w:t>13.05.2015</w:t>
            </w:r>
          </w:p>
        </w:tc>
        <w:tc>
          <w:tcPr>
            <w:tcW w:w="1701" w:type="dxa"/>
            <w:tcBorders>
              <w:top w:val="single" w:sz="6" w:space="0" w:color="auto"/>
              <w:bottom w:val="single" w:sz="6" w:space="0" w:color="auto"/>
              <w:right w:val="single" w:sz="6" w:space="0" w:color="auto"/>
            </w:tcBorders>
          </w:tcPr>
          <w:p w14:paraId="7B62646C" w14:textId="77777777" w:rsidR="00FF050A" w:rsidRPr="0014653E" w:rsidRDefault="00FF050A" w:rsidP="00710979">
            <w:pPr>
              <w:pStyle w:val="texte1"/>
              <w:keepNext/>
              <w:keepLines/>
              <w:ind w:left="0"/>
              <w:rPr>
                <w:lang w:val="en-GB"/>
              </w:rPr>
            </w:pPr>
            <w:r w:rsidRPr="0014653E">
              <w:rPr>
                <w:lang w:val="en-GB"/>
              </w:rPr>
              <w:t>A. Hueni</w:t>
            </w:r>
          </w:p>
          <w:p w14:paraId="08B36A44" w14:textId="77777777" w:rsidR="00FF050A" w:rsidRPr="0014653E" w:rsidRDefault="00FF050A" w:rsidP="00710979">
            <w:pPr>
              <w:pStyle w:val="texte1"/>
              <w:keepNext/>
              <w:keepLines/>
              <w:ind w:left="0"/>
              <w:rPr>
                <w:lang w:val="en-GB"/>
              </w:rPr>
            </w:pPr>
            <w:r w:rsidRPr="0014653E">
              <w:rPr>
                <w:lang w:val="en-GB"/>
              </w:rPr>
              <w:t>L. Chisholm</w:t>
            </w:r>
          </w:p>
        </w:tc>
        <w:tc>
          <w:tcPr>
            <w:tcW w:w="4820" w:type="dxa"/>
            <w:tcBorders>
              <w:top w:val="single" w:sz="6" w:space="0" w:color="auto"/>
              <w:bottom w:val="single" w:sz="6" w:space="0" w:color="auto"/>
              <w:right w:val="single" w:sz="6" w:space="0" w:color="auto"/>
            </w:tcBorders>
          </w:tcPr>
          <w:p w14:paraId="66005CE3" w14:textId="77777777" w:rsidR="00FF050A" w:rsidRPr="0014653E" w:rsidRDefault="00FF050A" w:rsidP="00710979">
            <w:pPr>
              <w:pStyle w:val="texte1"/>
              <w:keepNext/>
              <w:keepLines/>
              <w:ind w:left="0"/>
              <w:rPr>
                <w:lang w:val="en-GB"/>
              </w:rPr>
            </w:pPr>
            <w:r w:rsidRPr="0014653E">
              <w:rPr>
                <w:lang w:val="en-GB"/>
              </w:rPr>
              <w:t>Added information on new metaparamters for geochemistry and others. Updates due to Data Link upgrade. New input file formats added.</w:t>
            </w:r>
          </w:p>
          <w:p w14:paraId="36F8546C" w14:textId="77777777" w:rsidR="00FF050A" w:rsidRPr="0014653E" w:rsidRDefault="00FF050A" w:rsidP="00710979">
            <w:pPr>
              <w:pStyle w:val="texte1"/>
              <w:keepNext/>
              <w:keepLines/>
              <w:ind w:left="0"/>
              <w:rPr>
                <w:lang w:val="en-GB"/>
              </w:rPr>
            </w:pPr>
            <w:r w:rsidRPr="0014653E">
              <w:rPr>
                <w:lang w:val="en-GB"/>
              </w:rPr>
              <w:t>Document restructuring and editing to render it more user friendly.</w:t>
            </w:r>
          </w:p>
        </w:tc>
      </w:tr>
      <w:tr w:rsidR="00D73408" w:rsidRPr="0014653E" w14:paraId="259F558F"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6AF6515A" w14:textId="77777777" w:rsidR="00D73408" w:rsidRPr="0014653E" w:rsidRDefault="00D73408" w:rsidP="00710979">
            <w:pPr>
              <w:pStyle w:val="texte1"/>
              <w:keepNext/>
              <w:keepLines/>
              <w:ind w:left="0"/>
              <w:rPr>
                <w:lang w:val="en-GB"/>
              </w:rPr>
            </w:pPr>
            <w:r w:rsidRPr="0014653E">
              <w:rPr>
                <w:lang w:val="en-GB"/>
              </w:rPr>
              <w:t>3.2.1.5</w:t>
            </w:r>
          </w:p>
        </w:tc>
        <w:tc>
          <w:tcPr>
            <w:tcW w:w="1275" w:type="dxa"/>
            <w:tcBorders>
              <w:top w:val="single" w:sz="6" w:space="0" w:color="auto"/>
              <w:bottom w:val="single" w:sz="6" w:space="0" w:color="auto"/>
              <w:right w:val="single" w:sz="6" w:space="0" w:color="auto"/>
            </w:tcBorders>
          </w:tcPr>
          <w:p w14:paraId="069BEA80" w14:textId="77777777" w:rsidR="00D73408" w:rsidRPr="0014653E" w:rsidRDefault="00D73408" w:rsidP="00710979">
            <w:pPr>
              <w:pStyle w:val="texte1"/>
              <w:keepNext/>
              <w:keepLines/>
              <w:ind w:left="0"/>
              <w:rPr>
                <w:lang w:val="en-GB"/>
              </w:rPr>
            </w:pPr>
            <w:r w:rsidRPr="0014653E">
              <w:rPr>
                <w:lang w:val="en-GB"/>
              </w:rPr>
              <w:t>02.11.2016</w:t>
            </w:r>
          </w:p>
        </w:tc>
        <w:tc>
          <w:tcPr>
            <w:tcW w:w="1701" w:type="dxa"/>
            <w:tcBorders>
              <w:top w:val="single" w:sz="6" w:space="0" w:color="auto"/>
              <w:bottom w:val="single" w:sz="6" w:space="0" w:color="auto"/>
              <w:right w:val="single" w:sz="6" w:space="0" w:color="auto"/>
            </w:tcBorders>
          </w:tcPr>
          <w:p w14:paraId="267FED45" w14:textId="77777777" w:rsidR="00D73408" w:rsidRPr="0014653E" w:rsidRDefault="00D73408" w:rsidP="00D73408">
            <w:pPr>
              <w:pStyle w:val="texte1"/>
              <w:keepNext/>
              <w:keepLines/>
              <w:ind w:left="0"/>
              <w:rPr>
                <w:lang w:val="en-GB"/>
              </w:rPr>
            </w:pPr>
            <w:r w:rsidRPr="0014653E">
              <w:rPr>
                <w:lang w:val="en-GB"/>
              </w:rPr>
              <w:t>A. Hueni</w:t>
            </w:r>
          </w:p>
          <w:p w14:paraId="14BE2F75" w14:textId="77777777" w:rsidR="00D73408" w:rsidRPr="0014653E" w:rsidRDefault="00D73408" w:rsidP="00710979">
            <w:pPr>
              <w:pStyle w:val="texte1"/>
              <w:keepNext/>
              <w:keepLines/>
              <w:ind w:left="0"/>
              <w:rPr>
                <w:lang w:val="en-GB"/>
              </w:rPr>
            </w:pPr>
          </w:p>
        </w:tc>
        <w:tc>
          <w:tcPr>
            <w:tcW w:w="4820" w:type="dxa"/>
            <w:tcBorders>
              <w:top w:val="single" w:sz="6" w:space="0" w:color="auto"/>
              <w:bottom w:val="single" w:sz="6" w:space="0" w:color="auto"/>
              <w:right w:val="single" w:sz="6" w:space="0" w:color="auto"/>
            </w:tcBorders>
          </w:tcPr>
          <w:p w14:paraId="5F2F689B" w14:textId="77777777" w:rsidR="00D73408" w:rsidRPr="0014653E" w:rsidRDefault="00D73408" w:rsidP="00710979">
            <w:pPr>
              <w:pStyle w:val="texte1"/>
              <w:keepNext/>
              <w:keepLines/>
              <w:ind w:left="0"/>
              <w:rPr>
                <w:lang w:val="en-GB"/>
              </w:rPr>
            </w:pPr>
            <w:r w:rsidRPr="0014653E">
              <w:rPr>
                <w:lang w:val="en-GB"/>
              </w:rPr>
              <w:t xml:space="preserve">Added information about the db_config file, the SPECCHIO Preferences and the UTC Acquisition Time, which is now used to calculate sun angles. </w:t>
            </w:r>
          </w:p>
          <w:p w14:paraId="38CCD8A0" w14:textId="77777777" w:rsidR="00DC3920" w:rsidRPr="0014653E" w:rsidRDefault="00DC3920" w:rsidP="00710979">
            <w:pPr>
              <w:pStyle w:val="texte1"/>
              <w:keepNext/>
              <w:keepLines/>
              <w:ind w:left="0"/>
              <w:rPr>
                <w:lang w:val="en-GB"/>
              </w:rPr>
            </w:pPr>
            <w:r w:rsidRPr="0014653E">
              <w:rPr>
                <w:lang w:val="en-GB"/>
              </w:rPr>
              <w:t xml:space="preserve">Mentioned Python support, details are on </w:t>
            </w:r>
            <w:hyperlink r:id="rId211" w:history="1">
              <w:r w:rsidR="006B0927" w:rsidRPr="0014653E">
                <w:rPr>
                  <w:rStyle w:val="Hyperlink"/>
                  <w:u w:val="none"/>
                  <w:lang w:val="en-GB"/>
                </w:rPr>
                <w:t>www.specchio.ch</w:t>
              </w:r>
            </w:hyperlink>
          </w:p>
        </w:tc>
      </w:tr>
      <w:tr w:rsidR="006B0927" w:rsidRPr="0014653E" w14:paraId="1F198758" w14:textId="77777777" w:rsidTr="00445386">
        <w:trPr>
          <w:cantSplit/>
          <w:trHeight w:val="739"/>
        </w:trPr>
        <w:tc>
          <w:tcPr>
            <w:tcW w:w="1063" w:type="dxa"/>
            <w:tcBorders>
              <w:top w:val="single" w:sz="6" w:space="0" w:color="auto"/>
              <w:left w:val="single" w:sz="6" w:space="0" w:color="auto"/>
              <w:bottom w:val="single" w:sz="6" w:space="0" w:color="auto"/>
              <w:right w:val="single" w:sz="6" w:space="0" w:color="auto"/>
            </w:tcBorders>
          </w:tcPr>
          <w:p w14:paraId="6CA203D9" w14:textId="77777777" w:rsidR="006B0927" w:rsidRPr="0014653E" w:rsidRDefault="006B0927" w:rsidP="00710979">
            <w:pPr>
              <w:pStyle w:val="texte1"/>
              <w:keepNext/>
              <w:keepLines/>
              <w:ind w:left="0"/>
              <w:rPr>
                <w:color w:val="000000" w:themeColor="text1"/>
                <w:lang w:val="en-GB"/>
              </w:rPr>
            </w:pPr>
            <w:r w:rsidRPr="0014653E">
              <w:rPr>
                <w:color w:val="000000" w:themeColor="text1"/>
                <w:lang w:val="en-GB"/>
              </w:rPr>
              <w:t>3.3</w:t>
            </w:r>
          </w:p>
        </w:tc>
        <w:tc>
          <w:tcPr>
            <w:tcW w:w="1275" w:type="dxa"/>
            <w:tcBorders>
              <w:top w:val="single" w:sz="6" w:space="0" w:color="auto"/>
              <w:bottom w:val="single" w:sz="6" w:space="0" w:color="auto"/>
              <w:right w:val="single" w:sz="6" w:space="0" w:color="auto"/>
            </w:tcBorders>
          </w:tcPr>
          <w:p w14:paraId="1E7A7ED1" w14:textId="16DE1698" w:rsidR="006B0927" w:rsidRPr="0014653E" w:rsidRDefault="00445386" w:rsidP="00710979">
            <w:pPr>
              <w:pStyle w:val="texte1"/>
              <w:keepNext/>
              <w:keepLines/>
              <w:ind w:left="0"/>
              <w:rPr>
                <w:color w:val="000000" w:themeColor="text1"/>
                <w:lang w:val="en-GB"/>
              </w:rPr>
            </w:pPr>
            <w:r w:rsidRPr="0014653E">
              <w:rPr>
                <w:color w:val="000000" w:themeColor="text1"/>
                <w:lang w:val="en-GB"/>
              </w:rPr>
              <w:t>20.02.2018</w:t>
            </w:r>
          </w:p>
        </w:tc>
        <w:tc>
          <w:tcPr>
            <w:tcW w:w="1701" w:type="dxa"/>
            <w:tcBorders>
              <w:top w:val="single" w:sz="6" w:space="0" w:color="auto"/>
              <w:bottom w:val="single" w:sz="6" w:space="0" w:color="auto"/>
              <w:right w:val="single" w:sz="6" w:space="0" w:color="auto"/>
            </w:tcBorders>
          </w:tcPr>
          <w:p w14:paraId="5C5FC974" w14:textId="77777777" w:rsidR="006B0927" w:rsidRPr="0014653E" w:rsidRDefault="006B0927" w:rsidP="00D73408">
            <w:pPr>
              <w:pStyle w:val="texte1"/>
              <w:keepNext/>
              <w:keepLines/>
              <w:ind w:left="0"/>
              <w:rPr>
                <w:color w:val="000000" w:themeColor="text1"/>
                <w:lang w:val="en-GB"/>
              </w:rPr>
            </w:pPr>
            <w:r w:rsidRPr="0014653E">
              <w:rPr>
                <w:color w:val="000000" w:themeColor="text1"/>
                <w:lang w:val="en-GB"/>
              </w:rPr>
              <w:t>A. Hueni</w:t>
            </w:r>
          </w:p>
          <w:p w14:paraId="61C04373" w14:textId="77777777" w:rsidR="006B0927" w:rsidRPr="0014653E" w:rsidRDefault="006B0927" w:rsidP="00D73408">
            <w:pPr>
              <w:pStyle w:val="texte1"/>
              <w:keepNext/>
              <w:keepLines/>
              <w:ind w:left="0"/>
              <w:rPr>
                <w:color w:val="000000" w:themeColor="text1"/>
                <w:lang w:val="en-GB"/>
              </w:rPr>
            </w:pPr>
            <w:r w:rsidRPr="0014653E">
              <w:rPr>
                <w:color w:val="000000" w:themeColor="text1"/>
                <w:lang w:val="en-GB"/>
              </w:rPr>
              <w:t>S. Bertschi</w:t>
            </w:r>
          </w:p>
        </w:tc>
        <w:tc>
          <w:tcPr>
            <w:tcW w:w="4820" w:type="dxa"/>
            <w:tcBorders>
              <w:top w:val="single" w:sz="6" w:space="0" w:color="auto"/>
              <w:bottom w:val="single" w:sz="6" w:space="0" w:color="auto"/>
              <w:right w:val="single" w:sz="6" w:space="0" w:color="auto"/>
            </w:tcBorders>
          </w:tcPr>
          <w:p w14:paraId="27E88A97" w14:textId="6E73F236" w:rsidR="006B0927" w:rsidRPr="0014653E" w:rsidRDefault="0014653E" w:rsidP="0014653E">
            <w:pPr>
              <w:pStyle w:val="texte1"/>
              <w:keepNext/>
              <w:keepLines/>
              <w:ind w:left="0"/>
              <w:rPr>
                <w:color w:val="000000" w:themeColor="text1"/>
                <w:lang w:val="en-GB"/>
              </w:rPr>
            </w:pPr>
            <w:r w:rsidRPr="0014653E">
              <w:rPr>
                <w:color w:val="000000" w:themeColor="text1"/>
                <w:lang w:val="en-GB"/>
              </w:rPr>
              <w:t xml:space="preserve">General update </w:t>
            </w:r>
            <w:r>
              <w:rPr>
                <w:color w:val="000000" w:themeColor="text1"/>
                <w:lang w:val="en-GB"/>
              </w:rPr>
              <w:t>of user guide. Added information about new functions: spatial support, hierarchy metadata storage, metadata processing.</w:t>
            </w:r>
          </w:p>
        </w:tc>
      </w:tr>
    </w:tbl>
    <w:p w14:paraId="3169EF32" w14:textId="77777777" w:rsidR="008D4C25" w:rsidRPr="00BB754C" w:rsidRDefault="008D4C25" w:rsidP="008D4C25">
      <w:pPr>
        <w:pStyle w:val="Appendix1"/>
      </w:pPr>
      <w:bookmarkStart w:id="720" w:name="_Ref353800559"/>
      <w:bookmarkStart w:id="721" w:name="_Toc355280437"/>
      <w:bookmarkStart w:id="722" w:name="_Ref359577405"/>
      <w:bookmarkStart w:id="723" w:name="_Toc398023989"/>
      <w:bookmarkStart w:id="724" w:name="_Toc506895637"/>
      <w:r w:rsidRPr="00BB754C">
        <w:t xml:space="preserve">Regular Expressions </w:t>
      </w:r>
      <w:bookmarkEnd w:id="720"/>
      <w:r w:rsidRPr="00BB754C">
        <w:t>Tutorial</w:t>
      </w:r>
      <w:bookmarkEnd w:id="721"/>
      <w:bookmarkEnd w:id="722"/>
      <w:bookmarkEnd w:id="723"/>
      <w:bookmarkEnd w:id="724"/>
    </w:p>
    <w:p w14:paraId="480A1BCB" w14:textId="77777777" w:rsidR="008D4C25" w:rsidRPr="00B350A0" w:rsidRDefault="008D4C25" w:rsidP="004A51AA">
      <w:pPr>
        <w:pStyle w:val="Body"/>
      </w:pPr>
      <w:r w:rsidRPr="00B350A0">
        <w:t>Regular expressions are widely used across the computer industry when text string matching is required. They permit a rich array of sophisticated matching functionality.</w:t>
      </w:r>
    </w:p>
    <w:p w14:paraId="46D9114A" w14:textId="77777777" w:rsidR="008D4C25" w:rsidRPr="00B350A0" w:rsidRDefault="008D4C25" w:rsidP="004A51AA">
      <w:pPr>
        <w:pStyle w:val="Body"/>
      </w:pPr>
      <w:r w:rsidRPr="00B350A0">
        <w:t xml:space="preserve">A complete explanation of regular expressions is beyond the scope of this tutorial. Readers with a desire to see a complete list of all options should see the Java tutorial at </w:t>
      </w:r>
      <w:hyperlink r:id="rId212" w:history="1">
        <w:r w:rsidRPr="00B350A0">
          <w:rPr>
            <w:rStyle w:val="Hyperlink"/>
          </w:rPr>
          <w:t>http://docs.oracle.com/javase/tutorial/essential/regex/index.html</w:t>
        </w:r>
      </w:hyperlink>
      <w:r w:rsidRPr="00B350A0">
        <w:t>.</w:t>
      </w:r>
    </w:p>
    <w:p w14:paraId="107915DC" w14:textId="77777777" w:rsidR="008D4C25" w:rsidRPr="00B350A0" w:rsidRDefault="008D4C25" w:rsidP="004A51AA">
      <w:pPr>
        <w:pStyle w:val="Body"/>
      </w:pPr>
      <w:r w:rsidRPr="00B350A0">
        <w:t>The following is a quick summary of the most useful regular expression functions for SPECCHIO Users.</w:t>
      </w:r>
    </w:p>
    <w:tbl>
      <w:tblPr>
        <w:tblStyle w:val="TableGrid"/>
        <w:tblW w:w="0" w:type="auto"/>
        <w:tblInd w:w="817" w:type="dxa"/>
        <w:tblLook w:val="04A0" w:firstRow="1" w:lastRow="0" w:firstColumn="1" w:lastColumn="0" w:noHBand="0" w:noVBand="1"/>
      </w:tblPr>
      <w:tblGrid>
        <w:gridCol w:w="1586"/>
        <w:gridCol w:w="506"/>
        <w:gridCol w:w="3173"/>
        <w:gridCol w:w="3160"/>
      </w:tblGrid>
      <w:tr w:rsidR="008D4C25" w:rsidRPr="00B350A0" w14:paraId="0A1CE41A" w14:textId="77777777" w:rsidTr="00942531">
        <w:trPr>
          <w:cantSplit/>
        </w:trPr>
        <w:tc>
          <w:tcPr>
            <w:tcW w:w="0" w:type="auto"/>
          </w:tcPr>
          <w:p w14:paraId="10484176" w14:textId="77777777" w:rsidR="008D4C25" w:rsidRPr="00AF110D" w:rsidRDefault="008D4C25" w:rsidP="004A51AA">
            <w:pPr>
              <w:pStyle w:val="TableText"/>
              <w:rPr>
                <w:sz w:val="22"/>
                <w:szCs w:val="22"/>
              </w:rPr>
            </w:pPr>
            <w:r w:rsidRPr="00AF110D">
              <w:rPr>
                <w:sz w:val="22"/>
                <w:szCs w:val="22"/>
              </w:rPr>
              <w:t>Simple string</w:t>
            </w:r>
          </w:p>
        </w:tc>
        <w:tc>
          <w:tcPr>
            <w:tcW w:w="0" w:type="auto"/>
          </w:tcPr>
          <w:p w14:paraId="3F04099C" w14:textId="77777777" w:rsidR="008D4C25" w:rsidRPr="00B350A0" w:rsidRDefault="008D4C25" w:rsidP="004A51AA">
            <w:pPr>
              <w:pStyle w:val="CodeinTable"/>
            </w:pPr>
          </w:p>
        </w:tc>
        <w:tc>
          <w:tcPr>
            <w:tcW w:w="0" w:type="auto"/>
          </w:tcPr>
          <w:p w14:paraId="18F172ED" w14:textId="77777777" w:rsidR="008D4C25" w:rsidRPr="00AF110D" w:rsidRDefault="008D4C25" w:rsidP="004A51AA">
            <w:pPr>
              <w:pStyle w:val="TableText"/>
              <w:rPr>
                <w:sz w:val="22"/>
                <w:szCs w:val="22"/>
              </w:rPr>
            </w:pPr>
            <w:r w:rsidRPr="00AF110D">
              <w:rPr>
                <w:sz w:val="22"/>
                <w:szCs w:val="22"/>
              </w:rPr>
              <w:t>A simple string containing no special characters will match those characters in a target string, regardless of where within the target string they occurs.</w:t>
            </w:r>
          </w:p>
        </w:tc>
        <w:tc>
          <w:tcPr>
            <w:tcW w:w="0" w:type="auto"/>
          </w:tcPr>
          <w:p w14:paraId="01D2ABF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mpl</w:t>
            </w:r>
            <w:r w:rsidRPr="00AF110D">
              <w:rPr>
                <w:sz w:val="22"/>
                <w:szCs w:val="22"/>
              </w:rPr>
              <w:t xml:space="preserve"> will match the string </w:t>
            </w:r>
            <w:r w:rsidRPr="00AF110D">
              <w:rPr>
                <w:rStyle w:val="Codeintext"/>
                <w:rFonts w:eastAsiaTheme="minorEastAsia"/>
                <w:sz w:val="22"/>
                <w:szCs w:val="22"/>
                <w:u w:val="single"/>
              </w:rPr>
              <w:t>example</w:t>
            </w:r>
            <w:r w:rsidRPr="00AF110D">
              <w:rPr>
                <w:sz w:val="22"/>
                <w:szCs w:val="22"/>
              </w:rPr>
              <w:t xml:space="preserve"> at the fourth character.</w:t>
            </w:r>
          </w:p>
        </w:tc>
      </w:tr>
      <w:tr w:rsidR="008D4C25" w:rsidRPr="00B350A0" w14:paraId="18319699" w14:textId="77777777" w:rsidTr="00942531">
        <w:trPr>
          <w:cantSplit/>
        </w:trPr>
        <w:tc>
          <w:tcPr>
            <w:tcW w:w="0" w:type="auto"/>
          </w:tcPr>
          <w:p w14:paraId="11676F19" w14:textId="77777777" w:rsidR="008D4C25" w:rsidRPr="00AF110D" w:rsidRDefault="008D4C25" w:rsidP="004A51AA">
            <w:pPr>
              <w:pStyle w:val="TableText"/>
              <w:rPr>
                <w:sz w:val="22"/>
                <w:szCs w:val="22"/>
                <w:lang w:val="en-AU"/>
              </w:rPr>
            </w:pPr>
            <w:r w:rsidRPr="00AF110D">
              <w:rPr>
                <w:sz w:val="22"/>
                <w:szCs w:val="22"/>
                <w:lang w:val="en-AU"/>
              </w:rPr>
              <w:t>Start of string</w:t>
            </w:r>
          </w:p>
        </w:tc>
        <w:tc>
          <w:tcPr>
            <w:tcW w:w="0" w:type="auto"/>
          </w:tcPr>
          <w:p w14:paraId="481DDEA6" w14:textId="77777777" w:rsidR="008D4C25" w:rsidRPr="00B350A0" w:rsidRDefault="008D4C25" w:rsidP="004A51AA">
            <w:pPr>
              <w:pStyle w:val="CodeinTable"/>
            </w:pPr>
            <w:r w:rsidRPr="00B350A0">
              <w:t>^</w:t>
            </w:r>
          </w:p>
        </w:tc>
        <w:tc>
          <w:tcPr>
            <w:tcW w:w="0" w:type="auto"/>
          </w:tcPr>
          <w:p w14:paraId="3CF36953" w14:textId="77777777" w:rsidR="008D4C25" w:rsidRPr="00AF110D" w:rsidRDefault="008D4C25" w:rsidP="004A51AA">
            <w:pPr>
              <w:pStyle w:val="TableText"/>
              <w:rPr>
                <w:sz w:val="22"/>
                <w:szCs w:val="22"/>
              </w:rPr>
            </w:pPr>
            <w:r w:rsidRPr="00AF110D">
              <w:rPr>
                <w:sz w:val="22"/>
                <w:szCs w:val="22"/>
              </w:rPr>
              <w:t xml:space="preserve">The character </w:t>
            </w:r>
            <w:r w:rsidRPr="00AF110D">
              <w:rPr>
                <w:rStyle w:val="Codeintext"/>
                <w:sz w:val="22"/>
                <w:szCs w:val="22"/>
                <w:u w:val="single"/>
              </w:rPr>
              <w:t>^</w:t>
            </w:r>
            <w:r w:rsidRPr="00AF110D">
              <w:rPr>
                <w:sz w:val="22"/>
                <w:szCs w:val="22"/>
              </w:rPr>
              <w:t xml:space="preserve"> will match the beginning of the target string.</w:t>
            </w:r>
          </w:p>
        </w:tc>
        <w:tc>
          <w:tcPr>
            <w:tcW w:w="0" w:type="auto"/>
          </w:tcPr>
          <w:p w14:paraId="611C5D3B"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exa</w:t>
            </w:r>
            <w:r w:rsidRPr="00AF110D">
              <w:rPr>
                <w:rStyle w:val="iEmphasis"/>
                <w:sz w:val="22"/>
                <w:szCs w:val="22"/>
                <w:u w:val="single"/>
              </w:rPr>
              <w:t xml:space="preserve"> </w:t>
            </w:r>
            <w:r w:rsidRPr="00AF110D">
              <w:rPr>
                <w:sz w:val="22"/>
                <w:szCs w:val="22"/>
              </w:rPr>
              <w:t xml:space="preserve">will match </w:t>
            </w:r>
            <w:r w:rsidRPr="00AF110D">
              <w:rPr>
                <w:rStyle w:val="Codeintext"/>
                <w:sz w:val="22"/>
                <w:szCs w:val="22"/>
                <w:u w:val="single"/>
              </w:rPr>
              <w:t>example</w:t>
            </w:r>
            <w:r w:rsidRPr="00AF110D">
              <w:rPr>
                <w:sz w:val="22"/>
                <w:szCs w:val="22"/>
              </w:rPr>
              <w:t xml:space="preserve">, but </w:t>
            </w:r>
            <w:r w:rsidRPr="00AF110D">
              <w:rPr>
                <w:rStyle w:val="Codeintext"/>
                <w:rFonts w:eastAsiaTheme="minorEastAsia"/>
                <w:sz w:val="22"/>
                <w:szCs w:val="22"/>
                <w:u w:val="single"/>
              </w:rPr>
              <w:t>^xa</w:t>
            </w:r>
            <w:r w:rsidRPr="00AF110D">
              <w:rPr>
                <w:sz w:val="22"/>
                <w:szCs w:val="22"/>
              </w:rPr>
              <w:t xml:space="preserve"> will not.</w:t>
            </w:r>
          </w:p>
        </w:tc>
      </w:tr>
      <w:tr w:rsidR="008D4C25" w:rsidRPr="00B350A0" w14:paraId="61885A71" w14:textId="77777777" w:rsidTr="00942531">
        <w:trPr>
          <w:cantSplit/>
        </w:trPr>
        <w:tc>
          <w:tcPr>
            <w:tcW w:w="0" w:type="auto"/>
          </w:tcPr>
          <w:p w14:paraId="416B3037" w14:textId="77777777" w:rsidR="008D4C25" w:rsidRPr="00AF110D" w:rsidRDefault="008D4C25" w:rsidP="004A51AA">
            <w:pPr>
              <w:pStyle w:val="TableText"/>
              <w:rPr>
                <w:sz w:val="22"/>
                <w:szCs w:val="22"/>
              </w:rPr>
            </w:pPr>
            <w:r w:rsidRPr="00AF110D">
              <w:rPr>
                <w:sz w:val="22"/>
                <w:szCs w:val="22"/>
              </w:rPr>
              <w:t>End of string</w:t>
            </w:r>
          </w:p>
        </w:tc>
        <w:tc>
          <w:tcPr>
            <w:tcW w:w="0" w:type="auto"/>
          </w:tcPr>
          <w:p w14:paraId="48259681" w14:textId="77777777" w:rsidR="008D4C25" w:rsidRPr="00B350A0" w:rsidRDefault="008D4C25" w:rsidP="004A51AA">
            <w:pPr>
              <w:pStyle w:val="CodeinTable"/>
            </w:pPr>
            <w:r w:rsidRPr="00B350A0">
              <w:t>$</w:t>
            </w:r>
          </w:p>
        </w:tc>
        <w:tc>
          <w:tcPr>
            <w:tcW w:w="0" w:type="auto"/>
          </w:tcPr>
          <w:p w14:paraId="650BBB9C" w14:textId="77777777" w:rsidR="008D4C25" w:rsidRPr="00AF110D" w:rsidRDefault="008D4C25" w:rsidP="004A51AA">
            <w:pPr>
              <w:pStyle w:val="TableText"/>
              <w:rPr>
                <w:sz w:val="22"/>
                <w:szCs w:val="22"/>
              </w:rPr>
            </w:pPr>
            <w:r w:rsidRPr="00AF110D">
              <w:rPr>
                <w:sz w:val="22"/>
                <w:szCs w:val="22"/>
              </w:rPr>
              <w:t xml:space="preserve">The character </w:t>
            </w:r>
            <w:r w:rsidRPr="00AF110D">
              <w:rPr>
                <w:rStyle w:val="Codeintext"/>
                <w:sz w:val="22"/>
                <w:szCs w:val="22"/>
                <w:u w:val="single"/>
              </w:rPr>
              <w:t>$</w:t>
            </w:r>
            <w:r w:rsidRPr="00AF110D">
              <w:rPr>
                <w:sz w:val="22"/>
                <w:szCs w:val="22"/>
              </w:rPr>
              <w:t xml:space="preserve"> will match the end of the text string.</w:t>
            </w:r>
          </w:p>
        </w:tc>
        <w:tc>
          <w:tcPr>
            <w:tcW w:w="0" w:type="auto"/>
          </w:tcPr>
          <w:p w14:paraId="0E294D54" w14:textId="77777777" w:rsidR="008D4C25" w:rsidRPr="00AF110D" w:rsidRDefault="008D4C25" w:rsidP="004A51AA">
            <w:pPr>
              <w:pStyle w:val="TableText"/>
              <w:rPr>
                <w:sz w:val="22"/>
                <w:szCs w:val="22"/>
              </w:rPr>
            </w:pPr>
            <w:r w:rsidRPr="00AF110D">
              <w:rPr>
                <w:rFonts w:eastAsiaTheme="minorEastAsia"/>
                <w:sz w:val="22"/>
                <w:szCs w:val="22"/>
              </w:rPr>
              <w:t>l</w:t>
            </w:r>
            <w:r w:rsidRPr="00AF110D">
              <w:rPr>
                <w:rStyle w:val="Codeintext"/>
                <w:rFonts w:eastAsiaTheme="minorEastAsia"/>
                <w:sz w:val="22"/>
                <w:szCs w:val="22"/>
                <w:u w:val="single"/>
              </w:rPr>
              <w:t>e$</w:t>
            </w:r>
            <w:r w:rsidRPr="00AF110D">
              <w:rPr>
                <w:sz w:val="22"/>
                <w:szCs w:val="22"/>
              </w:rPr>
              <w:t xml:space="preserve"> will match </w:t>
            </w:r>
            <w:r w:rsidRPr="00AF110D">
              <w:rPr>
                <w:rStyle w:val="Codeintext"/>
                <w:rFonts w:eastAsiaTheme="minorEastAsia"/>
                <w:sz w:val="22"/>
                <w:szCs w:val="22"/>
                <w:u w:val="single"/>
              </w:rPr>
              <w:t>example</w:t>
            </w:r>
            <w:r w:rsidRPr="00AF110D">
              <w:rPr>
                <w:sz w:val="22"/>
                <w:szCs w:val="22"/>
              </w:rPr>
              <w:t xml:space="preserve">, but </w:t>
            </w:r>
            <w:r w:rsidRPr="00AF110D">
              <w:rPr>
                <w:rStyle w:val="Codeintext"/>
                <w:rFonts w:eastAsiaTheme="minorEastAsia"/>
                <w:sz w:val="22"/>
                <w:szCs w:val="22"/>
                <w:u w:val="single"/>
              </w:rPr>
              <w:t>pl$</w:t>
            </w:r>
            <w:r w:rsidRPr="00AF110D">
              <w:rPr>
                <w:sz w:val="22"/>
                <w:szCs w:val="22"/>
              </w:rPr>
              <w:t xml:space="preserve"> will not.</w:t>
            </w:r>
          </w:p>
        </w:tc>
      </w:tr>
      <w:tr w:rsidR="008D4C25" w:rsidRPr="00B350A0" w14:paraId="45604FDE" w14:textId="77777777" w:rsidTr="00942531">
        <w:trPr>
          <w:cantSplit/>
        </w:trPr>
        <w:tc>
          <w:tcPr>
            <w:tcW w:w="0" w:type="auto"/>
          </w:tcPr>
          <w:p w14:paraId="47029377" w14:textId="77777777" w:rsidR="008D4C25" w:rsidRPr="00AF110D" w:rsidRDefault="008D4C25" w:rsidP="004A51AA">
            <w:pPr>
              <w:pStyle w:val="TableText"/>
              <w:rPr>
                <w:sz w:val="22"/>
                <w:szCs w:val="22"/>
                <w:lang w:val="en-AU"/>
              </w:rPr>
            </w:pPr>
            <w:r w:rsidRPr="00AF110D">
              <w:rPr>
                <w:sz w:val="22"/>
                <w:szCs w:val="22"/>
                <w:lang w:val="en-AU"/>
              </w:rPr>
              <w:t>Any character</w:t>
            </w:r>
          </w:p>
        </w:tc>
        <w:tc>
          <w:tcPr>
            <w:tcW w:w="0" w:type="auto"/>
          </w:tcPr>
          <w:p w14:paraId="48E02415" w14:textId="77777777" w:rsidR="008D4C25" w:rsidRPr="00B350A0" w:rsidRDefault="008D4C25" w:rsidP="004A51AA">
            <w:pPr>
              <w:pStyle w:val="CodeinTable"/>
            </w:pPr>
            <w:r w:rsidRPr="00B350A0">
              <w:t>.</w:t>
            </w:r>
          </w:p>
        </w:tc>
        <w:tc>
          <w:tcPr>
            <w:tcW w:w="0" w:type="auto"/>
          </w:tcPr>
          <w:p w14:paraId="59D50A07" w14:textId="77777777" w:rsidR="008D4C25" w:rsidRPr="00AF110D" w:rsidRDefault="008D4C25" w:rsidP="004A51AA">
            <w:pPr>
              <w:pStyle w:val="TableText"/>
              <w:rPr>
                <w:sz w:val="22"/>
                <w:szCs w:val="22"/>
              </w:rPr>
            </w:pPr>
            <w:r w:rsidRPr="00AF110D">
              <w:rPr>
                <w:sz w:val="22"/>
                <w:szCs w:val="22"/>
              </w:rPr>
              <w:t>The period character will match any character.</w:t>
            </w:r>
          </w:p>
        </w:tc>
        <w:tc>
          <w:tcPr>
            <w:tcW w:w="0" w:type="auto"/>
          </w:tcPr>
          <w:p w14:paraId="5CEE848F"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c</w:t>
            </w:r>
            <w:r w:rsidRPr="00AF110D">
              <w:rPr>
                <w:sz w:val="22"/>
                <w:szCs w:val="22"/>
              </w:rPr>
              <w:t xml:space="preserve"> will match </w:t>
            </w:r>
            <w:r w:rsidRPr="00AF110D">
              <w:rPr>
                <w:rStyle w:val="Codeintext"/>
                <w:rFonts w:eastAsiaTheme="minorEastAsia"/>
                <w:sz w:val="22"/>
                <w:szCs w:val="22"/>
                <w:u w:val="single"/>
              </w:rPr>
              <w:t>abc</w:t>
            </w:r>
            <w:r w:rsidRPr="00AF110D">
              <w:rPr>
                <w:sz w:val="22"/>
                <w:szCs w:val="22"/>
              </w:rPr>
              <w:t xml:space="preserve">, </w:t>
            </w:r>
            <w:r w:rsidRPr="00AF110D">
              <w:rPr>
                <w:rStyle w:val="Codeintext"/>
                <w:rFonts w:eastAsiaTheme="minorEastAsia"/>
                <w:sz w:val="22"/>
                <w:szCs w:val="22"/>
                <w:u w:val="single"/>
              </w:rPr>
              <w:t>aac</w:t>
            </w:r>
            <w:r w:rsidRPr="00AF110D">
              <w:rPr>
                <w:sz w:val="22"/>
                <w:szCs w:val="22"/>
              </w:rPr>
              <w:t xml:space="preserve">, </w:t>
            </w:r>
            <w:r w:rsidRPr="00AF110D">
              <w:rPr>
                <w:rStyle w:val="Codeintext"/>
                <w:rFonts w:eastAsiaTheme="minorEastAsia"/>
                <w:sz w:val="22"/>
                <w:szCs w:val="22"/>
                <w:u w:val="single"/>
              </w:rPr>
              <w:t>adc</w:t>
            </w:r>
            <w:r w:rsidRPr="00AF110D">
              <w:rPr>
                <w:sz w:val="22"/>
                <w:szCs w:val="22"/>
              </w:rPr>
              <w:t xml:space="preserve">, </w:t>
            </w:r>
            <w:r w:rsidRPr="00AF110D">
              <w:rPr>
                <w:rStyle w:val="Codeintext"/>
                <w:rFonts w:eastAsiaTheme="minorEastAsia"/>
                <w:sz w:val="22"/>
                <w:szCs w:val="22"/>
                <w:u w:val="single"/>
              </w:rPr>
              <w:t>a7c</w:t>
            </w:r>
            <w:r w:rsidRPr="00AF110D">
              <w:rPr>
                <w:sz w:val="22"/>
                <w:szCs w:val="22"/>
              </w:rPr>
              <w:t xml:space="preserve"> and </w:t>
            </w:r>
            <w:r w:rsidRPr="00AF110D">
              <w:rPr>
                <w:rStyle w:val="Codeintext"/>
                <w:rFonts w:eastAsiaTheme="minorEastAsia"/>
                <w:sz w:val="22"/>
                <w:szCs w:val="22"/>
                <w:u w:val="single"/>
              </w:rPr>
              <w:t>a-c</w:t>
            </w:r>
            <w:r w:rsidRPr="00AF110D">
              <w:rPr>
                <w:sz w:val="22"/>
                <w:szCs w:val="22"/>
              </w:rPr>
              <w:t xml:space="preserve"> but it will not match </w:t>
            </w:r>
            <w:r w:rsidRPr="00AF110D">
              <w:rPr>
                <w:rStyle w:val="Codeintext"/>
                <w:rFonts w:eastAsiaTheme="minorEastAsia"/>
                <w:sz w:val="22"/>
                <w:szCs w:val="22"/>
                <w:u w:val="single"/>
              </w:rPr>
              <w:t>ac</w:t>
            </w:r>
            <w:r w:rsidRPr="00AF110D">
              <w:rPr>
                <w:sz w:val="22"/>
                <w:szCs w:val="22"/>
              </w:rPr>
              <w:t xml:space="preserve"> or </w:t>
            </w:r>
            <w:r w:rsidRPr="00AF110D">
              <w:rPr>
                <w:rStyle w:val="Codeintext"/>
                <w:rFonts w:eastAsiaTheme="minorEastAsia"/>
                <w:sz w:val="22"/>
                <w:szCs w:val="22"/>
                <w:u w:val="single"/>
              </w:rPr>
              <w:t>abbc</w:t>
            </w:r>
            <w:r w:rsidRPr="00AF110D">
              <w:rPr>
                <w:sz w:val="22"/>
                <w:szCs w:val="22"/>
              </w:rPr>
              <w:t>.</w:t>
            </w:r>
          </w:p>
        </w:tc>
      </w:tr>
      <w:tr w:rsidR="008D4C25" w:rsidRPr="00B350A0" w14:paraId="7BB5B1EF" w14:textId="77777777" w:rsidTr="00942531">
        <w:trPr>
          <w:cantSplit/>
        </w:trPr>
        <w:tc>
          <w:tcPr>
            <w:tcW w:w="0" w:type="auto"/>
          </w:tcPr>
          <w:p w14:paraId="1AE4E366" w14:textId="77777777" w:rsidR="008D4C25" w:rsidRPr="00AF110D" w:rsidRDefault="008D4C25" w:rsidP="004A51AA">
            <w:pPr>
              <w:pStyle w:val="TableText"/>
              <w:rPr>
                <w:sz w:val="22"/>
                <w:szCs w:val="22"/>
                <w:lang w:val="en-AU"/>
              </w:rPr>
            </w:pPr>
            <w:r w:rsidRPr="00AF110D">
              <w:rPr>
                <w:sz w:val="22"/>
                <w:szCs w:val="22"/>
                <w:lang w:val="en-AU"/>
              </w:rPr>
              <w:t>Repeated character</w:t>
            </w:r>
          </w:p>
        </w:tc>
        <w:tc>
          <w:tcPr>
            <w:tcW w:w="0" w:type="auto"/>
          </w:tcPr>
          <w:p w14:paraId="59F47B2C" w14:textId="77777777" w:rsidR="008D4C25" w:rsidRPr="00B350A0" w:rsidRDefault="008D4C25" w:rsidP="004A51AA">
            <w:pPr>
              <w:pStyle w:val="CodeinTable"/>
            </w:pPr>
            <w:r w:rsidRPr="00B350A0">
              <w:t>*</w:t>
            </w:r>
          </w:p>
        </w:tc>
        <w:tc>
          <w:tcPr>
            <w:tcW w:w="0" w:type="auto"/>
          </w:tcPr>
          <w:p w14:paraId="13262CE4" w14:textId="77777777" w:rsidR="008D4C25" w:rsidRPr="00AF110D" w:rsidRDefault="008D4C25" w:rsidP="004A51AA">
            <w:pPr>
              <w:pStyle w:val="TableText"/>
              <w:rPr>
                <w:sz w:val="22"/>
                <w:szCs w:val="22"/>
              </w:rPr>
            </w:pPr>
            <w:r w:rsidRPr="00AF110D">
              <w:rPr>
                <w:sz w:val="22"/>
                <w:szCs w:val="22"/>
              </w:rPr>
              <w:t>Asterisk causes the matching to zero or more repetitions of the preceding character.</w:t>
            </w:r>
          </w:p>
        </w:tc>
        <w:tc>
          <w:tcPr>
            <w:tcW w:w="0" w:type="auto"/>
          </w:tcPr>
          <w:p w14:paraId="3A94DB81"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b*c</w:t>
            </w:r>
            <w:r w:rsidRPr="00AF110D">
              <w:rPr>
                <w:sz w:val="22"/>
                <w:szCs w:val="22"/>
              </w:rPr>
              <w:t xml:space="preserve"> will match </w:t>
            </w:r>
            <w:r w:rsidRPr="00AF110D">
              <w:rPr>
                <w:rStyle w:val="Codeintext"/>
                <w:rFonts w:eastAsiaTheme="minorEastAsia"/>
                <w:sz w:val="22"/>
                <w:szCs w:val="22"/>
                <w:u w:val="single"/>
              </w:rPr>
              <w:t>ac</w:t>
            </w:r>
            <w:r w:rsidRPr="00AF110D">
              <w:rPr>
                <w:sz w:val="22"/>
                <w:szCs w:val="22"/>
              </w:rPr>
              <w:t xml:space="preserve">, </w:t>
            </w:r>
            <w:r w:rsidRPr="00AF110D">
              <w:rPr>
                <w:rStyle w:val="Codeintext"/>
                <w:rFonts w:eastAsiaTheme="minorEastAsia"/>
                <w:sz w:val="22"/>
                <w:szCs w:val="22"/>
                <w:u w:val="single"/>
              </w:rPr>
              <w:t>abc</w:t>
            </w:r>
            <w:r w:rsidRPr="00AF110D">
              <w:rPr>
                <w:sz w:val="22"/>
                <w:szCs w:val="22"/>
              </w:rPr>
              <w:t xml:space="preserve">, </w:t>
            </w:r>
            <w:r w:rsidRPr="00AF110D">
              <w:rPr>
                <w:rStyle w:val="Codeintext"/>
                <w:rFonts w:eastAsiaTheme="minorEastAsia"/>
                <w:sz w:val="22"/>
                <w:szCs w:val="22"/>
                <w:u w:val="single"/>
              </w:rPr>
              <w:t>abbc</w:t>
            </w:r>
            <w:r w:rsidRPr="00AF110D">
              <w:rPr>
                <w:sz w:val="22"/>
                <w:szCs w:val="22"/>
              </w:rPr>
              <w:t xml:space="preserve"> or </w:t>
            </w:r>
            <w:r w:rsidRPr="00AF110D">
              <w:rPr>
                <w:rStyle w:val="Codeintext"/>
                <w:rFonts w:eastAsiaTheme="minorEastAsia"/>
                <w:sz w:val="22"/>
                <w:szCs w:val="22"/>
                <w:u w:val="single"/>
              </w:rPr>
              <w:t>abbbc</w:t>
            </w:r>
            <w:r w:rsidRPr="00AF110D">
              <w:rPr>
                <w:sz w:val="22"/>
                <w:szCs w:val="22"/>
              </w:rPr>
              <w:t xml:space="preserve">, but will not match </w:t>
            </w:r>
            <w:r w:rsidRPr="00AF110D">
              <w:rPr>
                <w:rStyle w:val="Codeintext"/>
                <w:rFonts w:eastAsiaTheme="minorEastAsia"/>
                <w:sz w:val="22"/>
                <w:szCs w:val="22"/>
                <w:u w:val="single"/>
              </w:rPr>
              <w:t>a7c</w:t>
            </w:r>
            <w:r w:rsidRPr="00AF110D">
              <w:rPr>
                <w:sz w:val="22"/>
                <w:szCs w:val="22"/>
              </w:rPr>
              <w:t xml:space="preserve"> or </w:t>
            </w:r>
            <w:r w:rsidRPr="00AF110D">
              <w:rPr>
                <w:rStyle w:val="Codeintext"/>
                <w:rFonts w:eastAsiaTheme="minorEastAsia"/>
                <w:sz w:val="22"/>
                <w:szCs w:val="22"/>
                <w:u w:val="single"/>
              </w:rPr>
              <w:t>ahc</w:t>
            </w:r>
            <w:r w:rsidRPr="00AF110D">
              <w:rPr>
                <w:sz w:val="22"/>
                <w:szCs w:val="22"/>
              </w:rPr>
              <w:t xml:space="preserve">. It will match </w:t>
            </w:r>
            <w:r w:rsidRPr="00AF110D">
              <w:rPr>
                <w:rStyle w:val="Codeintext"/>
                <w:rFonts w:eastAsiaTheme="minorEastAsia"/>
                <w:sz w:val="22"/>
                <w:szCs w:val="22"/>
                <w:u w:val="single"/>
              </w:rPr>
              <w:t>aac</w:t>
            </w:r>
            <w:r w:rsidRPr="00AF110D">
              <w:rPr>
                <w:sz w:val="22"/>
                <w:szCs w:val="22"/>
              </w:rPr>
              <w:t xml:space="preserve"> at the second character and </w:t>
            </w:r>
            <w:r w:rsidRPr="00AF110D">
              <w:rPr>
                <w:rStyle w:val="Codeintext"/>
                <w:rFonts w:eastAsiaTheme="minorEastAsia"/>
                <w:sz w:val="22"/>
                <w:szCs w:val="22"/>
                <w:u w:val="single"/>
              </w:rPr>
              <w:t>acc</w:t>
            </w:r>
            <w:r w:rsidRPr="00AF110D">
              <w:rPr>
                <w:sz w:val="22"/>
                <w:szCs w:val="22"/>
              </w:rPr>
              <w:t xml:space="preserve"> at the first character, because there are zero characters between the </w:t>
            </w:r>
            <w:r w:rsidRPr="00AF110D">
              <w:rPr>
                <w:rStyle w:val="Codeintext"/>
                <w:rFonts w:eastAsiaTheme="minorEastAsia"/>
                <w:sz w:val="22"/>
                <w:szCs w:val="22"/>
                <w:u w:val="single"/>
              </w:rPr>
              <w:t>a</w:t>
            </w:r>
            <w:r w:rsidRPr="00AF110D">
              <w:rPr>
                <w:sz w:val="22"/>
                <w:szCs w:val="22"/>
              </w:rPr>
              <w:t xml:space="preserve"> and </w:t>
            </w:r>
            <w:r w:rsidRPr="00AF110D">
              <w:rPr>
                <w:rStyle w:val="Codeintext"/>
                <w:rFonts w:eastAsiaTheme="minorEastAsia"/>
                <w:sz w:val="22"/>
                <w:szCs w:val="22"/>
                <w:u w:val="single"/>
              </w:rPr>
              <w:t>c</w:t>
            </w:r>
            <w:r w:rsidRPr="00AF110D">
              <w:rPr>
                <w:rFonts w:eastAsiaTheme="minorEastAsia"/>
                <w:sz w:val="22"/>
                <w:szCs w:val="22"/>
              </w:rPr>
              <w:t xml:space="preserve"> </w:t>
            </w:r>
            <w:r w:rsidRPr="00AF110D">
              <w:rPr>
                <w:sz w:val="22"/>
                <w:szCs w:val="22"/>
              </w:rPr>
              <w:t>in those strings.</w:t>
            </w:r>
          </w:p>
        </w:tc>
      </w:tr>
      <w:tr w:rsidR="008D4C25" w:rsidRPr="00B350A0" w14:paraId="1CDA0C8B" w14:textId="77777777" w:rsidTr="00942531">
        <w:trPr>
          <w:cantSplit/>
        </w:trPr>
        <w:tc>
          <w:tcPr>
            <w:tcW w:w="0" w:type="auto"/>
          </w:tcPr>
          <w:p w14:paraId="0478285F" w14:textId="77777777" w:rsidR="008D4C25" w:rsidRPr="00AF110D" w:rsidRDefault="008D4C25" w:rsidP="004A51AA">
            <w:pPr>
              <w:pStyle w:val="TableText"/>
              <w:rPr>
                <w:sz w:val="22"/>
                <w:szCs w:val="22"/>
                <w:lang w:val="en-AU"/>
              </w:rPr>
            </w:pPr>
            <w:r w:rsidRPr="00AF110D">
              <w:rPr>
                <w:sz w:val="22"/>
                <w:szCs w:val="22"/>
                <w:lang w:val="en-AU"/>
              </w:rPr>
              <w:t>Repeated characters</w:t>
            </w:r>
          </w:p>
        </w:tc>
        <w:tc>
          <w:tcPr>
            <w:tcW w:w="0" w:type="auto"/>
          </w:tcPr>
          <w:p w14:paraId="10B17272" w14:textId="77777777" w:rsidR="008D4C25" w:rsidRPr="00B350A0" w:rsidRDefault="008D4C25" w:rsidP="004A51AA">
            <w:pPr>
              <w:pStyle w:val="CodeinTable"/>
            </w:pPr>
            <w:r w:rsidRPr="00B350A0">
              <w:t>+</w:t>
            </w:r>
          </w:p>
        </w:tc>
        <w:tc>
          <w:tcPr>
            <w:tcW w:w="0" w:type="auto"/>
          </w:tcPr>
          <w:p w14:paraId="02804028" w14:textId="77777777" w:rsidR="008D4C25" w:rsidRPr="00AF110D" w:rsidRDefault="008D4C25" w:rsidP="004A51AA">
            <w:pPr>
              <w:pStyle w:val="TableText"/>
              <w:rPr>
                <w:sz w:val="22"/>
                <w:szCs w:val="22"/>
              </w:rPr>
            </w:pPr>
            <w:r w:rsidRPr="00AF110D">
              <w:rPr>
                <w:sz w:val="22"/>
                <w:szCs w:val="22"/>
              </w:rPr>
              <w:t>The plus sign causes the matching to one or more repetitions of the previous character.</w:t>
            </w:r>
          </w:p>
        </w:tc>
        <w:tc>
          <w:tcPr>
            <w:tcW w:w="0" w:type="auto"/>
          </w:tcPr>
          <w:p w14:paraId="0D29EF9D"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b+c</w:t>
            </w:r>
            <w:r w:rsidRPr="00AF110D">
              <w:rPr>
                <w:sz w:val="22"/>
                <w:szCs w:val="22"/>
              </w:rPr>
              <w:t xml:space="preserve"> will match </w:t>
            </w:r>
            <w:r w:rsidRPr="00AF110D">
              <w:rPr>
                <w:rStyle w:val="Codeintext"/>
                <w:rFonts w:eastAsiaTheme="minorEastAsia"/>
                <w:sz w:val="22"/>
                <w:szCs w:val="22"/>
                <w:u w:val="single"/>
              </w:rPr>
              <w:t>abc</w:t>
            </w:r>
            <w:r w:rsidRPr="00AF110D">
              <w:rPr>
                <w:sz w:val="22"/>
                <w:szCs w:val="22"/>
              </w:rPr>
              <w:t xml:space="preserve">, </w:t>
            </w:r>
            <w:r w:rsidRPr="00AF110D">
              <w:rPr>
                <w:rStyle w:val="Codeintext"/>
                <w:rFonts w:eastAsiaTheme="minorEastAsia"/>
                <w:sz w:val="22"/>
                <w:szCs w:val="22"/>
                <w:u w:val="single"/>
              </w:rPr>
              <w:t>abbc</w:t>
            </w:r>
            <w:r w:rsidRPr="00AF110D">
              <w:rPr>
                <w:rStyle w:val="iEmphasis"/>
                <w:sz w:val="22"/>
                <w:szCs w:val="22"/>
                <w:u w:val="single"/>
              </w:rPr>
              <w:t xml:space="preserve"> </w:t>
            </w:r>
            <w:r w:rsidRPr="00AF110D">
              <w:rPr>
                <w:sz w:val="22"/>
                <w:szCs w:val="22"/>
              </w:rPr>
              <w:t xml:space="preserve">or </w:t>
            </w:r>
            <w:r w:rsidRPr="00AF110D">
              <w:rPr>
                <w:rStyle w:val="Codeintext"/>
                <w:rFonts w:eastAsiaTheme="minorEastAsia"/>
                <w:sz w:val="22"/>
                <w:szCs w:val="22"/>
                <w:u w:val="single"/>
              </w:rPr>
              <w:t>abbbc</w:t>
            </w:r>
            <w:r w:rsidRPr="00AF110D">
              <w:rPr>
                <w:sz w:val="22"/>
                <w:szCs w:val="22"/>
              </w:rPr>
              <w:t xml:space="preserve"> but will not match </w:t>
            </w:r>
            <w:r w:rsidRPr="00AF110D">
              <w:rPr>
                <w:rStyle w:val="Codeintext"/>
                <w:rFonts w:eastAsiaTheme="minorEastAsia"/>
                <w:sz w:val="22"/>
                <w:szCs w:val="22"/>
                <w:u w:val="single"/>
              </w:rPr>
              <w:t>ac</w:t>
            </w:r>
            <w:r w:rsidRPr="00AF110D">
              <w:rPr>
                <w:sz w:val="22"/>
                <w:szCs w:val="22"/>
              </w:rPr>
              <w:t>.</w:t>
            </w:r>
          </w:p>
        </w:tc>
      </w:tr>
      <w:tr w:rsidR="008D4C25" w:rsidRPr="00B350A0" w14:paraId="139A2FD5" w14:textId="77777777" w:rsidTr="00942531">
        <w:trPr>
          <w:cantSplit/>
        </w:trPr>
        <w:tc>
          <w:tcPr>
            <w:tcW w:w="0" w:type="auto"/>
          </w:tcPr>
          <w:p w14:paraId="741FE4EF" w14:textId="77777777" w:rsidR="008D4C25" w:rsidRPr="00AF110D" w:rsidRDefault="008D4C25" w:rsidP="004A51AA">
            <w:pPr>
              <w:pStyle w:val="TableText"/>
              <w:rPr>
                <w:sz w:val="22"/>
                <w:szCs w:val="22"/>
                <w:lang w:val="en-AU"/>
              </w:rPr>
            </w:pPr>
            <w:r w:rsidRPr="00AF110D">
              <w:rPr>
                <w:sz w:val="22"/>
                <w:szCs w:val="22"/>
                <w:lang w:val="en-AU"/>
              </w:rPr>
              <w:t>Alternate characters</w:t>
            </w:r>
          </w:p>
        </w:tc>
        <w:tc>
          <w:tcPr>
            <w:tcW w:w="0" w:type="auto"/>
          </w:tcPr>
          <w:p w14:paraId="069E9B7A" w14:textId="77777777" w:rsidR="008D4C25" w:rsidRPr="00B350A0" w:rsidRDefault="008D4C25" w:rsidP="004A51AA">
            <w:pPr>
              <w:pStyle w:val="CodeinTable"/>
            </w:pPr>
            <w:r w:rsidRPr="00B350A0">
              <w:t>[ ]</w:t>
            </w:r>
          </w:p>
        </w:tc>
        <w:tc>
          <w:tcPr>
            <w:tcW w:w="0" w:type="auto"/>
          </w:tcPr>
          <w:p w14:paraId="0DBF4FBF" w14:textId="77777777" w:rsidR="008D4C25" w:rsidRPr="00AF110D" w:rsidRDefault="008D4C25" w:rsidP="004A51AA">
            <w:pPr>
              <w:pStyle w:val="TableText"/>
              <w:rPr>
                <w:sz w:val="22"/>
                <w:szCs w:val="22"/>
              </w:rPr>
            </w:pPr>
            <w:r w:rsidRPr="00AF110D">
              <w:rPr>
                <w:sz w:val="22"/>
                <w:szCs w:val="22"/>
              </w:rPr>
              <w:t>Strings enclosed within square brackets will match any one of the characters within the brackets.</w:t>
            </w:r>
          </w:p>
        </w:tc>
        <w:tc>
          <w:tcPr>
            <w:tcW w:w="0" w:type="auto"/>
          </w:tcPr>
          <w:p w14:paraId="7F62FD3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123]b</w:t>
            </w:r>
            <w:r w:rsidRPr="00AF110D">
              <w:rPr>
                <w:sz w:val="22"/>
                <w:szCs w:val="22"/>
              </w:rPr>
              <w:t xml:space="preserve"> will match </w:t>
            </w:r>
            <w:r w:rsidRPr="00AF110D">
              <w:rPr>
                <w:rStyle w:val="Codeintext"/>
                <w:rFonts w:eastAsiaTheme="minorEastAsia"/>
                <w:sz w:val="22"/>
                <w:szCs w:val="22"/>
                <w:u w:val="single"/>
              </w:rPr>
              <w:t>a1b</w:t>
            </w:r>
            <w:r w:rsidRPr="00AF110D">
              <w:rPr>
                <w:sz w:val="22"/>
                <w:szCs w:val="22"/>
              </w:rPr>
              <w:t xml:space="preserve">, </w:t>
            </w:r>
            <w:r w:rsidRPr="00AF110D">
              <w:rPr>
                <w:rStyle w:val="Codeintext"/>
                <w:rFonts w:eastAsiaTheme="minorEastAsia"/>
                <w:sz w:val="22"/>
                <w:szCs w:val="22"/>
                <w:u w:val="single"/>
              </w:rPr>
              <w:t>a2b</w:t>
            </w:r>
            <w:r w:rsidRPr="00AF110D">
              <w:rPr>
                <w:sz w:val="22"/>
                <w:szCs w:val="22"/>
              </w:rPr>
              <w:t xml:space="preserve"> or </w:t>
            </w:r>
            <w:r w:rsidRPr="00AF110D">
              <w:rPr>
                <w:rStyle w:val="Codeintext"/>
                <w:rFonts w:eastAsiaTheme="minorEastAsia"/>
                <w:sz w:val="22"/>
                <w:szCs w:val="22"/>
                <w:u w:val="single"/>
              </w:rPr>
              <w:t>a3b</w:t>
            </w:r>
            <w:r w:rsidRPr="00AF110D">
              <w:rPr>
                <w:sz w:val="22"/>
                <w:szCs w:val="22"/>
              </w:rPr>
              <w:t xml:space="preserve"> only. It will not match </w:t>
            </w:r>
            <w:r w:rsidRPr="00AF110D">
              <w:rPr>
                <w:rStyle w:val="Codeintext"/>
                <w:rFonts w:eastAsiaTheme="minorEastAsia"/>
                <w:sz w:val="22"/>
                <w:szCs w:val="22"/>
                <w:u w:val="single"/>
              </w:rPr>
              <w:t>ab</w:t>
            </w:r>
            <w:r w:rsidRPr="00AF110D">
              <w:rPr>
                <w:sz w:val="22"/>
                <w:szCs w:val="22"/>
              </w:rPr>
              <w:t xml:space="preserve"> or any other substring.</w:t>
            </w:r>
          </w:p>
        </w:tc>
      </w:tr>
      <w:tr w:rsidR="008D4C25" w:rsidRPr="00B350A0" w14:paraId="6E7271F7" w14:textId="77777777" w:rsidTr="00942531">
        <w:trPr>
          <w:cantSplit/>
        </w:trPr>
        <w:tc>
          <w:tcPr>
            <w:tcW w:w="0" w:type="auto"/>
          </w:tcPr>
          <w:p w14:paraId="1D29BF0B" w14:textId="77777777" w:rsidR="008D4C25" w:rsidRPr="00AF110D" w:rsidRDefault="008D4C25" w:rsidP="004A51AA">
            <w:pPr>
              <w:pStyle w:val="TableText"/>
              <w:rPr>
                <w:sz w:val="22"/>
                <w:szCs w:val="22"/>
                <w:lang w:val="en-AU"/>
              </w:rPr>
            </w:pPr>
            <w:r w:rsidRPr="00AF110D">
              <w:rPr>
                <w:sz w:val="22"/>
                <w:szCs w:val="22"/>
                <w:lang w:val="en-AU"/>
              </w:rPr>
              <w:t>Character ranges</w:t>
            </w:r>
          </w:p>
        </w:tc>
        <w:tc>
          <w:tcPr>
            <w:tcW w:w="0" w:type="auto"/>
          </w:tcPr>
          <w:p w14:paraId="6592D978" w14:textId="77777777" w:rsidR="008D4C25" w:rsidRPr="00B350A0" w:rsidRDefault="008D4C25" w:rsidP="004A51AA">
            <w:pPr>
              <w:pStyle w:val="CodeinTable"/>
            </w:pPr>
            <w:r w:rsidRPr="00B350A0">
              <w:t>[-]</w:t>
            </w:r>
          </w:p>
        </w:tc>
        <w:tc>
          <w:tcPr>
            <w:tcW w:w="0" w:type="auto"/>
          </w:tcPr>
          <w:p w14:paraId="4DADAD94" w14:textId="77777777" w:rsidR="008D4C25" w:rsidRPr="00AF110D" w:rsidRDefault="008D4C25" w:rsidP="004A51AA">
            <w:pPr>
              <w:pStyle w:val="TableText"/>
              <w:rPr>
                <w:sz w:val="22"/>
                <w:szCs w:val="22"/>
              </w:rPr>
            </w:pPr>
            <w:r w:rsidRPr="00AF110D">
              <w:rPr>
                <w:sz w:val="22"/>
                <w:szCs w:val="22"/>
              </w:rPr>
              <w:t xml:space="preserve">Use </w:t>
            </w:r>
            <w:r w:rsidRPr="00AF110D">
              <w:rPr>
                <w:rStyle w:val="Codeintext"/>
                <w:sz w:val="22"/>
                <w:szCs w:val="22"/>
                <w:u w:val="single"/>
              </w:rPr>
              <w:t>–</w:t>
            </w:r>
            <w:r w:rsidRPr="00AF110D">
              <w:rPr>
                <w:sz w:val="22"/>
                <w:szCs w:val="22"/>
              </w:rPr>
              <w:t xml:space="preserve"> between </w:t>
            </w:r>
            <w:r w:rsidRPr="00AF110D">
              <w:rPr>
                <w:rStyle w:val="Codeintext"/>
                <w:sz w:val="22"/>
                <w:szCs w:val="22"/>
                <w:u w:val="single"/>
              </w:rPr>
              <w:t>[]</w:t>
            </w:r>
            <w:r w:rsidRPr="00AF110D">
              <w:rPr>
                <w:sz w:val="22"/>
                <w:szCs w:val="22"/>
              </w:rPr>
              <w:t xml:space="preserve"> to match one of range of characters.</w:t>
            </w:r>
          </w:p>
        </w:tc>
        <w:tc>
          <w:tcPr>
            <w:tcW w:w="0" w:type="auto"/>
          </w:tcPr>
          <w:p w14:paraId="1AE8F091"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0-9]</w:t>
            </w:r>
            <w:r w:rsidRPr="00AF110D">
              <w:rPr>
                <w:sz w:val="22"/>
                <w:szCs w:val="22"/>
              </w:rPr>
              <w:t xml:space="preserve"> matches any digit.</w:t>
            </w:r>
          </w:p>
          <w:p w14:paraId="7561B06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z]</w:t>
            </w:r>
            <w:r w:rsidRPr="00AF110D">
              <w:rPr>
                <w:sz w:val="22"/>
                <w:szCs w:val="22"/>
              </w:rPr>
              <w:t xml:space="preserve"> matches any letter.</w:t>
            </w:r>
          </w:p>
          <w:p w14:paraId="3FBA7049"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z0-9]</w:t>
            </w:r>
            <w:r w:rsidRPr="00AF110D">
              <w:rPr>
                <w:sz w:val="22"/>
                <w:szCs w:val="22"/>
              </w:rPr>
              <w:t xml:space="preserve"> matches any digit or letter.</w:t>
            </w:r>
          </w:p>
        </w:tc>
      </w:tr>
      <w:tr w:rsidR="008D4C25" w:rsidRPr="00B350A0" w14:paraId="489FA97A" w14:textId="77777777" w:rsidTr="00942531">
        <w:trPr>
          <w:cantSplit/>
        </w:trPr>
        <w:tc>
          <w:tcPr>
            <w:tcW w:w="0" w:type="auto"/>
          </w:tcPr>
          <w:p w14:paraId="378AFB94" w14:textId="77777777" w:rsidR="008D4C25" w:rsidRPr="00AF110D" w:rsidRDefault="008D4C25" w:rsidP="004A51AA">
            <w:pPr>
              <w:pStyle w:val="TableText"/>
              <w:rPr>
                <w:sz w:val="22"/>
                <w:szCs w:val="22"/>
                <w:lang w:val="en-AU"/>
              </w:rPr>
            </w:pPr>
            <w:r w:rsidRPr="00AF110D">
              <w:rPr>
                <w:sz w:val="22"/>
                <w:szCs w:val="22"/>
                <w:lang w:val="en-AU"/>
              </w:rPr>
              <w:t>Escape character</w:t>
            </w:r>
          </w:p>
        </w:tc>
        <w:tc>
          <w:tcPr>
            <w:tcW w:w="0" w:type="auto"/>
          </w:tcPr>
          <w:p w14:paraId="69E23780" w14:textId="77777777" w:rsidR="008D4C25" w:rsidRPr="00B350A0" w:rsidRDefault="008D4C25" w:rsidP="004A51AA">
            <w:pPr>
              <w:pStyle w:val="CodeinTable"/>
            </w:pPr>
            <w:r w:rsidRPr="00B350A0">
              <w:t>\</w:t>
            </w:r>
          </w:p>
        </w:tc>
        <w:tc>
          <w:tcPr>
            <w:tcW w:w="0" w:type="auto"/>
          </w:tcPr>
          <w:p w14:paraId="2678286E" w14:textId="77777777" w:rsidR="008D4C25" w:rsidRPr="00AF110D" w:rsidRDefault="008D4C25" w:rsidP="004A51AA">
            <w:pPr>
              <w:pStyle w:val="TableText"/>
              <w:rPr>
                <w:sz w:val="22"/>
                <w:szCs w:val="22"/>
              </w:rPr>
            </w:pPr>
            <w:r w:rsidRPr="00AF110D">
              <w:rPr>
                <w:sz w:val="22"/>
                <w:szCs w:val="22"/>
              </w:rPr>
              <w:t>In order to match a special character, precede it with the backslash character.</w:t>
            </w:r>
          </w:p>
          <w:p w14:paraId="6AB3D242" w14:textId="77777777" w:rsidR="008D4C25" w:rsidRPr="00AF110D" w:rsidRDefault="008D4C25" w:rsidP="004A51AA">
            <w:pPr>
              <w:pStyle w:val="TableText"/>
              <w:rPr>
                <w:sz w:val="22"/>
                <w:szCs w:val="22"/>
              </w:rPr>
            </w:pPr>
            <w:r w:rsidRPr="00AF110D">
              <w:rPr>
                <w:sz w:val="22"/>
                <w:szCs w:val="22"/>
              </w:rPr>
              <w:t xml:space="preserve">Special characters are </w:t>
            </w:r>
            <w:r w:rsidRPr="00AF110D">
              <w:rPr>
                <w:rStyle w:val="Codeintext"/>
                <w:rFonts w:eastAsiaTheme="minorEastAsia"/>
                <w:sz w:val="22"/>
                <w:szCs w:val="22"/>
                <w:u w:val="single"/>
              </w:rPr>
              <w:t>[]\^$.|?*+(){}</w:t>
            </w:r>
          </w:p>
          <w:p w14:paraId="0F962710" w14:textId="77777777" w:rsidR="008D4C25" w:rsidRPr="00AF110D" w:rsidRDefault="008D4C25" w:rsidP="004A51AA">
            <w:pPr>
              <w:pStyle w:val="TableText"/>
              <w:rPr>
                <w:sz w:val="22"/>
                <w:szCs w:val="22"/>
              </w:rPr>
            </w:pPr>
            <w:r w:rsidRPr="00AF110D">
              <w:rPr>
                <w:sz w:val="22"/>
                <w:szCs w:val="22"/>
              </w:rPr>
              <w:t xml:space="preserve">Putting </w:t>
            </w:r>
            <w:r w:rsidRPr="00AF110D">
              <w:rPr>
                <w:rFonts w:eastAsiaTheme="minorEastAsia"/>
                <w:sz w:val="22"/>
                <w:szCs w:val="22"/>
              </w:rPr>
              <w:t>\</w:t>
            </w:r>
            <w:r w:rsidRPr="00AF110D">
              <w:rPr>
                <w:sz w:val="22"/>
                <w:szCs w:val="22"/>
              </w:rPr>
              <w:t xml:space="preserve"> before other characters often has a special meaning, so should be avoided.</w:t>
            </w:r>
          </w:p>
        </w:tc>
        <w:tc>
          <w:tcPr>
            <w:tcW w:w="0" w:type="auto"/>
          </w:tcPr>
          <w:p w14:paraId="0E6558AC"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sz w:val="22"/>
                <w:szCs w:val="22"/>
              </w:rPr>
              <w:t xml:space="preserve"> will match </w:t>
            </w:r>
            <w:r w:rsidRPr="00AF110D">
              <w:rPr>
                <w:rStyle w:val="Codeintext"/>
                <w:rFonts w:eastAsiaTheme="minorEastAsia"/>
                <w:sz w:val="22"/>
                <w:szCs w:val="22"/>
                <w:u w:val="single"/>
              </w:rPr>
              <w:t>\</w:t>
            </w:r>
          </w:p>
          <w:p w14:paraId="61077960"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rFonts w:eastAsiaTheme="minorEastAsia"/>
                <w:sz w:val="22"/>
                <w:szCs w:val="22"/>
              </w:rPr>
              <w:t>.</w:t>
            </w:r>
            <w:r w:rsidRPr="00AF110D">
              <w:rPr>
                <w:sz w:val="22"/>
                <w:szCs w:val="22"/>
              </w:rPr>
              <w:t xml:space="preserve"> will match </w:t>
            </w:r>
            <w:r w:rsidRPr="00AF110D">
              <w:rPr>
                <w:rStyle w:val="Codeintext"/>
                <w:rFonts w:eastAsiaTheme="minorEastAsia"/>
                <w:sz w:val="22"/>
                <w:szCs w:val="22"/>
                <w:u w:val="single"/>
              </w:rPr>
              <w:t>.</w:t>
            </w:r>
          </w:p>
          <w:p w14:paraId="76C84F3C"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sz w:val="22"/>
                <w:szCs w:val="22"/>
              </w:rPr>
              <w:t xml:space="preserve"> will match </w:t>
            </w:r>
            <w:r w:rsidRPr="00AF110D">
              <w:rPr>
                <w:rStyle w:val="Codeintext"/>
                <w:rFonts w:eastAsiaTheme="minorEastAsia"/>
                <w:sz w:val="22"/>
                <w:szCs w:val="22"/>
                <w:u w:val="single"/>
              </w:rPr>
              <w:t>*</w:t>
            </w:r>
          </w:p>
          <w:p w14:paraId="7D949832"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sz w:val="22"/>
                <w:szCs w:val="22"/>
              </w:rPr>
              <w:t xml:space="preserve"> will match </w:t>
            </w:r>
            <w:r w:rsidRPr="00AF110D">
              <w:rPr>
                <w:rStyle w:val="Codeintext"/>
                <w:rFonts w:eastAsiaTheme="minorEastAsia"/>
                <w:sz w:val="22"/>
                <w:szCs w:val="22"/>
                <w:u w:val="single"/>
              </w:rPr>
              <w:t>[</w:t>
            </w:r>
          </w:p>
        </w:tc>
      </w:tr>
      <w:tr w:rsidR="008D4C25" w:rsidRPr="00B350A0" w14:paraId="6164FF5F" w14:textId="77777777" w:rsidTr="00942531">
        <w:trPr>
          <w:cantSplit/>
        </w:trPr>
        <w:tc>
          <w:tcPr>
            <w:tcW w:w="0" w:type="auto"/>
          </w:tcPr>
          <w:p w14:paraId="30359C24" w14:textId="77777777" w:rsidR="008D4C25" w:rsidRPr="00AF110D" w:rsidRDefault="008D4C25" w:rsidP="004A51AA">
            <w:pPr>
              <w:pStyle w:val="TableText"/>
              <w:rPr>
                <w:sz w:val="22"/>
                <w:szCs w:val="22"/>
                <w:lang w:val="en-AU"/>
              </w:rPr>
            </w:pPr>
            <w:r w:rsidRPr="00AF110D">
              <w:rPr>
                <w:sz w:val="22"/>
                <w:szCs w:val="22"/>
                <w:lang w:val="en-AU"/>
              </w:rPr>
              <w:t>Combinations</w:t>
            </w:r>
          </w:p>
        </w:tc>
        <w:tc>
          <w:tcPr>
            <w:tcW w:w="0" w:type="auto"/>
          </w:tcPr>
          <w:p w14:paraId="13B3DD5C" w14:textId="77777777" w:rsidR="008D4C25" w:rsidRPr="00B350A0" w:rsidRDefault="008D4C25" w:rsidP="004A51AA">
            <w:pPr>
              <w:pStyle w:val="CodeinTable"/>
            </w:pPr>
          </w:p>
        </w:tc>
        <w:tc>
          <w:tcPr>
            <w:tcW w:w="0" w:type="auto"/>
          </w:tcPr>
          <w:p w14:paraId="763FC273" w14:textId="77777777" w:rsidR="008D4C25" w:rsidRPr="00AF110D" w:rsidRDefault="008D4C25" w:rsidP="004A51AA">
            <w:pPr>
              <w:pStyle w:val="TableText"/>
              <w:rPr>
                <w:sz w:val="22"/>
                <w:szCs w:val="22"/>
              </w:rPr>
            </w:pPr>
            <w:r w:rsidRPr="00AF110D">
              <w:rPr>
                <w:sz w:val="22"/>
                <w:szCs w:val="22"/>
              </w:rPr>
              <w:t>Any of the above search methods can be combined.</w:t>
            </w:r>
          </w:p>
        </w:tc>
        <w:tc>
          <w:tcPr>
            <w:tcW w:w="0" w:type="auto"/>
          </w:tcPr>
          <w:p w14:paraId="0713A02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c</w:t>
            </w:r>
            <w:r w:rsidRPr="00AF110D">
              <w:rPr>
                <w:rStyle w:val="Codeintext"/>
                <w:sz w:val="22"/>
                <w:szCs w:val="22"/>
                <w:u w:val="single"/>
              </w:rPr>
              <w:t xml:space="preserve"> </w:t>
            </w:r>
            <w:r w:rsidRPr="00AF110D">
              <w:rPr>
                <w:sz w:val="22"/>
                <w:szCs w:val="22"/>
              </w:rPr>
              <w:t xml:space="preserve">will match any string with </w:t>
            </w:r>
            <w:r w:rsidRPr="00AF110D">
              <w:rPr>
                <w:rStyle w:val="Codeintext"/>
                <w:rFonts w:eastAsiaTheme="minorEastAsia"/>
                <w:sz w:val="22"/>
                <w:szCs w:val="22"/>
                <w:u w:val="single"/>
              </w:rPr>
              <w:t>c</w:t>
            </w:r>
            <w:r w:rsidRPr="00AF110D">
              <w:rPr>
                <w:sz w:val="22"/>
                <w:szCs w:val="22"/>
              </w:rPr>
              <w:t xml:space="preserve"> as its second character.</w:t>
            </w:r>
          </w:p>
          <w:p w14:paraId="16F4B57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bc$</w:t>
            </w:r>
            <w:r w:rsidRPr="00AF110D">
              <w:rPr>
                <w:sz w:val="22"/>
                <w:szCs w:val="22"/>
              </w:rPr>
              <w:t xml:space="preserve"> will match the string </w:t>
            </w:r>
            <w:r w:rsidRPr="00AF110D">
              <w:rPr>
                <w:rStyle w:val="Codeintext"/>
                <w:rFonts w:eastAsiaTheme="minorEastAsia"/>
                <w:sz w:val="22"/>
                <w:szCs w:val="22"/>
                <w:u w:val="single"/>
              </w:rPr>
              <w:t>abc</w:t>
            </w:r>
            <w:r w:rsidRPr="00AF110D">
              <w:rPr>
                <w:sz w:val="22"/>
                <w:szCs w:val="22"/>
              </w:rPr>
              <w:t xml:space="preserve"> only. </w:t>
            </w:r>
            <w:r w:rsidRPr="00AF110D">
              <w:rPr>
                <w:rStyle w:val="Codeintext"/>
                <w:rFonts w:eastAsiaTheme="minorEastAsia"/>
                <w:sz w:val="22"/>
                <w:szCs w:val="22"/>
                <w:u w:val="single"/>
              </w:rPr>
              <w:t>abcd</w:t>
            </w:r>
            <w:r w:rsidRPr="00AF110D">
              <w:rPr>
                <w:sz w:val="22"/>
                <w:szCs w:val="22"/>
              </w:rPr>
              <w:t xml:space="preserve"> or </w:t>
            </w:r>
            <w:r w:rsidRPr="00AF110D">
              <w:rPr>
                <w:rStyle w:val="Codeintext"/>
                <w:rFonts w:eastAsiaTheme="minorEastAsia"/>
                <w:sz w:val="22"/>
                <w:szCs w:val="22"/>
                <w:u w:val="single"/>
              </w:rPr>
              <w:t>aabc</w:t>
            </w:r>
            <w:r w:rsidRPr="00AF110D">
              <w:rPr>
                <w:sz w:val="22"/>
                <w:szCs w:val="22"/>
              </w:rPr>
              <w:t xml:space="preserve"> will not be matched.</w:t>
            </w:r>
          </w:p>
          <w:p w14:paraId="44E35FC4"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1[abcd]+2</w:t>
            </w:r>
            <w:r w:rsidRPr="00AF110D">
              <w:rPr>
                <w:sz w:val="22"/>
                <w:szCs w:val="22"/>
              </w:rPr>
              <w:t xml:space="preserve"> will match any combination of the characters </w:t>
            </w:r>
            <w:r w:rsidRPr="00AF110D">
              <w:rPr>
                <w:rStyle w:val="Codeintext"/>
                <w:rFonts w:eastAsiaTheme="minorEastAsia"/>
                <w:sz w:val="22"/>
                <w:szCs w:val="22"/>
                <w:u w:val="single"/>
              </w:rPr>
              <w:t>a</w:t>
            </w:r>
            <w:r w:rsidRPr="00AF110D">
              <w:rPr>
                <w:sz w:val="22"/>
                <w:szCs w:val="22"/>
              </w:rPr>
              <w:t xml:space="preserve">, </w:t>
            </w:r>
            <w:r w:rsidRPr="00AF110D">
              <w:rPr>
                <w:rStyle w:val="Codeintext"/>
                <w:rFonts w:eastAsiaTheme="minorEastAsia"/>
                <w:sz w:val="22"/>
                <w:szCs w:val="22"/>
                <w:u w:val="single"/>
              </w:rPr>
              <w:t>b</w:t>
            </w:r>
            <w:r w:rsidRPr="00AF110D">
              <w:rPr>
                <w:sz w:val="22"/>
                <w:szCs w:val="22"/>
              </w:rPr>
              <w:t xml:space="preserve">, </w:t>
            </w:r>
            <w:r w:rsidRPr="00AF110D">
              <w:rPr>
                <w:rStyle w:val="Codeintext"/>
                <w:rFonts w:eastAsiaTheme="minorEastAsia"/>
                <w:sz w:val="22"/>
                <w:szCs w:val="22"/>
                <w:u w:val="single"/>
              </w:rPr>
              <w:t>c</w:t>
            </w:r>
            <w:r w:rsidRPr="00AF110D">
              <w:rPr>
                <w:sz w:val="22"/>
                <w:szCs w:val="22"/>
              </w:rPr>
              <w:t xml:space="preserve"> or </w:t>
            </w:r>
            <w:r w:rsidRPr="00AF110D">
              <w:rPr>
                <w:rStyle w:val="Codeintext"/>
                <w:rFonts w:eastAsiaTheme="minorEastAsia"/>
                <w:sz w:val="22"/>
                <w:szCs w:val="22"/>
                <w:u w:val="single"/>
              </w:rPr>
              <w:t>d</w:t>
            </w:r>
            <w:r w:rsidRPr="00AF110D">
              <w:rPr>
                <w:sz w:val="22"/>
                <w:szCs w:val="22"/>
              </w:rPr>
              <w:t xml:space="preserve"> which occurs between the digits </w:t>
            </w:r>
            <w:r w:rsidRPr="00AF110D">
              <w:rPr>
                <w:rStyle w:val="Codeintext"/>
                <w:rFonts w:eastAsiaTheme="minorEastAsia"/>
                <w:sz w:val="22"/>
                <w:szCs w:val="22"/>
                <w:u w:val="single"/>
              </w:rPr>
              <w:t>1</w:t>
            </w:r>
            <w:r w:rsidRPr="00AF110D">
              <w:rPr>
                <w:rFonts w:eastAsiaTheme="minorEastAsia"/>
                <w:sz w:val="22"/>
                <w:szCs w:val="22"/>
              </w:rPr>
              <w:t xml:space="preserve"> </w:t>
            </w:r>
            <w:r w:rsidRPr="00AF110D">
              <w:rPr>
                <w:sz w:val="22"/>
                <w:szCs w:val="22"/>
              </w:rPr>
              <w:t xml:space="preserve">and </w:t>
            </w:r>
            <w:r w:rsidRPr="00AF110D">
              <w:rPr>
                <w:rStyle w:val="Codeintext"/>
                <w:rFonts w:eastAsiaTheme="minorEastAsia"/>
                <w:sz w:val="22"/>
                <w:szCs w:val="22"/>
                <w:u w:val="single"/>
              </w:rPr>
              <w:t>2</w:t>
            </w:r>
            <w:r w:rsidRPr="00AF110D">
              <w:rPr>
                <w:sz w:val="22"/>
                <w:szCs w:val="22"/>
              </w:rPr>
              <w:t>.</w:t>
            </w:r>
          </w:p>
          <w:p w14:paraId="61DDB67F"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sz w:val="22"/>
                <w:szCs w:val="22"/>
              </w:rPr>
              <w:t xml:space="preserve"> will match either </w:t>
            </w:r>
            <w:r w:rsidRPr="00AF110D">
              <w:rPr>
                <w:rStyle w:val="Codeintext"/>
                <w:rFonts w:eastAsiaTheme="minorEastAsia"/>
                <w:sz w:val="22"/>
                <w:szCs w:val="22"/>
                <w:u w:val="single"/>
              </w:rPr>
              <w:t>[</w:t>
            </w:r>
            <w:r w:rsidRPr="00AF110D">
              <w:rPr>
                <w:rFonts w:eastAsiaTheme="minorEastAsia"/>
                <w:sz w:val="22"/>
                <w:szCs w:val="22"/>
              </w:rPr>
              <w:t xml:space="preserve"> </w:t>
            </w:r>
            <w:r w:rsidRPr="00AF110D">
              <w:rPr>
                <w:sz w:val="22"/>
                <w:szCs w:val="22"/>
              </w:rPr>
              <w:t xml:space="preserve">or </w:t>
            </w:r>
            <w:r w:rsidRPr="00AF110D">
              <w:rPr>
                <w:rStyle w:val="Codeintext"/>
                <w:rFonts w:eastAsiaTheme="minorEastAsia"/>
                <w:sz w:val="22"/>
                <w:szCs w:val="22"/>
                <w:u w:val="single"/>
              </w:rPr>
              <w:t>]</w:t>
            </w:r>
            <w:r w:rsidRPr="00AF110D">
              <w:rPr>
                <w:sz w:val="22"/>
                <w:szCs w:val="22"/>
              </w:rPr>
              <w:t>.</w:t>
            </w:r>
          </w:p>
          <w:p w14:paraId="11AF0D3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sz w:val="22"/>
                <w:szCs w:val="22"/>
              </w:rPr>
              <w:t xml:space="preserve"> will match any run of periods.</w:t>
            </w:r>
          </w:p>
          <w:p w14:paraId="039BB49B"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0-9]+</w:t>
            </w:r>
            <w:r w:rsidRPr="00AF110D">
              <w:rPr>
                <w:sz w:val="22"/>
                <w:szCs w:val="22"/>
              </w:rPr>
              <w:t xml:space="preserve"> will match any integer number.</w:t>
            </w:r>
          </w:p>
          <w:p w14:paraId="076C50D0"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0-9]+\.[0-9]*</w:t>
            </w:r>
            <w:r w:rsidRPr="00AF110D">
              <w:rPr>
                <w:sz w:val="22"/>
                <w:szCs w:val="22"/>
              </w:rPr>
              <w:t xml:space="preserve"> will match any number with a decimal point.</w:t>
            </w:r>
          </w:p>
        </w:tc>
      </w:tr>
    </w:tbl>
    <w:p w14:paraId="7AA5C81C" w14:textId="77777777" w:rsidR="008D4C25" w:rsidRPr="00BB754C" w:rsidRDefault="008D4C25" w:rsidP="008D4C25">
      <w:pPr>
        <w:pStyle w:val="Appendix1"/>
      </w:pPr>
      <w:bookmarkStart w:id="725" w:name="_Ref357589894"/>
      <w:bookmarkStart w:id="726" w:name="_Toc398023990"/>
      <w:bookmarkStart w:id="727" w:name="_Toc506895638"/>
      <w:r w:rsidRPr="00BB754C">
        <w:t>Predefined Manufacturer Table</w:t>
      </w:r>
      <w:bookmarkEnd w:id="725"/>
      <w:bookmarkEnd w:id="726"/>
      <w:bookmarkEnd w:id="727"/>
    </w:p>
    <w:p w14:paraId="44FAC9E4" w14:textId="77777777" w:rsidR="008D4C25" w:rsidRPr="00B350A0" w:rsidRDefault="008D4C25" w:rsidP="008D4C25">
      <w:pPr>
        <w:pStyle w:val="Figure"/>
        <w:rPr>
          <w:u w:val="single"/>
        </w:rPr>
      </w:pPr>
      <w:r w:rsidRPr="00B350A0">
        <w:rPr>
          <w:u w:val="single"/>
          <w:lang w:val="en-GB" w:eastAsia="en-GB"/>
        </w:rPr>
        <w:drawing>
          <wp:inline distT="0" distB="0" distL="0" distR="0" wp14:anchorId="318D9B56" wp14:editId="208D03B1">
            <wp:extent cx="3668699" cy="1453487"/>
            <wp:effectExtent l="19050" t="0" r="7951" b="0"/>
            <wp:docPr id="1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3" cstate="print"/>
                    <a:srcRect l="26435" t="9654" r="26569" b="67223"/>
                    <a:stretch>
                      <a:fillRect/>
                    </a:stretch>
                  </pic:blipFill>
                  <pic:spPr bwMode="auto">
                    <a:xfrm>
                      <a:off x="0" y="0"/>
                      <a:ext cx="3668699" cy="1453487"/>
                    </a:xfrm>
                    <a:prstGeom prst="rect">
                      <a:avLst/>
                    </a:prstGeom>
                    <a:noFill/>
                    <a:ln w="9525">
                      <a:noFill/>
                      <a:miter lim="800000"/>
                      <a:headEnd/>
                      <a:tailEnd/>
                    </a:ln>
                  </pic:spPr>
                </pic:pic>
              </a:graphicData>
            </a:graphic>
          </wp:inline>
        </w:drawing>
      </w:r>
    </w:p>
    <w:p w14:paraId="64200312" w14:textId="77777777" w:rsidR="008D4C25" w:rsidRPr="00BB754C" w:rsidRDefault="008D4C25" w:rsidP="008D4C25">
      <w:pPr>
        <w:pStyle w:val="Appendix1"/>
      </w:pPr>
      <w:bookmarkStart w:id="728" w:name="_Ref358389791"/>
      <w:bookmarkStart w:id="729" w:name="_Ref358389794"/>
      <w:bookmarkStart w:id="730" w:name="_Ref358389904"/>
      <w:bookmarkStart w:id="731" w:name="_Ref358389907"/>
      <w:bookmarkStart w:id="732" w:name="_Toc398023991"/>
      <w:bookmarkStart w:id="733" w:name="_Toc506895639"/>
      <w:r w:rsidRPr="00BB754C">
        <w:t>Predefined Sensor Table</w:t>
      </w:r>
      <w:bookmarkEnd w:id="728"/>
      <w:bookmarkEnd w:id="729"/>
      <w:bookmarkEnd w:id="730"/>
      <w:bookmarkEnd w:id="731"/>
      <w:bookmarkEnd w:id="732"/>
      <w:bookmarkEnd w:id="733"/>
    </w:p>
    <w:p w14:paraId="3B22C22D" w14:textId="77777777" w:rsidR="008D4C25" w:rsidRPr="00B350A0" w:rsidRDefault="008D4C25" w:rsidP="008D4C25">
      <w:pPr>
        <w:pStyle w:val="Figure"/>
        <w:rPr>
          <w:u w:val="single"/>
        </w:rPr>
      </w:pPr>
      <w:r w:rsidRPr="00B350A0">
        <w:rPr>
          <w:u w:val="single"/>
          <w:lang w:val="en-GB" w:eastAsia="en-GB"/>
        </w:rPr>
        <w:drawing>
          <wp:inline distT="0" distB="0" distL="0" distR="0" wp14:anchorId="5CD361C9" wp14:editId="345B369C">
            <wp:extent cx="5480998" cy="787658"/>
            <wp:effectExtent l="19050" t="0" r="5402" b="0"/>
            <wp:docPr id="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4" cstate="print"/>
                    <a:srcRect l="3010" t="30493" r="2834" b="16592"/>
                    <a:stretch>
                      <a:fillRect/>
                    </a:stretch>
                  </pic:blipFill>
                  <pic:spPr bwMode="auto">
                    <a:xfrm>
                      <a:off x="0" y="0"/>
                      <a:ext cx="5480998" cy="787658"/>
                    </a:xfrm>
                    <a:prstGeom prst="rect">
                      <a:avLst/>
                    </a:prstGeom>
                    <a:noFill/>
                    <a:ln w="9525">
                      <a:noFill/>
                      <a:miter lim="800000"/>
                      <a:headEnd/>
                      <a:tailEnd/>
                    </a:ln>
                  </pic:spPr>
                </pic:pic>
              </a:graphicData>
            </a:graphic>
          </wp:inline>
        </w:drawing>
      </w:r>
    </w:p>
    <w:p w14:paraId="3F7FFCC2" w14:textId="77777777" w:rsidR="008D4C25" w:rsidRPr="00B350A0" w:rsidRDefault="008D4C25" w:rsidP="004A51AA">
      <w:pPr>
        <w:pStyle w:val="Body"/>
      </w:pPr>
    </w:p>
    <w:p w14:paraId="2C107219" w14:textId="1DA13368" w:rsidR="00015D7B" w:rsidRPr="00B350A0" w:rsidRDefault="00015D7B" w:rsidP="00E77EE6">
      <w:pPr>
        <w:pStyle w:val="iNormal"/>
        <w:rPr>
          <w:u w:val="single"/>
        </w:rPr>
      </w:pPr>
    </w:p>
    <w:sectPr w:rsidR="00015D7B" w:rsidRPr="00B350A0" w:rsidSect="00520FF5">
      <w:headerReference w:type="default" r:id="rId215"/>
      <w:footerReference w:type="default" r:id="rId216"/>
      <w:headerReference w:type="first" r:id="rId217"/>
      <w:footerReference w:type="first" r:id="rId2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B7979D" w14:textId="77777777" w:rsidR="00654093" w:rsidRDefault="00654093">
      <w:r>
        <w:separator/>
      </w:r>
    </w:p>
  </w:endnote>
  <w:endnote w:type="continuationSeparator" w:id="0">
    <w:p w14:paraId="3B7A6945" w14:textId="77777777" w:rsidR="00654093" w:rsidRDefault="006540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Lucida Grande">
    <w:altName w:val="Arial"/>
    <w:panose1 w:val="020B0600040502020204"/>
    <w:charset w:val="00"/>
    <w:family w:val="swiss"/>
    <w:pitch w:val="variable"/>
    <w:sig w:usb0="E1000AEF" w:usb1="5000A1FF" w:usb2="00000000" w:usb3="00000000" w:csb0="000001BF" w:csb1="00000000"/>
  </w:font>
  <w:font w:name="Monaco">
    <w:panose1 w:val="02000500000000000000"/>
    <w:charset w:val="00"/>
    <w:family w:val="auto"/>
    <w:pitch w:val="variable"/>
    <w:sig w:usb0="A00002FF" w:usb1="500039FB" w:usb2="00000000" w:usb3="00000000" w:csb0="00000197" w:csb1="00000000"/>
  </w:font>
  <w:font w:name="Arial Rounded MT Bold">
    <w:panose1 w:val="020F0704030504030204"/>
    <w:charset w:val="4D"/>
    <w:family w:val="swiss"/>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3" w:csb1="00000000"/>
  </w:font>
  <w:font w:name="Tahoma-Bold">
    <w:altName w:val="Tahoma"/>
    <w:panose1 w:val="020B0604020202020204"/>
    <w:charset w:val="00"/>
    <w:family w:val="auto"/>
    <w:pitch w:val="variable"/>
    <w:sig w:usb0="E1002EFF" w:usb1="C000605B" w:usb2="00000029" w:usb3="00000000" w:csb0="000101FF" w:csb1="00000000"/>
  </w:font>
  <w:font w:name="CourierNewPSMT">
    <w:altName w:val="Courier New"/>
    <w:panose1 w:val="02070309020205020404"/>
    <w:charset w:val="00"/>
    <w:family w:val="auto"/>
    <w:pitch w:val="variable"/>
    <w:sig w:usb0="E0002AFF" w:usb1="C0007843" w:usb2="00000009" w:usb3="00000000" w:csb0="000001FF" w:csb1="00000000"/>
  </w:font>
  <w:font w:name="CourierNewPS-ItalicMT">
    <w:altName w:val="Courier New"/>
    <w:panose1 w:val="02070409020205090404"/>
    <w:charset w:val="00"/>
    <w:family w:val="auto"/>
    <w:pitch w:val="variable"/>
    <w:sig w:usb0="E0000AFF" w:usb1="40007843" w:usb2="00000001" w:usb3="00000000" w:csb0="000001BF" w:csb1="00000000"/>
  </w:font>
  <w:font w:name="Times">
    <w:panose1 w:val="0200050000000000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0AA93" w14:textId="77777777" w:rsidR="00DD2757" w:rsidRDefault="00DD2757" w:rsidP="00020601">
    <w:pPr>
      <w:pStyle w:val="Footer"/>
      <w:pBdr>
        <w:top w:val="single" w:sz="18" w:space="5" w:color="0070C0"/>
      </w:pBdr>
      <w:tabs>
        <w:tab w:val="clear" w:pos="7938"/>
        <w:tab w:val="right" w:pos="8789"/>
      </w:tabs>
    </w:pPr>
    <w:r>
      <w:t>SPECCHIO_UserGuide.pdf</w:t>
    </w:r>
  </w:p>
  <w:p w14:paraId="592CB599" w14:textId="306B8746" w:rsidR="00DD2757" w:rsidRDefault="00DD2757">
    <w:pPr>
      <w:pStyle w:val="Footer"/>
      <w:pBdr>
        <w:top w:val="single" w:sz="18" w:space="5" w:color="0070C0"/>
      </w:pBdr>
      <w:tabs>
        <w:tab w:val="clear" w:pos="7938"/>
        <w:tab w:val="right" w:pos="9356"/>
      </w:tabs>
    </w:pPr>
    <w:r>
      <w:t xml:space="preserve">Version 3.3.0.0 </w:t>
    </w:r>
    <w:fldSimple w:instr=" DATE  \* MERGEFORMAT ">
      <w:r w:rsidR="00F21043">
        <w:rPr>
          <w:noProof/>
        </w:rPr>
        <w:t>17/09/2019</w:t>
      </w:r>
    </w:fldSimple>
    <w:r>
      <w:tab/>
      <w:t xml:space="preserve">                                                                    Pag</w:t>
    </w:r>
    <w:r w:rsidRPr="008030FC">
      <w:t xml:space="preserve">e </w:t>
    </w:r>
    <w:r>
      <w:fldChar w:fldCharType="begin"/>
    </w:r>
    <w:r>
      <w:instrText>PAGE</w:instrText>
    </w:r>
    <w:r>
      <w:fldChar w:fldCharType="separate"/>
    </w:r>
    <w:r w:rsidR="000C7C57">
      <w:rPr>
        <w:noProof/>
      </w:rPr>
      <w:t>158</w:t>
    </w:r>
    <w:r>
      <w:rPr>
        <w:noProof/>
      </w:rPr>
      <w:fldChar w:fldCharType="end"/>
    </w:r>
    <w:r w:rsidRPr="008030FC">
      <w:t xml:space="preserve"> </w:t>
    </w:r>
    <w:r>
      <w:t xml:space="preserve">of </w:t>
    </w:r>
    <w:r>
      <w:fldChar w:fldCharType="begin"/>
    </w:r>
    <w:r>
      <w:instrText xml:space="preserve">NUMPAGES </w:instrText>
    </w:r>
    <w:r>
      <w:fldChar w:fldCharType="separate"/>
    </w:r>
    <w:r w:rsidR="000C7C57">
      <w:rPr>
        <w:noProof/>
      </w:rPr>
      <w:t>161</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00380A" w14:textId="77777777" w:rsidR="00DD2757" w:rsidRDefault="00DD2757">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566D6B" w14:textId="77777777" w:rsidR="00654093" w:rsidRDefault="00654093">
      <w:r>
        <w:separator/>
      </w:r>
    </w:p>
  </w:footnote>
  <w:footnote w:type="continuationSeparator" w:id="0">
    <w:p w14:paraId="1AA201B5" w14:textId="77777777" w:rsidR="00654093" w:rsidRDefault="0065409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61659" w14:textId="4B4E458E" w:rsidR="00DD2757" w:rsidRDefault="00DD2757" w:rsidP="00020601">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000C7C57" w:rsidRPr="000C7C57">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 xml:space="preserve">                                                                                                 </w:t>
    </w:r>
    <w:r>
      <w:fldChar w:fldCharType="begin"/>
    </w:r>
    <w:r>
      <w:instrText xml:space="preserve"> REF DOC_TITLE \* CHARFORMAT </w:instrText>
    </w:r>
    <w:r>
      <w:fldChar w:fldCharType="separate"/>
    </w:r>
    <w:r w:rsidR="000C7C57" w:rsidRPr="00AF4A16">
      <w:t>User Guide</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0AD5C4" w14:textId="77777777" w:rsidR="00DD2757" w:rsidRDefault="00DD2757">
    <w:pPr>
      <w:framePr w:w="3255" w:h="992" w:wrap="notBeside" w:vAnchor="text" w:hAnchor="margin" w:y="1"/>
    </w:pPr>
  </w:p>
  <w:p w14:paraId="0FB79D7E" w14:textId="77777777" w:rsidR="00DD2757" w:rsidRDefault="00DD2757">
    <w:pPr>
      <w:framePr w:w="3255" w:h="992" w:wrap="notBeside" w:vAnchor="text" w:hAnchor="margin" w:y="1"/>
    </w:pPr>
  </w:p>
  <w:p w14:paraId="1221A3B9" w14:textId="77777777" w:rsidR="00DD2757" w:rsidRDefault="00DD2757">
    <w:pPr>
      <w:rPr>
        <w:sz w:val="28"/>
        <w:szCs w:val="28"/>
      </w:rPr>
    </w:pPr>
    <w:r>
      <w:rPr>
        <w:sz w:val="28"/>
        <w:szCs w:val="28"/>
      </w:rPr>
      <w:t>Remote Sensing Laboratories</w:t>
    </w:r>
  </w:p>
  <w:p w14:paraId="2F92A57B" w14:textId="77777777" w:rsidR="00DD2757" w:rsidRDefault="00DD2757">
    <w:pPr>
      <w:rPr>
        <w:sz w:val="28"/>
        <w:szCs w:val="28"/>
      </w:rPr>
    </w:pPr>
    <w:r>
      <w:rPr>
        <w:sz w:val="28"/>
        <w:szCs w:val="28"/>
      </w:rPr>
      <w:t>Department of Geography</w:t>
    </w:r>
  </w:p>
  <w:p w14:paraId="27E33F25" w14:textId="77777777" w:rsidR="00DD2757" w:rsidRPr="00192611" w:rsidRDefault="00DD2757">
    <w:pPr>
      <w:rPr>
        <w:sz w:val="28"/>
        <w:szCs w:val="28"/>
      </w:rPr>
    </w:pPr>
    <w:r>
      <w:rPr>
        <w:sz w:val="28"/>
        <w:szCs w:val="28"/>
      </w:rPr>
      <w:t>University of Zurich</w:t>
    </w:r>
  </w:p>
  <w:p w14:paraId="53FA31A7" w14:textId="77777777" w:rsidR="00DD2757" w:rsidRDefault="00DD2757">
    <w:pPr>
      <w:rPr>
        <w:sz w:val="36"/>
      </w:rPr>
    </w:pPr>
  </w:p>
  <w:p w14:paraId="404FAAE3" w14:textId="753D2E03" w:rsidR="00DD2757" w:rsidRDefault="00DD2757">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000C7C57" w:rsidRPr="000C7C57">
      <w:rPr>
        <w:b/>
        <w:noProof/>
      </w:rPr>
      <w:t>SPECCHIO</w:t>
    </w:r>
    <w:r>
      <w:rPr>
        <w:b/>
        <w:noProof/>
      </w:rPr>
      <w:fldChar w:fldCharType="end"/>
    </w:r>
  </w:p>
  <w:p w14:paraId="4B5B8A6D" w14:textId="77777777" w:rsidR="00DD2757" w:rsidRDefault="00DD2757">
    <w:pPr>
      <w:pBdr>
        <w:bottom w:val="single" w:sz="6" w:space="1" w:color="auto"/>
      </w:pBdr>
      <w:rPr>
        <w:sz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31641350"/>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243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15:restartNumberingAfterBreak="0">
    <w:nsid w:val="01A5382E"/>
    <w:multiLevelType w:val="hybridMultilevel"/>
    <w:tmpl w:val="5B649EBE"/>
    <w:lvl w:ilvl="0" w:tplc="5DA8747C">
      <w:start w:val="1"/>
      <w:numFmt w:val="decimal"/>
      <w:pStyle w:val="NumberedItem"/>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9694053"/>
    <w:multiLevelType w:val="hybridMultilevel"/>
    <w:tmpl w:val="387A3050"/>
    <w:lvl w:ilvl="0" w:tplc="72DCCCA4">
      <w:start w:val="405"/>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F33A97"/>
    <w:multiLevelType w:val="hybridMultilevel"/>
    <w:tmpl w:val="C896DCBE"/>
    <w:lvl w:ilvl="0" w:tplc="2898C09A">
      <w:start w:val="1"/>
      <w:numFmt w:val="bullet"/>
      <w:lvlText w:val="•"/>
      <w:lvlJc w:val="left"/>
      <w:pPr>
        <w:ind w:left="360" w:hanging="360"/>
      </w:pPr>
      <w:rPr>
        <w:rFonts w:ascii="Arial" w:hAnsi="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F960E34"/>
    <w:multiLevelType w:val="hybridMultilevel"/>
    <w:tmpl w:val="F01E3BB6"/>
    <w:lvl w:ilvl="0" w:tplc="1D360E74">
      <w:start w:val="9"/>
      <w:numFmt w:val="bullet"/>
      <w:lvlText w:val="-"/>
      <w:lvlJc w:val="left"/>
      <w:pPr>
        <w:ind w:left="720" w:hanging="360"/>
      </w:pPr>
      <w:rPr>
        <w:rFonts w:ascii="Tahoma" w:eastAsia="Times New Roman" w:hAnsi="Tahoma" w:cs="Tahoma"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2E6A607A"/>
    <w:multiLevelType w:val="multilevel"/>
    <w:tmpl w:val="F6269D18"/>
    <w:lvl w:ilvl="0">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15:restartNumberingAfterBreak="0">
    <w:nsid w:val="40D87297"/>
    <w:multiLevelType w:val="hybridMultilevel"/>
    <w:tmpl w:val="DC08D79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45505A06"/>
    <w:multiLevelType w:val="hybridMultilevel"/>
    <w:tmpl w:val="55CE5984"/>
    <w:lvl w:ilvl="0" w:tplc="0C090001">
      <w:start w:val="1"/>
      <w:numFmt w:val="bullet"/>
      <w:lvlText w:val=""/>
      <w:lvlJc w:val="left"/>
      <w:pPr>
        <w:ind w:left="459" w:hanging="360"/>
      </w:pPr>
      <w:rPr>
        <w:rFonts w:ascii="Symbol" w:hAnsi="Symbol" w:hint="default"/>
      </w:rPr>
    </w:lvl>
    <w:lvl w:ilvl="1" w:tplc="0C090003" w:tentative="1">
      <w:start w:val="1"/>
      <w:numFmt w:val="bullet"/>
      <w:lvlText w:val="o"/>
      <w:lvlJc w:val="left"/>
      <w:pPr>
        <w:ind w:left="1179" w:hanging="360"/>
      </w:pPr>
      <w:rPr>
        <w:rFonts w:ascii="Courier New" w:hAnsi="Courier New" w:cs="Courier New" w:hint="default"/>
      </w:rPr>
    </w:lvl>
    <w:lvl w:ilvl="2" w:tplc="0C090005" w:tentative="1">
      <w:start w:val="1"/>
      <w:numFmt w:val="bullet"/>
      <w:lvlText w:val=""/>
      <w:lvlJc w:val="left"/>
      <w:pPr>
        <w:ind w:left="1899" w:hanging="360"/>
      </w:pPr>
      <w:rPr>
        <w:rFonts w:ascii="Wingdings" w:hAnsi="Wingdings" w:hint="default"/>
      </w:rPr>
    </w:lvl>
    <w:lvl w:ilvl="3" w:tplc="0C090001" w:tentative="1">
      <w:start w:val="1"/>
      <w:numFmt w:val="bullet"/>
      <w:lvlText w:val=""/>
      <w:lvlJc w:val="left"/>
      <w:pPr>
        <w:ind w:left="2619" w:hanging="360"/>
      </w:pPr>
      <w:rPr>
        <w:rFonts w:ascii="Symbol" w:hAnsi="Symbol" w:hint="default"/>
      </w:rPr>
    </w:lvl>
    <w:lvl w:ilvl="4" w:tplc="0C090003" w:tentative="1">
      <w:start w:val="1"/>
      <w:numFmt w:val="bullet"/>
      <w:lvlText w:val="o"/>
      <w:lvlJc w:val="left"/>
      <w:pPr>
        <w:ind w:left="3339" w:hanging="360"/>
      </w:pPr>
      <w:rPr>
        <w:rFonts w:ascii="Courier New" w:hAnsi="Courier New" w:cs="Courier New" w:hint="default"/>
      </w:rPr>
    </w:lvl>
    <w:lvl w:ilvl="5" w:tplc="0C090005" w:tentative="1">
      <w:start w:val="1"/>
      <w:numFmt w:val="bullet"/>
      <w:lvlText w:val=""/>
      <w:lvlJc w:val="left"/>
      <w:pPr>
        <w:ind w:left="4059" w:hanging="360"/>
      </w:pPr>
      <w:rPr>
        <w:rFonts w:ascii="Wingdings" w:hAnsi="Wingdings" w:hint="default"/>
      </w:rPr>
    </w:lvl>
    <w:lvl w:ilvl="6" w:tplc="0C090001" w:tentative="1">
      <w:start w:val="1"/>
      <w:numFmt w:val="bullet"/>
      <w:lvlText w:val=""/>
      <w:lvlJc w:val="left"/>
      <w:pPr>
        <w:ind w:left="4779" w:hanging="360"/>
      </w:pPr>
      <w:rPr>
        <w:rFonts w:ascii="Symbol" w:hAnsi="Symbol" w:hint="default"/>
      </w:rPr>
    </w:lvl>
    <w:lvl w:ilvl="7" w:tplc="0C090003" w:tentative="1">
      <w:start w:val="1"/>
      <w:numFmt w:val="bullet"/>
      <w:lvlText w:val="o"/>
      <w:lvlJc w:val="left"/>
      <w:pPr>
        <w:ind w:left="5499" w:hanging="360"/>
      </w:pPr>
      <w:rPr>
        <w:rFonts w:ascii="Courier New" w:hAnsi="Courier New" w:cs="Courier New" w:hint="default"/>
      </w:rPr>
    </w:lvl>
    <w:lvl w:ilvl="8" w:tplc="0C090005" w:tentative="1">
      <w:start w:val="1"/>
      <w:numFmt w:val="bullet"/>
      <w:lvlText w:val=""/>
      <w:lvlJc w:val="left"/>
      <w:pPr>
        <w:ind w:left="6219" w:hanging="360"/>
      </w:pPr>
      <w:rPr>
        <w:rFonts w:ascii="Wingdings" w:hAnsi="Wingdings" w:hint="default"/>
      </w:rPr>
    </w:lvl>
  </w:abstractNum>
  <w:abstractNum w:abstractNumId="9" w15:restartNumberingAfterBreak="0">
    <w:nsid w:val="46991FEE"/>
    <w:multiLevelType w:val="hybridMultilevel"/>
    <w:tmpl w:val="62DE5BA6"/>
    <w:lvl w:ilvl="0" w:tplc="04090001">
      <w:start w:val="1"/>
      <w:numFmt w:val="bullet"/>
      <w:lvlText w:val=""/>
      <w:lvlJc w:val="left"/>
      <w:pPr>
        <w:ind w:left="1069" w:hanging="360"/>
      </w:pPr>
      <w:rPr>
        <w:rFonts w:ascii="Symbol" w:hAnsi="Symbol" w:hint="default"/>
      </w:rPr>
    </w:lvl>
    <w:lvl w:ilvl="1" w:tplc="5BCC20DE">
      <w:start w:val="1"/>
      <w:numFmt w:val="bullet"/>
      <w:lvlText w:val="-"/>
      <w:lvlJc w:val="left"/>
      <w:pPr>
        <w:ind w:left="1789" w:hanging="360"/>
      </w:pPr>
      <w:rPr>
        <w:rFonts w:ascii="Arial" w:eastAsia="Times New Roman" w:hAnsi="Arial" w:cs="Times New Roman"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0" w15:restartNumberingAfterBreak="0">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556B3ACD"/>
    <w:multiLevelType w:val="hybridMultilevel"/>
    <w:tmpl w:val="201C4554"/>
    <w:lvl w:ilvl="0" w:tplc="2898C09A">
      <w:start w:val="1"/>
      <w:numFmt w:val="bullet"/>
      <w:lvlText w:val="•"/>
      <w:lvlJc w:val="left"/>
      <w:pPr>
        <w:tabs>
          <w:tab w:val="num" w:pos="720"/>
        </w:tabs>
        <w:ind w:left="720" w:hanging="360"/>
      </w:pPr>
      <w:rPr>
        <w:rFonts w:ascii="Arial" w:hAnsi="Arial" w:hint="default"/>
      </w:rPr>
    </w:lvl>
    <w:lvl w:ilvl="1" w:tplc="58D8EB86" w:tentative="1">
      <w:start w:val="1"/>
      <w:numFmt w:val="bullet"/>
      <w:lvlText w:val="•"/>
      <w:lvlJc w:val="left"/>
      <w:pPr>
        <w:tabs>
          <w:tab w:val="num" w:pos="1440"/>
        </w:tabs>
        <w:ind w:left="1440" w:hanging="360"/>
      </w:pPr>
      <w:rPr>
        <w:rFonts w:ascii="Arial" w:hAnsi="Arial" w:hint="default"/>
      </w:rPr>
    </w:lvl>
    <w:lvl w:ilvl="2" w:tplc="F3A8067E" w:tentative="1">
      <w:start w:val="1"/>
      <w:numFmt w:val="bullet"/>
      <w:lvlText w:val="•"/>
      <w:lvlJc w:val="left"/>
      <w:pPr>
        <w:tabs>
          <w:tab w:val="num" w:pos="2160"/>
        </w:tabs>
        <w:ind w:left="2160" w:hanging="360"/>
      </w:pPr>
      <w:rPr>
        <w:rFonts w:ascii="Arial" w:hAnsi="Arial" w:hint="default"/>
      </w:rPr>
    </w:lvl>
    <w:lvl w:ilvl="3" w:tplc="514EAAD6" w:tentative="1">
      <w:start w:val="1"/>
      <w:numFmt w:val="bullet"/>
      <w:lvlText w:val="•"/>
      <w:lvlJc w:val="left"/>
      <w:pPr>
        <w:tabs>
          <w:tab w:val="num" w:pos="2880"/>
        </w:tabs>
        <w:ind w:left="2880" w:hanging="360"/>
      </w:pPr>
      <w:rPr>
        <w:rFonts w:ascii="Arial" w:hAnsi="Arial" w:hint="default"/>
      </w:rPr>
    </w:lvl>
    <w:lvl w:ilvl="4" w:tplc="7E1C7B30" w:tentative="1">
      <w:start w:val="1"/>
      <w:numFmt w:val="bullet"/>
      <w:lvlText w:val="•"/>
      <w:lvlJc w:val="left"/>
      <w:pPr>
        <w:tabs>
          <w:tab w:val="num" w:pos="3600"/>
        </w:tabs>
        <w:ind w:left="3600" w:hanging="360"/>
      </w:pPr>
      <w:rPr>
        <w:rFonts w:ascii="Arial" w:hAnsi="Arial" w:hint="default"/>
      </w:rPr>
    </w:lvl>
    <w:lvl w:ilvl="5" w:tplc="62E44572" w:tentative="1">
      <w:start w:val="1"/>
      <w:numFmt w:val="bullet"/>
      <w:lvlText w:val="•"/>
      <w:lvlJc w:val="left"/>
      <w:pPr>
        <w:tabs>
          <w:tab w:val="num" w:pos="4320"/>
        </w:tabs>
        <w:ind w:left="4320" w:hanging="360"/>
      </w:pPr>
      <w:rPr>
        <w:rFonts w:ascii="Arial" w:hAnsi="Arial" w:hint="default"/>
      </w:rPr>
    </w:lvl>
    <w:lvl w:ilvl="6" w:tplc="A246C716" w:tentative="1">
      <w:start w:val="1"/>
      <w:numFmt w:val="bullet"/>
      <w:lvlText w:val="•"/>
      <w:lvlJc w:val="left"/>
      <w:pPr>
        <w:tabs>
          <w:tab w:val="num" w:pos="5040"/>
        </w:tabs>
        <w:ind w:left="5040" w:hanging="360"/>
      </w:pPr>
      <w:rPr>
        <w:rFonts w:ascii="Arial" w:hAnsi="Arial" w:hint="default"/>
      </w:rPr>
    </w:lvl>
    <w:lvl w:ilvl="7" w:tplc="0900BCE6" w:tentative="1">
      <w:start w:val="1"/>
      <w:numFmt w:val="bullet"/>
      <w:lvlText w:val="•"/>
      <w:lvlJc w:val="left"/>
      <w:pPr>
        <w:tabs>
          <w:tab w:val="num" w:pos="5760"/>
        </w:tabs>
        <w:ind w:left="5760" w:hanging="360"/>
      </w:pPr>
      <w:rPr>
        <w:rFonts w:ascii="Arial" w:hAnsi="Arial" w:hint="default"/>
      </w:rPr>
    </w:lvl>
    <w:lvl w:ilvl="8" w:tplc="38FECCD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60711E57"/>
    <w:multiLevelType w:val="multilevel"/>
    <w:tmpl w:val="397811F8"/>
    <w:lvl w:ilvl="0">
      <w:start w:val="1"/>
      <w:numFmt w:val="bullet"/>
      <w:lvlText w:val="●"/>
      <w:lvlJc w:val="left"/>
      <w:pPr>
        <w:ind w:left="1068" w:firstLine="360"/>
      </w:pPr>
      <w:rPr>
        <w:rFonts w:ascii="Arial" w:eastAsia="Arial" w:hAnsi="Arial" w:cs="Arial"/>
        <w:b w:val="0"/>
        <w:i w:val="0"/>
        <w:smallCaps w:val="0"/>
        <w:strike w:val="0"/>
        <w:color w:val="000000"/>
        <w:sz w:val="22"/>
        <w:u w:val="none"/>
        <w:vertAlign w:val="baseline"/>
      </w:rPr>
    </w:lvl>
    <w:lvl w:ilvl="1">
      <w:start w:val="1"/>
      <w:numFmt w:val="bullet"/>
      <w:lvlText w:val="○"/>
      <w:lvlJc w:val="left"/>
      <w:pPr>
        <w:ind w:left="1788" w:firstLine="1080"/>
      </w:pPr>
      <w:rPr>
        <w:rFonts w:ascii="Arial" w:eastAsia="Arial" w:hAnsi="Arial" w:cs="Arial"/>
        <w:b w:val="0"/>
        <w:i w:val="0"/>
        <w:smallCaps w:val="0"/>
        <w:strike w:val="0"/>
        <w:color w:val="000000"/>
        <w:sz w:val="22"/>
        <w:u w:val="none"/>
        <w:vertAlign w:val="baseline"/>
      </w:rPr>
    </w:lvl>
    <w:lvl w:ilvl="2">
      <w:start w:val="1"/>
      <w:numFmt w:val="bullet"/>
      <w:lvlText w:val="■"/>
      <w:lvlJc w:val="left"/>
      <w:pPr>
        <w:ind w:left="2508" w:firstLine="1800"/>
      </w:pPr>
      <w:rPr>
        <w:rFonts w:ascii="Arial" w:eastAsia="Arial" w:hAnsi="Arial" w:cs="Arial"/>
        <w:b w:val="0"/>
        <w:i w:val="0"/>
        <w:smallCaps w:val="0"/>
        <w:strike w:val="0"/>
        <w:color w:val="000000"/>
        <w:sz w:val="22"/>
        <w:u w:val="none"/>
        <w:vertAlign w:val="baseline"/>
      </w:rPr>
    </w:lvl>
    <w:lvl w:ilvl="3">
      <w:start w:val="1"/>
      <w:numFmt w:val="bullet"/>
      <w:lvlText w:val="●"/>
      <w:lvlJc w:val="left"/>
      <w:pPr>
        <w:ind w:left="3228" w:firstLine="2520"/>
      </w:pPr>
      <w:rPr>
        <w:rFonts w:ascii="Arial" w:eastAsia="Arial" w:hAnsi="Arial" w:cs="Arial"/>
        <w:b w:val="0"/>
        <w:i w:val="0"/>
        <w:smallCaps w:val="0"/>
        <w:strike w:val="0"/>
        <w:color w:val="000000"/>
        <w:sz w:val="22"/>
        <w:u w:val="none"/>
        <w:vertAlign w:val="baseline"/>
      </w:rPr>
    </w:lvl>
    <w:lvl w:ilvl="4">
      <w:start w:val="1"/>
      <w:numFmt w:val="bullet"/>
      <w:lvlText w:val="○"/>
      <w:lvlJc w:val="left"/>
      <w:pPr>
        <w:ind w:left="3948" w:firstLine="3240"/>
      </w:pPr>
      <w:rPr>
        <w:rFonts w:ascii="Arial" w:eastAsia="Arial" w:hAnsi="Arial" w:cs="Arial"/>
        <w:b w:val="0"/>
        <w:i w:val="0"/>
        <w:smallCaps w:val="0"/>
        <w:strike w:val="0"/>
        <w:color w:val="000000"/>
        <w:sz w:val="22"/>
        <w:u w:val="none"/>
        <w:vertAlign w:val="baseline"/>
      </w:rPr>
    </w:lvl>
    <w:lvl w:ilvl="5">
      <w:start w:val="1"/>
      <w:numFmt w:val="bullet"/>
      <w:lvlText w:val="■"/>
      <w:lvlJc w:val="left"/>
      <w:pPr>
        <w:ind w:left="4668" w:firstLine="3960"/>
      </w:pPr>
      <w:rPr>
        <w:rFonts w:ascii="Arial" w:eastAsia="Arial" w:hAnsi="Arial" w:cs="Arial"/>
        <w:b w:val="0"/>
        <w:i w:val="0"/>
        <w:smallCaps w:val="0"/>
        <w:strike w:val="0"/>
        <w:color w:val="000000"/>
        <w:sz w:val="22"/>
        <w:u w:val="none"/>
        <w:vertAlign w:val="baseline"/>
      </w:rPr>
    </w:lvl>
    <w:lvl w:ilvl="6">
      <w:start w:val="1"/>
      <w:numFmt w:val="bullet"/>
      <w:lvlText w:val="●"/>
      <w:lvlJc w:val="left"/>
      <w:pPr>
        <w:ind w:left="5388" w:firstLine="4680"/>
      </w:pPr>
      <w:rPr>
        <w:rFonts w:ascii="Arial" w:eastAsia="Arial" w:hAnsi="Arial" w:cs="Arial"/>
        <w:b w:val="0"/>
        <w:i w:val="0"/>
        <w:smallCaps w:val="0"/>
        <w:strike w:val="0"/>
        <w:color w:val="000000"/>
        <w:sz w:val="22"/>
        <w:u w:val="none"/>
        <w:vertAlign w:val="baseline"/>
      </w:rPr>
    </w:lvl>
    <w:lvl w:ilvl="7">
      <w:start w:val="1"/>
      <w:numFmt w:val="bullet"/>
      <w:lvlText w:val="○"/>
      <w:lvlJc w:val="left"/>
      <w:pPr>
        <w:ind w:left="6108" w:firstLine="5400"/>
      </w:pPr>
      <w:rPr>
        <w:rFonts w:ascii="Arial" w:eastAsia="Arial" w:hAnsi="Arial" w:cs="Arial"/>
        <w:b w:val="0"/>
        <w:i w:val="0"/>
        <w:smallCaps w:val="0"/>
        <w:strike w:val="0"/>
        <w:color w:val="000000"/>
        <w:sz w:val="22"/>
        <w:u w:val="none"/>
        <w:vertAlign w:val="baseline"/>
      </w:rPr>
    </w:lvl>
    <w:lvl w:ilvl="8">
      <w:start w:val="1"/>
      <w:numFmt w:val="bullet"/>
      <w:lvlText w:val="■"/>
      <w:lvlJc w:val="left"/>
      <w:pPr>
        <w:ind w:left="6828" w:firstLine="6120"/>
      </w:pPr>
      <w:rPr>
        <w:rFonts w:ascii="Arial" w:eastAsia="Arial" w:hAnsi="Arial" w:cs="Arial"/>
        <w:b w:val="0"/>
        <w:i w:val="0"/>
        <w:smallCaps w:val="0"/>
        <w:strike w:val="0"/>
        <w:color w:val="000000"/>
        <w:sz w:val="22"/>
        <w:u w:val="none"/>
        <w:vertAlign w:val="baseline"/>
      </w:rPr>
    </w:lvl>
  </w:abstractNum>
  <w:abstractNum w:abstractNumId="13" w15:restartNumberingAfterBreak="0">
    <w:nsid w:val="64236AB5"/>
    <w:multiLevelType w:val="hybridMultilevel"/>
    <w:tmpl w:val="F1EA496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15:restartNumberingAfterBreak="0">
    <w:nsid w:val="651116C4"/>
    <w:multiLevelType w:val="hybridMultilevel"/>
    <w:tmpl w:val="078490CA"/>
    <w:lvl w:ilvl="0" w:tplc="01C41B12">
      <w:start w:val="1"/>
      <w:numFmt w:val="bullet"/>
      <w:pStyle w:val="ProcessSub-step"/>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15" w15:restartNumberingAfterBreak="0">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98B59EA"/>
    <w:multiLevelType w:val="hybridMultilevel"/>
    <w:tmpl w:val="10A2970A"/>
    <w:lvl w:ilvl="0" w:tplc="B30A13D6">
      <w:start w:val="1"/>
      <w:numFmt w:val="bullet"/>
      <w:pStyle w:val="Bullet"/>
      <w:lvlText w:val=""/>
      <w:lvlJc w:val="left"/>
      <w:pPr>
        <w:ind w:left="1069" w:hanging="360"/>
      </w:pPr>
      <w:rPr>
        <w:rFonts w:ascii="Symbol" w:hAnsi="Symbol" w:hint="default"/>
      </w:rPr>
    </w:lvl>
    <w:lvl w:ilvl="1" w:tplc="0C090003">
      <w:start w:val="1"/>
      <w:numFmt w:val="bullet"/>
      <w:lvlText w:val="o"/>
      <w:lvlJc w:val="left"/>
      <w:pPr>
        <w:ind w:left="1789" w:hanging="360"/>
      </w:pPr>
      <w:rPr>
        <w:rFonts w:ascii="Courier New" w:hAnsi="Courier New" w:cs="Courier New" w:hint="default"/>
      </w:rPr>
    </w:lvl>
    <w:lvl w:ilvl="2" w:tplc="0C090005">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17" w15:restartNumberingAfterBreak="0">
    <w:nsid w:val="69EF4D1F"/>
    <w:multiLevelType w:val="hybridMultilevel"/>
    <w:tmpl w:val="B6846D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78F36406"/>
    <w:multiLevelType w:val="hybridMultilevel"/>
    <w:tmpl w:val="28F241A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num w:numId="1">
    <w:abstractNumId w:val="0"/>
  </w:num>
  <w:num w:numId="2">
    <w:abstractNumId w:val="15"/>
  </w:num>
  <w:num w:numId="3">
    <w:abstractNumId w:val="16"/>
  </w:num>
  <w:num w:numId="4">
    <w:abstractNumId w:val="10"/>
    <w:lvlOverride w:ilvl="0">
      <w:startOverride w:val="1"/>
    </w:lvlOverride>
  </w:num>
  <w:num w:numId="5">
    <w:abstractNumId w:val="2"/>
  </w:num>
  <w:num w:numId="6">
    <w:abstractNumId w:val="1"/>
  </w:num>
  <w:num w:numId="7">
    <w:abstractNumId w:val="14"/>
  </w:num>
  <w:num w:numId="8">
    <w:abstractNumId w:val="13"/>
  </w:num>
  <w:num w:numId="9">
    <w:abstractNumId w:val="12"/>
  </w:num>
  <w:num w:numId="10">
    <w:abstractNumId w:val="7"/>
  </w:num>
  <w:num w:numId="11">
    <w:abstractNumId w:val="8"/>
  </w:num>
  <w:num w:numId="12">
    <w:abstractNumId w:val="5"/>
  </w:num>
  <w:num w:numId="13">
    <w:abstractNumId w:val="17"/>
  </w:num>
  <w:num w:numId="14">
    <w:abstractNumId w:val="9"/>
  </w:num>
  <w:num w:numId="15">
    <w:abstractNumId w:val="3"/>
  </w:num>
  <w:num w:numId="16">
    <w:abstractNumId w:val="6"/>
  </w:num>
  <w:num w:numId="17">
    <w:abstractNumId w:val="18"/>
  </w:num>
  <w:num w:numId="18">
    <w:abstractNumId w:val="11"/>
  </w:num>
  <w:num w:numId="19">
    <w:abstractNumId w:val="4"/>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uters and Geosciences&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vr2tdvgevw2ned2pb5tt5ur5tdf0savr9s&quot;&gt;RemoteSensingReferences-Converted&lt;record-ids&gt;&lt;item&gt;8&lt;/item&gt;&lt;item&gt;177&lt;/item&gt;&lt;item&gt;182&lt;/item&gt;&lt;item&gt;205&lt;/item&gt;&lt;item&gt;283&lt;/item&gt;&lt;item&gt;676&lt;/item&gt;&lt;item&gt;677&lt;/item&gt;&lt;item&gt;679&lt;/item&gt;&lt;item&gt;680&lt;/item&gt;&lt;item&gt;681&lt;/item&gt;&lt;item&gt;682&lt;/item&gt;&lt;item&gt;683&lt;/item&gt;&lt;item&gt;719&lt;/item&gt;&lt;/record-ids&gt;&lt;/item&gt;&lt;/Libraries&gt;"/>
  </w:docVars>
  <w:rsids>
    <w:rsidRoot w:val="0091119D"/>
    <w:rsid w:val="00004425"/>
    <w:rsid w:val="00010835"/>
    <w:rsid w:val="00012AEE"/>
    <w:rsid w:val="000141A7"/>
    <w:rsid w:val="00015029"/>
    <w:rsid w:val="00015D7B"/>
    <w:rsid w:val="00017388"/>
    <w:rsid w:val="00020601"/>
    <w:rsid w:val="00021D04"/>
    <w:rsid w:val="000247A5"/>
    <w:rsid w:val="00025F46"/>
    <w:rsid w:val="0003376B"/>
    <w:rsid w:val="000337A2"/>
    <w:rsid w:val="00034371"/>
    <w:rsid w:val="00034528"/>
    <w:rsid w:val="00040FF8"/>
    <w:rsid w:val="000428EE"/>
    <w:rsid w:val="0004372A"/>
    <w:rsid w:val="00043BFA"/>
    <w:rsid w:val="0004611C"/>
    <w:rsid w:val="0004636A"/>
    <w:rsid w:val="00047B1A"/>
    <w:rsid w:val="0005231D"/>
    <w:rsid w:val="00052480"/>
    <w:rsid w:val="000526A1"/>
    <w:rsid w:val="000533BA"/>
    <w:rsid w:val="00055BE3"/>
    <w:rsid w:val="00056A23"/>
    <w:rsid w:val="00057C13"/>
    <w:rsid w:val="00060362"/>
    <w:rsid w:val="00060593"/>
    <w:rsid w:val="00075A9C"/>
    <w:rsid w:val="00076C44"/>
    <w:rsid w:val="00081BC8"/>
    <w:rsid w:val="00085DF0"/>
    <w:rsid w:val="00087192"/>
    <w:rsid w:val="00091CA0"/>
    <w:rsid w:val="0009257F"/>
    <w:rsid w:val="000940FB"/>
    <w:rsid w:val="000A0D13"/>
    <w:rsid w:val="000A3A0E"/>
    <w:rsid w:val="000A4BCD"/>
    <w:rsid w:val="000A4C65"/>
    <w:rsid w:val="000B0B72"/>
    <w:rsid w:val="000B1B4D"/>
    <w:rsid w:val="000B48B3"/>
    <w:rsid w:val="000B64CE"/>
    <w:rsid w:val="000B672A"/>
    <w:rsid w:val="000B76BF"/>
    <w:rsid w:val="000C45F3"/>
    <w:rsid w:val="000C589E"/>
    <w:rsid w:val="000C5F51"/>
    <w:rsid w:val="000C6BFF"/>
    <w:rsid w:val="000C7618"/>
    <w:rsid w:val="000C7978"/>
    <w:rsid w:val="000C7C57"/>
    <w:rsid w:val="000C7CDE"/>
    <w:rsid w:val="000D0A41"/>
    <w:rsid w:val="000D555D"/>
    <w:rsid w:val="000E1ABB"/>
    <w:rsid w:val="000E6C92"/>
    <w:rsid w:val="000F00A5"/>
    <w:rsid w:val="000F030B"/>
    <w:rsid w:val="000F0971"/>
    <w:rsid w:val="000F1982"/>
    <w:rsid w:val="000F3CC5"/>
    <w:rsid w:val="000F6F29"/>
    <w:rsid w:val="000F70E3"/>
    <w:rsid w:val="001013D6"/>
    <w:rsid w:val="0010235D"/>
    <w:rsid w:val="00104F99"/>
    <w:rsid w:val="001065F5"/>
    <w:rsid w:val="00106AF8"/>
    <w:rsid w:val="00113DE9"/>
    <w:rsid w:val="0011494A"/>
    <w:rsid w:val="001156E9"/>
    <w:rsid w:val="001174E8"/>
    <w:rsid w:val="001257ED"/>
    <w:rsid w:val="00127365"/>
    <w:rsid w:val="00133B06"/>
    <w:rsid w:val="00134B98"/>
    <w:rsid w:val="0014653E"/>
    <w:rsid w:val="00147131"/>
    <w:rsid w:val="001472D9"/>
    <w:rsid w:val="0015288F"/>
    <w:rsid w:val="00155CDB"/>
    <w:rsid w:val="00165D9B"/>
    <w:rsid w:val="00166B27"/>
    <w:rsid w:val="00166B2A"/>
    <w:rsid w:val="00167E1F"/>
    <w:rsid w:val="00171ED7"/>
    <w:rsid w:val="00172290"/>
    <w:rsid w:val="00174E6D"/>
    <w:rsid w:val="001753FC"/>
    <w:rsid w:val="001766C9"/>
    <w:rsid w:val="00177363"/>
    <w:rsid w:val="00181B71"/>
    <w:rsid w:val="00182F58"/>
    <w:rsid w:val="001830AA"/>
    <w:rsid w:val="00185FD5"/>
    <w:rsid w:val="00187531"/>
    <w:rsid w:val="001936AD"/>
    <w:rsid w:val="001A0FDA"/>
    <w:rsid w:val="001A4668"/>
    <w:rsid w:val="001A4DE7"/>
    <w:rsid w:val="001A5584"/>
    <w:rsid w:val="001B20E0"/>
    <w:rsid w:val="001B55E9"/>
    <w:rsid w:val="001C1021"/>
    <w:rsid w:val="001C29B4"/>
    <w:rsid w:val="001C349D"/>
    <w:rsid w:val="001C6ADF"/>
    <w:rsid w:val="001C6CAF"/>
    <w:rsid w:val="001D03E0"/>
    <w:rsid w:val="001D2F74"/>
    <w:rsid w:val="001D39CF"/>
    <w:rsid w:val="001D5242"/>
    <w:rsid w:val="001D5B45"/>
    <w:rsid w:val="001D6582"/>
    <w:rsid w:val="001E38CE"/>
    <w:rsid w:val="001E3D8F"/>
    <w:rsid w:val="001E5673"/>
    <w:rsid w:val="001E7C80"/>
    <w:rsid w:val="001F211E"/>
    <w:rsid w:val="001F2F97"/>
    <w:rsid w:val="001F6203"/>
    <w:rsid w:val="001F6A37"/>
    <w:rsid w:val="00200C1F"/>
    <w:rsid w:val="002033C2"/>
    <w:rsid w:val="00203904"/>
    <w:rsid w:val="00206699"/>
    <w:rsid w:val="00212A5C"/>
    <w:rsid w:val="0021392F"/>
    <w:rsid w:val="0021432D"/>
    <w:rsid w:val="002165AF"/>
    <w:rsid w:val="00217053"/>
    <w:rsid w:val="00220B0B"/>
    <w:rsid w:val="00221BF3"/>
    <w:rsid w:val="00226D7F"/>
    <w:rsid w:val="002271F1"/>
    <w:rsid w:val="00235608"/>
    <w:rsid w:val="00235E81"/>
    <w:rsid w:val="00237CFF"/>
    <w:rsid w:val="00242A89"/>
    <w:rsid w:val="0025366E"/>
    <w:rsid w:val="00255568"/>
    <w:rsid w:val="002562E1"/>
    <w:rsid w:val="00256B38"/>
    <w:rsid w:val="0026090B"/>
    <w:rsid w:val="002665C5"/>
    <w:rsid w:val="00266BCB"/>
    <w:rsid w:val="00267CAC"/>
    <w:rsid w:val="002710C1"/>
    <w:rsid w:val="00271317"/>
    <w:rsid w:val="00275399"/>
    <w:rsid w:val="0027750E"/>
    <w:rsid w:val="00280B8D"/>
    <w:rsid w:val="00283022"/>
    <w:rsid w:val="0029095F"/>
    <w:rsid w:val="002935A1"/>
    <w:rsid w:val="0029559C"/>
    <w:rsid w:val="00295FDA"/>
    <w:rsid w:val="002A2F23"/>
    <w:rsid w:val="002A42DA"/>
    <w:rsid w:val="002A5E37"/>
    <w:rsid w:val="002A5FA2"/>
    <w:rsid w:val="002B2936"/>
    <w:rsid w:val="002B4295"/>
    <w:rsid w:val="002C079E"/>
    <w:rsid w:val="002C2338"/>
    <w:rsid w:val="002C2965"/>
    <w:rsid w:val="002C4244"/>
    <w:rsid w:val="002C683C"/>
    <w:rsid w:val="002D0762"/>
    <w:rsid w:val="002D0D87"/>
    <w:rsid w:val="002D0F20"/>
    <w:rsid w:val="002D217B"/>
    <w:rsid w:val="002D2D7E"/>
    <w:rsid w:val="002D5D07"/>
    <w:rsid w:val="002D6098"/>
    <w:rsid w:val="002E06FC"/>
    <w:rsid w:val="002E3826"/>
    <w:rsid w:val="002E6206"/>
    <w:rsid w:val="002E6754"/>
    <w:rsid w:val="002F0385"/>
    <w:rsid w:val="002F14E5"/>
    <w:rsid w:val="002F3C70"/>
    <w:rsid w:val="002F79AB"/>
    <w:rsid w:val="00302415"/>
    <w:rsid w:val="00302874"/>
    <w:rsid w:val="00304CAA"/>
    <w:rsid w:val="00304E9A"/>
    <w:rsid w:val="00306376"/>
    <w:rsid w:val="00307394"/>
    <w:rsid w:val="003126AD"/>
    <w:rsid w:val="00312E05"/>
    <w:rsid w:val="0031458E"/>
    <w:rsid w:val="0031560A"/>
    <w:rsid w:val="0031593F"/>
    <w:rsid w:val="00316907"/>
    <w:rsid w:val="00316C36"/>
    <w:rsid w:val="003211BB"/>
    <w:rsid w:val="0032498A"/>
    <w:rsid w:val="003364A5"/>
    <w:rsid w:val="00337300"/>
    <w:rsid w:val="003373D9"/>
    <w:rsid w:val="00340A12"/>
    <w:rsid w:val="003416C5"/>
    <w:rsid w:val="00341D83"/>
    <w:rsid w:val="00347931"/>
    <w:rsid w:val="00353DEC"/>
    <w:rsid w:val="003552F1"/>
    <w:rsid w:val="00361E3D"/>
    <w:rsid w:val="00365EF0"/>
    <w:rsid w:val="00370638"/>
    <w:rsid w:val="00371372"/>
    <w:rsid w:val="00372203"/>
    <w:rsid w:val="00372F6D"/>
    <w:rsid w:val="0037474B"/>
    <w:rsid w:val="003764EF"/>
    <w:rsid w:val="00377980"/>
    <w:rsid w:val="003807F4"/>
    <w:rsid w:val="003866DE"/>
    <w:rsid w:val="00387BBE"/>
    <w:rsid w:val="0039416E"/>
    <w:rsid w:val="00396D79"/>
    <w:rsid w:val="00397AE6"/>
    <w:rsid w:val="00397B59"/>
    <w:rsid w:val="003A0A9D"/>
    <w:rsid w:val="003A1FEE"/>
    <w:rsid w:val="003A2D0B"/>
    <w:rsid w:val="003A3104"/>
    <w:rsid w:val="003A37CC"/>
    <w:rsid w:val="003A5640"/>
    <w:rsid w:val="003B1FF7"/>
    <w:rsid w:val="003B47BD"/>
    <w:rsid w:val="003D0308"/>
    <w:rsid w:val="003D0ECB"/>
    <w:rsid w:val="003D3995"/>
    <w:rsid w:val="003D4770"/>
    <w:rsid w:val="003D4A5C"/>
    <w:rsid w:val="003D6143"/>
    <w:rsid w:val="003E0079"/>
    <w:rsid w:val="003E1E10"/>
    <w:rsid w:val="003E20AF"/>
    <w:rsid w:val="003E4393"/>
    <w:rsid w:val="003E74DD"/>
    <w:rsid w:val="003E74EC"/>
    <w:rsid w:val="003F065D"/>
    <w:rsid w:val="003F141F"/>
    <w:rsid w:val="003F4270"/>
    <w:rsid w:val="003F4AED"/>
    <w:rsid w:val="003F7D06"/>
    <w:rsid w:val="00401CB5"/>
    <w:rsid w:val="00402B3C"/>
    <w:rsid w:val="004045FC"/>
    <w:rsid w:val="004062E0"/>
    <w:rsid w:val="004118EB"/>
    <w:rsid w:val="00415CFE"/>
    <w:rsid w:val="0041775F"/>
    <w:rsid w:val="00417782"/>
    <w:rsid w:val="0042024C"/>
    <w:rsid w:val="00421828"/>
    <w:rsid w:val="00427BE8"/>
    <w:rsid w:val="00431B63"/>
    <w:rsid w:val="00433C88"/>
    <w:rsid w:val="00440558"/>
    <w:rsid w:val="00445386"/>
    <w:rsid w:val="0045400C"/>
    <w:rsid w:val="00457913"/>
    <w:rsid w:val="00460048"/>
    <w:rsid w:val="00460B06"/>
    <w:rsid w:val="00463747"/>
    <w:rsid w:val="004640CE"/>
    <w:rsid w:val="00465332"/>
    <w:rsid w:val="004660BE"/>
    <w:rsid w:val="004668F7"/>
    <w:rsid w:val="004669A7"/>
    <w:rsid w:val="004701AF"/>
    <w:rsid w:val="00472740"/>
    <w:rsid w:val="00473EBC"/>
    <w:rsid w:val="004740AA"/>
    <w:rsid w:val="00474371"/>
    <w:rsid w:val="0047502F"/>
    <w:rsid w:val="004759C0"/>
    <w:rsid w:val="00477563"/>
    <w:rsid w:val="004810CA"/>
    <w:rsid w:val="00482C06"/>
    <w:rsid w:val="00485AB0"/>
    <w:rsid w:val="004863E8"/>
    <w:rsid w:val="00493FA5"/>
    <w:rsid w:val="00494E01"/>
    <w:rsid w:val="00497E3E"/>
    <w:rsid w:val="004A144E"/>
    <w:rsid w:val="004A4FB4"/>
    <w:rsid w:val="004A51AA"/>
    <w:rsid w:val="004B290E"/>
    <w:rsid w:val="004B2CAD"/>
    <w:rsid w:val="004C0C88"/>
    <w:rsid w:val="004C1E48"/>
    <w:rsid w:val="004C4AF4"/>
    <w:rsid w:val="004C61D8"/>
    <w:rsid w:val="004C64EE"/>
    <w:rsid w:val="004C6745"/>
    <w:rsid w:val="004E35D5"/>
    <w:rsid w:val="004E3A37"/>
    <w:rsid w:val="004E4480"/>
    <w:rsid w:val="004E697C"/>
    <w:rsid w:val="004E6C85"/>
    <w:rsid w:val="004F0506"/>
    <w:rsid w:val="004F2AE4"/>
    <w:rsid w:val="004F6467"/>
    <w:rsid w:val="004F777E"/>
    <w:rsid w:val="00501C04"/>
    <w:rsid w:val="00502916"/>
    <w:rsid w:val="00503124"/>
    <w:rsid w:val="00505C14"/>
    <w:rsid w:val="00506F67"/>
    <w:rsid w:val="00507165"/>
    <w:rsid w:val="00511D30"/>
    <w:rsid w:val="00512574"/>
    <w:rsid w:val="00520FF5"/>
    <w:rsid w:val="00526E08"/>
    <w:rsid w:val="00530395"/>
    <w:rsid w:val="00530B38"/>
    <w:rsid w:val="00530B90"/>
    <w:rsid w:val="0053143E"/>
    <w:rsid w:val="0053445E"/>
    <w:rsid w:val="00534A3C"/>
    <w:rsid w:val="005355EA"/>
    <w:rsid w:val="00535CA9"/>
    <w:rsid w:val="0054176C"/>
    <w:rsid w:val="005428CF"/>
    <w:rsid w:val="0054341A"/>
    <w:rsid w:val="0054408B"/>
    <w:rsid w:val="00544E3D"/>
    <w:rsid w:val="00545023"/>
    <w:rsid w:val="00545E67"/>
    <w:rsid w:val="0055213B"/>
    <w:rsid w:val="00553746"/>
    <w:rsid w:val="00555FD4"/>
    <w:rsid w:val="005670C6"/>
    <w:rsid w:val="00573A84"/>
    <w:rsid w:val="0057561E"/>
    <w:rsid w:val="00575772"/>
    <w:rsid w:val="00580570"/>
    <w:rsid w:val="0058205E"/>
    <w:rsid w:val="0058319A"/>
    <w:rsid w:val="00583B9A"/>
    <w:rsid w:val="00587835"/>
    <w:rsid w:val="00596C91"/>
    <w:rsid w:val="005A01EA"/>
    <w:rsid w:val="005A52D0"/>
    <w:rsid w:val="005B4522"/>
    <w:rsid w:val="005C01E5"/>
    <w:rsid w:val="005C26E2"/>
    <w:rsid w:val="005C4816"/>
    <w:rsid w:val="005C56C3"/>
    <w:rsid w:val="005C7086"/>
    <w:rsid w:val="005C7DA6"/>
    <w:rsid w:val="005D0B99"/>
    <w:rsid w:val="005D3253"/>
    <w:rsid w:val="005D6D7A"/>
    <w:rsid w:val="005D6E5F"/>
    <w:rsid w:val="005D722B"/>
    <w:rsid w:val="005D783E"/>
    <w:rsid w:val="005E4327"/>
    <w:rsid w:val="005E4CBE"/>
    <w:rsid w:val="005E4DAB"/>
    <w:rsid w:val="005E55E5"/>
    <w:rsid w:val="005E55E9"/>
    <w:rsid w:val="005E7F2F"/>
    <w:rsid w:val="005F1D3B"/>
    <w:rsid w:val="005F63B0"/>
    <w:rsid w:val="0060421F"/>
    <w:rsid w:val="00613634"/>
    <w:rsid w:val="00617805"/>
    <w:rsid w:val="0061783E"/>
    <w:rsid w:val="006235C3"/>
    <w:rsid w:val="00626343"/>
    <w:rsid w:val="00626746"/>
    <w:rsid w:val="00630612"/>
    <w:rsid w:val="006314E6"/>
    <w:rsid w:val="00631D1D"/>
    <w:rsid w:val="0063353E"/>
    <w:rsid w:val="00633D22"/>
    <w:rsid w:val="00650155"/>
    <w:rsid w:val="00654093"/>
    <w:rsid w:val="00655A95"/>
    <w:rsid w:val="006607E8"/>
    <w:rsid w:val="00663E04"/>
    <w:rsid w:val="00665AF5"/>
    <w:rsid w:val="00672822"/>
    <w:rsid w:val="00675DB7"/>
    <w:rsid w:val="00676BE5"/>
    <w:rsid w:val="006807E4"/>
    <w:rsid w:val="00680A84"/>
    <w:rsid w:val="0068158F"/>
    <w:rsid w:val="00687556"/>
    <w:rsid w:val="0069012B"/>
    <w:rsid w:val="0069396B"/>
    <w:rsid w:val="00693ABB"/>
    <w:rsid w:val="00693B4C"/>
    <w:rsid w:val="006953DD"/>
    <w:rsid w:val="006A0855"/>
    <w:rsid w:val="006A48E6"/>
    <w:rsid w:val="006A504D"/>
    <w:rsid w:val="006A69DD"/>
    <w:rsid w:val="006A7DE2"/>
    <w:rsid w:val="006B0892"/>
    <w:rsid w:val="006B0927"/>
    <w:rsid w:val="006B0FD1"/>
    <w:rsid w:val="006B1387"/>
    <w:rsid w:val="006B1DE8"/>
    <w:rsid w:val="006B43BD"/>
    <w:rsid w:val="006B4E13"/>
    <w:rsid w:val="006B61C5"/>
    <w:rsid w:val="006C4814"/>
    <w:rsid w:val="006C489A"/>
    <w:rsid w:val="006C4C12"/>
    <w:rsid w:val="006C5AD3"/>
    <w:rsid w:val="006C7060"/>
    <w:rsid w:val="006C760E"/>
    <w:rsid w:val="006C77ED"/>
    <w:rsid w:val="006D0FE2"/>
    <w:rsid w:val="006D1EA2"/>
    <w:rsid w:val="006D38BD"/>
    <w:rsid w:val="006D5FFB"/>
    <w:rsid w:val="006D721B"/>
    <w:rsid w:val="006E0BE7"/>
    <w:rsid w:val="006E0C8E"/>
    <w:rsid w:val="006E22DA"/>
    <w:rsid w:val="006E2F76"/>
    <w:rsid w:val="006E4F91"/>
    <w:rsid w:val="006E65E8"/>
    <w:rsid w:val="006E7F86"/>
    <w:rsid w:val="006F3BA5"/>
    <w:rsid w:val="006F4A92"/>
    <w:rsid w:val="006F58FC"/>
    <w:rsid w:val="007024F8"/>
    <w:rsid w:val="007076E5"/>
    <w:rsid w:val="0070797B"/>
    <w:rsid w:val="00710979"/>
    <w:rsid w:val="007126C7"/>
    <w:rsid w:val="0072193D"/>
    <w:rsid w:val="007225E6"/>
    <w:rsid w:val="00726284"/>
    <w:rsid w:val="00726FFB"/>
    <w:rsid w:val="007301D7"/>
    <w:rsid w:val="00731510"/>
    <w:rsid w:val="007318EA"/>
    <w:rsid w:val="007344D8"/>
    <w:rsid w:val="00741214"/>
    <w:rsid w:val="00747859"/>
    <w:rsid w:val="00747DA7"/>
    <w:rsid w:val="00750DA1"/>
    <w:rsid w:val="007520F1"/>
    <w:rsid w:val="00760CE1"/>
    <w:rsid w:val="00763F76"/>
    <w:rsid w:val="007709B3"/>
    <w:rsid w:val="0077150D"/>
    <w:rsid w:val="00771534"/>
    <w:rsid w:val="00773DFD"/>
    <w:rsid w:val="0077669D"/>
    <w:rsid w:val="00776B42"/>
    <w:rsid w:val="007843E9"/>
    <w:rsid w:val="00785CC3"/>
    <w:rsid w:val="00785F83"/>
    <w:rsid w:val="007860FB"/>
    <w:rsid w:val="00787037"/>
    <w:rsid w:val="00787349"/>
    <w:rsid w:val="00790407"/>
    <w:rsid w:val="0079223D"/>
    <w:rsid w:val="0079370A"/>
    <w:rsid w:val="00797BCA"/>
    <w:rsid w:val="007A1425"/>
    <w:rsid w:val="007A3154"/>
    <w:rsid w:val="007A40C7"/>
    <w:rsid w:val="007A4336"/>
    <w:rsid w:val="007A5697"/>
    <w:rsid w:val="007B168A"/>
    <w:rsid w:val="007B4D7D"/>
    <w:rsid w:val="007C44E8"/>
    <w:rsid w:val="007C56D3"/>
    <w:rsid w:val="007C5F44"/>
    <w:rsid w:val="007C6DFB"/>
    <w:rsid w:val="007D1080"/>
    <w:rsid w:val="007D2B83"/>
    <w:rsid w:val="007D2F36"/>
    <w:rsid w:val="007E2B39"/>
    <w:rsid w:val="007E4A25"/>
    <w:rsid w:val="007E4E9E"/>
    <w:rsid w:val="007E778A"/>
    <w:rsid w:val="007F0020"/>
    <w:rsid w:val="007F0A20"/>
    <w:rsid w:val="007F1838"/>
    <w:rsid w:val="007F2B6E"/>
    <w:rsid w:val="007F2D95"/>
    <w:rsid w:val="007F301E"/>
    <w:rsid w:val="007F3BF7"/>
    <w:rsid w:val="00801D50"/>
    <w:rsid w:val="00803042"/>
    <w:rsid w:val="0080502A"/>
    <w:rsid w:val="0080575D"/>
    <w:rsid w:val="0080581E"/>
    <w:rsid w:val="0080763E"/>
    <w:rsid w:val="00807D83"/>
    <w:rsid w:val="00816241"/>
    <w:rsid w:val="00820A60"/>
    <w:rsid w:val="008216FD"/>
    <w:rsid w:val="008223E4"/>
    <w:rsid w:val="00824D23"/>
    <w:rsid w:val="00833E1E"/>
    <w:rsid w:val="008378F6"/>
    <w:rsid w:val="00843028"/>
    <w:rsid w:val="00843D78"/>
    <w:rsid w:val="008440CC"/>
    <w:rsid w:val="0084610F"/>
    <w:rsid w:val="00846135"/>
    <w:rsid w:val="00853FDC"/>
    <w:rsid w:val="008556C1"/>
    <w:rsid w:val="00856141"/>
    <w:rsid w:val="008578A9"/>
    <w:rsid w:val="008668E1"/>
    <w:rsid w:val="00867275"/>
    <w:rsid w:val="00867556"/>
    <w:rsid w:val="008678BA"/>
    <w:rsid w:val="0087073B"/>
    <w:rsid w:val="00871AD3"/>
    <w:rsid w:val="00874605"/>
    <w:rsid w:val="008757D7"/>
    <w:rsid w:val="00877AB4"/>
    <w:rsid w:val="00877F6F"/>
    <w:rsid w:val="00881913"/>
    <w:rsid w:val="0088215B"/>
    <w:rsid w:val="00882CA3"/>
    <w:rsid w:val="00885B24"/>
    <w:rsid w:val="00887FA7"/>
    <w:rsid w:val="00891456"/>
    <w:rsid w:val="00895A4C"/>
    <w:rsid w:val="00896007"/>
    <w:rsid w:val="008A1B2A"/>
    <w:rsid w:val="008A406E"/>
    <w:rsid w:val="008A541A"/>
    <w:rsid w:val="008A6D46"/>
    <w:rsid w:val="008B2AD1"/>
    <w:rsid w:val="008B6970"/>
    <w:rsid w:val="008B6D2B"/>
    <w:rsid w:val="008C0101"/>
    <w:rsid w:val="008C211B"/>
    <w:rsid w:val="008C2B67"/>
    <w:rsid w:val="008C3089"/>
    <w:rsid w:val="008C474D"/>
    <w:rsid w:val="008C5B2B"/>
    <w:rsid w:val="008C62F6"/>
    <w:rsid w:val="008D340F"/>
    <w:rsid w:val="008D4C25"/>
    <w:rsid w:val="008D6CBC"/>
    <w:rsid w:val="008D7A4E"/>
    <w:rsid w:val="008E0FCC"/>
    <w:rsid w:val="008E143E"/>
    <w:rsid w:val="008E71CD"/>
    <w:rsid w:val="008F2650"/>
    <w:rsid w:val="008F4C14"/>
    <w:rsid w:val="008F601E"/>
    <w:rsid w:val="009004E0"/>
    <w:rsid w:val="0090231E"/>
    <w:rsid w:val="00903235"/>
    <w:rsid w:val="00906DED"/>
    <w:rsid w:val="0091119D"/>
    <w:rsid w:val="00914B05"/>
    <w:rsid w:val="00915CCA"/>
    <w:rsid w:val="009174EE"/>
    <w:rsid w:val="00925189"/>
    <w:rsid w:val="009263DA"/>
    <w:rsid w:val="0093005A"/>
    <w:rsid w:val="0093418C"/>
    <w:rsid w:val="00934D5F"/>
    <w:rsid w:val="009351B7"/>
    <w:rsid w:val="00940BC3"/>
    <w:rsid w:val="00941E8C"/>
    <w:rsid w:val="00942531"/>
    <w:rsid w:val="009451C9"/>
    <w:rsid w:val="009465AC"/>
    <w:rsid w:val="009533D0"/>
    <w:rsid w:val="009560A0"/>
    <w:rsid w:val="00966F58"/>
    <w:rsid w:val="00966FB0"/>
    <w:rsid w:val="00971B5E"/>
    <w:rsid w:val="009739D0"/>
    <w:rsid w:val="00976F01"/>
    <w:rsid w:val="00977B06"/>
    <w:rsid w:val="00980823"/>
    <w:rsid w:val="00982619"/>
    <w:rsid w:val="00982F91"/>
    <w:rsid w:val="009843E5"/>
    <w:rsid w:val="00985F87"/>
    <w:rsid w:val="0098638B"/>
    <w:rsid w:val="009867AA"/>
    <w:rsid w:val="00996380"/>
    <w:rsid w:val="0099682B"/>
    <w:rsid w:val="00997D66"/>
    <w:rsid w:val="009A0A1F"/>
    <w:rsid w:val="009A1180"/>
    <w:rsid w:val="009A2C6A"/>
    <w:rsid w:val="009A2F36"/>
    <w:rsid w:val="009B1E3A"/>
    <w:rsid w:val="009B2B18"/>
    <w:rsid w:val="009B3CD0"/>
    <w:rsid w:val="009B7C72"/>
    <w:rsid w:val="009C1088"/>
    <w:rsid w:val="009C2ED3"/>
    <w:rsid w:val="009C644E"/>
    <w:rsid w:val="009C6B4F"/>
    <w:rsid w:val="009D3786"/>
    <w:rsid w:val="009D3F08"/>
    <w:rsid w:val="009E1784"/>
    <w:rsid w:val="009E598E"/>
    <w:rsid w:val="009F0D07"/>
    <w:rsid w:val="009F6A72"/>
    <w:rsid w:val="00A0488E"/>
    <w:rsid w:val="00A060F2"/>
    <w:rsid w:val="00A1021A"/>
    <w:rsid w:val="00A102A5"/>
    <w:rsid w:val="00A11EB5"/>
    <w:rsid w:val="00A153D1"/>
    <w:rsid w:val="00A15A04"/>
    <w:rsid w:val="00A17E36"/>
    <w:rsid w:val="00A20C1A"/>
    <w:rsid w:val="00A21856"/>
    <w:rsid w:val="00A246E2"/>
    <w:rsid w:val="00A30315"/>
    <w:rsid w:val="00A3289C"/>
    <w:rsid w:val="00A35064"/>
    <w:rsid w:val="00A368D2"/>
    <w:rsid w:val="00A4354F"/>
    <w:rsid w:val="00A43783"/>
    <w:rsid w:val="00A44503"/>
    <w:rsid w:val="00A46D7D"/>
    <w:rsid w:val="00A47192"/>
    <w:rsid w:val="00A539C1"/>
    <w:rsid w:val="00A55483"/>
    <w:rsid w:val="00A559D8"/>
    <w:rsid w:val="00A56A27"/>
    <w:rsid w:val="00A56E50"/>
    <w:rsid w:val="00A603B6"/>
    <w:rsid w:val="00A609E2"/>
    <w:rsid w:val="00A650D2"/>
    <w:rsid w:val="00A74668"/>
    <w:rsid w:val="00A7529F"/>
    <w:rsid w:val="00A75307"/>
    <w:rsid w:val="00A7618D"/>
    <w:rsid w:val="00A76444"/>
    <w:rsid w:val="00A76492"/>
    <w:rsid w:val="00A76FF4"/>
    <w:rsid w:val="00A777F5"/>
    <w:rsid w:val="00A81A60"/>
    <w:rsid w:val="00A827F2"/>
    <w:rsid w:val="00A8454E"/>
    <w:rsid w:val="00A8518D"/>
    <w:rsid w:val="00A93FAB"/>
    <w:rsid w:val="00A97AE7"/>
    <w:rsid w:val="00A97E21"/>
    <w:rsid w:val="00AA0B11"/>
    <w:rsid w:val="00AA1FF6"/>
    <w:rsid w:val="00AA601D"/>
    <w:rsid w:val="00AA672D"/>
    <w:rsid w:val="00AA7C53"/>
    <w:rsid w:val="00AB1E01"/>
    <w:rsid w:val="00AB3F6C"/>
    <w:rsid w:val="00AB5CCB"/>
    <w:rsid w:val="00AC1DAA"/>
    <w:rsid w:val="00AC4A9D"/>
    <w:rsid w:val="00AC4F27"/>
    <w:rsid w:val="00AC74CA"/>
    <w:rsid w:val="00AD1B12"/>
    <w:rsid w:val="00AD20CB"/>
    <w:rsid w:val="00AD38F9"/>
    <w:rsid w:val="00AD588F"/>
    <w:rsid w:val="00AE1635"/>
    <w:rsid w:val="00AE1D53"/>
    <w:rsid w:val="00AE479B"/>
    <w:rsid w:val="00AE500F"/>
    <w:rsid w:val="00AE566D"/>
    <w:rsid w:val="00AF110D"/>
    <w:rsid w:val="00AF3518"/>
    <w:rsid w:val="00AF3A57"/>
    <w:rsid w:val="00AF4A16"/>
    <w:rsid w:val="00AF6D95"/>
    <w:rsid w:val="00AF708F"/>
    <w:rsid w:val="00B035DD"/>
    <w:rsid w:val="00B07EFB"/>
    <w:rsid w:val="00B128FC"/>
    <w:rsid w:val="00B12C17"/>
    <w:rsid w:val="00B150AF"/>
    <w:rsid w:val="00B15475"/>
    <w:rsid w:val="00B1694E"/>
    <w:rsid w:val="00B23E3E"/>
    <w:rsid w:val="00B33606"/>
    <w:rsid w:val="00B343B8"/>
    <w:rsid w:val="00B350A0"/>
    <w:rsid w:val="00B35F1E"/>
    <w:rsid w:val="00B410C7"/>
    <w:rsid w:val="00B418F5"/>
    <w:rsid w:val="00B444ED"/>
    <w:rsid w:val="00B449F5"/>
    <w:rsid w:val="00B464D8"/>
    <w:rsid w:val="00B57DC4"/>
    <w:rsid w:val="00B57F01"/>
    <w:rsid w:val="00B60D77"/>
    <w:rsid w:val="00B624CA"/>
    <w:rsid w:val="00B62D7B"/>
    <w:rsid w:val="00B70991"/>
    <w:rsid w:val="00B71D6F"/>
    <w:rsid w:val="00B749C5"/>
    <w:rsid w:val="00B74AA1"/>
    <w:rsid w:val="00B74D31"/>
    <w:rsid w:val="00B80610"/>
    <w:rsid w:val="00B8323A"/>
    <w:rsid w:val="00B85302"/>
    <w:rsid w:val="00B86C79"/>
    <w:rsid w:val="00B874CA"/>
    <w:rsid w:val="00B90878"/>
    <w:rsid w:val="00B931BF"/>
    <w:rsid w:val="00B944D5"/>
    <w:rsid w:val="00B94D8E"/>
    <w:rsid w:val="00B96643"/>
    <w:rsid w:val="00B97520"/>
    <w:rsid w:val="00BA1B11"/>
    <w:rsid w:val="00BA3706"/>
    <w:rsid w:val="00BA3822"/>
    <w:rsid w:val="00BA3ADD"/>
    <w:rsid w:val="00BA654C"/>
    <w:rsid w:val="00BA7239"/>
    <w:rsid w:val="00BB1179"/>
    <w:rsid w:val="00BB16C7"/>
    <w:rsid w:val="00BB1C1C"/>
    <w:rsid w:val="00BB36EF"/>
    <w:rsid w:val="00BB565B"/>
    <w:rsid w:val="00BB6338"/>
    <w:rsid w:val="00BB754C"/>
    <w:rsid w:val="00BC10ED"/>
    <w:rsid w:val="00BC227D"/>
    <w:rsid w:val="00BD14FD"/>
    <w:rsid w:val="00BD3095"/>
    <w:rsid w:val="00BD4BE6"/>
    <w:rsid w:val="00BD7215"/>
    <w:rsid w:val="00BE0F20"/>
    <w:rsid w:val="00BE3917"/>
    <w:rsid w:val="00BE7C6E"/>
    <w:rsid w:val="00BF180D"/>
    <w:rsid w:val="00BF26BB"/>
    <w:rsid w:val="00BF36D2"/>
    <w:rsid w:val="00BF387B"/>
    <w:rsid w:val="00BF480B"/>
    <w:rsid w:val="00C00955"/>
    <w:rsid w:val="00C0262F"/>
    <w:rsid w:val="00C04B3F"/>
    <w:rsid w:val="00C062A7"/>
    <w:rsid w:val="00C070BC"/>
    <w:rsid w:val="00C14B47"/>
    <w:rsid w:val="00C16B74"/>
    <w:rsid w:val="00C17D8D"/>
    <w:rsid w:val="00C27B3C"/>
    <w:rsid w:val="00C4203D"/>
    <w:rsid w:val="00C46337"/>
    <w:rsid w:val="00C46A6E"/>
    <w:rsid w:val="00C5216E"/>
    <w:rsid w:val="00C53376"/>
    <w:rsid w:val="00C53E7F"/>
    <w:rsid w:val="00C542AD"/>
    <w:rsid w:val="00C57830"/>
    <w:rsid w:val="00C61126"/>
    <w:rsid w:val="00C657D5"/>
    <w:rsid w:val="00C65F96"/>
    <w:rsid w:val="00C72539"/>
    <w:rsid w:val="00C72B0F"/>
    <w:rsid w:val="00C72F98"/>
    <w:rsid w:val="00C740DA"/>
    <w:rsid w:val="00C74FEE"/>
    <w:rsid w:val="00C7733D"/>
    <w:rsid w:val="00C835D9"/>
    <w:rsid w:val="00C8368A"/>
    <w:rsid w:val="00C83B41"/>
    <w:rsid w:val="00C841DE"/>
    <w:rsid w:val="00C9028D"/>
    <w:rsid w:val="00C90880"/>
    <w:rsid w:val="00C955C0"/>
    <w:rsid w:val="00C95AFD"/>
    <w:rsid w:val="00C97739"/>
    <w:rsid w:val="00CA1E3E"/>
    <w:rsid w:val="00CA3351"/>
    <w:rsid w:val="00CA4D53"/>
    <w:rsid w:val="00CB0456"/>
    <w:rsid w:val="00CB09BE"/>
    <w:rsid w:val="00CB3B41"/>
    <w:rsid w:val="00CC011A"/>
    <w:rsid w:val="00CC51D4"/>
    <w:rsid w:val="00CC60E6"/>
    <w:rsid w:val="00CC7CCA"/>
    <w:rsid w:val="00CD0F05"/>
    <w:rsid w:val="00CD1EE4"/>
    <w:rsid w:val="00CD2621"/>
    <w:rsid w:val="00CD5354"/>
    <w:rsid w:val="00CD7315"/>
    <w:rsid w:val="00CE39FF"/>
    <w:rsid w:val="00CE496A"/>
    <w:rsid w:val="00CE79A5"/>
    <w:rsid w:val="00CE7D94"/>
    <w:rsid w:val="00CF5CC5"/>
    <w:rsid w:val="00D01A2A"/>
    <w:rsid w:val="00D01B41"/>
    <w:rsid w:val="00D02222"/>
    <w:rsid w:val="00D1441D"/>
    <w:rsid w:val="00D1477C"/>
    <w:rsid w:val="00D2099D"/>
    <w:rsid w:val="00D21395"/>
    <w:rsid w:val="00D21598"/>
    <w:rsid w:val="00D21CCE"/>
    <w:rsid w:val="00D221AD"/>
    <w:rsid w:val="00D272F5"/>
    <w:rsid w:val="00D27B55"/>
    <w:rsid w:val="00D34320"/>
    <w:rsid w:val="00D34A7C"/>
    <w:rsid w:val="00D420C3"/>
    <w:rsid w:val="00D45D74"/>
    <w:rsid w:val="00D46976"/>
    <w:rsid w:val="00D516B1"/>
    <w:rsid w:val="00D53EE1"/>
    <w:rsid w:val="00D56CD2"/>
    <w:rsid w:val="00D57247"/>
    <w:rsid w:val="00D57491"/>
    <w:rsid w:val="00D57D4F"/>
    <w:rsid w:val="00D64651"/>
    <w:rsid w:val="00D6638A"/>
    <w:rsid w:val="00D7107B"/>
    <w:rsid w:val="00D73408"/>
    <w:rsid w:val="00D734BB"/>
    <w:rsid w:val="00D74489"/>
    <w:rsid w:val="00D74DF4"/>
    <w:rsid w:val="00D80623"/>
    <w:rsid w:val="00D812D7"/>
    <w:rsid w:val="00D81B32"/>
    <w:rsid w:val="00D84515"/>
    <w:rsid w:val="00D84AA1"/>
    <w:rsid w:val="00D84F31"/>
    <w:rsid w:val="00D86006"/>
    <w:rsid w:val="00D86281"/>
    <w:rsid w:val="00D903FB"/>
    <w:rsid w:val="00D91550"/>
    <w:rsid w:val="00D92199"/>
    <w:rsid w:val="00D922EB"/>
    <w:rsid w:val="00D934DC"/>
    <w:rsid w:val="00D954A8"/>
    <w:rsid w:val="00D977DF"/>
    <w:rsid w:val="00D97A68"/>
    <w:rsid w:val="00DA06A0"/>
    <w:rsid w:val="00DA48C2"/>
    <w:rsid w:val="00DA4F2C"/>
    <w:rsid w:val="00DA7171"/>
    <w:rsid w:val="00DB0A0E"/>
    <w:rsid w:val="00DB5542"/>
    <w:rsid w:val="00DC3920"/>
    <w:rsid w:val="00DC42F9"/>
    <w:rsid w:val="00DC6E0E"/>
    <w:rsid w:val="00DC7C5B"/>
    <w:rsid w:val="00DC7D81"/>
    <w:rsid w:val="00DD09B7"/>
    <w:rsid w:val="00DD0B69"/>
    <w:rsid w:val="00DD2757"/>
    <w:rsid w:val="00DD369E"/>
    <w:rsid w:val="00DD50B1"/>
    <w:rsid w:val="00DD7B44"/>
    <w:rsid w:val="00DE29A9"/>
    <w:rsid w:val="00DF0FD2"/>
    <w:rsid w:val="00DF1335"/>
    <w:rsid w:val="00DF2D1A"/>
    <w:rsid w:val="00DF468D"/>
    <w:rsid w:val="00DF5BA6"/>
    <w:rsid w:val="00E006D8"/>
    <w:rsid w:val="00E04055"/>
    <w:rsid w:val="00E05711"/>
    <w:rsid w:val="00E058E2"/>
    <w:rsid w:val="00E05B8F"/>
    <w:rsid w:val="00E1094F"/>
    <w:rsid w:val="00E14740"/>
    <w:rsid w:val="00E169BE"/>
    <w:rsid w:val="00E23769"/>
    <w:rsid w:val="00E32F48"/>
    <w:rsid w:val="00E33868"/>
    <w:rsid w:val="00E33AFE"/>
    <w:rsid w:val="00E372C8"/>
    <w:rsid w:val="00E412CF"/>
    <w:rsid w:val="00E44B05"/>
    <w:rsid w:val="00E455CB"/>
    <w:rsid w:val="00E50073"/>
    <w:rsid w:val="00E50BFE"/>
    <w:rsid w:val="00E50D2B"/>
    <w:rsid w:val="00E527DC"/>
    <w:rsid w:val="00E67915"/>
    <w:rsid w:val="00E67984"/>
    <w:rsid w:val="00E71087"/>
    <w:rsid w:val="00E72C22"/>
    <w:rsid w:val="00E74673"/>
    <w:rsid w:val="00E75EE5"/>
    <w:rsid w:val="00E76F83"/>
    <w:rsid w:val="00E77CAE"/>
    <w:rsid w:val="00E77EE6"/>
    <w:rsid w:val="00E801DA"/>
    <w:rsid w:val="00E8061D"/>
    <w:rsid w:val="00E82DF2"/>
    <w:rsid w:val="00E848DD"/>
    <w:rsid w:val="00E855A5"/>
    <w:rsid w:val="00E8602E"/>
    <w:rsid w:val="00E914EB"/>
    <w:rsid w:val="00E91E7F"/>
    <w:rsid w:val="00E96D87"/>
    <w:rsid w:val="00E97988"/>
    <w:rsid w:val="00EA2330"/>
    <w:rsid w:val="00EB2B6D"/>
    <w:rsid w:val="00EB3995"/>
    <w:rsid w:val="00EB3E56"/>
    <w:rsid w:val="00EB527F"/>
    <w:rsid w:val="00EB7DC1"/>
    <w:rsid w:val="00EC025D"/>
    <w:rsid w:val="00EC033F"/>
    <w:rsid w:val="00EC2964"/>
    <w:rsid w:val="00EC47B9"/>
    <w:rsid w:val="00ED0E00"/>
    <w:rsid w:val="00ED37B8"/>
    <w:rsid w:val="00ED5E0F"/>
    <w:rsid w:val="00ED6FA5"/>
    <w:rsid w:val="00ED7F5E"/>
    <w:rsid w:val="00EE20FE"/>
    <w:rsid w:val="00EE6583"/>
    <w:rsid w:val="00EF01E1"/>
    <w:rsid w:val="00EF15E2"/>
    <w:rsid w:val="00EF309C"/>
    <w:rsid w:val="00EF492C"/>
    <w:rsid w:val="00EF54A9"/>
    <w:rsid w:val="00EF55A6"/>
    <w:rsid w:val="00EF57F0"/>
    <w:rsid w:val="00F023A3"/>
    <w:rsid w:val="00F040BF"/>
    <w:rsid w:val="00F058B8"/>
    <w:rsid w:val="00F143E4"/>
    <w:rsid w:val="00F16377"/>
    <w:rsid w:val="00F171C7"/>
    <w:rsid w:val="00F21043"/>
    <w:rsid w:val="00F217BB"/>
    <w:rsid w:val="00F21C65"/>
    <w:rsid w:val="00F22BE1"/>
    <w:rsid w:val="00F26E7D"/>
    <w:rsid w:val="00F27337"/>
    <w:rsid w:val="00F30D5B"/>
    <w:rsid w:val="00F31616"/>
    <w:rsid w:val="00F37581"/>
    <w:rsid w:val="00F40C63"/>
    <w:rsid w:val="00F40CC8"/>
    <w:rsid w:val="00F41C6B"/>
    <w:rsid w:val="00F43076"/>
    <w:rsid w:val="00F432A9"/>
    <w:rsid w:val="00F44280"/>
    <w:rsid w:val="00F47A15"/>
    <w:rsid w:val="00F5304F"/>
    <w:rsid w:val="00F563F6"/>
    <w:rsid w:val="00F65785"/>
    <w:rsid w:val="00F66F1D"/>
    <w:rsid w:val="00F706BE"/>
    <w:rsid w:val="00F7255E"/>
    <w:rsid w:val="00F74ED2"/>
    <w:rsid w:val="00F808A4"/>
    <w:rsid w:val="00F814A4"/>
    <w:rsid w:val="00F83F0D"/>
    <w:rsid w:val="00F918A2"/>
    <w:rsid w:val="00F93C45"/>
    <w:rsid w:val="00FA550B"/>
    <w:rsid w:val="00FA5A2C"/>
    <w:rsid w:val="00FA5BB1"/>
    <w:rsid w:val="00FA7FA2"/>
    <w:rsid w:val="00FB04A5"/>
    <w:rsid w:val="00FB50DA"/>
    <w:rsid w:val="00FB737B"/>
    <w:rsid w:val="00FC039C"/>
    <w:rsid w:val="00FC0DB6"/>
    <w:rsid w:val="00FC40BD"/>
    <w:rsid w:val="00FC6882"/>
    <w:rsid w:val="00FC723C"/>
    <w:rsid w:val="00FD0359"/>
    <w:rsid w:val="00FD1A55"/>
    <w:rsid w:val="00FD4CCF"/>
    <w:rsid w:val="00FD5602"/>
    <w:rsid w:val="00FD5B8B"/>
    <w:rsid w:val="00FE2EE9"/>
    <w:rsid w:val="00FE60DE"/>
    <w:rsid w:val="00FE6532"/>
    <w:rsid w:val="00FE6E5E"/>
    <w:rsid w:val="00FF0288"/>
    <w:rsid w:val="00FF050A"/>
    <w:rsid w:val="00FF285D"/>
    <w:rsid w:val="00FF6181"/>
    <w:rsid w:val="00FF6A53"/>
    <w:rsid w:val="00FF785F"/>
    <w:rsid w:val="00FF7A2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rules v:ext="edit">
        <o:r id="V:Rule1" type="connector" idref="#AutoShape 312"/>
        <o:r id="V:Rule2" type="connector" idref="#AutoShape 70"/>
      </o:rules>
    </o:shapelayout>
  </w:shapeDefaults>
  <w:decimalSymbol w:val="."/>
  <w:listSeparator w:val=","/>
  <w14:docId w14:val="0541D328"/>
  <w15:docId w15:val="{4814CA8F-0A2F-4E47-8B11-5FDE3B992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740AA"/>
    <w:pPr>
      <w:spacing w:after="0" w:line="240" w:lineRule="auto"/>
    </w:pPr>
    <w:rPr>
      <w:rFonts w:ascii="Tahoma" w:eastAsia="Times New Roman" w:hAnsi="Tahoma" w:cs="Times New Roman"/>
      <w:szCs w:val="24"/>
      <w:lang w:val="en-GB"/>
    </w:rPr>
  </w:style>
  <w:style w:type="paragraph" w:styleId="Heading1">
    <w:name w:val="heading 1"/>
    <w:basedOn w:val="Normal"/>
    <w:next w:val="Normal"/>
    <w:link w:val="Heading1Char"/>
    <w:uiPriority w:val="9"/>
    <w:qFormat/>
    <w:rsid w:val="0091119D"/>
    <w:pPr>
      <w:keepNext/>
      <w:pageBreakBefore/>
      <w:numPr>
        <w:numId w:val="1"/>
      </w:numPr>
      <w:spacing w:after="240"/>
      <w:outlineLvl w:val="0"/>
    </w:pPr>
    <w:rPr>
      <w:b/>
      <w:sz w:val="28"/>
    </w:rPr>
  </w:style>
  <w:style w:type="paragraph" w:styleId="Heading2">
    <w:name w:val="heading 2"/>
    <w:basedOn w:val="Normal"/>
    <w:next w:val="Normal"/>
    <w:link w:val="Heading2Char"/>
    <w:autoRedefine/>
    <w:qFormat/>
    <w:rsid w:val="00941E8C"/>
    <w:pPr>
      <w:keepNext/>
      <w:numPr>
        <w:ilvl w:val="1"/>
        <w:numId w:val="1"/>
      </w:numPr>
      <w:spacing w:before="360" w:after="120"/>
      <w:ind w:left="0"/>
      <w:outlineLvl w:val="1"/>
    </w:pPr>
    <w:rPr>
      <w:b/>
      <w:sz w:val="24"/>
    </w:rPr>
  </w:style>
  <w:style w:type="paragraph" w:styleId="Heading3">
    <w:name w:val="heading 3"/>
    <w:basedOn w:val="Normal"/>
    <w:next w:val="Normal"/>
    <w:link w:val="Heading3Char"/>
    <w:qFormat/>
    <w:rsid w:val="0091119D"/>
    <w:pPr>
      <w:keepNext/>
      <w:numPr>
        <w:ilvl w:val="2"/>
        <w:numId w:val="1"/>
      </w:numPr>
      <w:tabs>
        <w:tab w:val="left" w:pos="993"/>
      </w:tabs>
      <w:spacing w:before="240" w:after="120"/>
      <w:outlineLvl w:val="2"/>
    </w:pPr>
    <w:rPr>
      <w:b/>
      <w:szCs w:val="22"/>
    </w:rPr>
  </w:style>
  <w:style w:type="paragraph" w:styleId="Heading4">
    <w:name w:val="heading 4"/>
    <w:basedOn w:val="Normal"/>
    <w:next w:val="Normal"/>
    <w:link w:val="Heading4Char"/>
    <w:qFormat/>
    <w:rsid w:val="0091119D"/>
    <w:pPr>
      <w:keepNext/>
      <w:numPr>
        <w:ilvl w:val="3"/>
        <w:numId w:val="1"/>
      </w:numPr>
      <w:tabs>
        <w:tab w:val="left" w:pos="1134"/>
      </w:tabs>
      <w:spacing w:before="240" w:after="60"/>
      <w:outlineLvl w:val="3"/>
    </w:pPr>
    <w:rPr>
      <w:i/>
    </w:rPr>
  </w:style>
  <w:style w:type="paragraph" w:styleId="Heading5">
    <w:name w:val="heading 5"/>
    <w:basedOn w:val="Normal"/>
    <w:next w:val="Normal"/>
    <w:link w:val="Heading5Char"/>
    <w:qFormat/>
    <w:rsid w:val="0091119D"/>
    <w:pPr>
      <w:numPr>
        <w:ilvl w:val="4"/>
        <w:numId w:val="1"/>
      </w:numPr>
      <w:spacing w:before="240" w:after="60"/>
      <w:outlineLvl w:val="4"/>
    </w:pPr>
    <w:rPr>
      <w:i/>
    </w:rPr>
  </w:style>
  <w:style w:type="paragraph" w:styleId="Heading6">
    <w:name w:val="heading 6"/>
    <w:basedOn w:val="Normal"/>
    <w:next w:val="Normal"/>
    <w:link w:val="Heading6Char"/>
    <w:qFormat/>
    <w:rsid w:val="0091119D"/>
    <w:pPr>
      <w:numPr>
        <w:ilvl w:val="5"/>
        <w:numId w:val="1"/>
      </w:numPr>
      <w:spacing w:before="240" w:after="60"/>
      <w:outlineLvl w:val="5"/>
    </w:pPr>
    <w:rPr>
      <w:i/>
    </w:rPr>
  </w:style>
  <w:style w:type="paragraph" w:styleId="Heading7">
    <w:name w:val="heading 7"/>
    <w:basedOn w:val="Normal"/>
    <w:next w:val="Normal"/>
    <w:link w:val="Heading7Char"/>
    <w:qFormat/>
    <w:rsid w:val="0091119D"/>
    <w:pPr>
      <w:numPr>
        <w:ilvl w:val="6"/>
        <w:numId w:val="1"/>
      </w:numPr>
      <w:spacing w:before="240" w:after="60"/>
      <w:outlineLvl w:val="6"/>
    </w:pPr>
  </w:style>
  <w:style w:type="paragraph" w:styleId="Heading8">
    <w:name w:val="heading 8"/>
    <w:basedOn w:val="Normal"/>
    <w:next w:val="Normal"/>
    <w:link w:val="Heading8Char"/>
    <w:qFormat/>
    <w:rsid w:val="0091119D"/>
    <w:pPr>
      <w:numPr>
        <w:ilvl w:val="7"/>
        <w:numId w:val="1"/>
      </w:numPr>
      <w:spacing w:before="240" w:after="60"/>
      <w:outlineLvl w:val="7"/>
    </w:pPr>
    <w:rPr>
      <w:i/>
    </w:rPr>
  </w:style>
  <w:style w:type="paragraph" w:styleId="Heading9">
    <w:name w:val="heading 9"/>
    <w:basedOn w:val="Normal"/>
    <w:next w:val="Normal"/>
    <w:link w:val="Heading9Char"/>
    <w:qFormat/>
    <w:rsid w:val="0091119D"/>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119D"/>
    <w:rPr>
      <w:rFonts w:ascii="Tahoma" w:eastAsia="Times New Roman" w:hAnsi="Tahoma" w:cs="Times New Roman"/>
      <w:b/>
      <w:sz w:val="28"/>
      <w:szCs w:val="24"/>
      <w:lang w:val="en-GB"/>
    </w:rPr>
  </w:style>
  <w:style w:type="character" w:customStyle="1" w:styleId="Heading2Char">
    <w:name w:val="Heading 2 Char"/>
    <w:basedOn w:val="DefaultParagraphFont"/>
    <w:link w:val="Heading2"/>
    <w:rsid w:val="00941E8C"/>
    <w:rPr>
      <w:rFonts w:ascii="Tahoma" w:eastAsia="Times New Roman" w:hAnsi="Tahoma" w:cs="Times New Roman"/>
      <w:b/>
      <w:sz w:val="24"/>
      <w:szCs w:val="24"/>
      <w:lang w:val="en-GB"/>
    </w:rPr>
  </w:style>
  <w:style w:type="character" w:customStyle="1" w:styleId="Heading3Char">
    <w:name w:val="Heading 3 Char"/>
    <w:basedOn w:val="DefaultParagraphFont"/>
    <w:link w:val="Heading3"/>
    <w:rsid w:val="0091119D"/>
    <w:rPr>
      <w:rFonts w:ascii="Tahoma" w:eastAsia="Times New Roman" w:hAnsi="Tahoma" w:cs="Times New Roman"/>
      <w:b/>
      <w:lang w:val="en-GB"/>
    </w:rPr>
  </w:style>
  <w:style w:type="character" w:customStyle="1" w:styleId="Heading4Char">
    <w:name w:val="Heading 4 Char"/>
    <w:basedOn w:val="DefaultParagraphFont"/>
    <w:link w:val="Heading4"/>
    <w:rsid w:val="0091119D"/>
    <w:rPr>
      <w:rFonts w:ascii="Tahoma" w:eastAsia="Times New Roman" w:hAnsi="Tahoma" w:cs="Times New Roman"/>
      <w:i/>
      <w:szCs w:val="24"/>
      <w:lang w:val="en-GB"/>
    </w:rPr>
  </w:style>
  <w:style w:type="character" w:customStyle="1" w:styleId="Heading5Char">
    <w:name w:val="Heading 5 Char"/>
    <w:basedOn w:val="DefaultParagraphFont"/>
    <w:link w:val="Heading5"/>
    <w:rsid w:val="0091119D"/>
    <w:rPr>
      <w:rFonts w:ascii="Tahoma" w:eastAsia="Times New Roman" w:hAnsi="Tahoma" w:cs="Times New Roman"/>
      <w:i/>
      <w:szCs w:val="24"/>
      <w:lang w:val="en-GB"/>
    </w:rPr>
  </w:style>
  <w:style w:type="character" w:customStyle="1" w:styleId="Heading6Char">
    <w:name w:val="Heading 6 Char"/>
    <w:basedOn w:val="DefaultParagraphFont"/>
    <w:link w:val="Heading6"/>
    <w:rsid w:val="0091119D"/>
    <w:rPr>
      <w:rFonts w:ascii="Tahoma" w:eastAsia="Times New Roman" w:hAnsi="Tahoma" w:cs="Times New Roman"/>
      <w:i/>
      <w:szCs w:val="24"/>
      <w:lang w:val="en-GB"/>
    </w:rPr>
  </w:style>
  <w:style w:type="character" w:customStyle="1" w:styleId="Heading7Char">
    <w:name w:val="Heading 7 Char"/>
    <w:basedOn w:val="DefaultParagraphFont"/>
    <w:link w:val="Heading7"/>
    <w:rsid w:val="0091119D"/>
    <w:rPr>
      <w:rFonts w:ascii="Tahoma" w:eastAsia="Times New Roman" w:hAnsi="Tahoma" w:cs="Times New Roman"/>
      <w:szCs w:val="24"/>
      <w:lang w:val="en-GB"/>
    </w:rPr>
  </w:style>
  <w:style w:type="character" w:customStyle="1" w:styleId="Heading8Char">
    <w:name w:val="Heading 8 Char"/>
    <w:basedOn w:val="DefaultParagraphFont"/>
    <w:link w:val="Heading8"/>
    <w:rsid w:val="0091119D"/>
    <w:rPr>
      <w:rFonts w:ascii="Tahoma" w:eastAsia="Times New Roman" w:hAnsi="Tahoma" w:cs="Times New Roman"/>
      <w:i/>
      <w:szCs w:val="24"/>
      <w:lang w:val="en-GB"/>
    </w:rPr>
  </w:style>
  <w:style w:type="character" w:customStyle="1" w:styleId="Heading9Char">
    <w:name w:val="Heading 9 Char"/>
    <w:basedOn w:val="DefaultParagraphFont"/>
    <w:link w:val="Heading9"/>
    <w:rsid w:val="0091119D"/>
    <w:rPr>
      <w:rFonts w:ascii="Tahoma" w:eastAsia="Times New Roman" w:hAnsi="Tahoma" w:cs="Times New Roman"/>
      <w:i/>
      <w:sz w:val="18"/>
      <w:szCs w:val="24"/>
      <w:lang w:val="en-GB"/>
    </w:rPr>
  </w:style>
  <w:style w:type="paragraph" w:styleId="BalloonText">
    <w:name w:val="Balloon Text"/>
    <w:basedOn w:val="Normal"/>
    <w:link w:val="BalloonTextChar"/>
    <w:semiHidden/>
    <w:rsid w:val="0091119D"/>
    <w:rPr>
      <w:rFonts w:cs="Tahoma"/>
      <w:sz w:val="16"/>
      <w:szCs w:val="16"/>
    </w:rPr>
  </w:style>
  <w:style w:type="character" w:customStyle="1" w:styleId="BalloonTextChar">
    <w:name w:val="Balloon Text Char"/>
    <w:basedOn w:val="DefaultParagraphFont"/>
    <w:link w:val="BalloonText"/>
    <w:uiPriority w:val="99"/>
    <w:semiHidden/>
    <w:rsid w:val="0091119D"/>
    <w:rPr>
      <w:rFonts w:ascii="Tahoma" w:eastAsia="Times New Roman" w:hAnsi="Tahoma" w:cs="Tahoma"/>
      <w:sz w:val="16"/>
      <w:szCs w:val="16"/>
      <w:lang w:val="en-GB"/>
    </w:rPr>
  </w:style>
  <w:style w:type="paragraph" w:styleId="TOC2">
    <w:name w:val="toc 2"/>
    <w:basedOn w:val="Normal"/>
    <w:next w:val="Normal"/>
    <w:uiPriority w:val="39"/>
    <w:rsid w:val="0091119D"/>
    <w:pPr>
      <w:tabs>
        <w:tab w:val="right" w:leader="dot" w:pos="8788"/>
      </w:tabs>
      <w:spacing w:before="120"/>
    </w:pPr>
  </w:style>
  <w:style w:type="paragraph" w:styleId="TOC1">
    <w:name w:val="toc 1"/>
    <w:basedOn w:val="Normal"/>
    <w:next w:val="Normal"/>
    <w:uiPriority w:val="39"/>
    <w:rsid w:val="0091119D"/>
    <w:pPr>
      <w:keepNext/>
      <w:tabs>
        <w:tab w:val="right" w:leader="dot" w:pos="8788"/>
      </w:tabs>
      <w:spacing w:before="120"/>
    </w:pPr>
    <w:rPr>
      <w:b/>
      <w:sz w:val="24"/>
    </w:rPr>
  </w:style>
  <w:style w:type="paragraph" w:styleId="Footer">
    <w:name w:val="footer"/>
    <w:basedOn w:val="Normal"/>
    <w:link w:val="FooterChar"/>
    <w:rsid w:val="0091119D"/>
    <w:pPr>
      <w:pBdr>
        <w:top w:val="single" w:sz="6" w:space="5" w:color="auto"/>
      </w:pBdr>
      <w:tabs>
        <w:tab w:val="center" w:pos="3969"/>
        <w:tab w:val="right" w:pos="7938"/>
      </w:tabs>
    </w:pPr>
  </w:style>
  <w:style w:type="character" w:customStyle="1" w:styleId="FooterChar">
    <w:name w:val="Footer Char"/>
    <w:basedOn w:val="DefaultParagraphFont"/>
    <w:link w:val="Footer"/>
    <w:rsid w:val="0091119D"/>
    <w:rPr>
      <w:rFonts w:ascii="Tahoma" w:eastAsia="Times New Roman" w:hAnsi="Tahoma" w:cs="Times New Roman"/>
      <w:szCs w:val="24"/>
      <w:lang w:val="en-GB"/>
    </w:rPr>
  </w:style>
  <w:style w:type="paragraph" w:styleId="Header">
    <w:name w:val="header"/>
    <w:basedOn w:val="Normal"/>
    <w:link w:val="HeaderChar"/>
    <w:rsid w:val="0091119D"/>
    <w:pPr>
      <w:pBdr>
        <w:bottom w:val="single" w:sz="6" w:space="1" w:color="auto"/>
      </w:pBdr>
      <w:tabs>
        <w:tab w:val="right" w:pos="7938"/>
      </w:tabs>
    </w:pPr>
  </w:style>
  <w:style w:type="character" w:customStyle="1" w:styleId="HeaderChar">
    <w:name w:val="Header Char"/>
    <w:basedOn w:val="DefaultParagraphFont"/>
    <w:link w:val="Header"/>
    <w:rsid w:val="0091119D"/>
    <w:rPr>
      <w:rFonts w:ascii="Tahoma" w:eastAsia="Times New Roman" w:hAnsi="Tahoma" w:cs="Times New Roman"/>
      <w:szCs w:val="24"/>
      <w:lang w:val="en-GB"/>
    </w:rPr>
  </w:style>
  <w:style w:type="paragraph" w:styleId="NormalIndent">
    <w:name w:val="Normal Indent"/>
    <w:basedOn w:val="Normal"/>
    <w:rsid w:val="0091119D"/>
    <w:pPr>
      <w:ind w:left="708"/>
    </w:pPr>
  </w:style>
  <w:style w:type="paragraph" w:customStyle="1" w:styleId="BMW">
    <w:name w:val="BMW"/>
    <w:basedOn w:val="Normal"/>
    <w:rsid w:val="0091119D"/>
    <w:rPr>
      <w:b/>
      <w:sz w:val="36"/>
    </w:rPr>
  </w:style>
  <w:style w:type="paragraph" w:customStyle="1" w:styleId="Abteilung">
    <w:name w:val="Abteilung"/>
    <w:basedOn w:val="Normal"/>
    <w:rsid w:val="0091119D"/>
    <w:pPr>
      <w:spacing w:before="120"/>
    </w:pPr>
    <w:rPr>
      <w:sz w:val="24"/>
    </w:rPr>
  </w:style>
  <w:style w:type="paragraph" w:styleId="Title">
    <w:name w:val="Title"/>
    <w:basedOn w:val="Abteilung"/>
    <w:link w:val="TitleChar"/>
    <w:qFormat/>
    <w:rsid w:val="0091119D"/>
    <w:pPr>
      <w:spacing w:before="2400"/>
    </w:pPr>
    <w:rPr>
      <w:sz w:val="72"/>
    </w:rPr>
  </w:style>
  <w:style w:type="character" w:customStyle="1" w:styleId="TitleChar">
    <w:name w:val="Title Char"/>
    <w:basedOn w:val="DefaultParagraphFont"/>
    <w:link w:val="Title"/>
    <w:rsid w:val="0091119D"/>
    <w:rPr>
      <w:rFonts w:ascii="Tahoma" w:eastAsia="Times New Roman" w:hAnsi="Tahoma" w:cs="Times New Roman"/>
      <w:sz w:val="72"/>
      <w:szCs w:val="24"/>
      <w:lang w:val="en-GB"/>
    </w:rPr>
  </w:style>
  <w:style w:type="paragraph" w:customStyle="1" w:styleId="UnterTitel">
    <w:name w:val="UnterTitel"/>
    <w:basedOn w:val="Normal"/>
    <w:rsid w:val="0091119D"/>
    <w:pPr>
      <w:spacing w:before="600" w:after="1560"/>
    </w:pPr>
    <w:rPr>
      <w:sz w:val="36"/>
    </w:rPr>
  </w:style>
  <w:style w:type="paragraph" w:customStyle="1" w:styleId="Version">
    <w:name w:val="Version"/>
    <w:basedOn w:val="Normal"/>
    <w:rsid w:val="0091119D"/>
    <w:pPr>
      <w:tabs>
        <w:tab w:val="left" w:pos="1701"/>
      </w:tabs>
    </w:pPr>
    <w:rPr>
      <w:i/>
    </w:rPr>
  </w:style>
  <w:style w:type="paragraph" w:customStyle="1" w:styleId="Absatz">
    <w:name w:val="Absatz"/>
    <w:basedOn w:val="Normal"/>
    <w:rsid w:val="0091119D"/>
    <w:pPr>
      <w:spacing w:before="120"/>
    </w:pPr>
  </w:style>
  <w:style w:type="paragraph" w:customStyle="1" w:styleId="Bullet">
    <w:name w:val="Bullet"/>
    <w:basedOn w:val="Body"/>
    <w:link w:val="BulletChar"/>
    <w:rsid w:val="0091119D"/>
    <w:pPr>
      <w:numPr>
        <w:numId w:val="3"/>
      </w:numPr>
    </w:pPr>
  </w:style>
  <w:style w:type="paragraph" w:customStyle="1" w:styleId="Punkt">
    <w:name w:val="Punkt"/>
    <w:basedOn w:val="Normal"/>
    <w:rsid w:val="0091119D"/>
    <w:pPr>
      <w:spacing w:before="480" w:after="120"/>
    </w:pPr>
    <w:rPr>
      <w:i/>
      <w:sz w:val="28"/>
    </w:rPr>
  </w:style>
  <w:style w:type="paragraph" w:customStyle="1" w:styleId="Anhang">
    <w:name w:val="Anhang"/>
    <w:basedOn w:val="Normal"/>
    <w:rsid w:val="0091119D"/>
    <w:pPr>
      <w:spacing w:before="480" w:after="120"/>
    </w:pPr>
    <w:rPr>
      <w:b/>
      <w:sz w:val="28"/>
    </w:rPr>
  </w:style>
  <w:style w:type="paragraph" w:customStyle="1" w:styleId="DateiName">
    <w:name w:val="DateiName"/>
    <w:basedOn w:val="Normal"/>
    <w:rsid w:val="0091119D"/>
    <w:pPr>
      <w:tabs>
        <w:tab w:val="right" w:pos="7938"/>
      </w:tabs>
      <w:jc w:val="right"/>
    </w:pPr>
    <w:rPr>
      <w:sz w:val="14"/>
    </w:rPr>
  </w:style>
  <w:style w:type="paragraph" w:customStyle="1" w:styleId="ersteFuzeile">
    <w:name w:val="erste Fußzeile"/>
    <w:basedOn w:val="Footer"/>
    <w:rsid w:val="0091119D"/>
    <w:pPr>
      <w:pBdr>
        <w:top w:val="none" w:sz="0" w:space="0" w:color="auto"/>
      </w:pBdr>
    </w:pPr>
    <w:rPr>
      <w:sz w:val="18"/>
    </w:rPr>
  </w:style>
  <w:style w:type="paragraph" w:customStyle="1" w:styleId="ersteKopfzeile">
    <w:name w:val="erste Kopfzeile"/>
    <w:basedOn w:val="Header"/>
    <w:rsid w:val="0091119D"/>
    <w:pPr>
      <w:pBdr>
        <w:bottom w:val="none" w:sz="0" w:space="0" w:color="auto"/>
      </w:pBdr>
    </w:pPr>
  </w:style>
  <w:style w:type="paragraph" w:customStyle="1" w:styleId="Historie">
    <w:name w:val="Historie"/>
    <w:basedOn w:val="Normal"/>
    <w:rsid w:val="0091119D"/>
    <w:pPr>
      <w:tabs>
        <w:tab w:val="left" w:pos="1134"/>
        <w:tab w:val="left" w:pos="1701"/>
        <w:tab w:val="left" w:pos="2835"/>
      </w:tabs>
      <w:ind w:left="2835" w:hanging="2835"/>
    </w:pPr>
  </w:style>
  <w:style w:type="paragraph" w:customStyle="1" w:styleId="1Heading">
    <w:name w:val="1Heading"/>
    <w:basedOn w:val="Normal"/>
    <w:rsid w:val="0091119D"/>
    <w:pPr>
      <w:spacing w:before="480" w:after="240"/>
      <w:jc w:val="both"/>
    </w:pPr>
    <w:rPr>
      <w:b/>
      <w:sz w:val="32"/>
    </w:rPr>
  </w:style>
  <w:style w:type="paragraph" w:customStyle="1" w:styleId="TabellenEintrag">
    <w:name w:val="TabellenEintrag"/>
    <w:basedOn w:val="Normal"/>
    <w:rsid w:val="0091119D"/>
  </w:style>
  <w:style w:type="paragraph" w:customStyle="1" w:styleId="ODot">
    <w:name w:val="ODot"/>
    <w:basedOn w:val="Normal"/>
    <w:next w:val="SubDot"/>
    <w:rsid w:val="0091119D"/>
    <w:pPr>
      <w:keepNext/>
      <w:keepLines/>
      <w:tabs>
        <w:tab w:val="left" w:pos="170"/>
      </w:tabs>
      <w:spacing w:before="40"/>
      <w:ind w:left="340" w:hanging="340"/>
    </w:pPr>
    <w:rPr>
      <w:b/>
      <w:sz w:val="16"/>
    </w:rPr>
  </w:style>
  <w:style w:type="paragraph" w:customStyle="1" w:styleId="SubDot">
    <w:name w:val="SubDot"/>
    <w:basedOn w:val="Normal"/>
    <w:rsid w:val="0091119D"/>
    <w:pPr>
      <w:tabs>
        <w:tab w:val="left" w:pos="340"/>
      </w:tabs>
      <w:spacing w:before="20"/>
      <w:ind w:left="510" w:hanging="510"/>
    </w:pPr>
    <w:rPr>
      <w:sz w:val="16"/>
    </w:rPr>
  </w:style>
  <w:style w:type="paragraph" w:customStyle="1" w:styleId="KasteninQMV">
    <w:name w:val="Kasten in QMV"/>
    <w:basedOn w:val="Normal"/>
    <w:next w:val="Normal"/>
    <w:rsid w:val="0091119D"/>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91119D"/>
    <w:pPr>
      <w:tabs>
        <w:tab w:val="left" w:pos="510"/>
      </w:tabs>
      <w:ind w:left="680" w:hanging="680"/>
    </w:pPr>
    <w:rPr>
      <w:sz w:val="16"/>
    </w:rPr>
  </w:style>
  <w:style w:type="paragraph" w:styleId="TOC3">
    <w:name w:val="toc 3"/>
    <w:basedOn w:val="Normal"/>
    <w:next w:val="Normal"/>
    <w:uiPriority w:val="39"/>
    <w:rsid w:val="0091119D"/>
    <w:pPr>
      <w:tabs>
        <w:tab w:val="right" w:leader="dot" w:pos="8788"/>
      </w:tabs>
      <w:ind w:left="220"/>
    </w:pPr>
  </w:style>
  <w:style w:type="paragraph" w:styleId="TOC4">
    <w:name w:val="toc 4"/>
    <w:basedOn w:val="Normal"/>
    <w:next w:val="Normal"/>
    <w:uiPriority w:val="39"/>
    <w:rsid w:val="0091119D"/>
    <w:pPr>
      <w:tabs>
        <w:tab w:val="right" w:leader="dot" w:pos="8788"/>
      </w:tabs>
      <w:ind w:left="440"/>
    </w:pPr>
    <w:rPr>
      <w:rFonts w:ascii="Times New Roman" w:hAnsi="Times New Roman"/>
    </w:rPr>
  </w:style>
  <w:style w:type="paragraph" w:styleId="TOC5">
    <w:name w:val="toc 5"/>
    <w:basedOn w:val="Normal"/>
    <w:next w:val="Normal"/>
    <w:uiPriority w:val="39"/>
    <w:rsid w:val="0091119D"/>
    <w:pPr>
      <w:tabs>
        <w:tab w:val="right" w:leader="dot" w:pos="8788"/>
      </w:tabs>
      <w:ind w:left="660"/>
    </w:pPr>
    <w:rPr>
      <w:rFonts w:ascii="Times New Roman" w:hAnsi="Times New Roman"/>
    </w:rPr>
  </w:style>
  <w:style w:type="paragraph" w:styleId="TOC6">
    <w:name w:val="toc 6"/>
    <w:basedOn w:val="Normal"/>
    <w:next w:val="Normal"/>
    <w:uiPriority w:val="39"/>
    <w:rsid w:val="0091119D"/>
    <w:pPr>
      <w:tabs>
        <w:tab w:val="right" w:leader="dot" w:pos="8788"/>
      </w:tabs>
      <w:ind w:left="880"/>
    </w:pPr>
    <w:rPr>
      <w:rFonts w:ascii="Times New Roman" w:hAnsi="Times New Roman"/>
    </w:rPr>
  </w:style>
  <w:style w:type="paragraph" w:styleId="TOC7">
    <w:name w:val="toc 7"/>
    <w:basedOn w:val="Normal"/>
    <w:next w:val="Normal"/>
    <w:uiPriority w:val="39"/>
    <w:rsid w:val="0091119D"/>
    <w:pPr>
      <w:tabs>
        <w:tab w:val="right" w:leader="dot" w:pos="8788"/>
      </w:tabs>
      <w:ind w:left="1100"/>
    </w:pPr>
    <w:rPr>
      <w:rFonts w:ascii="Times New Roman" w:hAnsi="Times New Roman"/>
    </w:rPr>
  </w:style>
  <w:style w:type="paragraph" w:styleId="TOC8">
    <w:name w:val="toc 8"/>
    <w:basedOn w:val="Normal"/>
    <w:next w:val="Normal"/>
    <w:uiPriority w:val="39"/>
    <w:rsid w:val="0091119D"/>
    <w:pPr>
      <w:tabs>
        <w:tab w:val="right" w:leader="dot" w:pos="8788"/>
      </w:tabs>
      <w:ind w:left="1320"/>
    </w:pPr>
    <w:rPr>
      <w:rFonts w:ascii="Times New Roman" w:hAnsi="Times New Roman"/>
    </w:rPr>
  </w:style>
  <w:style w:type="paragraph" w:styleId="TOC9">
    <w:name w:val="toc 9"/>
    <w:basedOn w:val="Normal"/>
    <w:next w:val="Normal"/>
    <w:uiPriority w:val="39"/>
    <w:rsid w:val="0091119D"/>
    <w:pPr>
      <w:tabs>
        <w:tab w:val="right" w:leader="dot" w:pos="8788"/>
      </w:tabs>
      <w:ind w:left="1540"/>
    </w:pPr>
    <w:rPr>
      <w:rFonts w:ascii="Times New Roman" w:hAnsi="Times New Roman"/>
    </w:rPr>
  </w:style>
  <w:style w:type="paragraph" w:customStyle="1" w:styleId="Ausfllhinweis">
    <w:name w:val="Ausfüllhinweis"/>
    <w:basedOn w:val="Normal"/>
    <w:rsid w:val="0091119D"/>
    <w:pPr>
      <w:tabs>
        <w:tab w:val="left" w:pos="284"/>
        <w:tab w:val="left" w:pos="1134"/>
      </w:tabs>
    </w:pPr>
    <w:rPr>
      <w:sz w:val="16"/>
    </w:rPr>
  </w:style>
  <w:style w:type="paragraph" w:customStyle="1" w:styleId="texte1">
    <w:name w:val="texte1"/>
    <w:basedOn w:val="Normal"/>
    <w:rsid w:val="0091119D"/>
    <w:pPr>
      <w:spacing w:before="120"/>
      <w:ind w:left="567"/>
    </w:pPr>
    <w:rPr>
      <w:lang w:val="en-US"/>
    </w:rPr>
  </w:style>
  <w:style w:type="paragraph" w:customStyle="1" w:styleId="normaltitle">
    <w:name w:val="normal_title"/>
    <w:basedOn w:val="Normal"/>
    <w:rsid w:val="0091119D"/>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autoRedefine/>
    <w:qFormat/>
    <w:rsid w:val="00941E8C"/>
    <w:pPr>
      <w:spacing w:after="200"/>
      <w:ind w:firstLine="713"/>
    </w:pPr>
    <w:rPr>
      <w:rFonts w:ascii="Times New Roman" w:hAnsi="Times New Roman"/>
      <w:i/>
      <w:sz w:val="24"/>
    </w:rPr>
  </w:style>
  <w:style w:type="paragraph" w:styleId="TableofFigures">
    <w:name w:val="table of figures"/>
    <w:basedOn w:val="Normal"/>
    <w:next w:val="Normal"/>
    <w:semiHidden/>
    <w:rsid w:val="0091119D"/>
    <w:pPr>
      <w:tabs>
        <w:tab w:val="right" w:leader="dot" w:pos="8788"/>
      </w:tabs>
      <w:spacing w:before="120"/>
    </w:pPr>
  </w:style>
  <w:style w:type="paragraph" w:customStyle="1" w:styleId="Name">
    <w:name w:val="Name"/>
    <w:basedOn w:val="Bullet"/>
    <w:rsid w:val="0091119D"/>
    <w:pPr>
      <w:spacing w:before="0" w:after="0" w:line="240" w:lineRule="auto"/>
    </w:pPr>
    <w:rPr>
      <w:b/>
      <w:sz w:val="36"/>
    </w:rPr>
  </w:style>
  <w:style w:type="paragraph" w:customStyle="1" w:styleId="Tablesmall">
    <w:name w:val="Table small"/>
    <w:basedOn w:val="Normal"/>
    <w:rsid w:val="0091119D"/>
    <w:pPr>
      <w:widowControl w:val="0"/>
      <w:spacing w:line="240" w:lineRule="atLeast"/>
    </w:pPr>
    <w:rPr>
      <w:sz w:val="18"/>
      <w:lang w:val="en-US"/>
    </w:rPr>
  </w:style>
  <w:style w:type="paragraph" w:styleId="BodyText">
    <w:name w:val="Body Text"/>
    <w:basedOn w:val="Normal"/>
    <w:link w:val="BodyTextChar"/>
    <w:rsid w:val="0091119D"/>
    <w:rPr>
      <w:color w:val="808080"/>
    </w:rPr>
  </w:style>
  <w:style w:type="character" w:customStyle="1" w:styleId="BodyTextChar">
    <w:name w:val="Body Text Char"/>
    <w:basedOn w:val="DefaultParagraphFont"/>
    <w:link w:val="BodyText"/>
    <w:rsid w:val="0091119D"/>
    <w:rPr>
      <w:rFonts w:ascii="Tahoma" w:eastAsia="Times New Roman" w:hAnsi="Tahoma" w:cs="Times New Roman"/>
      <w:color w:val="808080"/>
      <w:szCs w:val="24"/>
      <w:lang w:val="en-GB"/>
    </w:rPr>
  </w:style>
  <w:style w:type="paragraph" w:styleId="BodyTextIndent">
    <w:name w:val="Body Text Indent"/>
    <w:basedOn w:val="Normal"/>
    <w:link w:val="BodyTextIndentChar"/>
    <w:rsid w:val="0091119D"/>
    <w:pPr>
      <w:suppressAutoHyphens/>
      <w:ind w:left="709"/>
    </w:pPr>
  </w:style>
  <w:style w:type="character" w:customStyle="1" w:styleId="BodyTextIndentChar">
    <w:name w:val="Body Text Indent Char"/>
    <w:basedOn w:val="DefaultParagraphFont"/>
    <w:link w:val="BodyTextIndent"/>
    <w:rsid w:val="0091119D"/>
    <w:rPr>
      <w:rFonts w:ascii="Tahoma" w:eastAsia="Times New Roman" w:hAnsi="Tahoma" w:cs="Times New Roman"/>
      <w:szCs w:val="24"/>
      <w:lang w:val="en-GB"/>
    </w:rPr>
  </w:style>
  <w:style w:type="paragraph" w:styleId="FootnoteText">
    <w:name w:val="footnote text"/>
    <w:basedOn w:val="Normal"/>
    <w:link w:val="FootnoteTextChar"/>
    <w:semiHidden/>
    <w:rsid w:val="0091119D"/>
  </w:style>
  <w:style w:type="character" w:customStyle="1" w:styleId="FootnoteTextChar">
    <w:name w:val="Footnote Text Char"/>
    <w:basedOn w:val="DefaultParagraphFont"/>
    <w:link w:val="FootnoteText"/>
    <w:semiHidden/>
    <w:rsid w:val="0091119D"/>
    <w:rPr>
      <w:rFonts w:ascii="Tahoma" w:eastAsia="Times New Roman" w:hAnsi="Tahoma" w:cs="Times New Roman"/>
      <w:szCs w:val="24"/>
      <w:lang w:val="en-GB"/>
    </w:rPr>
  </w:style>
  <w:style w:type="character" w:styleId="FootnoteReference">
    <w:name w:val="footnote reference"/>
    <w:basedOn w:val="DefaultParagraphFont"/>
    <w:semiHidden/>
    <w:rsid w:val="0091119D"/>
    <w:rPr>
      <w:vertAlign w:val="superscript"/>
    </w:rPr>
  </w:style>
  <w:style w:type="paragraph" w:styleId="BodyText2">
    <w:name w:val="Body Text 2"/>
    <w:basedOn w:val="Normal"/>
    <w:link w:val="BodyText2Char"/>
    <w:rsid w:val="0091119D"/>
    <w:pPr>
      <w:widowControl w:val="0"/>
    </w:pPr>
    <w:rPr>
      <w:rFonts w:ascii="Courier New" w:hAnsi="Courier New"/>
      <w:color w:val="000000"/>
      <w:lang w:val="en-AU"/>
    </w:rPr>
  </w:style>
  <w:style w:type="character" w:customStyle="1" w:styleId="BodyText2Char">
    <w:name w:val="Body Text 2 Char"/>
    <w:basedOn w:val="DefaultParagraphFont"/>
    <w:link w:val="BodyText2"/>
    <w:rsid w:val="0091119D"/>
    <w:rPr>
      <w:rFonts w:ascii="Courier New" w:eastAsia="Times New Roman" w:hAnsi="Courier New" w:cs="Times New Roman"/>
      <w:color w:val="000000"/>
      <w:szCs w:val="24"/>
    </w:rPr>
  </w:style>
  <w:style w:type="paragraph" w:customStyle="1" w:styleId="bodycopy">
    <w:name w:val="body copy"/>
    <w:aliases w:val="b"/>
    <w:rsid w:val="0091119D"/>
    <w:pPr>
      <w:spacing w:after="240" w:line="240" w:lineRule="auto"/>
    </w:pPr>
    <w:rPr>
      <w:rFonts w:ascii="Times New Roman" w:eastAsia="Times New Roman" w:hAnsi="Times New Roman" w:cs="Times New Roman"/>
      <w:szCs w:val="24"/>
      <w:lang w:val="en-GB"/>
    </w:rPr>
  </w:style>
  <w:style w:type="character" w:styleId="Hyperlink">
    <w:name w:val="Hyperlink"/>
    <w:basedOn w:val="DefaultParagraphFont"/>
    <w:uiPriority w:val="99"/>
    <w:rsid w:val="0091119D"/>
    <w:rPr>
      <w:color w:val="0000FF"/>
      <w:u w:val="single"/>
    </w:rPr>
  </w:style>
  <w:style w:type="paragraph" w:customStyle="1" w:styleId="Code">
    <w:name w:val="Code"/>
    <w:basedOn w:val="Body"/>
    <w:link w:val="CodeChar"/>
    <w:qFormat/>
    <w:rsid w:val="0091119D"/>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link w:val="BodyText3Char"/>
    <w:rsid w:val="0091119D"/>
    <w:rPr>
      <w:rFonts w:ascii="Lucida Console" w:hAnsi="Lucida Console"/>
    </w:rPr>
  </w:style>
  <w:style w:type="character" w:customStyle="1" w:styleId="BodyText3Char">
    <w:name w:val="Body Text 3 Char"/>
    <w:basedOn w:val="DefaultParagraphFont"/>
    <w:link w:val="BodyText3"/>
    <w:rsid w:val="0091119D"/>
    <w:rPr>
      <w:rFonts w:ascii="Lucida Console" w:eastAsia="Times New Roman" w:hAnsi="Lucida Console" w:cs="Times New Roman"/>
      <w:szCs w:val="24"/>
      <w:lang w:val="en-GB"/>
    </w:rPr>
  </w:style>
  <w:style w:type="character" w:styleId="FollowedHyperlink">
    <w:name w:val="FollowedHyperlink"/>
    <w:basedOn w:val="DefaultParagraphFont"/>
    <w:rsid w:val="0091119D"/>
    <w:rPr>
      <w:color w:val="800080"/>
      <w:u w:val="single"/>
    </w:rPr>
  </w:style>
  <w:style w:type="table" w:styleId="TableGrid">
    <w:name w:val="Table Grid"/>
    <w:basedOn w:val="TableNormal"/>
    <w:uiPriority w:val="59"/>
    <w:rsid w:val="0091119D"/>
    <w:pPr>
      <w:spacing w:after="0" w:line="240" w:lineRule="auto"/>
    </w:pPr>
    <w:rPr>
      <w:rFonts w:ascii="Times New Roman" w:eastAsia="Times New Roman" w:hAnsi="Times New Roman"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rsid w:val="0091119D"/>
    <w:rPr>
      <w:sz w:val="16"/>
      <w:szCs w:val="16"/>
    </w:rPr>
  </w:style>
  <w:style w:type="paragraph" w:styleId="CommentText">
    <w:name w:val="annotation text"/>
    <w:basedOn w:val="Normal"/>
    <w:link w:val="CommentTextChar"/>
    <w:semiHidden/>
    <w:rsid w:val="0091119D"/>
  </w:style>
  <w:style w:type="character" w:customStyle="1" w:styleId="CommentTextChar">
    <w:name w:val="Comment Text Char"/>
    <w:basedOn w:val="DefaultParagraphFont"/>
    <w:link w:val="CommentText"/>
    <w:semiHidden/>
    <w:rsid w:val="0091119D"/>
    <w:rPr>
      <w:rFonts w:ascii="Tahoma" w:eastAsia="Times New Roman" w:hAnsi="Tahoma" w:cs="Times New Roman"/>
      <w:szCs w:val="24"/>
      <w:lang w:val="en-GB"/>
    </w:rPr>
  </w:style>
  <w:style w:type="paragraph" w:styleId="CommentSubject">
    <w:name w:val="annotation subject"/>
    <w:basedOn w:val="CommentText"/>
    <w:next w:val="CommentText"/>
    <w:link w:val="CommentSubjectChar"/>
    <w:semiHidden/>
    <w:rsid w:val="0091119D"/>
    <w:rPr>
      <w:b/>
      <w:bCs/>
    </w:rPr>
  </w:style>
  <w:style w:type="character" w:customStyle="1" w:styleId="CommentSubjectChar">
    <w:name w:val="Comment Subject Char"/>
    <w:basedOn w:val="CommentTextChar"/>
    <w:link w:val="CommentSubject"/>
    <w:semiHidden/>
    <w:rsid w:val="0091119D"/>
    <w:rPr>
      <w:rFonts w:ascii="Tahoma" w:eastAsia="Times New Roman" w:hAnsi="Tahoma" w:cs="Times New Roman"/>
      <w:b/>
      <w:bCs/>
      <w:szCs w:val="24"/>
      <w:lang w:val="en-GB"/>
    </w:rPr>
  </w:style>
  <w:style w:type="paragraph" w:customStyle="1" w:styleId="StyleHeading4Linespacing15lines">
    <w:name w:val="Style Heading 4 + Line spacing:  1.5 lines"/>
    <w:basedOn w:val="Heading4"/>
    <w:rsid w:val="0091119D"/>
    <w:pPr>
      <w:spacing w:line="360" w:lineRule="auto"/>
    </w:pPr>
    <w:rPr>
      <w:b/>
      <w:bCs/>
      <w:iCs/>
    </w:rPr>
  </w:style>
  <w:style w:type="paragraph" w:customStyle="1" w:styleId="Figure">
    <w:name w:val="Figure"/>
    <w:basedOn w:val="Normal"/>
    <w:rsid w:val="0091119D"/>
    <w:pPr>
      <w:keepNext/>
      <w:spacing w:before="200"/>
      <w:ind w:left="709"/>
    </w:pPr>
    <w:rPr>
      <w:noProof/>
      <w:lang w:val="en-NZ" w:eastAsia="ja-JP"/>
    </w:rPr>
  </w:style>
  <w:style w:type="paragraph" w:customStyle="1" w:styleId="Text">
    <w:name w:val="Text"/>
    <w:basedOn w:val="Normal"/>
    <w:rsid w:val="0091119D"/>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119D"/>
    <w:pPr>
      <w:numPr>
        <w:numId w:val="2"/>
      </w:numPr>
      <w:contextualSpacing/>
    </w:pPr>
  </w:style>
  <w:style w:type="paragraph" w:styleId="Revision">
    <w:name w:val="Revision"/>
    <w:hidden/>
    <w:rsid w:val="0091119D"/>
    <w:pPr>
      <w:spacing w:after="0" w:line="240" w:lineRule="auto"/>
    </w:pPr>
    <w:rPr>
      <w:rFonts w:ascii="Arial" w:eastAsia="Times New Roman" w:hAnsi="Arial" w:cs="Times New Roman"/>
      <w:sz w:val="20"/>
      <w:szCs w:val="24"/>
      <w:lang w:val="en-GB"/>
    </w:rPr>
  </w:style>
  <w:style w:type="paragraph" w:styleId="DocumentMap">
    <w:name w:val="Document Map"/>
    <w:basedOn w:val="Normal"/>
    <w:link w:val="DocumentMapChar"/>
    <w:rsid w:val="0091119D"/>
    <w:rPr>
      <w:rFonts w:ascii="Lucida Grande" w:hAnsi="Lucida Grande" w:cs="Lucida Grande"/>
      <w:sz w:val="24"/>
    </w:rPr>
  </w:style>
  <w:style w:type="character" w:customStyle="1" w:styleId="DocumentMapChar">
    <w:name w:val="Document Map Char"/>
    <w:basedOn w:val="DefaultParagraphFont"/>
    <w:link w:val="DocumentMap"/>
    <w:rsid w:val="0091119D"/>
    <w:rPr>
      <w:rFonts w:ascii="Lucida Grande" w:eastAsia="Times New Roman" w:hAnsi="Lucida Grande" w:cs="Lucida Grande"/>
      <w:sz w:val="24"/>
      <w:szCs w:val="24"/>
      <w:lang w:val="en-GB"/>
    </w:rPr>
  </w:style>
  <w:style w:type="paragraph" w:customStyle="1" w:styleId="Body">
    <w:name w:val="Body"/>
    <w:basedOn w:val="Normal"/>
    <w:link w:val="BodyChar"/>
    <w:qFormat/>
    <w:rsid w:val="004A51AA"/>
    <w:pPr>
      <w:spacing w:before="100" w:after="100" w:line="240" w:lineRule="atLeast"/>
      <w:ind w:left="709"/>
    </w:pPr>
  </w:style>
  <w:style w:type="paragraph" w:customStyle="1" w:styleId="DocAction">
    <w:name w:val="Doc Action"/>
    <w:basedOn w:val="Body"/>
    <w:next w:val="Body"/>
    <w:link w:val="DocActionChar"/>
    <w:qFormat/>
    <w:rsid w:val="0091119D"/>
    <w:rPr>
      <w:i/>
      <w:color w:val="FF0000"/>
    </w:rPr>
  </w:style>
  <w:style w:type="paragraph" w:customStyle="1" w:styleId="HangingIndent">
    <w:name w:val="Hanging Indent"/>
    <w:basedOn w:val="Body"/>
    <w:link w:val="HangingIndentChar"/>
    <w:qFormat/>
    <w:rsid w:val="0091119D"/>
    <w:pPr>
      <w:ind w:left="2410" w:hanging="1701"/>
    </w:pPr>
  </w:style>
  <w:style w:type="character" w:customStyle="1" w:styleId="BodyChar">
    <w:name w:val="Body Char"/>
    <w:basedOn w:val="DefaultParagraphFont"/>
    <w:link w:val="Body"/>
    <w:rsid w:val="004A51AA"/>
    <w:rPr>
      <w:rFonts w:ascii="Tahoma" w:eastAsia="Times New Roman" w:hAnsi="Tahoma" w:cs="Times New Roman"/>
      <w:szCs w:val="24"/>
      <w:lang w:val="en-GB"/>
    </w:rPr>
  </w:style>
  <w:style w:type="character" w:customStyle="1" w:styleId="DocActionChar">
    <w:name w:val="Doc Action Char"/>
    <w:basedOn w:val="BodyChar"/>
    <w:link w:val="DocAction"/>
    <w:rsid w:val="0091119D"/>
    <w:rPr>
      <w:rFonts w:ascii="Tahoma" w:eastAsia="Times New Roman" w:hAnsi="Tahoma" w:cs="Times New Roman"/>
      <w:i/>
      <w:color w:val="FF0000"/>
      <w:szCs w:val="24"/>
      <w:lang w:val="en-GB"/>
    </w:rPr>
  </w:style>
  <w:style w:type="paragraph" w:customStyle="1" w:styleId="Note">
    <w:name w:val="Note"/>
    <w:basedOn w:val="Body"/>
    <w:next w:val="Body"/>
    <w:link w:val="NoteChar"/>
    <w:qFormat/>
    <w:rsid w:val="0091119D"/>
    <w:pPr>
      <w:keepLines/>
      <w:shd w:val="clear" w:color="EEECE1" w:themeColor="background2" w:fill="FBD4B4" w:themeFill="accent6" w:themeFillTint="66"/>
      <w:ind w:left="708" w:hanging="992"/>
    </w:pPr>
  </w:style>
  <w:style w:type="character" w:customStyle="1" w:styleId="NoteChar">
    <w:name w:val="Note Char"/>
    <w:basedOn w:val="BodyChar"/>
    <w:link w:val="Note"/>
    <w:rsid w:val="0091119D"/>
    <w:rPr>
      <w:rFonts w:ascii="Tahoma" w:eastAsia="Times New Roman" w:hAnsi="Tahoma" w:cs="Times New Roman"/>
      <w:szCs w:val="24"/>
      <w:shd w:val="clear" w:color="EEECE1" w:themeColor="background2" w:fill="FBD4B4" w:themeFill="accent6" w:themeFillTint="66"/>
      <w:lang w:val="en-GB"/>
    </w:rPr>
  </w:style>
  <w:style w:type="paragraph" w:customStyle="1" w:styleId="CaptionIndented">
    <w:name w:val="Caption Indented"/>
    <w:basedOn w:val="Caption"/>
    <w:next w:val="Body"/>
    <w:qFormat/>
    <w:rsid w:val="0091119D"/>
    <w:pPr>
      <w:ind w:left="1134"/>
    </w:pPr>
  </w:style>
  <w:style w:type="paragraph" w:customStyle="1" w:styleId="FigureIndented">
    <w:name w:val="Figure Indented"/>
    <w:basedOn w:val="Figure"/>
    <w:next w:val="CaptionIndented"/>
    <w:qFormat/>
    <w:rsid w:val="0091119D"/>
    <w:pPr>
      <w:ind w:left="1134"/>
    </w:pPr>
  </w:style>
  <w:style w:type="character" w:customStyle="1" w:styleId="GUIWord">
    <w:name w:val="GUI Word"/>
    <w:basedOn w:val="DefaultParagraphFont"/>
    <w:uiPriority w:val="1"/>
    <w:qFormat/>
    <w:rsid w:val="00CB0456"/>
    <w:rPr>
      <w:i/>
      <w:color w:val="595959" w:themeColor="text1" w:themeTint="A6"/>
      <w:sz w:val="22"/>
      <w:szCs w:val="22"/>
    </w:rPr>
  </w:style>
  <w:style w:type="character" w:customStyle="1" w:styleId="ActionButton">
    <w:name w:val="Action Button"/>
    <w:basedOn w:val="DefaultParagraphFont"/>
    <w:uiPriority w:val="1"/>
    <w:qFormat/>
    <w:rsid w:val="0091119D"/>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91119D"/>
    <w:rPr>
      <w:i/>
      <w:iCs/>
    </w:rPr>
  </w:style>
  <w:style w:type="character" w:styleId="Strong">
    <w:name w:val="Strong"/>
    <w:basedOn w:val="DefaultParagraphFont"/>
    <w:uiPriority w:val="22"/>
    <w:qFormat/>
    <w:rsid w:val="0091119D"/>
    <w:rPr>
      <w:b/>
      <w:bCs/>
    </w:rPr>
  </w:style>
  <w:style w:type="character" w:customStyle="1" w:styleId="CrossReference">
    <w:name w:val="Cross Reference"/>
    <w:basedOn w:val="DefaultParagraphFont"/>
    <w:uiPriority w:val="1"/>
    <w:qFormat/>
    <w:rsid w:val="0091119D"/>
    <w:rPr>
      <w:i/>
    </w:rPr>
  </w:style>
  <w:style w:type="character" w:customStyle="1" w:styleId="apple-converted-space">
    <w:name w:val="apple-converted-space"/>
    <w:basedOn w:val="DefaultParagraphFont"/>
    <w:rsid w:val="0091119D"/>
  </w:style>
  <w:style w:type="paragraph" w:customStyle="1" w:styleId="BulletFollowing">
    <w:name w:val="Bullet Following"/>
    <w:basedOn w:val="Bullet"/>
    <w:next w:val="Bullet"/>
    <w:link w:val="BulletFollowingChar"/>
    <w:qFormat/>
    <w:rsid w:val="0091119D"/>
    <w:pPr>
      <w:numPr>
        <w:numId w:val="0"/>
      </w:numPr>
      <w:ind w:left="1134"/>
    </w:pPr>
  </w:style>
  <w:style w:type="paragraph" w:customStyle="1" w:styleId="iNormal">
    <w:name w:val="iNormal"/>
    <w:link w:val="iNormalChar"/>
    <w:qFormat/>
    <w:rsid w:val="0091119D"/>
    <w:pPr>
      <w:spacing w:before="120" w:after="0" w:line="240" w:lineRule="auto"/>
      <w:jc w:val="both"/>
    </w:pPr>
    <w:rPr>
      <w:rFonts w:ascii="Tahoma" w:eastAsiaTheme="minorEastAsia" w:hAnsi="Tahoma" w:cs="Times New Roman"/>
      <w:color w:val="404040"/>
      <w:szCs w:val="24"/>
      <w:lang w:val="en-US"/>
    </w:rPr>
  </w:style>
  <w:style w:type="character" w:customStyle="1" w:styleId="BulletChar">
    <w:name w:val="Bullet Char"/>
    <w:basedOn w:val="BodyChar"/>
    <w:link w:val="Bullet"/>
    <w:rsid w:val="0091119D"/>
    <w:rPr>
      <w:rFonts w:ascii="Tahoma" w:eastAsia="Times New Roman" w:hAnsi="Tahoma" w:cs="Times New Roman"/>
      <w:szCs w:val="24"/>
      <w:lang w:val="en-GB"/>
    </w:rPr>
  </w:style>
  <w:style w:type="character" w:customStyle="1" w:styleId="BulletFollowingChar">
    <w:name w:val="Bullet Following Char"/>
    <w:basedOn w:val="BulletChar"/>
    <w:link w:val="BulletFollowing"/>
    <w:rsid w:val="0091119D"/>
    <w:rPr>
      <w:rFonts w:ascii="Tahoma" w:eastAsia="Times New Roman" w:hAnsi="Tahoma" w:cs="Times New Roman"/>
      <w:szCs w:val="24"/>
      <w:lang w:val="en-GB"/>
    </w:rPr>
  </w:style>
  <w:style w:type="character" w:customStyle="1" w:styleId="iEmphasis">
    <w:name w:val="iEmphasis"/>
    <w:rsid w:val="0091119D"/>
    <w:rPr>
      <w:i/>
    </w:rPr>
  </w:style>
  <w:style w:type="paragraph" w:customStyle="1" w:styleId="iCode">
    <w:name w:val="iCode"/>
    <w:basedOn w:val="iNormal"/>
    <w:link w:val="iCodeChar"/>
    <w:qFormat/>
    <w:rsid w:val="0091119D"/>
    <w:pPr>
      <w:spacing w:after="120"/>
      <w:ind w:left="720"/>
      <w:contextualSpacing/>
    </w:pPr>
    <w:rPr>
      <w:rFonts w:ascii="Courier New" w:hAnsi="Courier New"/>
    </w:rPr>
  </w:style>
  <w:style w:type="character" w:customStyle="1" w:styleId="iNormalChar">
    <w:name w:val="iNormal Char"/>
    <w:basedOn w:val="DefaultParagraphFont"/>
    <w:link w:val="iNormal"/>
    <w:rsid w:val="0091119D"/>
    <w:rPr>
      <w:rFonts w:ascii="Tahoma" w:eastAsiaTheme="minorEastAsia" w:hAnsi="Tahoma" w:cs="Times New Roman"/>
      <w:color w:val="404040"/>
      <w:szCs w:val="24"/>
      <w:lang w:val="en-US"/>
    </w:rPr>
  </w:style>
  <w:style w:type="character" w:customStyle="1" w:styleId="iCodeChar">
    <w:name w:val="iCode Char"/>
    <w:basedOn w:val="iNormalChar"/>
    <w:link w:val="iCode"/>
    <w:rsid w:val="0091119D"/>
    <w:rPr>
      <w:rFonts w:ascii="Courier New" w:eastAsiaTheme="minorEastAsia" w:hAnsi="Courier New" w:cs="Times New Roman"/>
      <w:color w:val="404040"/>
      <w:szCs w:val="24"/>
      <w:lang w:val="en-US"/>
    </w:rPr>
  </w:style>
  <w:style w:type="paragraph" w:customStyle="1" w:styleId="Numbered">
    <w:name w:val="Numbered"/>
    <w:basedOn w:val="Body"/>
    <w:qFormat/>
    <w:rsid w:val="0091119D"/>
    <w:pPr>
      <w:numPr>
        <w:numId w:val="4"/>
      </w:numPr>
      <w:ind w:left="1134"/>
    </w:pPr>
  </w:style>
  <w:style w:type="paragraph" w:customStyle="1" w:styleId="HeadingUnnumbered">
    <w:name w:val="Heading Unnumbered"/>
    <w:basedOn w:val="Heading1"/>
    <w:next w:val="Body"/>
    <w:qFormat/>
    <w:rsid w:val="0091119D"/>
    <w:pPr>
      <w:numPr>
        <w:numId w:val="0"/>
      </w:numPr>
    </w:pPr>
  </w:style>
  <w:style w:type="paragraph" w:styleId="NormalWeb">
    <w:name w:val="Normal (Web)"/>
    <w:basedOn w:val="Normal"/>
    <w:uiPriority w:val="99"/>
    <w:unhideWhenUsed/>
    <w:rsid w:val="0091119D"/>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91119D"/>
    <w:pPr>
      <w:spacing w:after="0" w:line="240" w:lineRule="auto"/>
    </w:pPr>
    <w:rPr>
      <w:rFonts w:ascii="Tahoma" w:eastAsia="Times New Roman" w:hAnsi="Tahoma" w:cs="Times New Roman"/>
      <w:szCs w:val="24"/>
      <w:lang w:val="en-GB"/>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rPr>
      <w:cantSplit/>
    </w:trPr>
  </w:style>
  <w:style w:type="paragraph" w:customStyle="1" w:styleId="TableText">
    <w:name w:val="Table Text"/>
    <w:basedOn w:val="Body"/>
    <w:qFormat/>
    <w:rsid w:val="0091119D"/>
    <w:pPr>
      <w:ind w:left="0"/>
    </w:pPr>
  </w:style>
  <w:style w:type="paragraph" w:customStyle="1" w:styleId="Warning">
    <w:name w:val="Warning"/>
    <w:basedOn w:val="Note"/>
    <w:link w:val="WarningChar"/>
    <w:qFormat/>
    <w:rsid w:val="0091119D"/>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91119D"/>
    <w:pPr>
      <w:ind w:left="0"/>
    </w:pPr>
  </w:style>
  <w:style w:type="character" w:customStyle="1" w:styleId="WarningChar">
    <w:name w:val="Warning Char"/>
    <w:basedOn w:val="NoteChar"/>
    <w:link w:val="Warning"/>
    <w:rsid w:val="0091119D"/>
    <w:rPr>
      <w:rFonts w:ascii="Tahoma" w:eastAsia="Times New Roman" w:hAnsi="Tahoma" w:cs="Times New Roman"/>
      <w:szCs w:val="24"/>
      <w:shd w:val="clear" w:color="auto" w:fill="F2F2F2" w:themeFill="background1" w:themeFillShade="F2"/>
      <w:lang w:val="en-GB"/>
    </w:rPr>
  </w:style>
  <w:style w:type="character" w:customStyle="1" w:styleId="CodeChar">
    <w:name w:val="Code Char"/>
    <w:basedOn w:val="BodyChar"/>
    <w:link w:val="Code"/>
    <w:rsid w:val="0091119D"/>
    <w:rPr>
      <w:rFonts w:ascii="Lucida Console" w:eastAsia="Times New Roman" w:hAnsi="Lucida Console" w:cs="Times New Roman"/>
      <w:sz w:val="16"/>
      <w:szCs w:val="24"/>
      <w:shd w:val="clear" w:color="auto" w:fill="F2F2F2" w:themeFill="background1" w:themeFillShade="F2"/>
      <w:lang w:val="en-GB"/>
    </w:rPr>
  </w:style>
  <w:style w:type="paragraph" w:customStyle="1" w:styleId="BulletHangingIndent">
    <w:name w:val="Bullet Hanging Indent"/>
    <w:basedOn w:val="HangingIndent"/>
    <w:link w:val="BulletHangingIndentChar"/>
    <w:qFormat/>
    <w:rsid w:val="0091119D"/>
    <w:pPr>
      <w:ind w:hanging="1276"/>
    </w:pPr>
  </w:style>
  <w:style w:type="paragraph" w:customStyle="1" w:styleId="Formula">
    <w:name w:val="Formula"/>
    <w:basedOn w:val="Body"/>
    <w:link w:val="FormulaChar"/>
    <w:qFormat/>
    <w:rsid w:val="0091119D"/>
    <w:pPr>
      <w:ind w:left="1418"/>
    </w:pPr>
    <w:rPr>
      <w:rFonts w:ascii="Times New Roman" w:hAnsi="Times New Roman"/>
      <w:i/>
    </w:rPr>
  </w:style>
  <w:style w:type="character" w:customStyle="1" w:styleId="HangingIndentChar">
    <w:name w:val="Hanging Indent Char"/>
    <w:basedOn w:val="BodyChar"/>
    <w:link w:val="HangingIndent"/>
    <w:rsid w:val="0091119D"/>
    <w:rPr>
      <w:rFonts w:ascii="Tahoma" w:eastAsia="Times New Roman" w:hAnsi="Tahoma" w:cs="Times New Roman"/>
      <w:szCs w:val="24"/>
      <w:lang w:val="en-GB"/>
    </w:rPr>
  </w:style>
  <w:style w:type="character" w:customStyle="1" w:styleId="BulletHangingIndentChar">
    <w:name w:val="Bullet Hanging Indent Char"/>
    <w:basedOn w:val="HangingIndentChar"/>
    <w:link w:val="BulletHangingIndent"/>
    <w:rsid w:val="0091119D"/>
    <w:rPr>
      <w:rFonts w:ascii="Tahoma" w:eastAsia="Times New Roman" w:hAnsi="Tahoma" w:cs="Times New Roman"/>
      <w:szCs w:val="24"/>
      <w:lang w:val="en-GB"/>
    </w:rPr>
  </w:style>
  <w:style w:type="paragraph" w:customStyle="1" w:styleId="CodeSmall">
    <w:name w:val="Code Small"/>
    <w:basedOn w:val="Code"/>
    <w:link w:val="CodeSmallChar"/>
    <w:qFormat/>
    <w:rsid w:val="0091119D"/>
    <w:rPr>
      <w:sz w:val="14"/>
      <w:szCs w:val="14"/>
    </w:rPr>
  </w:style>
  <w:style w:type="character" w:customStyle="1" w:styleId="FormulaChar">
    <w:name w:val="Formula Char"/>
    <w:basedOn w:val="BodyChar"/>
    <w:link w:val="Formula"/>
    <w:rsid w:val="0091119D"/>
    <w:rPr>
      <w:rFonts w:ascii="Times New Roman" w:eastAsia="Times New Roman" w:hAnsi="Times New Roman" w:cs="Times New Roman"/>
      <w:i/>
      <w:szCs w:val="24"/>
      <w:lang w:val="en-GB"/>
    </w:rPr>
  </w:style>
  <w:style w:type="character" w:customStyle="1" w:styleId="CodeSmallChar">
    <w:name w:val="Code Small Char"/>
    <w:basedOn w:val="CodeChar"/>
    <w:link w:val="CodeSmall"/>
    <w:rsid w:val="0091119D"/>
    <w:rPr>
      <w:rFonts w:ascii="Lucida Console" w:eastAsia="Times New Roman" w:hAnsi="Lucida Console" w:cs="Times New Roman"/>
      <w:sz w:val="14"/>
      <w:szCs w:val="14"/>
      <w:shd w:val="clear" w:color="auto" w:fill="F2F2F2" w:themeFill="background1" w:themeFillShade="F2"/>
      <w:lang w:val="en-GB"/>
    </w:rPr>
  </w:style>
  <w:style w:type="paragraph" w:styleId="Bibliography">
    <w:name w:val="Bibliography"/>
    <w:basedOn w:val="Body"/>
    <w:next w:val="Body"/>
    <w:rsid w:val="0091119D"/>
  </w:style>
  <w:style w:type="table" w:customStyle="1" w:styleId="Calendar1">
    <w:name w:val="Calendar 1"/>
    <w:basedOn w:val="TableNormal"/>
    <w:uiPriority w:val="99"/>
    <w:qFormat/>
    <w:rsid w:val="0091119D"/>
    <w:pPr>
      <w:spacing w:after="0" w:line="240" w:lineRule="auto"/>
    </w:pPr>
    <w:rPr>
      <w:rFonts w:eastAsiaTheme="minorEastAsia"/>
      <w:lang w:val="en-US"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91119D"/>
    <w:pPr>
      <w:spacing w:after="0" w:line="240" w:lineRule="auto"/>
    </w:pPr>
    <w:rPr>
      <w:rFonts w:ascii="Arial" w:eastAsia="Times New Roman" w:hAnsi="Arial" w:cs="Times New Roman"/>
      <w:szCs w:val="24"/>
      <w:lang w:val="en-GB"/>
    </w:rPr>
    <w:tblPr>
      <w:tblInd w:w="709" w:type="dxa"/>
    </w:tblPr>
    <w:tcPr>
      <w:shd w:val="clear" w:color="auto" w:fill="DBE5F1" w:themeFill="accent1" w:themeFillTint="33"/>
    </w:tcPr>
    <w:tblStylePr w:type="firstRow">
      <w:tblPr/>
      <w:tcPr>
        <w:tcBorders>
          <w:top w:val="nil"/>
        </w:tcBorders>
        <w:shd w:val="clear" w:color="auto" w:fill="DBE5F1" w:themeFill="accent1" w:themeFillTint="33"/>
      </w:tcPr>
    </w:tblStylePr>
    <w:tblStylePr w:type="lastRow">
      <w:tblPr/>
      <w:tcPr>
        <w:tcBorders>
          <w:top w:val="nil"/>
          <w:left w:val="nil"/>
          <w:bottom w:val="nil"/>
          <w:right w:val="nil"/>
          <w:insideH w:val="nil"/>
          <w:insideV w:val="nil"/>
          <w:tl2br w:val="nil"/>
          <w:tr2bl w:val="nil"/>
        </w:tcBorders>
        <w:shd w:val="clear" w:color="auto" w:fill="DBE5F1" w:themeFill="accent1" w:themeFillTint="33"/>
      </w:tcPr>
    </w:tblStylePr>
    <w:tblStylePr w:type="nwCell">
      <w:tblPr/>
      <w:tcPr>
        <w:tcBorders>
          <w:top w:val="nil"/>
        </w:tcBorders>
        <w:shd w:val="clear" w:color="auto" w:fill="DBE5F1" w:themeFill="accent1" w:themeFillTint="33"/>
      </w:tcPr>
    </w:tblStylePr>
    <w:tblStylePr w:type="swCell">
      <w:tblPr/>
      <w:tcPr>
        <w:tcBorders>
          <w:top w:val="nil"/>
          <w:left w:val="nil"/>
          <w:bottom w:val="nil"/>
          <w:right w:val="nil"/>
          <w:insideH w:val="nil"/>
          <w:insideV w:val="nil"/>
          <w:tl2br w:val="nil"/>
          <w:tr2bl w:val="nil"/>
        </w:tcBorders>
        <w:shd w:val="clear" w:color="auto" w:fill="DBE5F1" w:themeFill="accent1" w:themeFillTint="33"/>
      </w:tcPr>
    </w:tblStylePr>
  </w:style>
  <w:style w:type="paragraph" w:customStyle="1" w:styleId="Hangingindentsub">
    <w:name w:val="Hanging indent sub"/>
    <w:basedOn w:val="HangingIndent"/>
    <w:qFormat/>
    <w:rsid w:val="0091119D"/>
    <w:pPr>
      <w:ind w:left="4111"/>
    </w:pPr>
  </w:style>
  <w:style w:type="table" w:customStyle="1" w:styleId="TableGeneral">
    <w:name w:val="Table General"/>
    <w:basedOn w:val="TableNormal"/>
    <w:uiPriority w:val="99"/>
    <w:qFormat/>
    <w:rsid w:val="0091119D"/>
    <w:pPr>
      <w:spacing w:after="0" w:line="240" w:lineRule="auto"/>
    </w:pPr>
    <w:rPr>
      <w:rFonts w:ascii="Arial" w:eastAsia="Times New Roman" w:hAnsi="Arial" w:cs="Times New Roman"/>
      <w:sz w:val="20"/>
      <w:szCs w:val="24"/>
      <w:lang w:val="en-GB"/>
    </w:rPr>
    <w:tblPr>
      <w:tblStyleRowBandSize w:val="1"/>
      <w:tblInd w:w="709" w:type="dxa"/>
      <w:tblBorders>
        <w:top w:val="single" w:sz="4" w:space="0" w:color="auto"/>
        <w:bottom w:val="single" w:sz="4" w:space="0" w:color="auto"/>
      </w:tblBorders>
    </w:tblPr>
    <w:trPr>
      <w:cantSplit/>
    </w:trPr>
    <w:tblStylePr w:type="firstRow">
      <w:rPr>
        <w:b/>
      </w:rPr>
      <w:tblPr/>
      <w:trPr>
        <w:cantSplit w:val="0"/>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91119D"/>
    <w:pPr>
      <w:ind w:left="459"/>
    </w:pPr>
  </w:style>
  <w:style w:type="paragraph" w:customStyle="1" w:styleId="ProcessStepFollow">
    <w:name w:val="Process Step Follow"/>
    <w:basedOn w:val="ProcessStep"/>
    <w:next w:val="ProcessStep"/>
    <w:qFormat/>
    <w:rsid w:val="0091119D"/>
    <w:pPr>
      <w:numPr>
        <w:numId w:val="0"/>
      </w:numPr>
      <w:ind w:left="454"/>
    </w:pPr>
  </w:style>
  <w:style w:type="paragraph" w:customStyle="1" w:styleId="ProcessStepWarning">
    <w:name w:val="Process Step Warning"/>
    <w:basedOn w:val="Warning"/>
    <w:next w:val="ProcessStep"/>
    <w:qFormat/>
    <w:rsid w:val="0091119D"/>
    <w:pPr>
      <w:ind w:left="1134" w:right="141"/>
    </w:pPr>
  </w:style>
  <w:style w:type="paragraph" w:customStyle="1" w:styleId="ProcessHeading">
    <w:name w:val="Process Heading"/>
    <w:basedOn w:val="Body"/>
    <w:next w:val="ProcessStep"/>
    <w:qFormat/>
    <w:rsid w:val="0091119D"/>
    <w:pPr>
      <w:keepNext/>
      <w:spacing w:after="0"/>
    </w:pPr>
    <w:rPr>
      <w:b/>
      <w:i/>
    </w:rPr>
  </w:style>
  <w:style w:type="table" w:customStyle="1" w:styleId="MetadataTable">
    <w:name w:val="Metadata Table"/>
    <w:basedOn w:val="TableNormal"/>
    <w:uiPriority w:val="99"/>
    <w:qFormat/>
    <w:rsid w:val="0091119D"/>
    <w:pPr>
      <w:spacing w:after="0" w:line="240" w:lineRule="auto"/>
    </w:pPr>
    <w:rPr>
      <w:rFonts w:ascii="Times New Roman" w:eastAsia="Times New Roman" w:hAnsi="Times New Roman" w:cs="Times New Roman"/>
      <w:sz w:val="24"/>
      <w:szCs w:val="24"/>
      <w:lang w:val="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SubUnnumbered">
    <w:name w:val="Heading Sub Unnumbered"/>
    <w:basedOn w:val="Heading3"/>
    <w:next w:val="Body"/>
    <w:qFormat/>
    <w:rsid w:val="0091119D"/>
    <w:pPr>
      <w:numPr>
        <w:ilvl w:val="0"/>
        <w:numId w:val="0"/>
      </w:numPr>
      <w:spacing w:before="120"/>
      <w:ind w:left="712"/>
      <w:outlineLvl w:val="9"/>
    </w:pPr>
  </w:style>
  <w:style w:type="paragraph" w:customStyle="1" w:styleId="CaptioninTable">
    <w:name w:val="Caption in Table"/>
    <w:basedOn w:val="Caption"/>
    <w:next w:val="TableText"/>
    <w:qFormat/>
    <w:rsid w:val="0091119D"/>
  </w:style>
  <w:style w:type="paragraph" w:customStyle="1" w:styleId="FigureinTable">
    <w:name w:val="Figure in Table"/>
    <w:basedOn w:val="Figure"/>
    <w:next w:val="CaptioninTable"/>
    <w:qFormat/>
    <w:rsid w:val="0091119D"/>
    <w:pPr>
      <w:ind w:left="0"/>
    </w:pPr>
  </w:style>
  <w:style w:type="paragraph" w:customStyle="1" w:styleId="HangingIndentinTable">
    <w:name w:val="Hanging Indent in Table"/>
    <w:basedOn w:val="HangingIndent"/>
    <w:qFormat/>
    <w:rsid w:val="0091119D"/>
    <w:pPr>
      <w:ind w:left="1220" w:hanging="1220"/>
    </w:pPr>
  </w:style>
  <w:style w:type="paragraph" w:customStyle="1" w:styleId="CodeinTable">
    <w:name w:val="Code in Table"/>
    <w:basedOn w:val="Code"/>
    <w:qFormat/>
    <w:rsid w:val="0091119D"/>
    <w:pPr>
      <w:ind w:left="1559"/>
    </w:pPr>
  </w:style>
  <w:style w:type="paragraph" w:customStyle="1" w:styleId="BulletinTable">
    <w:name w:val="Bullet in Table"/>
    <w:basedOn w:val="Bullet"/>
    <w:qFormat/>
    <w:rsid w:val="0091119D"/>
    <w:pPr>
      <w:ind w:left="403"/>
    </w:pPr>
  </w:style>
  <w:style w:type="paragraph" w:customStyle="1" w:styleId="Appendix1">
    <w:name w:val="Appendix 1"/>
    <w:basedOn w:val="Heading1"/>
    <w:next w:val="Body"/>
    <w:qFormat/>
    <w:rsid w:val="0091119D"/>
    <w:pPr>
      <w:numPr>
        <w:numId w:val="5"/>
      </w:numPr>
    </w:pPr>
  </w:style>
  <w:style w:type="paragraph" w:customStyle="1" w:styleId="HangingIndentSub0">
    <w:name w:val="Hanging Indent Sub"/>
    <w:basedOn w:val="HangingIndent"/>
    <w:qFormat/>
    <w:rsid w:val="0091119D"/>
    <w:pPr>
      <w:ind w:left="3686" w:hanging="1276"/>
    </w:pPr>
  </w:style>
  <w:style w:type="character" w:customStyle="1" w:styleId="ipa">
    <w:name w:val="ipa"/>
    <w:basedOn w:val="DefaultParagraphFont"/>
    <w:rsid w:val="0091119D"/>
  </w:style>
  <w:style w:type="paragraph" w:customStyle="1" w:styleId="FigureNewPage">
    <w:name w:val="Figure New Page"/>
    <w:basedOn w:val="Figure"/>
    <w:next w:val="Caption"/>
    <w:qFormat/>
    <w:rsid w:val="0091119D"/>
    <w:pPr>
      <w:pageBreakBefore/>
    </w:pPr>
    <w:rPr>
      <w:lang w:val="en-AU"/>
    </w:rPr>
  </w:style>
  <w:style w:type="paragraph" w:customStyle="1" w:styleId="NumberedItem">
    <w:name w:val="Numbered Item"/>
    <w:basedOn w:val="Bullet"/>
    <w:qFormat/>
    <w:rsid w:val="0091119D"/>
    <w:pPr>
      <w:numPr>
        <w:numId w:val="6"/>
      </w:numPr>
      <w:ind w:left="1134"/>
    </w:pPr>
  </w:style>
  <w:style w:type="paragraph" w:customStyle="1" w:styleId="Quotation">
    <w:name w:val="Quotation"/>
    <w:basedOn w:val="Body"/>
    <w:qFormat/>
    <w:rsid w:val="0091119D"/>
    <w:pPr>
      <w:ind w:left="1134"/>
    </w:pPr>
    <w:rPr>
      <w:i/>
      <w:sz w:val="20"/>
      <w:szCs w:val="20"/>
    </w:rPr>
  </w:style>
  <w:style w:type="paragraph" w:customStyle="1" w:styleId="ProcessSub-step">
    <w:name w:val="Process Sub-step"/>
    <w:basedOn w:val="ProcessStep"/>
    <w:rsid w:val="0091119D"/>
    <w:pPr>
      <w:numPr>
        <w:numId w:val="7"/>
      </w:numPr>
      <w:ind w:left="851"/>
    </w:pPr>
  </w:style>
  <w:style w:type="character" w:customStyle="1" w:styleId="Codeintext">
    <w:name w:val="Code in text"/>
    <w:basedOn w:val="BodyChar"/>
    <w:uiPriority w:val="1"/>
    <w:qFormat/>
    <w:rsid w:val="0091119D"/>
    <w:rPr>
      <w:rFonts w:ascii="Lucida Console" w:eastAsia="Times New Roman" w:hAnsi="Lucida Console" w:cs="Times New Roman"/>
      <w:sz w:val="18"/>
      <w:szCs w:val="24"/>
      <w:bdr w:val="none" w:sz="0" w:space="0" w:color="auto"/>
      <w:shd w:val="clear" w:color="auto" w:fill="F2F2F2" w:themeFill="background1" w:themeFillShade="F2"/>
      <w:lang w:val="en-GB"/>
    </w:rPr>
  </w:style>
  <w:style w:type="paragraph" w:customStyle="1" w:styleId="EndNoteBibliographyTitle">
    <w:name w:val="EndNote Bibliography Title"/>
    <w:basedOn w:val="Normal"/>
    <w:rsid w:val="00CC011A"/>
    <w:pPr>
      <w:jc w:val="center"/>
    </w:pPr>
    <w:rPr>
      <w:rFonts w:cs="Tahoma"/>
      <w:lang w:val="en-US"/>
    </w:rPr>
  </w:style>
  <w:style w:type="paragraph" w:customStyle="1" w:styleId="EndNoteBibliography">
    <w:name w:val="EndNote Bibliography"/>
    <w:basedOn w:val="Normal"/>
    <w:rsid w:val="00CC011A"/>
    <w:pPr>
      <w:jc w:val="both"/>
    </w:pPr>
    <w:rPr>
      <w:rFonts w:cs="Tahoma"/>
      <w:lang w:val="en-US"/>
    </w:rPr>
  </w:style>
  <w:style w:type="character" w:styleId="Mention">
    <w:name w:val="Mention"/>
    <w:basedOn w:val="DefaultParagraphFont"/>
    <w:uiPriority w:val="99"/>
    <w:semiHidden/>
    <w:unhideWhenUsed/>
    <w:rsid w:val="006B0927"/>
    <w:rPr>
      <w:color w:val="2B579A"/>
      <w:shd w:val="clear" w:color="auto" w:fill="E6E6E6"/>
    </w:rPr>
  </w:style>
  <w:style w:type="paragraph" w:customStyle="1" w:styleId="p1">
    <w:name w:val="p1"/>
    <w:basedOn w:val="Normal"/>
    <w:rsid w:val="004740AA"/>
    <w:rPr>
      <w:rFonts w:ascii="Monaco" w:eastAsiaTheme="minorHAnsi" w:hAnsi="Monaco"/>
      <w:color w:val="0433FF"/>
      <w:sz w:val="17"/>
      <w:szCs w:val="17"/>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13539">
      <w:bodyDiv w:val="1"/>
      <w:marLeft w:val="0"/>
      <w:marRight w:val="0"/>
      <w:marTop w:val="0"/>
      <w:marBottom w:val="0"/>
      <w:divBdr>
        <w:top w:val="none" w:sz="0" w:space="0" w:color="auto"/>
        <w:left w:val="none" w:sz="0" w:space="0" w:color="auto"/>
        <w:bottom w:val="none" w:sz="0" w:space="0" w:color="auto"/>
        <w:right w:val="none" w:sz="0" w:space="0" w:color="auto"/>
      </w:divBdr>
    </w:div>
    <w:div w:id="15890287">
      <w:bodyDiv w:val="1"/>
      <w:marLeft w:val="0"/>
      <w:marRight w:val="0"/>
      <w:marTop w:val="0"/>
      <w:marBottom w:val="0"/>
      <w:divBdr>
        <w:top w:val="none" w:sz="0" w:space="0" w:color="auto"/>
        <w:left w:val="none" w:sz="0" w:space="0" w:color="auto"/>
        <w:bottom w:val="none" w:sz="0" w:space="0" w:color="auto"/>
        <w:right w:val="none" w:sz="0" w:space="0" w:color="auto"/>
      </w:divBdr>
    </w:div>
    <w:div w:id="54932896">
      <w:bodyDiv w:val="1"/>
      <w:marLeft w:val="0"/>
      <w:marRight w:val="0"/>
      <w:marTop w:val="0"/>
      <w:marBottom w:val="0"/>
      <w:divBdr>
        <w:top w:val="none" w:sz="0" w:space="0" w:color="auto"/>
        <w:left w:val="none" w:sz="0" w:space="0" w:color="auto"/>
        <w:bottom w:val="none" w:sz="0" w:space="0" w:color="auto"/>
        <w:right w:val="none" w:sz="0" w:space="0" w:color="auto"/>
      </w:divBdr>
    </w:div>
    <w:div w:id="113519653">
      <w:bodyDiv w:val="1"/>
      <w:marLeft w:val="0"/>
      <w:marRight w:val="0"/>
      <w:marTop w:val="0"/>
      <w:marBottom w:val="0"/>
      <w:divBdr>
        <w:top w:val="none" w:sz="0" w:space="0" w:color="auto"/>
        <w:left w:val="none" w:sz="0" w:space="0" w:color="auto"/>
        <w:bottom w:val="none" w:sz="0" w:space="0" w:color="auto"/>
        <w:right w:val="none" w:sz="0" w:space="0" w:color="auto"/>
      </w:divBdr>
    </w:div>
    <w:div w:id="256597597">
      <w:bodyDiv w:val="1"/>
      <w:marLeft w:val="0"/>
      <w:marRight w:val="0"/>
      <w:marTop w:val="0"/>
      <w:marBottom w:val="0"/>
      <w:divBdr>
        <w:top w:val="none" w:sz="0" w:space="0" w:color="auto"/>
        <w:left w:val="none" w:sz="0" w:space="0" w:color="auto"/>
        <w:bottom w:val="none" w:sz="0" w:space="0" w:color="auto"/>
        <w:right w:val="none" w:sz="0" w:space="0" w:color="auto"/>
      </w:divBdr>
    </w:div>
    <w:div w:id="275867738">
      <w:bodyDiv w:val="1"/>
      <w:marLeft w:val="0"/>
      <w:marRight w:val="0"/>
      <w:marTop w:val="0"/>
      <w:marBottom w:val="0"/>
      <w:divBdr>
        <w:top w:val="none" w:sz="0" w:space="0" w:color="auto"/>
        <w:left w:val="none" w:sz="0" w:space="0" w:color="auto"/>
        <w:bottom w:val="none" w:sz="0" w:space="0" w:color="auto"/>
        <w:right w:val="none" w:sz="0" w:space="0" w:color="auto"/>
      </w:divBdr>
    </w:div>
    <w:div w:id="347368403">
      <w:bodyDiv w:val="1"/>
      <w:marLeft w:val="0"/>
      <w:marRight w:val="0"/>
      <w:marTop w:val="0"/>
      <w:marBottom w:val="0"/>
      <w:divBdr>
        <w:top w:val="none" w:sz="0" w:space="0" w:color="auto"/>
        <w:left w:val="none" w:sz="0" w:space="0" w:color="auto"/>
        <w:bottom w:val="none" w:sz="0" w:space="0" w:color="auto"/>
        <w:right w:val="none" w:sz="0" w:space="0" w:color="auto"/>
      </w:divBdr>
    </w:div>
    <w:div w:id="489710585">
      <w:bodyDiv w:val="1"/>
      <w:marLeft w:val="0"/>
      <w:marRight w:val="0"/>
      <w:marTop w:val="0"/>
      <w:marBottom w:val="0"/>
      <w:divBdr>
        <w:top w:val="none" w:sz="0" w:space="0" w:color="auto"/>
        <w:left w:val="none" w:sz="0" w:space="0" w:color="auto"/>
        <w:bottom w:val="none" w:sz="0" w:space="0" w:color="auto"/>
        <w:right w:val="none" w:sz="0" w:space="0" w:color="auto"/>
      </w:divBdr>
    </w:div>
    <w:div w:id="574516913">
      <w:bodyDiv w:val="1"/>
      <w:marLeft w:val="0"/>
      <w:marRight w:val="0"/>
      <w:marTop w:val="0"/>
      <w:marBottom w:val="0"/>
      <w:divBdr>
        <w:top w:val="none" w:sz="0" w:space="0" w:color="auto"/>
        <w:left w:val="none" w:sz="0" w:space="0" w:color="auto"/>
        <w:bottom w:val="none" w:sz="0" w:space="0" w:color="auto"/>
        <w:right w:val="none" w:sz="0" w:space="0" w:color="auto"/>
      </w:divBdr>
    </w:div>
    <w:div w:id="587084161">
      <w:bodyDiv w:val="1"/>
      <w:marLeft w:val="0"/>
      <w:marRight w:val="0"/>
      <w:marTop w:val="0"/>
      <w:marBottom w:val="0"/>
      <w:divBdr>
        <w:top w:val="none" w:sz="0" w:space="0" w:color="auto"/>
        <w:left w:val="none" w:sz="0" w:space="0" w:color="auto"/>
        <w:bottom w:val="none" w:sz="0" w:space="0" w:color="auto"/>
        <w:right w:val="none" w:sz="0" w:space="0" w:color="auto"/>
      </w:divBdr>
    </w:div>
    <w:div w:id="589509267">
      <w:bodyDiv w:val="1"/>
      <w:marLeft w:val="0"/>
      <w:marRight w:val="0"/>
      <w:marTop w:val="0"/>
      <w:marBottom w:val="0"/>
      <w:divBdr>
        <w:top w:val="none" w:sz="0" w:space="0" w:color="auto"/>
        <w:left w:val="none" w:sz="0" w:space="0" w:color="auto"/>
        <w:bottom w:val="none" w:sz="0" w:space="0" w:color="auto"/>
        <w:right w:val="none" w:sz="0" w:space="0" w:color="auto"/>
      </w:divBdr>
    </w:div>
    <w:div w:id="635180639">
      <w:bodyDiv w:val="1"/>
      <w:marLeft w:val="0"/>
      <w:marRight w:val="0"/>
      <w:marTop w:val="0"/>
      <w:marBottom w:val="0"/>
      <w:divBdr>
        <w:top w:val="none" w:sz="0" w:space="0" w:color="auto"/>
        <w:left w:val="none" w:sz="0" w:space="0" w:color="auto"/>
        <w:bottom w:val="none" w:sz="0" w:space="0" w:color="auto"/>
        <w:right w:val="none" w:sz="0" w:space="0" w:color="auto"/>
      </w:divBdr>
    </w:div>
    <w:div w:id="710688215">
      <w:bodyDiv w:val="1"/>
      <w:marLeft w:val="0"/>
      <w:marRight w:val="0"/>
      <w:marTop w:val="0"/>
      <w:marBottom w:val="0"/>
      <w:divBdr>
        <w:top w:val="none" w:sz="0" w:space="0" w:color="auto"/>
        <w:left w:val="none" w:sz="0" w:space="0" w:color="auto"/>
        <w:bottom w:val="none" w:sz="0" w:space="0" w:color="auto"/>
        <w:right w:val="none" w:sz="0" w:space="0" w:color="auto"/>
      </w:divBdr>
    </w:div>
    <w:div w:id="850023283">
      <w:bodyDiv w:val="1"/>
      <w:marLeft w:val="0"/>
      <w:marRight w:val="0"/>
      <w:marTop w:val="0"/>
      <w:marBottom w:val="0"/>
      <w:divBdr>
        <w:top w:val="none" w:sz="0" w:space="0" w:color="auto"/>
        <w:left w:val="none" w:sz="0" w:space="0" w:color="auto"/>
        <w:bottom w:val="none" w:sz="0" w:space="0" w:color="auto"/>
        <w:right w:val="none" w:sz="0" w:space="0" w:color="auto"/>
      </w:divBdr>
    </w:div>
    <w:div w:id="859973603">
      <w:bodyDiv w:val="1"/>
      <w:marLeft w:val="0"/>
      <w:marRight w:val="0"/>
      <w:marTop w:val="0"/>
      <w:marBottom w:val="0"/>
      <w:divBdr>
        <w:top w:val="none" w:sz="0" w:space="0" w:color="auto"/>
        <w:left w:val="none" w:sz="0" w:space="0" w:color="auto"/>
        <w:bottom w:val="none" w:sz="0" w:space="0" w:color="auto"/>
        <w:right w:val="none" w:sz="0" w:space="0" w:color="auto"/>
      </w:divBdr>
    </w:div>
    <w:div w:id="1106197805">
      <w:bodyDiv w:val="1"/>
      <w:marLeft w:val="0"/>
      <w:marRight w:val="0"/>
      <w:marTop w:val="0"/>
      <w:marBottom w:val="0"/>
      <w:divBdr>
        <w:top w:val="none" w:sz="0" w:space="0" w:color="auto"/>
        <w:left w:val="none" w:sz="0" w:space="0" w:color="auto"/>
        <w:bottom w:val="none" w:sz="0" w:space="0" w:color="auto"/>
        <w:right w:val="none" w:sz="0" w:space="0" w:color="auto"/>
      </w:divBdr>
    </w:div>
    <w:div w:id="1123235867">
      <w:bodyDiv w:val="1"/>
      <w:marLeft w:val="0"/>
      <w:marRight w:val="0"/>
      <w:marTop w:val="0"/>
      <w:marBottom w:val="0"/>
      <w:divBdr>
        <w:top w:val="none" w:sz="0" w:space="0" w:color="auto"/>
        <w:left w:val="none" w:sz="0" w:space="0" w:color="auto"/>
        <w:bottom w:val="none" w:sz="0" w:space="0" w:color="auto"/>
        <w:right w:val="none" w:sz="0" w:space="0" w:color="auto"/>
      </w:divBdr>
    </w:div>
    <w:div w:id="1136414904">
      <w:bodyDiv w:val="1"/>
      <w:marLeft w:val="0"/>
      <w:marRight w:val="0"/>
      <w:marTop w:val="0"/>
      <w:marBottom w:val="0"/>
      <w:divBdr>
        <w:top w:val="none" w:sz="0" w:space="0" w:color="auto"/>
        <w:left w:val="none" w:sz="0" w:space="0" w:color="auto"/>
        <w:bottom w:val="none" w:sz="0" w:space="0" w:color="auto"/>
        <w:right w:val="none" w:sz="0" w:space="0" w:color="auto"/>
      </w:divBdr>
    </w:div>
    <w:div w:id="1158763111">
      <w:bodyDiv w:val="1"/>
      <w:marLeft w:val="0"/>
      <w:marRight w:val="0"/>
      <w:marTop w:val="0"/>
      <w:marBottom w:val="0"/>
      <w:divBdr>
        <w:top w:val="none" w:sz="0" w:space="0" w:color="auto"/>
        <w:left w:val="none" w:sz="0" w:space="0" w:color="auto"/>
        <w:bottom w:val="none" w:sz="0" w:space="0" w:color="auto"/>
        <w:right w:val="none" w:sz="0" w:space="0" w:color="auto"/>
      </w:divBdr>
    </w:div>
    <w:div w:id="1189952634">
      <w:bodyDiv w:val="1"/>
      <w:marLeft w:val="0"/>
      <w:marRight w:val="0"/>
      <w:marTop w:val="0"/>
      <w:marBottom w:val="0"/>
      <w:divBdr>
        <w:top w:val="none" w:sz="0" w:space="0" w:color="auto"/>
        <w:left w:val="none" w:sz="0" w:space="0" w:color="auto"/>
        <w:bottom w:val="none" w:sz="0" w:space="0" w:color="auto"/>
        <w:right w:val="none" w:sz="0" w:space="0" w:color="auto"/>
      </w:divBdr>
    </w:div>
    <w:div w:id="1192960270">
      <w:bodyDiv w:val="1"/>
      <w:marLeft w:val="0"/>
      <w:marRight w:val="0"/>
      <w:marTop w:val="0"/>
      <w:marBottom w:val="0"/>
      <w:divBdr>
        <w:top w:val="none" w:sz="0" w:space="0" w:color="auto"/>
        <w:left w:val="none" w:sz="0" w:space="0" w:color="auto"/>
        <w:bottom w:val="none" w:sz="0" w:space="0" w:color="auto"/>
        <w:right w:val="none" w:sz="0" w:space="0" w:color="auto"/>
      </w:divBdr>
    </w:div>
    <w:div w:id="1297494788">
      <w:bodyDiv w:val="1"/>
      <w:marLeft w:val="0"/>
      <w:marRight w:val="0"/>
      <w:marTop w:val="0"/>
      <w:marBottom w:val="0"/>
      <w:divBdr>
        <w:top w:val="none" w:sz="0" w:space="0" w:color="auto"/>
        <w:left w:val="none" w:sz="0" w:space="0" w:color="auto"/>
        <w:bottom w:val="none" w:sz="0" w:space="0" w:color="auto"/>
        <w:right w:val="none" w:sz="0" w:space="0" w:color="auto"/>
      </w:divBdr>
    </w:div>
    <w:div w:id="1387142985">
      <w:bodyDiv w:val="1"/>
      <w:marLeft w:val="0"/>
      <w:marRight w:val="0"/>
      <w:marTop w:val="0"/>
      <w:marBottom w:val="0"/>
      <w:divBdr>
        <w:top w:val="none" w:sz="0" w:space="0" w:color="auto"/>
        <w:left w:val="none" w:sz="0" w:space="0" w:color="auto"/>
        <w:bottom w:val="none" w:sz="0" w:space="0" w:color="auto"/>
        <w:right w:val="none" w:sz="0" w:space="0" w:color="auto"/>
      </w:divBdr>
    </w:div>
    <w:div w:id="1479688114">
      <w:bodyDiv w:val="1"/>
      <w:marLeft w:val="0"/>
      <w:marRight w:val="0"/>
      <w:marTop w:val="0"/>
      <w:marBottom w:val="0"/>
      <w:divBdr>
        <w:top w:val="none" w:sz="0" w:space="0" w:color="auto"/>
        <w:left w:val="none" w:sz="0" w:space="0" w:color="auto"/>
        <w:bottom w:val="none" w:sz="0" w:space="0" w:color="auto"/>
        <w:right w:val="none" w:sz="0" w:space="0" w:color="auto"/>
      </w:divBdr>
    </w:div>
    <w:div w:id="1533301610">
      <w:bodyDiv w:val="1"/>
      <w:marLeft w:val="0"/>
      <w:marRight w:val="0"/>
      <w:marTop w:val="0"/>
      <w:marBottom w:val="0"/>
      <w:divBdr>
        <w:top w:val="none" w:sz="0" w:space="0" w:color="auto"/>
        <w:left w:val="none" w:sz="0" w:space="0" w:color="auto"/>
        <w:bottom w:val="none" w:sz="0" w:space="0" w:color="auto"/>
        <w:right w:val="none" w:sz="0" w:space="0" w:color="auto"/>
      </w:divBdr>
    </w:div>
    <w:div w:id="1582520527">
      <w:bodyDiv w:val="1"/>
      <w:marLeft w:val="0"/>
      <w:marRight w:val="0"/>
      <w:marTop w:val="0"/>
      <w:marBottom w:val="0"/>
      <w:divBdr>
        <w:top w:val="none" w:sz="0" w:space="0" w:color="auto"/>
        <w:left w:val="none" w:sz="0" w:space="0" w:color="auto"/>
        <w:bottom w:val="none" w:sz="0" w:space="0" w:color="auto"/>
        <w:right w:val="none" w:sz="0" w:space="0" w:color="auto"/>
      </w:divBdr>
    </w:div>
    <w:div w:id="1592934619">
      <w:bodyDiv w:val="1"/>
      <w:marLeft w:val="0"/>
      <w:marRight w:val="0"/>
      <w:marTop w:val="0"/>
      <w:marBottom w:val="0"/>
      <w:divBdr>
        <w:top w:val="none" w:sz="0" w:space="0" w:color="auto"/>
        <w:left w:val="none" w:sz="0" w:space="0" w:color="auto"/>
        <w:bottom w:val="none" w:sz="0" w:space="0" w:color="auto"/>
        <w:right w:val="none" w:sz="0" w:space="0" w:color="auto"/>
      </w:divBdr>
    </w:div>
    <w:div w:id="1616984891">
      <w:bodyDiv w:val="1"/>
      <w:marLeft w:val="0"/>
      <w:marRight w:val="0"/>
      <w:marTop w:val="0"/>
      <w:marBottom w:val="0"/>
      <w:divBdr>
        <w:top w:val="none" w:sz="0" w:space="0" w:color="auto"/>
        <w:left w:val="none" w:sz="0" w:space="0" w:color="auto"/>
        <w:bottom w:val="none" w:sz="0" w:space="0" w:color="auto"/>
        <w:right w:val="none" w:sz="0" w:space="0" w:color="auto"/>
      </w:divBdr>
    </w:div>
    <w:div w:id="1783377498">
      <w:bodyDiv w:val="1"/>
      <w:marLeft w:val="0"/>
      <w:marRight w:val="0"/>
      <w:marTop w:val="0"/>
      <w:marBottom w:val="0"/>
      <w:divBdr>
        <w:top w:val="none" w:sz="0" w:space="0" w:color="auto"/>
        <w:left w:val="none" w:sz="0" w:space="0" w:color="auto"/>
        <w:bottom w:val="none" w:sz="0" w:space="0" w:color="auto"/>
        <w:right w:val="none" w:sz="0" w:space="0" w:color="auto"/>
      </w:divBdr>
    </w:div>
    <w:div w:id="1867521650">
      <w:bodyDiv w:val="1"/>
      <w:marLeft w:val="0"/>
      <w:marRight w:val="0"/>
      <w:marTop w:val="0"/>
      <w:marBottom w:val="0"/>
      <w:divBdr>
        <w:top w:val="none" w:sz="0" w:space="0" w:color="auto"/>
        <w:left w:val="none" w:sz="0" w:space="0" w:color="auto"/>
        <w:bottom w:val="none" w:sz="0" w:space="0" w:color="auto"/>
        <w:right w:val="none" w:sz="0" w:space="0" w:color="auto"/>
      </w:divBdr>
    </w:div>
    <w:div w:id="1897428795">
      <w:bodyDiv w:val="1"/>
      <w:marLeft w:val="0"/>
      <w:marRight w:val="0"/>
      <w:marTop w:val="0"/>
      <w:marBottom w:val="0"/>
      <w:divBdr>
        <w:top w:val="none" w:sz="0" w:space="0" w:color="auto"/>
        <w:left w:val="none" w:sz="0" w:space="0" w:color="auto"/>
        <w:bottom w:val="none" w:sz="0" w:space="0" w:color="auto"/>
        <w:right w:val="none" w:sz="0" w:space="0" w:color="auto"/>
      </w:divBdr>
    </w:div>
    <w:div w:id="1904489403">
      <w:bodyDiv w:val="1"/>
      <w:marLeft w:val="0"/>
      <w:marRight w:val="0"/>
      <w:marTop w:val="0"/>
      <w:marBottom w:val="0"/>
      <w:divBdr>
        <w:top w:val="none" w:sz="0" w:space="0" w:color="auto"/>
        <w:left w:val="none" w:sz="0" w:space="0" w:color="auto"/>
        <w:bottom w:val="none" w:sz="0" w:space="0" w:color="auto"/>
        <w:right w:val="none" w:sz="0" w:space="0" w:color="auto"/>
      </w:divBdr>
    </w:div>
    <w:div w:id="2114738977">
      <w:bodyDiv w:val="1"/>
      <w:marLeft w:val="0"/>
      <w:marRight w:val="0"/>
      <w:marTop w:val="0"/>
      <w:marBottom w:val="0"/>
      <w:divBdr>
        <w:top w:val="none" w:sz="0" w:space="0" w:color="auto"/>
        <w:left w:val="none" w:sz="0" w:space="0" w:color="auto"/>
        <w:bottom w:val="none" w:sz="0" w:space="0" w:color="auto"/>
        <w:right w:val="none" w:sz="0" w:space="0" w:color="auto"/>
      </w:divBdr>
    </w:div>
    <w:div w:id="2125999059">
      <w:bodyDiv w:val="1"/>
      <w:marLeft w:val="0"/>
      <w:marRight w:val="0"/>
      <w:marTop w:val="0"/>
      <w:marBottom w:val="0"/>
      <w:divBdr>
        <w:top w:val="none" w:sz="0" w:space="0" w:color="auto"/>
        <w:left w:val="none" w:sz="0" w:space="0" w:color="auto"/>
        <w:bottom w:val="none" w:sz="0" w:space="0" w:color="auto"/>
        <w:right w:val="none" w:sz="0" w:space="0" w:color="auto"/>
      </w:divBdr>
    </w:div>
    <w:div w:id="2144618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10.png"/><Relationship Id="rId42" Type="http://schemas.openxmlformats.org/officeDocument/2006/relationships/image" Target="media/image31.png"/><Relationship Id="rId63" Type="http://schemas.openxmlformats.org/officeDocument/2006/relationships/image" Target="media/image49.png"/><Relationship Id="rId84" Type="http://schemas.openxmlformats.org/officeDocument/2006/relationships/image" Target="media/image70.png"/><Relationship Id="rId138" Type="http://schemas.openxmlformats.org/officeDocument/2006/relationships/image" Target="media/image123.png"/><Relationship Id="rId159" Type="http://schemas.openxmlformats.org/officeDocument/2006/relationships/image" Target="media/image140.png"/><Relationship Id="rId170" Type="http://schemas.openxmlformats.org/officeDocument/2006/relationships/image" Target="media/image151.png"/><Relationship Id="rId191" Type="http://schemas.openxmlformats.org/officeDocument/2006/relationships/image" Target="media/image172.png"/><Relationship Id="rId205" Type="http://schemas.openxmlformats.org/officeDocument/2006/relationships/hyperlink" Target="http://www.abs.gov.au/ausstats/abs@.nsf/mf/1297.0" TargetMode="External"/><Relationship Id="rId107" Type="http://schemas.openxmlformats.org/officeDocument/2006/relationships/image" Target="media/image94.png"/><Relationship Id="rId11" Type="http://schemas.openxmlformats.org/officeDocument/2006/relationships/hyperlink" Target="http://www.specchio.ch" TargetMode="External"/><Relationship Id="rId32" Type="http://schemas.openxmlformats.org/officeDocument/2006/relationships/image" Target="media/image21.jpeg"/><Relationship Id="rId53" Type="http://schemas.openxmlformats.org/officeDocument/2006/relationships/image" Target="media/image40.png"/><Relationship Id="rId74" Type="http://schemas.openxmlformats.org/officeDocument/2006/relationships/image" Target="media/image60.png"/><Relationship Id="rId128" Type="http://schemas.openxmlformats.org/officeDocument/2006/relationships/image" Target="media/image113.png"/><Relationship Id="rId149" Type="http://schemas.openxmlformats.org/officeDocument/2006/relationships/hyperlink" Target="https://researchdata.ands.org.au/" TargetMode="External"/><Relationship Id="rId5" Type="http://schemas.openxmlformats.org/officeDocument/2006/relationships/webSettings" Target="webSettings.xml"/><Relationship Id="rId95" Type="http://schemas.openxmlformats.org/officeDocument/2006/relationships/image" Target="media/image80.png"/><Relationship Id="rId160" Type="http://schemas.openxmlformats.org/officeDocument/2006/relationships/image" Target="media/image141.png"/><Relationship Id="rId181" Type="http://schemas.openxmlformats.org/officeDocument/2006/relationships/image" Target="media/image162.png"/><Relationship Id="rId216" Type="http://schemas.openxmlformats.org/officeDocument/2006/relationships/footer" Target="footer1.xml"/><Relationship Id="rId22" Type="http://schemas.openxmlformats.org/officeDocument/2006/relationships/image" Target="media/image11.jpeg"/><Relationship Id="rId43" Type="http://schemas.openxmlformats.org/officeDocument/2006/relationships/image" Target="media/image32.png"/><Relationship Id="rId64" Type="http://schemas.openxmlformats.org/officeDocument/2006/relationships/image" Target="media/image50.png"/><Relationship Id="rId118" Type="http://schemas.openxmlformats.org/officeDocument/2006/relationships/image" Target="media/image103.png"/><Relationship Id="rId139" Type="http://schemas.openxmlformats.org/officeDocument/2006/relationships/image" Target="media/image124.png"/><Relationship Id="rId85" Type="http://schemas.openxmlformats.org/officeDocument/2006/relationships/image" Target="media/image71.png"/><Relationship Id="rId150" Type="http://schemas.openxmlformats.org/officeDocument/2006/relationships/image" Target="media/image130.png"/><Relationship Id="rId171" Type="http://schemas.openxmlformats.org/officeDocument/2006/relationships/image" Target="media/image152.png"/><Relationship Id="rId192" Type="http://schemas.openxmlformats.org/officeDocument/2006/relationships/image" Target="media/image173.png"/><Relationship Id="rId206" Type="http://schemas.openxmlformats.org/officeDocument/2006/relationships/hyperlink" Target="http://www.clw.csiro.au/aclep/asc_re_on_line/soilhome.htm" TargetMode="External"/><Relationship Id="rId12" Type="http://schemas.openxmlformats.org/officeDocument/2006/relationships/image" Target="media/image4.png"/><Relationship Id="rId33" Type="http://schemas.openxmlformats.org/officeDocument/2006/relationships/image" Target="media/image22.png"/><Relationship Id="rId108" Type="http://schemas.openxmlformats.org/officeDocument/2006/relationships/image" Target="media/image92.png"/><Relationship Id="rId129" Type="http://schemas.openxmlformats.org/officeDocument/2006/relationships/image" Target="media/image116.png"/><Relationship Id="rId54" Type="http://schemas.openxmlformats.org/officeDocument/2006/relationships/image" Target="media/image41.png"/><Relationship Id="rId75" Type="http://schemas.openxmlformats.org/officeDocument/2006/relationships/image" Target="media/image61.png"/><Relationship Id="rId96" Type="http://schemas.openxmlformats.org/officeDocument/2006/relationships/image" Target="media/image81.png"/><Relationship Id="rId140" Type="http://schemas.openxmlformats.org/officeDocument/2006/relationships/image" Target="media/image125.png"/><Relationship Id="rId161" Type="http://schemas.openxmlformats.org/officeDocument/2006/relationships/image" Target="media/image142.png"/><Relationship Id="rId182" Type="http://schemas.openxmlformats.org/officeDocument/2006/relationships/image" Target="media/image163.png"/><Relationship Id="rId217" Type="http://schemas.openxmlformats.org/officeDocument/2006/relationships/header" Target="header2.xml"/><Relationship Id="rId6" Type="http://schemas.openxmlformats.org/officeDocument/2006/relationships/footnotes" Target="footnotes.xml"/><Relationship Id="rId23" Type="http://schemas.openxmlformats.org/officeDocument/2006/relationships/image" Target="media/image12.png"/><Relationship Id="rId119" Type="http://schemas.openxmlformats.org/officeDocument/2006/relationships/image" Target="media/image104.jpeg"/><Relationship Id="rId44" Type="http://schemas.openxmlformats.org/officeDocument/2006/relationships/image" Target="media/image33.png"/><Relationship Id="rId65" Type="http://schemas.openxmlformats.org/officeDocument/2006/relationships/image" Target="media/image51.png"/><Relationship Id="rId86" Type="http://schemas.openxmlformats.org/officeDocument/2006/relationships/image" Target="media/image72.png"/><Relationship Id="rId130" Type="http://schemas.openxmlformats.org/officeDocument/2006/relationships/image" Target="media/image114.png"/><Relationship Id="rId151" Type="http://schemas.openxmlformats.org/officeDocument/2006/relationships/image" Target="media/image132.png"/><Relationship Id="rId172" Type="http://schemas.openxmlformats.org/officeDocument/2006/relationships/image" Target="media/image153.png"/><Relationship Id="rId193" Type="http://schemas.openxmlformats.org/officeDocument/2006/relationships/image" Target="media/image174.png"/><Relationship Id="rId207" Type="http://schemas.openxmlformats.org/officeDocument/2006/relationships/hyperlink" Target="http://spie.org/x18220.xml" TargetMode="External"/><Relationship Id="rId13" Type="http://schemas.openxmlformats.org/officeDocument/2006/relationships/image" Target="media/image5.png"/><Relationship Id="rId109" Type="http://schemas.openxmlformats.org/officeDocument/2006/relationships/image" Target="media/image93.png"/><Relationship Id="rId34" Type="http://schemas.openxmlformats.org/officeDocument/2006/relationships/image" Target="media/image23.png"/><Relationship Id="rId55" Type="http://schemas.openxmlformats.org/officeDocument/2006/relationships/image" Target="media/image42.png"/><Relationship Id="rId76" Type="http://schemas.openxmlformats.org/officeDocument/2006/relationships/image" Target="media/image62.png"/><Relationship Id="rId97" Type="http://schemas.openxmlformats.org/officeDocument/2006/relationships/image" Target="media/image82.jpeg"/><Relationship Id="rId120" Type="http://schemas.openxmlformats.org/officeDocument/2006/relationships/image" Target="media/image105.jpeg"/><Relationship Id="rId141" Type="http://schemas.openxmlformats.org/officeDocument/2006/relationships/image" Target="media/image126.png"/><Relationship Id="rId7" Type="http://schemas.openxmlformats.org/officeDocument/2006/relationships/endnotes" Target="endnotes.xml"/><Relationship Id="rId162" Type="http://schemas.openxmlformats.org/officeDocument/2006/relationships/image" Target="media/image143.png"/><Relationship Id="rId183" Type="http://schemas.openxmlformats.org/officeDocument/2006/relationships/image" Target="media/image164.png"/><Relationship Id="rId218" Type="http://schemas.openxmlformats.org/officeDocument/2006/relationships/footer" Target="footer2.xml"/><Relationship Id="rId24" Type="http://schemas.openxmlformats.org/officeDocument/2006/relationships/image" Target="media/image13.jpeg"/><Relationship Id="rId45" Type="http://schemas.openxmlformats.org/officeDocument/2006/relationships/image" Target="media/image34.png"/><Relationship Id="rId66" Type="http://schemas.openxmlformats.org/officeDocument/2006/relationships/image" Target="media/image52.png"/><Relationship Id="rId87" Type="http://schemas.openxmlformats.org/officeDocument/2006/relationships/image" Target="media/image74.png"/><Relationship Id="rId110" Type="http://schemas.openxmlformats.org/officeDocument/2006/relationships/image" Target="media/image95.png"/><Relationship Id="rId131" Type="http://schemas.openxmlformats.org/officeDocument/2006/relationships/image" Target="media/image118.png"/><Relationship Id="rId152" Type="http://schemas.openxmlformats.org/officeDocument/2006/relationships/image" Target="media/image133.png"/><Relationship Id="rId173" Type="http://schemas.openxmlformats.org/officeDocument/2006/relationships/image" Target="media/image154.png"/><Relationship Id="rId194" Type="http://schemas.openxmlformats.org/officeDocument/2006/relationships/image" Target="media/image175.png"/><Relationship Id="rId208" Type="http://schemas.openxmlformats.org/officeDocument/2006/relationships/hyperlink" Target="http://www.nhc.noaa.gov/aboututc.shtml" TargetMode="External"/><Relationship Id="rId14" Type="http://schemas.openxmlformats.org/officeDocument/2006/relationships/image" Target="media/image6.png"/><Relationship Id="rId30" Type="http://schemas.openxmlformats.org/officeDocument/2006/relationships/image" Target="media/image19.jpeg"/><Relationship Id="rId35" Type="http://schemas.openxmlformats.org/officeDocument/2006/relationships/image" Target="media/image24.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1.png"/><Relationship Id="rId147" Type="http://schemas.openxmlformats.org/officeDocument/2006/relationships/hyperlink" Target="http://ncris.innovation.gov.au/" TargetMode="External"/><Relationship Id="rId168" Type="http://schemas.openxmlformats.org/officeDocument/2006/relationships/image" Target="media/image149.png"/><Relationship Id="rId8" Type="http://schemas.openxmlformats.org/officeDocument/2006/relationships/image" Target="media/image1.jpeg"/><Relationship Id="rId51" Type="http://schemas.openxmlformats.org/officeDocument/2006/relationships/image" Target="media/image38.png"/><Relationship Id="rId72" Type="http://schemas.openxmlformats.org/officeDocument/2006/relationships/image" Target="media/image58.png"/><Relationship Id="rId93" Type="http://schemas.openxmlformats.org/officeDocument/2006/relationships/image" Target="media/image78.jpeg"/><Relationship Id="rId98" Type="http://schemas.openxmlformats.org/officeDocument/2006/relationships/image" Target="media/image83.png"/><Relationship Id="rId121" Type="http://schemas.openxmlformats.org/officeDocument/2006/relationships/image" Target="media/image106.png"/><Relationship Id="rId142" Type="http://schemas.openxmlformats.org/officeDocument/2006/relationships/image" Target="media/image129.png"/><Relationship Id="rId163" Type="http://schemas.openxmlformats.org/officeDocument/2006/relationships/image" Target="media/image144.png"/><Relationship Id="rId184" Type="http://schemas.openxmlformats.org/officeDocument/2006/relationships/image" Target="media/image165.png"/><Relationship Id="rId189" Type="http://schemas.openxmlformats.org/officeDocument/2006/relationships/image" Target="media/image170.png"/><Relationship Id="rId219" Type="http://schemas.openxmlformats.org/officeDocument/2006/relationships/fontTable" Target="fontTable.xml"/><Relationship Id="rId3" Type="http://schemas.openxmlformats.org/officeDocument/2006/relationships/styles" Target="styles.xml"/><Relationship Id="rId214" Type="http://schemas.openxmlformats.org/officeDocument/2006/relationships/image" Target="media/image177.png"/><Relationship Id="rId25" Type="http://schemas.openxmlformats.org/officeDocument/2006/relationships/image" Target="media/image14.png"/><Relationship Id="rId46" Type="http://schemas.openxmlformats.org/officeDocument/2006/relationships/hyperlink" Target="http://www.Modtran5.com" TargetMode="External"/><Relationship Id="rId67" Type="http://schemas.openxmlformats.org/officeDocument/2006/relationships/image" Target="media/image53.png"/><Relationship Id="rId116" Type="http://schemas.openxmlformats.org/officeDocument/2006/relationships/image" Target="media/image101.png"/><Relationship Id="rId137" Type="http://schemas.openxmlformats.org/officeDocument/2006/relationships/image" Target="media/image122.png"/><Relationship Id="rId158" Type="http://schemas.openxmlformats.org/officeDocument/2006/relationships/image" Target="media/image139.png"/><Relationship Id="rId20" Type="http://schemas.openxmlformats.org/officeDocument/2006/relationships/image" Target="media/image9.png"/><Relationship Id="rId41" Type="http://schemas.openxmlformats.org/officeDocument/2006/relationships/image" Target="media/image30.jpeg"/><Relationship Id="rId62" Type="http://schemas.openxmlformats.org/officeDocument/2006/relationships/image" Target="media/image48.jpeg"/><Relationship Id="rId83" Type="http://schemas.openxmlformats.org/officeDocument/2006/relationships/image" Target="media/image69.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5.png"/><Relationship Id="rId153" Type="http://schemas.openxmlformats.org/officeDocument/2006/relationships/image" Target="media/image134.png"/><Relationship Id="rId174" Type="http://schemas.openxmlformats.org/officeDocument/2006/relationships/image" Target="media/image155.png"/><Relationship Id="rId179" Type="http://schemas.openxmlformats.org/officeDocument/2006/relationships/image" Target="media/image160.png"/><Relationship Id="rId195" Type="http://schemas.openxmlformats.org/officeDocument/2006/relationships/hyperlink" Target="http://www.specchio.ch" TargetMode="External"/><Relationship Id="rId209" Type="http://schemas.openxmlformats.org/officeDocument/2006/relationships/hyperlink" Target="http://docs.oracle.com/javase/tutorial/essential/regex/index.html" TargetMode="External"/><Relationship Id="rId190" Type="http://schemas.openxmlformats.org/officeDocument/2006/relationships/image" Target="media/image171.png"/><Relationship Id="rId204" Type="http://schemas.openxmlformats.org/officeDocument/2006/relationships/hyperlink" Target="http://en.wikipedia.org/wiki/Internet_Protocol" TargetMode="External"/><Relationship Id="rId220" Type="http://schemas.openxmlformats.org/officeDocument/2006/relationships/theme" Target="theme/theme1.xml"/><Relationship Id="rId15" Type="http://schemas.openxmlformats.org/officeDocument/2006/relationships/image" Target="media/image7.png"/><Relationship Id="rId36" Type="http://schemas.openxmlformats.org/officeDocument/2006/relationships/image" Target="media/image25.png"/><Relationship Id="rId57" Type="http://schemas.openxmlformats.org/officeDocument/2006/relationships/image" Target="media/image44.jpeg"/><Relationship Id="rId106" Type="http://schemas.openxmlformats.org/officeDocument/2006/relationships/image" Target="media/image91.png"/><Relationship Id="rId127" Type="http://schemas.openxmlformats.org/officeDocument/2006/relationships/image" Target="media/image112.png"/><Relationship Id="rId10" Type="http://schemas.openxmlformats.org/officeDocument/2006/relationships/image" Target="media/image3.png"/><Relationship Id="rId31" Type="http://schemas.openxmlformats.org/officeDocument/2006/relationships/image" Target="media/image20.png"/><Relationship Id="rId52" Type="http://schemas.openxmlformats.org/officeDocument/2006/relationships/image" Target="media/image39.png"/><Relationship Id="rId73" Type="http://schemas.openxmlformats.org/officeDocument/2006/relationships/image" Target="media/image59.png"/><Relationship Id="rId78" Type="http://schemas.openxmlformats.org/officeDocument/2006/relationships/image" Target="media/image65.png"/><Relationship Id="rId94" Type="http://schemas.openxmlformats.org/officeDocument/2006/relationships/image" Target="media/image79.jpe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143" Type="http://schemas.openxmlformats.org/officeDocument/2006/relationships/image" Target="media/image127.png"/><Relationship Id="rId148" Type="http://schemas.openxmlformats.org/officeDocument/2006/relationships/hyperlink" Target="http://www.ands.org.au/" TargetMode="External"/><Relationship Id="rId164" Type="http://schemas.openxmlformats.org/officeDocument/2006/relationships/image" Target="media/image145.png"/><Relationship Id="rId169" Type="http://schemas.openxmlformats.org/officeDocument/2006/relationships/image" Target="media/image150.emf"/><Relationship Id="rId185" Type="http://schemas.openxmlformats.org/officeDocument/2006/relationships/image" Target="media/image166.png"/><Relationship Id="rId4" Type="http://schemas.openxmlformats.org/officeDocument/2006/relationships/settings" Target="settings.xml"/><Relationship Id="rId9" Type="http://schemas.openxmlformats.org/officeDocument/2006/relationships/image" Target="media/image2.emf"/><Relationship Id="rId180" Type="http://schemas.openxmlformats.org/officeDocument/2006/relationships/image" Target="media/image161.png"/><Relationship Id="rId210" Type="http://schemas.openxmlformats.org/officeDocument/2006/relationships/hyperlink" Target="http://en.wikipedia.org/wiki/Regular_expression" TargetMode="External"/><Relationship Id="rId215" Type="http://schemas.openxmlformats.org/officeDocument/2006/relationships/header" Target="header1.xml"/><Relationship Id="rId26" Type="http://schemas.openxmlformats.org/officeDocument/2006/relationships/image" Target="media/image15.png"/><Relationship Id="rId47" Type="http://schemas.openxmlformats.org/officeDocument/2006/relationships/image" Target="media/image35.png"/><Relationship Id="rId68" Type="http://schemas.openxmlformats.org/officeDocument/2006/relationships/image" Target="media/image54.png"/><Relationship Id="rId89" Type="http://schemas.openxmlformats.org/officeDocument/2006/relationships/image" Target="media/image76.png"/><Relationship Id="rId112" Type="http://schemas.openxmlformats.org/officeDocument/2006/relationships/image" Target="media/image97.jpeg"/><Relationship Id="rId133" Type="http://schemas.openxmlformats.org/officeDocument/2006/relationships/image" Target="media/image120.png"/><Relationship Id="rId154" Type="http://schemas.openxmlformats.org/officeDocument/2006/relationships/image" Target="media/image135.png"/><Relationship Id="rId175" Type="http://schemas.openxmlformats.org/officeDocument/2006/relationships/image" Target="media/image156.png"/><Relationship Id="rId196" Type="http://schemas.openxmlformats.org/officeDocument/2006/relationships/hyperlink" Target="http://www.specchio.ch" TargetMode="External"/><Relationship Id="rId200" Type="http://schemas.openxmlformats.org/officeDocument/2006/relationships/hyperlink" Target="http://researchdata.ands.org.au/" TargetMode="External"/><Relationship Id="rId16" Type="http://schemas.openxmlformats.org/officeDocument/2006/relationships/hyperlink" Target="http://www.oracle.com/technetwork/java/javase/downloads/index.html" TargetMode="External"/><Relationship Id="rId37" Type="http://schemas.openxmlformats.org/officeDocument/2006/relationships/image" Target="media/image26.png"/><Relationship Id="rId58" Type="http://schemas.openxmlformats.org/officeDocument/2006/relationships/image" Target="media/image45.png"/><Relationship Id="rId79" Type="http://schemas.openxmlformats.org/officeDocument/2006/relationships/image" Target="media/image66.png"/><Relationship Id="rId102" Type="http://schemas.openxmlformats.org/officeDocument/2006/relationships/image" Target="media/image87.png"/><Relationship Id="rId123" Type="http://schemas.openxmlformats.org/officeDocument/2006/relationships/image" Target="media/image108.png"/><Relationship Id="rId144" Type="http://schemas.openxmlformats.org/officeDocument/2006/relationships/image" Target="media/image131.png"/><Relationship Id="rId90" Type="http://schemas.openxmlformats.org/officeDocument/2006/relationships/image" Target="media/image75.png"/><Relationship Id="rId165" Type="http://schemas.openxmlformats.org/officeDocument/2006/relationships/image" Target="media/image146.png"/><Relationship Id="rId186" Type="http://schemas.openxmlformats.org/officeDocument/2006/relationships/image" Target="media/image167.png"/><Relationship Id="rId211" Type="http://schemas.openxmlformats.org/officeDocument/2006/relationships/hyperlink" Target="http://www.specchio.ch" TargetMode="External"/><Relationship Id="rId27" Type="http://schemas.openxmlformats.org/officeDocument/2006/relationships/image" Target="media/image16.png"/><Relationship Id="rId48" Type="http://schemas.openxmlformats.org/officeDocument/2006/relationships/image" Target="media/image36.jpeg"/><Relationship Id="rId69" Type="http://schemas.openxmlformats.org/officeDocument/2006/relationships/image" Target="media/image55.png"/><Relationship Id="rId113" Type="http://schemas.openxmlformats.org/officeDocument/2006/relationships/image" Target="media/image98.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6.emf"/><Relationship Id="rId176" Type="http://schemas.openxmlformats.org/officeDocument/2006/relationships/image" Target="media/image157.png"/><Relationship Id="rId197" Type="http://schemas.openxmlformats.org/officeDocument/2006/relationships/hyperlink" Target="http://www.ands.org.au/" TargetMode="External"/><Relationship Id="rId201" Type="http://schemas.openxmlformats.org/officeDocument/2006/relationships/hyperlink" Target="http://en.wikipedia.org/wiki/Special-purpose_programming_language" TargetMode="External"/><Relationship Id="rId17" Type="http://schemas.openxmlformats.org/officeDocument/2006/relationships/hyperlink" Target="http://www.specchio.ch" TargetMode="External"/><Relationship Id="rId38" Type="http://schemas.openxmlformats.org/officeDocument/2006/relationships/image" Target="media/image27.png"/><Relationship Id="rId59" Type="http://schemas.openxmlformats.org/officeDocument/2006/relationships/image" Target="media/image46.png"/><Relationship Id="rId103" Type="http://schemas.openxmlformats.org/officeDocument/2006/relationships/image" Target="media/image88.png"/><Relationship Id="rId124" Type="http://schemas.openxmlformats.org/officeDocument/2006/relationships/image" Target="media/image109.emf"/><Relationship Id="rId70" Type="http://schemas.openxmlformats.org/officeDocument/2006/relationships/image" Target="media/image56.png"/><Relationship Id="rId91" Type="http://schemas.openxmlformats.org/officeDocument/2006/relationships/image" Target="media/image76.jpeg"/><Relationship Id="rId145" Type="http://schemas.openxmlformats.org/officeDocument/2006/relationships/image" Target="media/image128.png"/><Relationship Id="rId166" Type="http://schemas.openxmlformats.org/officeDocument/2006/relationships/image" Target="media/image147.png"/><Relationship Id="rId187" Type="http://schemas.openxmlformats.org/officeDocument/2006/relationships/image" Target="media/image168.png"/><Relationship Id="rId1" Type="http://schemas.openxmlformats.org/officeDocument/2006/relationships/customXml" Target="../customXml/item1.xml"/><Relationship Id="rId212" Type="http://schemas.openxmlformats.org/officeDocument/2006/relationships/hyperlink" Target="http://docs.oracle.com/javase/tutorial/essential/regex/index.html" TargetMode="External"/><Relationship Id="rId28" Type="http://schemas.openxmlformats.org/officeDocument/2006/relationships/image" Target="media/image17.png"/><Relationship Id="rId49" Type="http://schemas.openxmlformats.org/officeDocument/2006/relationships/hyperlink" Target="http://www.doi.org/" TargetMode="External"/><Relationship Id="rId114" Type="http://schemas.openxmlformats.org/officeDocument/2006/relationships/image" Target="media/image99.png"/><Relationship Id="rId60" Type="http://schemas.openxmlformats.org/officeDocument/2006/relationships/image" Target="media/image47.png"/><Relationship Id="rId81" Type="http://schemas.openxmlformats.org/officeDocument/2006/relationships/image" Target="media/image68.png"/><Relationship Id="rId135" Type="http://schemas.openxmlformats.org/officeDocument/2006/relationships/image" Target="media/image119.png"/><Relationship Id="rId156" Type="http://schemas.openxmlformats.org/officeDocument/2006/relationships/image" Target="media/image137.png"/><Relationship Id="rId177" Type="http://schemas.openxmlformats.org/officeDocument/2006/relationships/image" Target="media/image158.png"/><Relationship Id="rId198" Type="http://schemas.openxmlformats.org/officeDocument/2006/relationships/hyperlink" Target="http://www.arc.gov.au/" TargetMode="External"/><Relationship Id="rId202" Type="http://schemas.openxmlformats.org/officeDocument/2006/relationships/hyperlink" Target="http://en.wikipedia.org/wiki/Relational_database_management_system" TargetMode="External"/><Relationship Id="rId18" Type="http://schemas.openxmlformats.org/officeDocument/2006/relationships/hyperlink" Target="https://github.com/ahueni/SPECCHIO" TargetMode="External"/><Relationship Id="rId39" Type="http://schemas.openxmlformats.org/officeDocument/2006/relationships/image" Target="media/image28.emf"/><Relationship Id="rId50" Type="http://schemas.openxmlformats.org/officeDocument/2006/relationships/image" Target="media/image37.emf"/><Relationship Id="rId104" Type="http://schemas.openxmlformats.org/officeDocument/2006/relationships/image" Target="media/image89.png"/><Relationship Id="rId125" Type="http://schemas.openxmlformats.org/officeDocument/2006/relationships/image" Target="media/image110.png"/><Relationship Id="rId146" Type="http://schemas.openxmlformats.org/officeDocument/2006/relationships/hyperlink" Target="http://ands.org.au/" TargetMode="External"/><Relationship Id="rId167" Type="http://schemas.openxmlformats.org/officeDocument/2006/relationships/image" Target="media/image148.png"/><Relationship Id="rId188" Type="http://schemas.openxmlformats.org/officeDocument/2006/relationships/image" Target="media/image169.png"/><Relationship Id="rId71" Type="http://schemas.openxmlformats.org/officeDocument/2006/relationships/image" Target="media/image57.png"/><Relationship Id="rId92" Type="http://schemas.openxmlformats.org/officeDocument/2006/relationships/image" Target="media/image77.png"/><Relationship Id="rId213" Type="http://schemas.openxmlformats.org/officeDocument/2006/relationships/image" Target="media/image176.png"/><Relationship Id="rId2" Type="http://schemas.openxmlformats.org/officeDocument/2006/relationships/numbering" Target="numbering.xml"/><Relationship Id="rId29" Type="http://schemas.openxmlformats.org/officeDocument/2006/relationships/image" Target="media/image18.jpeg"/><Relationship Id="rId40" Type="http://schemas.openxmlformats.org/officeDocument/2006/relationships/image" Target="media/image29.jpeg"/><Relationship Id="rId115" Type="http://schemas.openxmlformats.org/officeDocument/2006/relationships/image" Target="media/image100.png"/><Relationship Id="rId136" Type="http://schemas.openxmlformats.org/officeDocument/2006/relationships/image" Target="media/image121.png"/><Relationship Id="rId157" Type="http://schemas.openxmlformats.org/officeDocument/2006/relationships/image" Target="media/image138.png"/><Relationship Id="rId178" Type="http://schemas.openxmlformats.org/officeDocument/2006/relationships/image" Target="media/image159.png"/><Relationship Id="rId61" Type="http://schemas.openxmlformats.org/officeDocument/2006/relationships/image" Target="media/image470.png"/><Relationship Id="rId82" Type="http://schemas.openxmlformats.org/officeDocument/2006/relationships/image" Target="media/image67.png"/><Relationship Id="rId199" Type="http://schemas.openxmlformats.org/officeDocument/2006/relationships/hyperlink" Target="http://www.abs.gov.au/ausstats/abs@.nsf/Products/6BB427AB9696C225CA2574180004463E?opendocument" TargetMode="External"/><Relationship Id="rId203" Type="http://schemas.openxmlformats.org/officeDocument/2006/relationships/hyperlink" Target="http://en.wikipedia.org/wiki/Transmission_Control_Protocol" TargetMode="External"/><Relationship Id="rId19"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B35261-CD62-CE40-8F8C-E32D6D5424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3</TotalTime>
  <Pages>105</Pages>
  <Words>39900</Words>
  <Characters>227432</Characters>
  <Application>Microsoft Office Word</Application>
  <DocSecurity>0</DocSecurity>
  <Lines>1895</Lines>
  <Paragraphs>533</Paragraphs>
  <ScaleCrop>false</ScaleCrop>
  <HeadingPairs>
    <vt:vector size="2" baseType="variant">
      <vt:variant>
        <vt:lpstr>Title</vt:lpstr>
      </vt:variant>
      <vt:variant>
        <vt:i4>1</vt:i4>
      </vt:variant>
    </vt:vector>
  </HeadingPairs>
  <TitlesOfParts>
    <vt:vector size="1" baseType="lpstr">
      <vt:lpstr/>
    </vt:vector>
  </TitlesOfParts>
  <Company>University of Wollongong</Company>
  <LinksUpToDate>false</LinksUpToDate>
  <CharactersWithSpaces>266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urie Chisholm</dc:creator>
  <cp:lastModifiedBy>ahueni</cp:lastModifiedBy>
  <cp:revision>94</cp:revision>
  <cp:lastPrinted>2018-02-20T02:09:00Z</cp:lastPrinted>
  <dcterms:created xsi:type="dcterms:W3CDTF">2017-12-02T19:39:00Z</dcterms:created>
  <dcterms:modified xsi:type="dcterms:W3CDTF">2019-09-17T13:43:00Z</dcterms:modified>
</cp:coreProperties>
</file>